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66A9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52109" behindDoc="0" locked="0" layoutInCell="1" allowOverlap="1" wp14:anchorId="7E020430" wp14:editId="5F12A1BC">
            <wp:simplePos x="0" y="0"/>
            <wp:positionH relativeFrom="column">
              <wp:posOffset>3796637</wp:posOffset>
            </wp:positionH>
            <wp:positionV relativeFrom="paragraph">
              <wp:posOffset>323</wp:posOffset>
            </wp:positionV>
            <wp:extent cx="2405380" cy="1053465"/>
            <wp:effectExtent l="0" t="0" r="0" b="0"/>
            <wp:wrapSquare wrapText="bothSides"/>
            <wp:docPr id="774456495" name="Picture 774456495"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852F74"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694CD946"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4438528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3FC402A7" w14:textId="77777777" w:rsidR="00723043" w:rsidRPr="009B46FA" w:rsidRDefault="00723043" w:rsidP="00723043"/>
    <w:p w14:paraId="5DA69E2D" w14:textId="77777777" w:rsidR="00723043" w:rsidRDefault="00723043" w:rsidP="00723043">
      <w:pPr>
        <w:pStyle w:val="TOCHeading"/>
        <w:spacing w:line="480" w:lineRule="auto"/>
        <w:jc w:val="center"/>
        <w:rPr>
          <w:sz w:val="44"/>
          <w:szCs w:val="44"/>
        </w:rPr>
      </w:pPr>
      <w:r w:rsidRPr="008B0B77">
        <w:rPr>
          <w:sz w:val="44"/>
          <w:szCs w:val="44"/>
        </w:rPr>
        <w:t>Smart Receipt Management and Extraction</w:t>
      </w:r>
    </w:p>
    <w:p w14:paraId="5C0F188F" w14:textId="1DBE5C8F" w:rsidR="00723043" w:rsidRPr="003B3ECE" w:rsidRDefault="00EE1CC8" w:rsidP="00723043">
      <w:pPr>
        <w:pStyle w:val="TOCHeading"/>
        <w:spacing w:line="480" w:lineRule="auto"/>
        <w:jc w:val="center"/>
        <w:rPr>
          <w:sz w:val="44"/>
          <w:szCs w:val="44"/>
        </w:rPr>
      </w:pPr>
      <w:r>
        <w:rPr>
          <w:sz w:val="44"/>
          <w:szCs w:val="44"/>
        </w:rPr>
        <w:t xml:space="preserve">Final </w:t>
      </w:r>
      <w:r w:rsidR="00723043">
        <w:rPr>
          <w:sz w:val="44"/>
          <w:szCs w:val="44"/>
        </w:rPr>
        <w:t>Report</w:t>
      </w:r>
    </w:p>
    <w:p w14:paraId="2F9A8BC9" w14:textId="77777777" w:rsidR="00EE1CC8" w:rsidRPr="008B0B77" w:rsidRDefault="00EE1CC8" w:rsidP="00723043">
      <w:pPr>
        <w:spacing w:line="480" w:lineRule="auto"/>
        <w:rPr>
          <w:color w:val="0F4761" w:themeColor="accent1" w:themeShade="BF"/>
        </w:rPr>
      </w:pPr>
    </w:p>
    <w:p w14:paraId="65E52A13" w14:textId="77777777" w:rsidR="00723043" w:rsidRPr="008B0B77"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M00843707</w:t>
      </w:r>
    </w:p>
    <w:p w14:paraId="238BF9EA" w14:textId="77777777" w:rsidR="00723043"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Damien Maujean</w:t>
      </w:r>
    </w:p>
    <w:p w14:paraId="4BFF45C5" w14:textId="44277C24" w:rsidR="00723043" w:rsidRPr="008B0B77" w:rsidRDefault="00B93CDC" w:rsidP="00723043">
      <w:pPr>
        <w:spacing w:line="480" w:lineRule="auto"/>
        <w:jc w:val="center"/>
        <w:rPr>
          <w:color w:val="0F4761" w:themeColor="accent1" w:themeShade="BF"/>
          <w:sz w:val="32"/>
          <w:szCs w:val="32"/>
        </w:rPr>
      </w:pPr>
      <w:r>
        <w:rPr>
          <w:color w:val="0F4761" w:themeColor="accent1" w:themeShade="BF"/>
          <w:sz w:val="32"/>
          <w:szCs w:val="32"/>
        </w:rPr>
        <w:t>28</w:t>
      </w:r>
      <w:r w:rsidR="00723043" w:rsidRPr="008B0B77">
        <w:rPr>
          <w:color w:val="0F4761" w:themeColor="accent1" w:themeShade="BF"/>
          <w:sz w:val="32"/>
          <w:szCs w:val="32"/>
        </w:rPr>
        <w:t xml:space="preserve"> </w:t>
      </w:r>
      <w:r w:rsidR="007C2134">
        <w:rPr>
          <w:color w:val="0F4761" w:themeColor="accent1" w:themeShade="BF"/>
          <w:sz w:val="32"/>
          <w:szCs w:val="32"/>
        </w:rPr>
        <w:t xml:space="preserve">APRIL </w:t>
      </w:r>
      <w:r w:rsidR="00723043" w:rsidRPr="008B0B77">
        <w:rPr>
          <w:color w:val="0F4761" w:themeColor="accent1" w:themeShade="BF"/>
          <w:sz w:val="32"/>
          <w:szCs w:val="32"/>
        </w:rPr>
        <w:t>202</w:t>
      </w:r>
      <w:r w:rsidR="00723043">
        <w:rPr>
          <w:color w:val="0F4761" w:themeColor="accent1" w:themeShade="BF"/>
          <w:sz w:val="32"/>
          <w:szCs w:val="32"/>
        </w:rPr>
        <w:t>4</w:t>
      </w:r>
    </w:p>
    <w:p w14:paraId="1B248683" w14:textId="77777777" w:rsidR="00723043" w:rsidRDefault="00723043" w:rsidP="00723043">
      <w:pPr>
        <w:spacing w:line="276" w:lineRule="auto"/>
        <w:jc w:val="center"/>
        <w:rPr>
          <w:color w:val="0F4761" w:themeColor="accent1" w:themeShade="BF"/>
          <w:sz w:val="32"/>
          <w:szCs w:val="32"/>
        </w:rPr>
      </w:pPr>
    </w:p>
    <w:p w14:paraId="4A93FC56" w14:textId="77777777" w:rsidR="00EE1CC8" w:rsidRDefault="00EE1CC8" w:rsidP="00723043">
      <w:pPr>
        <w:spacing w:line="276" w:lineRule="auto"/>
        <w:jc w:val="center"/>
        <w:rPr>
          <w:color w:val="0F4761" w:themeColor="accent1" w:themeShade="BF"/>
          <w:sz w:val="32"/>
          <w:szCs w:val="32"/>
        </w:rPr>
      </w:pPr>
    </w:p>
    <w:p w14:paraId="1689B543" w14:textId="77777777" w:rsidR="00EE1CC8" w:rsidRDefault="00EE1CC8" w:rsidP="00723043">
      <w:pPr>
        <w:spacing w:line="276" w:lineRule="auto"/>
        <w:jc w:val="center"/>
        <w:rPr>
          <w:color w:val="0F4761" w:themeColor="accent1" w:themeShade="BF"/>
          <w:sz w:val="32"/>
          <w:szCs w:val="32"/>
        </w:rPr>
      </w:pPr>
    </w:p>
    <w:p w14:paraId="3E6199E0" w14:textId="77777777" w:rsidR="00EE1CC8" w:rsidRDefault="00EE1CC8" w:rsidP="00723043">
      <w:pPr>
        <w:spacing w:line="276" w:lineRule="auto"/>
        <w:jc w:val="center"/>
        <w:rPr>
          <w:color w:val="0F4761" w:themeColor="accent1" w:themeShade="BF"/>
          <w:sz w:val="32"/>
          <w:szCs w:val="32"/>
        </w:rPr>
      </w:pPr>
    </w:p>
    <w:p w14:paraId="106C9882" w14:textId="77777777" w:rsidR="00EE1CC8" w:rsidRDefault="00EE1CC8" w:rsidP="00723043">
      <w:pPr>
        <w:spacing w:line="276" w:lineRule="auto"/>
        <w:jc w:val="center"/>
        <w:rPr>
          <w:color w:val="0F4761" w:themeColor="accent1" w:themeShade="BF"/>
          <w:sz w:val="32"/>
          <w:szCs w:val="32"/>
        </w:rPr>
      </w:pPr>
    </w:p>
    <w:p w14:paraId="34C648F8" w14:textId="77777777" w:rsidR="00EE1CC8" w:rsidRDefault="00EE1CC8" w:rsidP="00723043">
      <w:pPr>
        <w:spacing w:line="276" w:lineRule="auto"/>
        <w:jc w:val="center"/>
        <w:rPr>
          <w:color w:val="0F4761" w:themeColor="accent1" w:themeShade="BF"/>
          <w:sz w:val="32"/>
          <w:szCs w:val="32"/>
        </w:rPr>
      </w:pPr>
    </w:p>
    <w:p w14:paraId="6349114D" w14:textId="77777777" w:rsidR="00723043" w:rsidRDefault="00723043" w:rsidP="00723043">
      <w:pPr>
        <w:spacing w:line="276" w:lineRule="auto"/>
        <w:jc w:val="center"/>
        <w:rPr>
          <w:color w:val="0F4761" w:themeColor="accent1" w:themeShade="BF"/>
          <w:sz w:val="32"/>
          <w:szCs w:val="32"/>
        </w:rPr>
      </w:pPr>
    </w:p>
    <w:p w14:paraId="7D2B7EAF" w14:textId="77777777" w:rsidR="00723043" w:rsidRDefault="00723043" w:rsidP="00723043">
      <w:pPr>
        <w:spacing w:line="276" w:lineRule="auto"/>
        <w:jc w:val="center"/>
        <w:rPr>
          <w:color w:val="0F4761" w:themeColor="accent1" w:themeShade="BF"/>
          <w:sz w:val="32"/>
          <w:szCs w:val="32"/>
        </w:rPr>
      </w:pPr>
    </w:p>
    <w:p w14:paraId="08A7EFF8" w14:textId="77777777" w:rsidR="00723043" w:rsidRPr="008B0B77" w:rsidRDefault="00723043" w:rsidP="00723043">
      <w:pPr>
        <w:spacing w:line="276" w:lineRule="auto"/>
        <w:jc w:val="center"/>
        <w:rPr>
          <w:color w:val="0F4761" w:themeColor="accent1" w:themeShade="BF"/>
          <w:sz w:val="32"/>
          <w:szCs w:val="32"/>
        </w:rPr>
      </w:pPr>
    </w:p>
    <w:p w14:paraId="4C23349C" w14:textId="357569E4" w:rsidR="00EE1CC8" w:rsidRDefault="00723043" w:rsidP="00EE1CC8">
      <w:pPr>
        <w:spacing w:line="276" w:lineRule="auto"/>
        <w:jc w:val="center"/>
        <w:rPr>
          <w:color w:val="0F4761" w:themeColor="accent1" w:themeShade="BF"/>
          <w:sz w:val="32"/>
          <w:szCs w:val="32"/>
        </w:rPr>
      </w:pPr>
      <w:r w:rsidRPr="008B0B77">
        <w:rPr>
          <w:color w:val="0F4761" w:themeColor="accent1" w:themeShade="BF"/>
          <w:sz w:val="32"/>
          <w:szCs w:val="32"/>
        </w:rPr>
        <w:t>Supervise by</w:t>
      </w:r>
      <w:r w:rsidR="00EE1CC8">
        <w:rPr>
          <w:color w:val="0F4761" w:themeColor="accent1" w:themeShade="BF"/>
          <w:sz w:val="32"/>
          <w:szCs w:val="32"/>
        </w:rPr>
        <w:t xml:space="preserve"> </w:t>
      </w:r>
      <w:proofErr w:type="gramStart"/>
      <w:r w:rsidR="00EE1CC8">
        <w:rPr>
          <w:color w:val="0F4761" w:themeColor="accent1" w:themeShade="BF"/>
          <w:sz w:val="32"/>
          <w:szCs w:val="32"/>
        </w:rPr>
        <w:t>honorable</w:t>
      </w:r>
      <w:proofErr w:type="gramEnd"/>
    </w:p>
    <w:p w14:paraId="05FA334D" w14:textId="6A8ECD5D" w:rsidR="006E55E2" w:rsidRDefault="006E55E2" w:rsidP="00EE1CC8">
      <w:pPr>
        <w:spacing w:line="276" w:lineRule="auto"/>
        <w:jc w:val="center"/>
        <w:rPr>
          <w:color w:val="0F4761" w:themeColor="accent1" w:themeShade="BF"/>
          <w:sz w:val="32"/>
          <w:szCs w:val="32"/>
        </w:rPr>
      </w:pPr>
      <w:r w:rsidRPr="0CBBE77D">
        <w:rPr>
          <w:color w:val="0F4761" w:themeColor="accent1" w:themeShade="BF"/>
          <w:sz w:val="32"/>
          <w:szCs w:val="32"/>
        </w:rPr>
        <w:t>Nivede Issur</w:t>
      </w:r>
    </w:p>
    <w:p w14:paraId="4A39B049" w14:textId="353AD926" w:rsidR="00090E85" w:rsidRDefault="00B66BD8">
      <w:pPr>
        <w:pStyle w:val="TOC1"/>
        <w:tabs>
          <w:tab w:val="right" w:leader="dot" w:pos="9016"/>
        </w:tabs>
        <w:rPr>
          <w:rFonts w:eastAsiaTheme="minorEastAsia"/>
          <w:b w:val="0"/>
          <w:bCs w:val="0"/>
          <w:i w:val="0"/>
          <w:iCs w:val="0"/>
          <w:noProof/>
          <w:lang w:val="en-MU" w:eastAsia="en-GB"/>
        </w:rPr>
      </w:pPr>
      <w:r w:rsidRPr="00A15A8E">
        <w:rPr>
          <w:rFonts w:ascii="Arial" w:hAnsi="Arial" w:cs="Arial"/>
        </w:rPr>
        <w:lastRenderedPageBreak/>
        <w:fldChar w:fldCharType="begin"/>
      </w:r>
      <w:r w:rsidR="0CBBE77D" w:rsidRPr="0CBBE77D">
        <w:rPr>
          <w:rFonts w:ascii="Arial" w:hAnsi="Arial" w:cs="Arial"/>
        </w:rPr>
        <w:instrText xml:space="preserve"> TOC \o "1-4" \h \z \u </w:instrText>
      </w:r>
      <w:r w:rsidRPr="00A15A8E">
        <w:rPr>
          <w:rFonts w:ascii="Arial" w:hAnsi="Arial" w:cs="Arial"/>
        </w:rPr>
        <w:fldChar w:fldCharType="separate"/>
      </w:r>
      <w:hyperlink w:anchor="_Toc164859549" w:history="1">
        <w:r w:rsidR="00090E85" w:rsidRPr="00973E73">
          <w:rPr>
            <w:rStyle w:val="Hyperlink"/>
            <w:noProof/>
          </w:rPr>
          <w:t>Table of figure</w:t>
        </w:r>
        <w:r w:rsidR="00090E85">
          <w:rPr>
            <w:noProof/>
            <w:webHidden/>
          </w:rPr>
          <w:tab/>
        </w:r>
        <w:r w:rsidR="00090E85">
          <w:rPr>
            <w:noProof/>
            <w:webHidden/>
          </w:rPr>
          <w:fldChar w:fldCharType="begin"/>
        </w:r>
        <w:r w:rsidR="00090E85">
          <w:rPr>
            <w:noProof/>
            <w:webHidden/>
          </w:rPr>
          <w:instrText xml:space="preserve"> PAGEREF _Toc164859549 \h </w:instrText>
        </w:r>
        <w:r w:rsidR="00090E85">
          <w:rPr>
            <w:noProof/>
            <w:webHidden/>
          </w:rPr>
        </w:r>
        <w:r w:rsidR="00090E85">
          <w:rPr>
            <w:noProof/>
            <w:webHidden/>
          </w:rPr>
          <w:fldChar w:fldCharType="separate"/>
        </w:r>
        <w:r w:rsidR="00090E85">
          <w:rPr>
            <w:noProof/>
            <w:webHidden/>
          </w:rPr>
          <w:t>3</w:t>
        </w:r>
        <w:r w:rsidR="00090E85">
          <w:rPr>
            <w:noProof/>
            <w:webHidden/>
          </w:rPr>
          <w:fldChar w:fldCharType="end"/>
        </w:r>
      </w:hyperlink>
    </w:p>
    <w:p w14:paraId="222CAB4D" w14:textId="58F45ED1" w:rsidR="00090E85" w:rsidRDefault="00090E85">
      <w:pPr>
        <w:pStyle w:val="TOC1"/>
        <w:tabs>
          <w:tab w:val="left" w:pos="480"/>
          <w:tab w:val="right" w:leader="dot" w:pos="9016"/>
        </w:tabs>
        <w:rPr>
          <w:rFonts w:eastAsiaTheme="minorEastAsia"/>
          <w:b w:val="0"/>
          <w:bCs w:val="0"/>
          <w:i w:val="0"/>
          <w:iCs w:val="0"/>
          <w:noProof/>
          <w:lang w:val="en-MU" w:eastAsia="en-GB"/>
        </w:rPr>
      </w:pPr>
      <w:hyperlink w:anchor="_Toc164859550" w:history="1">
        <w:r w:rsidRPr="00973E73">
          <w:rPr>
            <w:rStyle w:val="Hyperlink"/>
            <w:noProof/>
          </w:rPr>
          <w:t>1</w:t>
        </w:r>
        <w:r>
          <w:rPr>
            <w:rFonts w:eastAsiaTheme="minorEastAsia"/>
            <w:b w:val="0"/>
            <w:bCs w:val="0"/>
            <w:i w:val="0"/>
            <w:iCs w:val="0"/>
            <w:noProof/>
            <w:lang w:val="en-MU" w:eastAsia="en-GB"/>
          </w:rPr>
          <w:tab/>
        </w:r>
        <w:r w:rsidRPr="00973E73">
          <w:rPr>
            <w:rStyle w:val="Hyperlink"/>
            <w:noProof/>
          </w:rPr>
          <w:t>Abstract</w:t>
        </w:r>
        <w:r>
          <w:rPr>
            <w:noProof/>
            <w:webHidden/>
          </w:rPr>
          <w:tab/>
        </w:r>
        <w:r>
          <w:rPr>
            <w:noProof/>
            <w:webHidden/>
          </w:rPr>
          <w:fldChar w:fldCharType="begin"/>
        </w:r>
        <w:r>
          <w:rPr>
            <w:noProof/>
            <w:webHidden/>
          </w:rPr>
          <w:instrText xml:space="preserve"> PAGEREF _Toc164859550 \h </w:instrText>
        </w:r>
        <w:r>
          <w:rPr>
            <w:noProof/>
            <w:webHidden/>
          </w:rPr>
        </w:r>
        <w:r>
          <w:rPr>
            <w:noProof/>
            <w:webHidden/>
          </w:rPr>
          <w:fldChar w:fldCharType="separate"/>
        </w:r>
        <w:r>
          <w:rPr>
            <w:noProof/>
            <w:webHidden/>
          </w:rPr>
          <w:t>5</w:t>
        </w:r>
        <w:r>
          <w:rPr>
            <w:noProof/>
            <w:webHidden/>
          </w:rPr>
          <w:fldChar w:fldCharType="end"/>
        </w:r>
      </w:hyperlink>
    </w:p>
    <w:p w14:paraId="26B46717" w14:textId="0A08F3B0" w:rsidR="00090E85" w:rsidRDefault="00090E85">
      <w:pPr>
        <w:pStyle w:val="TOC1"/>
        <w:tabs>
          <w:tab w:val="right" w:leader="dot" w:pos="9016"/>
        </w:tabs>
        <w:rPr>
          <w:rFonts w:eastAsiaTheme="minorEastAsia"/>
          <w:b w:val="0"/>
          <w:bCs w:val="0"/>
          <w:i w:val="0"/>
          <w:iCs w:val="0"/>
          <w:noProof/>
          <w:lang w:val="en-MU" w:eastAsia="en-GB"/>
        </w:rPr>
      </w:pPr>
      <w:hyperlink w:anchor="_Toc164859551" w:history="1">
        <w:r w:rsidRPr="00973E73">
          <w:rPr>
            <w:rStyle w:val="Hyperlink"/>
            <w:rFonts w:ascii="Arial" w:hAnsi="Arial" w:cs="Arial"/>
            <w:noProof/>
          </w:rPr>
          <w:t>2 Introduction</w:t>
        </w:r>
        <w:r>
          <w:rPr>
            <w:noProof/>
            <w:webHidden/>
          </w:rPr>
          <w:tab/>
        </w:r>
        <w:r>
          <w:rPr>
            <w:noProof/>
            <w:webHidden/>
          </w:rPr>
          <w:fldChar w:fldCharType="begin"/>
        </w:r>
        <w:r>
          <w:rPr>
            <w:noProof/>
            <w:webHidden/>
          </w:rPr>
          <w:instrText xml:space="preserve"> PAGEREF _Toc164859551 \h </w:instrText>
        </w:r>
        <w:r>
          <w:rPr>
            <w:noProof/>
            <w:webHidden/>
          </w:rPr>
        </w:r>
        <w:r>
          <w:rPr>
            <w:noProof/>
            <w:webHidden/>
          </w:rPr>
          <w:fldChar w:fldCharType="separate"/>
        </w:r>
        <w:r>
          <w:rPr>
            <w:noProof/>
            <w:webHidden/>
          </w:rPr>
          <w:t>6</w:t>
        </w:r>
        <w:r>
          <w:rPr>
            <w:noProof/>
            <w:webHidden/>
          </w:rPr>
          <w:fldChar w:fldCharType="end"/>
        </w:r>
      </w:hyperlink>
    </w:p>
    <w:p w14:paraId="71E3A715" w14:textId="4CF24079" w:rsidR="00090E85" w:rsidRDefault="00090E85">
      <w:pPr>
        <w:pStyle w:val="TOC2"/>
        <w:tabs>
          <w:tab w:val="right" w:leader="dot" w:pos="9016"/>
        </w:tabs>
        <w:rPr>
          <w:rFonts w:eastAsiaTheme="minorEastAsia"/>
          <w:b w:val="0"/>
          <w:bCs w:val="0"/>
          <w:noProof/>
          <w:sz w:val="24"/>
          <w:szCs w:val="24"/>
          <w:lang w:val="en-MU" w:eastAsia="en-GB"/>
        </w:rPr>
      </w:pPr>
      <w:hyperlink w:anchor="_Toc164859552" w:history="1">
        <w:r w:rsidRPr="00973E73">
          <w:rPr>
            <w:rStyle w:val="Hyperlink"/>
            <w:rFonts w:ascii="Arial" w:hAnsi="Arial" w:cs="Arial"/>
            <w:noProof/>
          </w:rPr>
          <w:t>2.1 Problem statement</w:t>
        </w:r>
        <w:r>
          <w:rPr>
            <w:noProof/>
            <w:webHidden/>
          </w:rPr>
          <w:tab/>
        </w:r>
        <w:r>
          <w:rPr>
            <w:noProof/>
            <w:webHidden/>
          </w:rPr>
          <w:fldChar w:fldCharType="begin"/>
        </w:r>
        <w:r>
          <w:rPr>
            <w:noProof/>
            <w:webHidden/>
          </w:rPr>
          <w:instrText xml:space="preserve"> PAGEREF _Toc164859552 \h </w:instrText>
        </w:r>
        <w:r>
          <w:rPr>
            <w:noProof/>
            <w:webHidden/>
          </w:rPr>
        </w:r>
        <w:r>
          <w:rPr>
            <w:noProof/>
            <w:webHidden/>
          </w:rPr>
          <w:fldChar w:fldCharType="separate"/>
        </w:r>
        <w:r>
          <w:rPr>
            <w:noProof/>
            <w:webHidden/>
          </w:rPr>
          <w:t>6</w:t>
        </w:r>
        <w:r>
          <w:rPr>
            <w:noProof/>
            <w:webHidden/>
          </w:rPr>
          <w:fldChar w:fldCharType="end"/>
        </w:r>
      </w:hyperlink>
    </w:p>
    <w:p w14:paraId="458DC6A4" w14:textId="7E2C0CE0" w:rsidR="00090E85" w:rsidRDefault="00090E85">
      <w:pPr>
        <w:pStyle w:val="TOC2"/>
        <w:tabs>
          <w:tab w:val="right" w:leader="dot" w:pos="9016"/>
        </w:tabs>
        <w:rPr>
          <w:rFonts w:eastAsiaTheme="minorEastAsia"/>
          <w:b w:val="0"/>
          <w:bCs w:val="0"/>
          <w:noProof/>
          <w:sz w:val="24"/>
          <w:szCs w:val="24"/>
          <w:lang w:val="en-MU" w:eastAsia="en-GB"/>
        </w:rPr>
      </w:pPr>
      <w:hyperlink w:anchor="_Toc164859553" w:history="1">
        <w:r w:rsidRPr="00973E73">
          <w:rPr>
            <w:rStyle w:val="Hyperlink"/>
            <w:rFonts w:ascii="Arial" w:hAnsi="Arial" w:cs="Arial"/>
            <w:noProof/>
          </w:rPr>
          <w:t>2.2 Background</w:t>
        </w:r>
        <w:r>
          <w:rPr>
            <w:noProof/>
            <w:webHidden/>
          </w:rPr>
          <w:tab/>
        </w:r>
        <w:r>
          <w:rPr>
            <w:noProof/>
            <w:webHidden/>
          </w:rPr>
          <w:fldChar w:fldCharType="begin"/>
        </w:r>
        <w:r>
          <w:rPr>
            <w:noProof/>
            <w:webHidden/>
          </w:rPr>
          <w:instrText xml:space="preserve"> PAGEREF _Toc164859553 \h </w:instrText>
        </w:r>
        <w:r>
          <w:rPr>
            <w:noProof/>
            <w:webHidden/>
          </w:rPr>
        </w:r>
        <w:r>
          <w:rPr>
            <w:noProof/>
            <w:webHidden/>
          </w:rPr>
          <w:fldChar w:fldCharType="separate"/>
        </w:r>
        <w:r>
          <w:rPr>
            <w:noProof/>
            <w:webHidden/>
          </w:rPr>
          <w:t>6</w:t>
        </w:r>
        <w:r>
          <w:rPr>
            <w:noProof/>
            <w:webHidden/>
          </w:rPr>
          <w:fldChar w:fldCharType="end"/>
        </w:r>
      </w:hyperlink>
    </w:p>
    <w:p w14:paraId="6B0A5EB6" w14:textId="28FF091F" w:rsidR="00090E85" w:rsidRDefault="00090E85">
      <w:pPr>
        <w:pStyle w:val="TOC2"/>
        <w:tabs>
          <w:tab w:val="right" w:leader="dot" w:pos="9016"/>
        </w:tabs>
        <w:rPr>
          <w:rFonts w:eastAsiaTheme="minorEastAsia"/>
          <w:b w:val="0"/>
          <w:bCs w:val="0"/>
          <w:noProof/>
          <w:sz w:val="24"/>
          <w:szCs w:val="24"/>
          <w:lang w:val="en-MU" w:eastAsia="en-GB"/>
        </w:rPr>
      </w:pPr>
      <w:hyperlink w:anchor="_Toc164859554" w:history="1">
        <w:r w:rsidRPr="00973E73">
          <w:rPr>
            <w:rStyle w:val="Hyperlink"/>
            <w:rFonts w:ascii="Arial" w:hAnsi="Arial" w:cs="Arial"/>
            <w:noProof/>
          </w:rPr>
          <w:t>2.3 Aims</w:t>
        </w:r>
        <w:r>
          <w:rPr>
            <w:noProof/>
            <w:webHidden/>
          </w:rPr>
          <w:tab/>
        </w:r>
        <w:r>
          <w:rPr>
            <w:noProof/>
            <w:webHidden/>
          </w:rPr>
          <w:fldChar w:fldCharType="begin"/>
        </w:r>
        <w:r>
          <w:rPr>
            <w:noProof/>
            <w:webHidden/>
          </w:rPr>
          <w:instrText xml:space="preserve"> PAGEREF _Toc164859554 \h </w:instrText>
        </w:r>
        <w:r>
          <w:rPr>
            <w:noProof/>
            <w:webHidden/>
          </w:rPr>
        </w:r>
        <w:r>
          <w:rPr>
            <w:noProof/>
            <w:webHidden/>
          </w:rPr>
          <w:fldChar w:fldCharType="separate"/>
        </w:r>
        <w:r>
          <w:rPr>
            <w:noProof/>
            <w:webHidden/>
          </w:rPr>
          <w:t>7</w:t>
        </w:r>
        <w:r>
          <w:rPr>
            <w:noProof/>
            <w:webHidden/>
          </w:rPr>
          <w:fldChar w:fldCharType="end"/>
        </w:r>
      </w:hyperlink>
    </w:p>
    <w:p w14:paraId="07E063DB" w14:textId="705CFF71" w:rsidR="00090E85" w:rsidRDefault="00090E85">
      <w:pPr>
        <w:pStyle w:val="TOC2"/>
        <w:tabs>
          <w:tab w:val="right" w:leader="dot" w:pos="9016"/>
        </w:tabs>
        <w:rPr>
          <w:rFonts w:eastAsiaTheme="minorEastAsia"/>
          <w:b w:val="0"/>
          <w:bCs w:val="0"/>
          <w:noProof/>
          <w:sz w:val="24"/>
          <w:szCs w:val="24"/>
          <w:lang w:val="en-MU" w:eastAsia="en-GB"/>
        </w:rPr>
      </w:pPr>
      <w:hyperlink w:anchor="_Toc164859555" w:history="1">
        <w:r w:rsidRPr="00973E73">
          <w:rPr>
            <w:rStyle w:val="Hyperlink"/>
            <w:rFonts w:ascii="Arial" w:hAnsi="Arial" w:cs="Arial"/>
            <w:noProof/>
          </w:rPr>
          <w:t>2.4 Objectives</w:t>
        </w:r>
        <w:r>
          <w:rPr>
            <w:noProof/>
            <w:webHidden/>
          </w:rPr>
          <w:tab/>
        </w:r>
        <w:r>
          <w:rPr>
            <w:noProof/>
            <w:webHidden/>
          </w:rPr>
          <w:fldChar w:fldCharType="begin"/>
        </w:r>
        <w:r>
          <w:rPr>
            <w:noProof/>
            <w:webHidden/>
          </w:rPr>
          <w:instrText xml:space="preserve"> PAGEREF _Toc164859555 \h </w:instrText>
        </w:r>
        <w:r>
          <w:rPr>
            <w:noProof/>
            <w:webHidden/>
          </w:rPr>
        </w:r>
        <w:r>
          <w:rPr>
            <w:noProof/>
            <w:webHidden/>
          </w:rPr>
          <w:fldChar w:fldCharType="separate"/>
        </w:r>
        <w:r>
          <w:rPr>
            <w:noProof/>
            <w:webHidden/>
          </w:rPr>
          <w:t>7</w:t>
        </w:r>
        <w:r>
          <w:rPr>
            <w:noProof/>
            <w:webHidden/>
          </w:rPr>
          <w:fldChar w:fldCharType="end"/>
        </w:r>
      </w:hyperlink>
    </w:p>
    <w:p w14:paraId="46638613" w14:textId="699BAAA1" w:rsidR="00090E85" w:rsidRDefault="00090E85">
      <w:pPr>
        <w:pStyle w:val="TOC1"/>
        <w:tabs>
          <w:tab w:val="right" w:leader="dot" w:pos="9016"/>
        </w:tabs>
        <w:rPr>
          <w:rFonts w:eastAsiaTheme="minorEastAsia"/>
          <w:b w:val="0"/>
          <w:bCs w:val="0"/>
          <w:i w:val="0"/>
          <w:iCs w:val="0"/>
          <w:noProof/>
          <w:lang w:val="en-MU" w:eastAsia="en-GB"/>
        </w:rPr>
      </w:pPr>
      <w:hyperlink w:anchor="_Toc164859556" w:history="1">
        <w:r w:rsidRPr="00973E73">
          <w:rPr>
            <w:rStyle w:val="Hyperlink"/>
            <w:rFonts w:ascii="Arial" w:hAnsi="Arial" w:cs="Arial"/>
            <w:noProof/>
          </w:rPr>
          <w:t>3 Literature review</w:t>
        </w:r>
        <w:r>
          <w:rPr>
            <w:noProof/>
            <w:webHidden/>
          </w:rPr>
          <w:tab/>
        </w:r>
        <w:r>
          <w:rPr>
            <w:noProof/>
            <w:webHidden/>
          </w:rPr>
          <w:fldChar w:fldCharType="begin"/>
        </w:r>
        <w:r>
          <w:rPr>
            <w:noProof/>
            <w:webHidden/>
          </w:rPr>
          <w:instrText xml:space="preserve"> PAGEREF _Toc164859556 \h </w:instrText>
        </w:r>
        <w:r>
          <w:rPr>
            <w:noProof/>
            <w:webHidden/>
          </w:rPr>
        </w:r>
        <w:r>
          <w:rPr>
            <w:noProof/>
            <w:webHidden/>
          </w:rPr>
          <w:fldChar w:fldCharType="separate"/>
        </w:r>
        <w:r>
          <w:rPr>
            <w:noProof/>
            <w:webHidden/>
          </w:rPr>
          <w:t>8</w:t>
        </w:r>
        <w:r>
          <w:rPr>
            <w:noProof/>
            <w:webHidden/>
          </w:rPr>
          <w:fldChar w:fldCharType="end"/>
        </w:r>
      </w:hyperlink>
    </w:p>
    <w:p w14:paraId="731B659C" w14:textId="0468EC76" w:rsidR="00090E85" w:rsidRDefault="00090E85">
      <w:pPr>
        <w:pStyle w:val="TOC2"/>
        <w:tabs>
          <w:tab w:val="right" w:leader="dot" w:pos="9016"/>
        </w:tabs>
        <w:rPr>
          <w:rFonts w:eastAsiaTheme="minorEastAsia"/>
          <w:b w:val="0"/>
          <w:bCs w:val="0"/>
          <w:noProof/>
          <w:sz w:val="24"/>
          <w:szCs w:val="24"/>
          <w:lang w:val="en-MU" w:eastAsia="en-GB"/>
        </w:rPr>
      </w:pPr>
      <w:hyperlink w:anchor="_Toc164859557" w:history="1">
        <w:r w:rsidRPr="00973E73">
          <w:rPr>
            <w:rStyle w:val="Hyperlink"/>
            <w:rFonts w:ascii="Arial" w:hAnsi="Arial" w:cs="Arial"/>
            <w:noProof/>
          </w:rPr>
          <w:t>3.1 Receipt Extractor</w:t>
        </w:r>
        <w:r>
          <w:rPr>
            <w:noProof/>
            <w:webHidden/>
          </w:rPr>
          <w:tab/>
        </w:r>
        <w:r>
          <w:rPr>
            <w:noProof/>
            <w:webHidden/>
          </w:rPr>
          <w:fldChar w:fldCharType="begin"/>
        </w:r>
        <w:r>
          <w:rPr>
            <w:noProof/>
            <w:webHidden/>
          </w:rPr>
          <w:instrText xml:space="preserve"> PAGEREF _Toc164859557 \h </w:instrText>
        </w:r>
        <w:r>
          <w:rPr>
            <w:noProof/>
            <w:webHidden/>
          </w:rPr>
        </w:r>
        <w:r>
          <w:rPr>
            <w:noProof/>
            <w:webHidden/>
          </w:rPr>
          <w:fldChar w:fldCharType="separate"/>
        </w:r>
        <w:r>
          <w:rPr>
            <w:noProof/>
            <w:webHidden/>
          </w:rPr>
          <w:t>8</w:t>
        </w:r>
        <w:r>
          <w:rPr>
            <w:noProof/>
            <w:webHidden/>
          </w:rPr>
          <w:fldChar w:fldCharType="end"/>
        </w:r>
      </w:hyperlink>
    </w:p>
    <w:p w14:paraId="7D160249" w14:textId="3EF4E70D" w:rsidR="00090E85" w:rsidRDefault="00090E85">
      <w:pPr>
        <w:pStyle w:val="TOC3"/>
        <w:tabs>
          <w:tab w:val="right" w:leader="dot" w:pos="9016"/>
        </w:tabs>
        <w:rPr>
          <w:rFonts w:eastAsiaTheme="minorEastAsia"/>
          <w:noProof/>
          <w:sz w:val="24"/>
          <w:szCs w:val="24"/>
          <w:lang w:val="en-MU" w:eastAsia="en-GB"/>
        </w:rPr>
      </w:pPr>
      <w:hyperlink w:anchor="_Toc164859558" w:history="1">
        <w:r w:rsidRPr="00973E73">
          <w:rPr>
            <w:rStyle w:val="Hyperlink"/>
            <w:rFonts w:ascii="Arial" w:hAnsi="Arial" w:cs="Arial"/>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4859558 \h </w:instrText>
        </w:r>
        <w:r>
          <w:rPr>
            <w:noProof/>
            <w:webHidden/>
          </w:rPr>
        </w:r>
        <w:r>
          <w:rPr>
            <w:noProof/>
            <w:webHidden/>
          </w:rPr>
          <w:fldChar w:fldCharType="separate"/>
        </w:r>
        <w:r>
          <w:rPr>
            <w:noProof/>
            <w:webHidden/>
          </w:rPr>
          <w:t>8</w:t>
        </w:r>
        <w:r>
          <w:rPr>
            <w:noProof/>
            <w:webHidden/>
          </w:rPr>
          <w:fldChar w:fldCharType="end"/>
        </w:r>
      </w:hyperlink>
    </w:p>
    <w:p w14:paraId="5062AB05" w14:textId="2F9FE34A" w:rsidR="00090E85" w:rsidRDefault="00090E85">
      <w:pPr>
        <w:pStyle w:val="TOC3"/>
        <w:tabs>
          <w:tab w:val="right" w:leader="dot" w:pos="9016"/>
        </w:tabs>
        <w:rPr>
          <w:rFonts w:eastAsiaTheme="minorEastAsia"/>
          <w:noProof/>
          <w:sz w:val="24"/>
          <w:szCs w:val="24"/>
          <w:lang w:val="en-MU" w:eastAsia="en-GB"/>
        </w:rPr>
      </w:pPr>
      <w:hyperlink w:anchor="_Toc164859559" w:history="1">
        <w:r w:rsidRPr="00973E73">
          <w:rPr>
            <w:rStyle w:val="Hyperlink"/>
            <w:rFonts w:ascii="Arial" w:hAnsi="Arial" w:cs="Arial"/>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4859559 \h </w:instrText>
        </w:r>
        <w:r>
          <w:rPr>
            <w:noProof/>
            <w:webHidden/>
          </w:rPr>
        </w:r>
        <w:r>
          <w:rPr>
            <w:noProof/>
            <w:webHidden/>
          </w:rPr>
          <w:fldChar w:fldCharType="separate"/>
        </w:r>
        <w:r>
          <w:rPr>
            <w:noProof/>
            <w:webHidden/>
          </w:rPr>
          <w:t>11</w:t>
        </w:r>
        <w:r>
          <w:rPr>
            <w:noProof/>
            <w:webHidden/>
          </w:rPr>
          <w:fldChar w:fldCharType="end"/>
        </w:r>
      </w:hyperlink>
    </w:p>
    <w:p w14:paraId="7447CC6F" w14:textId="05DB64CC" w:rsidR="00090E85" w:rsidRDefault="00090E85">
      <w:pPr>
        <w:pStyle w:val="TOC3"/>
        <w:tabs>
          <w:tab w:val="right" w:leader="dot" w:pos="9016"/>
        </w:tabs>
        <w:rPr>
          <w:rFonts w:eastAsiaTheme="minorEastAsia"/>
          <w:noProof/>
          <w:sz w:val="24"/>
          <w:szCs w:val="24"/>
          <w:lang w:val="en-MU" w:eastAsia="en-GB"/>
        </w:rPr>
      </w:pPr>
      <w:hyperlink w:anchor="_Toc164859560" w:history="1">
        <w:r w:rsidRPr="00973E73">
          <w:rPr>
            <w:rStyle w:val="Hyperlink"/>
            <w:rFonts w:ascii="Arial" w:hAnsi="Arial" w:cs="Arial"/>
            <w:noProof/>
          </w:rPr>
          <w:t>Paper 3 - Computer Vision for Document Image Analysis and Text Extraction</w:t>
        </w:r>
        <w:r>
          <w:rPr>
            <w:noProof/>
            <w:webHidden/>
          </w:rPr>
          <w:tab/>
        </w:r>
        <w:r>
          <w:rPr>
            <w:noProof/>
            <w:webHidden/>
          </w:rPr>
          <w:fldChar w:fldCharType="begin"/>
        </w:r>
        <w:r>
          <w:rPr>
            <w:noProof/>
            <w:webHidden/>
          </w:rPr>
          <w:instrText xml:space="preserve"> PAGEREF _Toc164859560 \h </w:instrText>
        </w:r>
        <w:r>
          <w:rPr>
            <w:noProof/>
            <w:webHidden/>
          </w:rPr>
        </w:r>
        <w:r>
          <w:rPr>
            <w:noProof/>
            <w:webHidden/>
          </w:rPr>
          <w:fldChar w:fldCharType="separate"/>
        </w:r>
        <w:r>
          <w:rPr>
            <w:noProof/>
            <w:webHidden/>
          </w:rPr>
          <w:t>12</w:t>
        </w:r>
        <w:r>
          <w:rPr>
            <w:noProof/>
            <w:webHidden/>
          </w:rPr>
          <w:fldChar w:fldCharType="end"/>
        </w:r>
      </w:hyperlink>
    </w:p>
    <w:p w14:paraId="017AB491" w14:textId="289971F5" w:rsidR="00090E85" w:rsidRDefault="00090E85">
      <w:pPr>
        <w:pStyle w:val="TOC2"/>
        <w:tabs>
          <w:tab w:val="right" w:leader="dot" w:pos="9016"/>
        </w:tabs>
        <w:rPr>
          <w:rFonts w:eastAsiaTheme="minorEastAsia"/>
          <w:b w:val="0"/>
          <w:bCs w:val="0"/>
          <w:noProof/>
          <w:sz w:val="24"/>
          <w:szCs w:val="24"/>
          <w:lang w:val="en-MU" w:eastAsia="en-GB"/>
        </w:rPr>
      </w:pPr>
      <w:hyperlink w:anchor="_Toc164859561" w:history="1">
        <w:r w:rsidRPr="00973E73">
          <w:rPr>
            <w:rStyle w:val="Hyperlink"/>
            <w:rFonts w:ascii="Arial" w:hAnsi="Arial" w:cs="Arial"/>
            <w:noProof/>
          </w:rPr>
          <w:t>3.2 Mobile Application</w:t>
        </w:r>
        <w:r>
          <w:rPr>
            <w:noProof/>
            <w:webHidden/>
          </w:rPr>
          <w:tab/>
        </w:r>
        <w:r>
          <w:rPr>
            <w:noProof/>
            <w:webHidden/>
          </w:rPr>
          <w:fldChar w:fldCharType="begin"/>
        </w:r>
        <w:r>
          <w:rPr>
            <w:noProof/>
            <w:webHidden/>
          </w:rPr>
          <w:instrText xml:space="preserve"> PAGEREF _Toc164859561 \h </w:instrText>
        </w:r>
        <w:r>
          <w:rPr>
            <w:noProof/>
            <w:webHidden/>
          </w:rPr>
        </w:r>
        <w:r>
          <w:rPr>
            <w:noProof/>
            <w:webHidden/>
          </w:rPr>
          <w:fldChar w:fldCharType="separate"/>
        </w:r>
        <w:r>
          <w:rPr>
            <w:noProof/>
            <w:webHidden/>
          </w:rPr>
          <w:t>14</w:t>
        </w:r>
        <w:r>
          <w:rPr>
            <w:noProof/>
            <w:webHidden/>
          </w:rPr>
          <w:fldChar w:fldCharType="end"/>
        </w:r>
      </w:hyperlink>
    </w:p>
    <w:p w14:paraId="5B6DC3EA" w14:textId="76CA6FFB" w:rsidR="00090E85" w:rsidRDefault="00090E85">
      <w:pPr>
        <w:pStyle w:val="TOC3"/>
        <w:tabs>
          <w:tab w:val="right" w:leader="dot" w:pos="9016"/>
        </w:tabs>
        <w:rPr>
          <w:rFonts w:eastAsiaTheme="minorEastAsia"/>
          <w:noProof/>
          <w:sz w:val="24"/>
          <w:szCs w:val="24"/>
          <w:lang w:val="en-MU" w:eastAsia="en-GB"/>
        </w:rPr>
      </w:pPr>
      <w:hyperlink w:anchor="_Toc164859562" w:history="1">
        <w:r w:rsidRPr="00973E73">
          <w:rPr>
            <w:rStyle w:val="Hyperlink"/>
            <w:rFonts w:ascii="Arial" w:hAnsi="Arial" w:cs="Arial"/>
            <w:noProof/>
          </w:rPr>
          <w:t>Paper 4 - React Native vs Flutter, cross-platform mobile application frameworks.</w:t>
        </w:r>
        <w:r>
          <w:rPr>
            <w:noProof/>
            <w:webHidden/>
          </w:rPr>
          <w:tab/>
        </w:r>
        <w:r>
          <w:rPr>
            <w:noProof/>
            <w:webHidden/>
          </w:rPr>
          <w:fldChar w:fldCharType="begin"/>
        </w:r>
        <w:r>
          <w:rPr>
            <w:noProof/>
            <w:webHidden/>
          </w:rPr>
          <w:instrText xml:space="preserve"> PAGEREF _Toc164859562 \h </w:instrText>
        </w:r>
        <w:r>
          <w:rPr>
            <w:noProof/>
            <w:webHidden/>
          </w:rPr>
        </w:r>
        <w:r>
          <w:rPr>
            <w:noProof/>
            <w:webHidden/>
          </w:rPr>
          <w:fldChar w:fldCharType="separate"/>
        </w:r>
        <w:r>
          <w:rPr>
            <w:noProof/>
            <w:webHidden/>
          </w:rPr>
          <w:t>14</w:t>
        </w:r>
        <w:r>
          <w:rPr>
            <w:noProof/>
            <w:webHidden/>
          </w:rPr>
          <w:fldChar w:fldCharType="end"/>
        </w:r>
      </w:hyperlink>
    </w:p>
    <w:p w14:paraId="1D01CC6A" w14:textId="120C9300" w:rsidR="00090E85" w:rsidRDefault="00090E85">
      <w:pPr>
        <w:pStyle w:val="TOC1"/>
        <w:tabs>
          <w:tab w:val="right" w:leader="dot" w:pos="9016"/>
        </w:tabs>
        <w:rPr>
          <w:rFonts w:eastAsiaTheme="minorEastAsia"/>
          <w:b w:val="0"/>
          <w:bCs w:val="0"/>
          <w:i w:val="0"/>
          <w:iCs w:val="0"/>
          <w:noProof/>
          <w:lang w:val="en-MU" w:eastAsia="en-GB"/>
        </w:rPr>
      </w:pPr>
      <w:hyperlink w:anchor="_Toc164859563" w:history="1">
        <w:r w:rsidRPr="00973E73">
          <w:rPr>
            <w:rStyle w:val="Hyperlink"/>
            <w:rFonts w:ascii="Arial" w:hAnsi="Arial" w:cs="Arial"/>
            <w:noProof/>
          </w:rPr>
          <w:t>4 Requirements specification</w:t>
        </w:r>
        <w:r>
          <w:rPr>
            <w:noProof/>
            <w:webHidden/>
          </w:rPr>
          <w:tab/>
        </w:r>
        <w:r>
          <w:rPr>
            <w:noProof/>
            <w:webHidden/>
          </w:rPr>
          <w:fldChar w:fldCharType="begin"/>
        </w:r>
        <w:r>
          <w:rPr>
            <w:noProof/>
            <w:webHidden/>
          </w:rPr>
          <w:instrText xml:space="preserve"> PAGEREF _Toc164859563 \h </w:instrText>
        </w:r>
        <w:r>
          <w:rPr>
            <w:noProof/>
            <w:webHidden/>
          </w:rPr>
        </w:r>
        <w:r>
          <w:rPr>
            <w:noProof/>
            <w:webHidden/>
          </w:rPr>
          <w:fldChar w:fldCharType="separate"/>
        </w:r>
        <w:r>
          <w:rPr>
            <w:noProof/>
            <w:webHidden/>
          </w:rPr>
          <w:t>16</w:t>
        </w:r>
        <w:r>
          <w:rPr>
            <w:noProof/>
            <w:webHidden/>
          </w:rPr>
          <w:fldChar w:fldCharType="end"/>
        </w:r>
      </w:hyperlink>
    </w:p>
    <w:p w14:paraId="690BCCBB" w14:textId="3CD17B4A" w:rsidR="00090E85" w:rsidRDefault="00090E85">
      <w:pPr>
        <w:pStyle w:val="TOC2"/>
        <w:tabs>
          <w:tab w:val="right" w:leader="dot" w:pos="9016"/>
        </w:tabs>
        <w:rPr>
          <w:rFonts w:eastAsiaTheme="minorEastAsia"/>
          <w:b w:val="0"/>
          <w:bCs w:val="0"/>
          <w:noProof/>
          <w:sz w:val="24"/>
          <w:szCs w:val="24"/>
          <w:lang w:val="en-MU" w:eastAsia="en-GB"/>
        </w:rPr>
      </w:pPr>
      <w:hyperlink w:anchor="_Toc164859564" w:history="1">
        <w:r w:rsidRPr="00973E73">
          <w:rPr>
            <w:rStyle w:val="Hyperlink"/>
            <w:rFonts w:ascii="Arial" w:hAnsi="Arial" w:cs="Arial"/>
            <w:noProof/>
          </w:rPr>
          <w:t>4.1 Receipt Section Detection</w:t>
        </w:r>
        <w:r>
          <w:rPr>
            <w:noProof/>
            <w:webHidden/>
          </w:rPr>
          <w:tab/>
        </w:r>
        <w:r>
          <w:rPr>
            <w:noProof/>
            <w:webHidden/>
          </w:rPr>
          <w:fldChar w:fldCharType="begin"/>
        </w:r>
        <w:r>
          <w:rPr>
            <w:noProof/>
            <w:webHidden/>
          </w:rPr>
          <w:instrText xml:space="preserve"> PAGEREF _Toc164859564 \h </w:instrText>
        </w:r>
        <w:r>
          <w:rPr>
            <w:noProof/>
            <w:webHidden/>
          </w:rPr>
        </w:r>
        <w:r>
          <w:rPr>
            <w:noProof/>
            <w:webHidden/>
          </w:rPr>
          <w:fldChar w:fldCharType="separate"/>
        </w:r>
        <w:r>
          <w:rPr>
            <w:noProof/>
            <w:webHidden/>
          </w:rPr>
          <w:t>16</w:t>
        </w:r>
        <w:r>
          <w:rPr>
            <w:noProof/>
            <w:webHidden/>
          </w:rPr>
          <w:fldChar w:fldCharType="end"/>
        </w:r>
      </w:hyperlink>
    </w:p>
    <w:p w14:paraId="04BA140E" w14:textId="31323416" w:rsidR="00090E85" w:rsidRDefault="00090E85">
      <w:pPr>
        <w:pStyle w:val="TOC2"/>
        <w:tabs>
          <w:tab w:val="right" w:leader="dot" w:pos="9016"/>
        </w:tabs>
        <w:rPr>
          <w:rFonts w:eastAsiaTheme="minorEastAsia"/>
          <w:b w:val="0"/>
          <w:bCs w:val="0"/>
          <w:noProof/>
          <w:sz w:val="24"/>
          <w:szCs w:val="24"/>
          <w:lang w:val="en-MU" w:eastAsia="en-GB"/>
        </w:rPr>
      </w:pPr>
      <w:hyperlink w:anchor="_Toc164859565" w:history="1">
        <w:r w:rsidRPr="00973E73">
          <w:rPr>
            <w:rStyle w:val="Hyperlink"/>
            <w:rFonts w:ascii="Arial" w:hAnsi="Arial" w:cs="Arial"/>
            <w:noProof/>
          </w:rPr>
          <w:t>4.2 Text Extraction</w:t>
        </w:r>
        <w:r>
          <w:rPr>
            <w:noProof/>
            <w:webHidden/>
          </w:rPr>
          <w:tab/>
        </w:r>
        <w:r>
          <w:rPr>
            <w:noProof/>
            <w:webHidden/>
          </w:rPr>
          <w:fldChar w:fldCharType="begin"/>
        </w:r>
        <w:r>
          <w:rPr>
            <w:noProof/>
            <w:webHidden/>
          </w:rPr>
          <w:instrText xml:space="preserve"> PAGEREF _Toc164859565 \h </w:instrText>
        </w:r>
        <w:r>
          <w:rPr>
            <w:noProof/>
            <w:webHidden/>
          </w:rPr>
        </w:r>
        <w:r>
          <w:rPr>
            <w:noProof/>
            <w:webHidden/>
          </w:rPr>
          <w:fldChar w:fldCharType="separate"/>
        </w:r>
        <w:r>
          <w:rPr>
            <w:noProof/>
            <w:webHidden/>
          </w:rPr>
          <w:t>16</w:t>
        </w:r>
        <w:r>
          <w:rPr>
            <w:noProof/>
            <w:webHidden/>
          </w:rPr>
          <w:fldChar w:fldCharType="end"/>
        </w:r>
      </w:hyperlink>
    </w:p>
    <w:p w14:paraId="71A002B2" w14:textId="2BFD12FC" w:rsidR="00090E85" w:rsidRDefault="00090E85">
      <w:pPr>
        <w:pStyle w:val="TOC2"/>
        <w:tabs>
          <w:tab w:val="right" w:leader="dot" w:pos="9016"/>
        </w:tabs>
        <w:rPr>
          <w:rFonts w:eastAsiaTheme="minorEastAsia"/>
          <w:b w:val="0"/>
          <w:bCs w:val="0"/>
          <w:noProof/>
          <w:sz w:val="24"/>
          <w:szCs w:val="24"/>
          <w:lang w:val="en-MU" w:eastAsia="en-GB"/>
        </w:rPr>
      </w:pPr>
      <w:hyperlink w:anchor="_Toc164859566" w:history="1">
        <w:r w:rsidRPr="00973E73">
          <w:rPr>
            <w:rStyle w:val="Hyperlink"/>
            <w:rFonts w:ascii="Arial" w:hAnsi="Arial" w:cs="Arial"/>
            <w:noProof/>
          </w:rPr>
          <w:t>4.3 Format and Classify text extraction.</w:t>
        </w:r>
        <w:r>
          <w:rPr>
            <w:noProof/>
            <w:webHidden/>
          </w:rPr>
          <w:tab/>
        </w:r>
        <w:r>
          <w:rPr>
            <w:noProof/>
            <w:webHidden/>
          </w:rPr>
          <w:fldChar w:fldCharType="begin"/>
        </w:r>
        <w:r>
          <w:rPr>
            <w:noProof/>
            <w:webHidden/>
          </w:rPr>
          <w:instrText xml:space="preserve"> PAGEREF _Toc164859566 \h </w:instrText>
        </w:r>
        <w:r>
          <w:rPr>
            <w:noProof/>
            <w:webHidden/>
          </w:rPr>
        </w:r>
        <w:r>
          <w:rPr>
            <w:noProof/>
            <w:webHidden/>
          </w:rPr>
          <w:fldChar w:fldCharType="separate"/>
        </w:r>
        <w:r>
          <w:rPr>
            <w:noProof/>
            <w:webHidden/>
          </w:rPr>
          <w:t>17</w:t>
        </w:r>
        <w:r>
          <w:rPr>
            <w:noProof/>
            <w:webHidden/>
          </w:rPr>
          <w:fldChar w:fldCharType="end"/>
        </w:r>
      </w:hyperlink>
    </w:p>
    <w:p w14:paraId="22946DE9" w14:textId="4EB5AB5E" w:rsidR="00090E85" w:rsidRDefault="00090E85">
      <w:pPr>
        <w:pStyle w:val="TOC2"/>
        <w:tabs>
          <w:tab w:val="right" w:leader="dot" w:pos="9016"/>
        </w:tabs>
        <w:rPr>
          <w:rFonts w:eastAsiaTheme="minorEastAsia"/>
          <w:b w:val="0"/>
          <w:bCs w:val="0"/>
          <w:noProof/>
          <w:sz w:val="24"/>
          <w:szCs w:val="24"/>
          <w:lang w:val="en-MU" w:eastAsia="en-GB"/>
        </w:rPr>
      </w:pPr>
      <w:hyperlink w:anchor="_Toc164859567" w:history="1">
        <w:r w:rsidRPr="00973E73">
          <w:rPr>
            <w:rStyle w:val="Hyperlink"/>
            <w:rFonts w:ascii="Arial" w:hAnsi="Arial" w:cs="Arial"/>
            <w:noProof/>
          </w:rPr>
          <w:t>4.5 User Interface</w:t>
        </w:r>
        <w:r>
          <w:rPr>
            <w:noProof/>
            <w:webHidden/>
          </w:rPr>
          <w:tab/>
        </w:r>
        <w:r>
          <w:rPr>
            <w:noProof/>
            <w:webHidden/>
          </w:rPr>
          <w:fldChar w:fldCharType="begin"/>
        </w:r>
        <w:r>
          <w:rPr>
            <w:noProof/>
            <w:webHidden/>
          </w:rPr>
          <w:instrText xml:space="preserve"> PAGEREF _Toc164859567 \h </w:instrText>
        </w:r>
        <w:r>
          <w:rPr>
            <w:noProof/>
            <w:webHidden/>
          </w:rPr>
        </w:r>
        <w:r>
          <w:rPr>
            <w:noProof/>
            <w:webHidden/>
          </w:rPr>
          <w:fldChar w:fldCharType="separate"/>
        </w:r>
        <w:r>
          <w:rPr>
            <w:noProof/>
            <w:webHidden/>
          </w:rPr>
          <w:t>17</w:t>
        </w:r>
        <w:r>
          <w:rPr>
            <w:noProof/>
            <w:webHidden/>
          </w:rPr>
          <w:fldChar w:fldCharType="end"/>
        </w:r>
      </w:hyperlink>
    </w:p>
    <w:p w14:paraId="3349583D" w14:textId="1CA14B50" w:rsidR="00090E85" w:rsidRDefault="00090E85">
      <w:pPr>
        <w:pStyle w:val="TOC1"/>
        <w:tabs>
          <w:tab w:val="right" w:leader="dot" w:pos="9016"/>
        </w:tabs>
        <w:rPr>
          <w:rFonts w:eastAsiaTheme="minorEastAsia"/>
          <w:b w:val="0"/>
          <w:bCs w:val="0"/>
          <w:i w:val="0"/>
          <w:iCs w:val="0"/>
          <w:noProof/>
          <w:lang w:val="en-MU" w:eastAsia="en-GB"/>
        </w:rPr>
      </w:pPr>
      <w:hyperlink w:anchor="_Toc164859568" w:history="1">
        <w:r w:rsidRPr="00973E73">
          <w:rPr>
            <w:rStyle w:val="Hyperlink"/>
            <w:rFonts w:ascii="Arial" w:hAnsi="Arial" w:cs="Arial"/>
            <w:noProof/>
          </w:rPr>
          <w:t>5 Design</w:t>
        </w:r>
        <w:r>
          <w:rPr>
            <w:noProof/>
            <w:webHidden/>
          </w:rPr>
          <w:tab/>
        </w:r>
        <w:r>
          <w:rPr>
            <w:noProof/>
            <w:webHidden/>
          </w:rPr>
          <w:fldChar w:fldCharType="begin"/>
        </w:r>
        <w:r>
          <w:rPr>
            <w:noProof/>
            <w:webHidden/>
          </w:rPr>
          <w:instrText xml:space="preserve"> PAGEREF _Toc164859568 \h </w:instrText>
        </w:r>
        <w:r>
          <w:rPr>
            <w:noProof/>
            <w:webHidden/>
          </w:rPr>
        </w:r>
        <w:r>
          <w:rPr>
            <w:noProof/>
            <w:webHidden/>
          </w:rPr>
          <w:fldChar w:fldCharType="separate"/>
        </w:r>
        <w:r>
          <w:rPr>
            <w:noProof/>
            <w:webHidden/>
          </w:rPr>
          <w:t>17</w:t>
        </w:r>
        <w:r>
          <w:rPr>
            <w:noProof/>
            <w:webHidden/>
          </w:rPr>
          <w:fldChar w:fldCharType="end"/>
        </w:r>
      </w:hyperlink>
    </w:p>
    <w:p w14:paraId="1FCAF8C6" w14:textId="391432FE" w:rsidR="00090E85" w:rsidRDefault="00090E85">
      <w:pPr>
        <w:pStyle w:val="TOC2"/>
        <w:tabs>
          <w:tab w:val="right" w:leader="dot" w:pos="9016"/>
        </w:tabs>
        <w:rPr>
          <w:rFonts w:eastAsiaTheme="minorEastAsia"/>
          <w:b w:val="0"/>
          <w:bCs w:val="0"/>
          <w:noProof/>
          <w:sz w:val="24"/>
          <w:szCs w:val="24"/>
          <w:lang w:val="en-MU" w:eastAsia="en-GB"/>
        </w:rPr>
      </w:pPr>
      <w:hyperlink w:anchor="_Toc164859569" w:history="1">
        <w:r w:rsidRPr="00973E73">
          <w:rPr>
            <w:rStyle w:val="Hyperlink"/>
            <w:rFonts w:ascii="Arial" w:hAnsi="Arial" w:cs="Arial"/>
            <w:noProof/>
          </w:rPr>
          <w:t>5.1 Server</w:t>
        </w:r>
        <w:r>
          <w:rPr>
            <w:noProof/>
            <w:webHidden/>
          </w:rPr>
          <w:tab/>
        </w:r>
        <w:r>
          <w:rPr>
            <w:noProof/>
            <w:webHidden/>
          </w:rPr>
          <w:fldChar w:fldCharType="begin"/>
        </w:r>
        <w:r>
          <w:rPr>
            <w:noProof/>
            <w:webHidden/>
          </w:rPr>
          <w:instrText xml:space="preserve"> PAGEREF _Toc164859569 \h </w:instrText>
        </w:r>
        <w:r>
          <w:rPr>
            <w:noProof/>
            <w:webHidden/>
          </w:rPr>
        </w:r>
        <w:r>
          <w:rPr>
            <w:noProof/>
            <w:webHidden/>
          </w:rPr>
          <w:fldChar w:fldCharType="separate"/>
        </w:r>
        <w:r>
          <w:rPr>
            <w:noProof/>
            <w:webHidden/>
          </w:rPr>
          <w:t>18</w:t>
        </w:r>
        <w:r>
          <w:rPr>
            <w:noProof/>
            <w:webHidden/>
          </w:rPr>
          <w:fldChar w:fldCharType="end"/>
        </w:r>
      </w:hyperlink>
    </w:p>
    <w:p w14:paraId="48B68AE3" w14:textId="18E9F759" w:rsidR="00090E85" w:rsidRDefault="00090E85">
      <w:pPr>
        <w:pStyle w:val="TOC3"/>
        <w:tabs>
          <w:tab w:val="right" w:leader="dot" w:pos="9016"/>
        </w:tabs>
        <w:rPr>
          <w:rFonts w:eastAsiaTheme="minorEastAsia"/>
          <w:noProof/>
          <w:sz w:val="24"/>
          <w:szCs w:val="24"/>
          <w:lang w:val="en-MU" w:eastAsia="en-GB"/>
        </w:rPr>
      </w:pPr>
      <w:hyperlink w:anchor="_Toc164859570" w:history="1">
        <w:r w:rsidRPr="00973E73">
          <w:rPr>
            <w:rStyle w:val="Hyperlink"/>
            <w:rFonts w:ascii="Arial" w:hAnsi="Arial" w:cs="Arial"/>
            <w:noProof/>
          </w:rPr>
          <w:t>Receipt extraction feature.</w:t>
        </w:r>
        <w:r>
          <w:rPr>
            <w:noProof/>
            <w:webHidden/>
          </w:rPr>
          <w:tab/>
        </w:r>
        <w:r>
          <w:rPr>
            <w:noProof/>
            <w:webHidden/>
          </w:rPr>
          <w:fldChar w:fldCharType="begin"/>
        </w:r>
        <w:r>
          <w:rPr>
            <w:noProof/>
            <w:webHidden/>
          </w:rPr>
          <w:instrText xml:space="preserve"> PAGEREF _Toc164859570 \h </w:instrText>
        </w:r>
        <w:r>
          <w:rPr>
            <w:noProof/>
            <w:webHidden/>
          </w:rPr>
        </w:r>
        <w:r>
          <w:rPr>
            <w:noProof/>
            <w:webHidden/>
          </w:rPr>
          <w:fldChar w:fldCharType="separate"/>
        </w:r>
        <w:r>
          <w:rPr>
            <w:noProof/>
            <w:webHidden/>
          </w:rPr>
          <w:t>18</w:t>
        </w:r>
        <w:r>
          <w:rPr>
            <w:noProof/>
            <w:webHidden/>
          </w:rPr>
          <w:fldChar w:fldCharType="end"/>
        </w:r>
      </w:hyperlink>
    </w:p>
    <w:p w14:paraId="1DFB00D5" w14:textId="388DA2E0" w:rsidR="00090E85" w:rsidRDefault="00090E85">
      <w:pPr>
        <w:pStyle w:val="TOC3"/>
        <w:tabs>
          <w:tab w:val="right" w:leader="dot" w:pos="9016"/>
        </w:tabs>
        <w:rPr>
          <w:rFonts w:eastAsiaTheme="minorEastAsia"/>
          <w:noProof/>
          <w:sz w:val="24"/>
          <w:szCs w:val="24"/>
          <w:lang w:val="en-MU" w:eastAsia="en-GB"/>
        </w:rPr>
      </w:pPr>
      <w:hyperlink w:anchor="_Toc164859571" w:history="1">
        <w:r w:rsidRPr="00973E73">
          <w:rPr>
            <w:rStyle w:val="Hyperlink"/>
            <w:rFonts w:ascii="Arial" w:hAnsi="Arial" w:cs="Arial"/>
            <w:noProof/>
          </w:rPr>
          <w:t>User Correction Feature.</w:t>
        </w:r>
        <w:r>
          <w:rPr>
            <w:noProof/>
            <w:webHidden/>
          </w:rPr>
          <w:tab/>
        </w:r>
        <w:r>
          <w:rPr>
            <w:noProof/>
            <w:webHidden/>
          </w:rPr>
          <w:fldChar w:fldCharType="begin"/>
        </w:r>
        <w:r>
          <w:rPr>
            <w:noProof/>
            <w:webHidden/>
          </w:rPr>
          <w:instrText xml:space="preserve"> PAGEREF _Toc164859571 \h </w:instrText>
        </w:r>
        <w:r>
          <w:rPr>
            <w:noProof/>
            <w:webHidden/>
          </w:rPr>
        </w:r>
        <w:r>
          <w:rPr>
            <w:noProof/>
            <w:webHidden/>
          </w:rPr>
          <w:fldChar w:fldCharType="separate"/>
        </w:r>
        <w:r>
          <w:rPr>
            <w:noProof/>
            <w:webHidden/>
          </w:rPr>
          <w:t>20</w:t>
        </w:r>
        <w:r>
          <w:rPr>
            <w:noProof/>
            <w:webHidden/>
          </w:rPr>
          <w:fldChar w:fldCharType="end"/>
        </w:r>
      </w:hyperlink>
    </w:p>
    <w:p w14:paraId="415BA11A" w14:textId="509F495B" w:rsidR="00090E85" w:rsidRDefault="00090E85">
      <w:pPr>
        <w:pStyle w:val="TOC3"/>
        <w:tabs>
          <w:tab w:val="right" w:leader="dot" w:pos="9016"/>
        </w:tabs>
        <w:rPr>
          <w:rFonts w:eastAsiaTheme="minorEastAsia"/>
          <w:noProof/>
          <w:sz w:val="24"/>
          <w:szCs w:val="24"/>
          <w:lang w:val="en-MU" w:eastAsia="en-GB"/>
        </w:rPr>
      </w:pPr>
      <w:hyperlink w:anchor="_Toc164859572" w:history="1">
        <w:r w:rsidRPr="00973E73">
          <w:rPr>
            <w:rStyle w:val="Hyperlink"/>
            <w:rFonts w:ascii="Arial" w:hAnsi="Arial" w:cs="Arial"/>
            <w:noProof/>
          </w:rPr>
          <w:t>Server Communication</w:t>
        </w:r>
        <w:r>
          <w:rPr>
            <w:noProof/>
            <w:webHidden/>
          </w:rPr>
          <w:tab/>
        </w:r>
        <w:r>
          <w:rPr>
            <w:noProof/>
            <w:webHidden/>
          </w:rPr>
          <w:fldChar w:fldCharType="begin"/>
        </w:r>
        <w:r>
          <w:rPr>
            <w:noProof/>
            <w:webHidden/>
          </w:rPr>
          <w:instrText xml:space="preserve"> PAGEREF _Toc164859572 \h </w:instrText>
        </w:r>
        <w:r>
          <w:rPr>
            <w:noProof/>
            <w:webHidden/>
          </w:rPr>
        </w:r>
        <w:r>
          <w:rPr>
            <w:noProof/>
            <w:webHidden/>
          </w:rPr>
          <w:fldChar w:fldCharType="separate"/>
        </w:r>
        <w:r>
          <w:rPr>
            <w:noProof/>
            <w:webHidden/>
          </w:rPr>
          <w:t>20</w:t>
        </w:r>
        <w:r>
          <w:rPr>
            <w:noProof/>
            <w:webHidden/>
          </w:rPr>
          <w:fldChar w:fldCharType="end"/>
        </w:r>
      </w:hyperlink>
    </w:p>
    <w:p w14:paraId="73404559" w14:textId="6115A9E6" w:rsidR="00090E85" w:rsidRDefault="00090E85">
      <w:pPr>
        <w:pStyle w:val="TOC3"/>
        <w:tabs>
          <w:tab w:val="right" w:leader="dot" w:pos="9016"/>
        </w:tabs>
        <w:rPr>
          <w:rFonts w:eastAsiaTheme="minorEastAsia"/>
          <w:noProof/>
          <w:sz w:val="24"/>
          <w:szCs w:val="24"/>
          <w:lang w:val="en-MU" w:eastAsia="en-GB"/>
        </w:rPr>
      </w:pPr>
      <w:hyperlink w:anchor="_Toc164859573" w:history="1">
        <w:r w:rsidRPr="00973E73">
          <w:rPr>
            <w:rStyle w:val="Hyperlink"/>
            <w:rFonts w:ascii="Arial" w:hAnsi="Arial" w:cs="Arial"/>
            <w:noProof/>
          </w:rPr>
          <w:t>Database</w:t>
        </w:r>
        <w:r>
          <w:rPr>
            <w:noProof/>
            <w:webHidden/>
          </w:rPr>
          <w:tab/>
        </w:r>
        <w:r>
          <w:rPr>
            <w:noProof/>
            <w:webHidden/>
          </w:rPr>
          <w:fldChar w:fldCharType="begin"/>
        </w:r>
        <w:r>
          <w:rPr>
            <w:noProof/>
            <w:webHidden/>
          </w:rPr>
          <w:instrText xml:space="preserve"> PAGEREF _Toc164859573 \h </w:instrText>
        </w:r>
        <w:r>
          <w:rPr>
            <w:noProof/>
            <w:webHidden/>
          </w:rPr>
        </w:r>
        <w:r>
          <w:rPr>
            <w:noProof/>
            <w:webHidden/>
          </w:rPr>
          <w:fldChar w:fldCharType="separate"/>
        </w:r>
        <w:r>
          <w:rPr>
            <w:noProof/>
            <w:webHidden/>
          </w:rPr>
          <w:t>21</w:t>
        </w:r>
        <w:r>
          <w:rPr>
            <w:noProof/>
            <w:webHidden/>
          </w:rPr>
          <w:fldChar w:fldCharType="end"/>
        </w:r>
      </w:hyperlink>
    </w:p>
    <w:p w14:paraId="03B15E8C" w14:textId="62C44D52" w:rsidR="00090E85" w:rsidRDefault="00090E85">
      <w:pPr>
        <w:pStyle w:val="TOC2"/>
        <w:tabs>
          <w:tab w:val="right" w:leader="dot" w:pos="9016"/>
        </w:tabs>
        <w:rPr>
          <w:rFonts w:eastAsiaTheme="minorEastAsia"/>
          <w:b w:val="0"/>
          <w:bCs w:val="0"/>
          <w:noProof/>
          <w:sz w:val="24"/>
          <w:szCs w:val="24"/>
          <w:lang w:val="en-MU" w:eastAsia="en-GB"/>
        </w:rPr>
      </w:pPr>
      <w:hyperlink w:anchor="_Toc164859574" w:history="1">
        <w:r w:rsidRPr="00973E73">
          <w:rPr>
            <w:rStyle w:val="Hyperlink"/>
            <w:rFonts w:ascii="Arial" w:hAnsi="Arial" w:cs="Arial"/>
            <w:noProof/>
          </w:rPr>
          <w:t>5.2 Mobile Application</w:t>
        </w:r>
        <w:r>
          <w:rPr>
            <w:noProof/>
            <w:webHidden/>
          </w:rPr>
          <w:tab/>
        </w:r>
        <w:r>
          <w:rPr>
            <w:noProof/>
            <w:webHidden/>
          </w:rPr>
          <w:fldChar w:fldCharType="begin"/>
        </w:r>
        <w:r>
          <w:rPr>
            <w:noProof/>
            <w:webHidden/>
          </w:rPr>
          <w:instrText xml:space="preserve"> PAGEREF _Toc164859574 \h </w:instrText>
        </w:r>
        <w:r>
          <w:rPr>
            <w:noProof/>
            <w:webHidden/>
          </w:rPr>
        </w:r>
        <w:r>
          <w:rPr>
            <w:noProof/>
            <w:webHidden/>
          </w:rPr>
          <w:fldChar w:fldCharType="separate"/>
        </w:r>
        <w:r>
          <w:rPr>
            <w:noProof/>
            <w:webHidden/>
          </w:rPr>
          <w:t>22</w:t>
        </w:r>
        <w:r>
          <w:rPr>
            <w:noProof/>
            <w:webHidden/>
          </w:rPr>
          <w:fldChar w:fldCharType="end"/>
        </w:r>
      </w:hyperlink>
    </w:p>
    <w:p w14:paraId="4684D409" w14:textId="22EFE1F2" w:rsidR="00090E85" w:rsidRDefault="00090E85">
      <w:pPr>
        <w:pStyle w:val="TOC3"/>
        <w:tabs>
          <w:tab w:val="right" w:leader="dot" w:pos="9016"/>
        </w:tabs>
        <w:rPr>
          <w:rFonts w:eastAsiaTheme="minorEastAsia"/>
          <w:noProof/>
          <w:sz w:val="24"/>
          <w:szCs w:val="24"/>
          <w:lang w:val="en-MU" w:eastAsia="en-GB"/>
        </w:rPr>
      </w:pPr>
      <w:hyperlink w:anchor="_Toc164859575" w:history="1">
        <w:r w:rsidRPr="00973E73">
          <w:rPr>
            <w:rStyle w:val="Hyperlink"/>
            <w:rFonts w:ascii="Arial" w:hAnsi="Arial" w:cs="Arial"/>
            <w:noProof/>
          </w:rPr>
          <w:t>Receipt upload for receipt extraction.</w:t>
        </w:r>
        <w:r>
          <w:rPr>
            <w:noProof/>
            <w:webHidden/>
          </w:rPr>
          <w:tab/>
        </w:r>
        <w:r>
          <w:rPr>
            <w:noProof/>
            <w:webHidden/>
          </w:rPr>
          <w:fldChar w:fldCharType="begin"/>
        </w:r>
        <w:r>
          <w:rPr>
            <w:noProof/>
            <w:webHidden/>
          </w:rPr>
          <w:instrText xml:space="preserve"> PAGEREF _Toc164859575 \h </w:instrText>
        </w:r>
        <w:r>
          <w:rPr>
            <w:noProof/>
            <w:webHidden/>
          </w:rPr>
        </w:r>
        <w:r>
          <w:rPr>
            <w:noProof/>
            <w:webHidden/>
          </w:rPr>
          <w:fldChar w:fldCharType="separate"/>
        </w:r>
        <w:r>
          <w:rPr>
            <w:noProof/>
            <w:webHidden/>
          </w:rPr>
          <w:t>22</w:t>
        </w:r>
        <w:r>
          <w:rPr>
            <w:noProof/>
            <w:webHidden/>
          </w:rPr>
          <w:fldChar w:fldCharType="end"/>
        </w:r>
      </w:hyperlink>
    </w:p>
    <w:p w14:paraId="70C7396E" w14:textId="0E20DAA2" w:rsidR="00090E85" w:rsidRDefault="00090E85">
      <w:pPr>
        <w:pStyle w:val="TOC3"/>
        <w:tabs>
          <w:tab w:val="right" w:leader="dot" w:pos="9016"/>
        </w:tabs>
        <w:rPr>
          <w:rFonts w:eastAsiaTheme="minorEastAsia"/>
          <w:noProof/>
          <w:sz w:val="24"/>
          <w:szCs w:val="24"/>
          <w:lang w:val="en-MU" w:eastAsia="en-GB"/>
        </w:rPr>
      </w:pPr>
      <w:hyperlink w:anchor="_Toc164859576" w:history="1">
        <w:r w:rsidRPr="00973E73">
          <w:rPr>
            <w:rStyle w:val="Hyperlink"/>
            <w:rFonts w:ascii="Arial" w:hAnsi="Arial" w:cs="Arial"/>
            <w:noProof/>
          </w:rPr>
          <w:t>List Receipt Historical</w:t>
        </w:r>
        <w:r>
          <w:rPr>
            <w:noProof/>
            <w:webHidden/>
          </w:rPr>
          <w:tab/>
        </w:r>
        <w:r>
          <w:rPr>
            <w:noProof/>
            <w:webHidden/>
          </w:rPr>
          <w:fldChar w:fldCharType="begin"/>
        </w:r>
        <w:r>
          <w:rPr>
            <w:noProof/>
            <w:webHidden/>
          </w:rPr>
          <w:instrText xml:space="preserve"> PAGEREF _Toc164859576 \h </w:instrText>
        </w:r>
        <w:r>
          <w:rPr>
            <w:noProof/>
            <w:webHidden/>
          </w:rPr>
        </w:r>
        <w:r>
          <w:rPr>
            <w:noProof/>
            <w:webHidden/>
          </w:rPr>
          <w:fldChar w:fldCharType="separate"/>
        </w:r>
        <w:r>
          <w:rPr>
            <w:noProof/>
            <w:webHidden/>
          </w:rPr>
          <w:t>23</w:t>
        </w:r>
        <w:r>
          <w:rPr>
            <w:noProof/>
            <w:webHidden/>
          </w:rPr>
          <w:fldChar w:fldCharType="end"/>
        </w:r>
      </w:hyperlink>
    </w:p>
    <w:p w14:paraId="25F31AD6" w14:textId="6C80ADF3" w:rsidR="00090E85" w:rsidRDefault="00090E85">
      <w:pPr>
        <w:pStyle w:val="TOC3"/>
        <w:tabs>
          <w:tab w:val="right" w:leader="dot" w:pos="9016"/>
        </w:tabs>
        <w:rPr>
          <w:rFonts w:eastAsiaTheme="minorEastAsia"/>
          <w:noProof/>
          <w:sz w:val="24"/>
          <w:szCs w:val="24"/>
          <w:lang w:val="en-MU" w:eastAsia="en-GB"/>
        </w:rPr>
      </w:pPr>
      <w:hyperlink w:anchor="_Toc164859577" w:history="1">
        <w:r w:rsidRPr="00973E73">
          <w:rPr>
            <w:rStyle w:val="Hyperlink"/>
            <w:rFonts w:ascii="Arial" w:hAnsi="Arial" w:cs="Arial"/>
            <w:noProof/>
          </w:rPr>
          <w:t>Analytics</w:t>
        </w:r>
        <w:r>
          <w:rPr>
            <w:noProof/>
            <w:webHidden/>
          </w:rPr>
          <w:tab/>
        </w:r>
        <w:r>
          <w:rPr>
            <w:noProof/>
            <w:webHidden/>
          </w:rPr>
          <w:fldChar w:fldCharType="begin"/>
        </w:r>
        <w:r>
          <w:rPr>
            <w:noProof/>
            <w:webHidden/>
          </w:rPr>
          <w:instrText xml:space="preserve"> PAGEREF _Toc164859577 \h </w:instrText>
        </w:r>
        <w:r>
          <w:rPr>
            <w:noProof/>
            <w:webHidden/>
          </w:rPr>
        </w:r>
        <w:r>
          <w:rPr>
            <w:noProof/>
            <w:webHidden/>
          </w:rPr>
          <w:fldChar w:fldCharType="separate"/>
        </w:r>
        <w:r>
          <w:rPr>
            <w:noProof/>
            <w:webHidden/>
          </w:rPr>
          <w:t>23</w:t>
        </w:r>
        <w:r>
          <w:rPr>
            <w:noProof/>
            <w:webHidden/>
          </w:rPr>
          <w:fldChar w:fldCharType="end"/>
        </w:r>
      </w:hyperlink>
    </w:p>
    <w:p w14:paraId="7A59508A" w14:textId="25560FC9" w:rsidR="00090E85" w:rsidRDefault="00090E85">
      <w:pPr>
        <w:pStyle w:val="TOC1"/>
        <w:tabs>
          <w:tab w:val="right" w:leader="dot" w:pos="9016"/>
        </w:tabs>
        <w:rPr>
          <w:rFonts w:eastAsiaTheme="minorEastAsia"/>
          <w:b w:val="0"/>
          <w:bCs w:val="0"/>
          <w:i w:val="0"/>
          <w:iCs w:val="0"/>
          <w:noProof/>
          <w:lang w:val="en-MU" w:eastAsia="en-GB"/>
        </w:rPr>
      </w:pPr>
      <w:hyperlink w:anchor="_Toc164859578" w:history="1">
        <w:r w:rsidRPr="00973E73">
          <w:rPr>
            <w:rStyle w:val="Hyperlink"/>
            <w:rFonts w:ascii="Arial" w:hAnsi="Arial" w:cs="Arial"/>
            <w:noProof/>
          </w:rPr>
          <w:t>6 Implementation</w:t>
        </w:r>
        <w:r>
          <w:rPr>
            <w:noProof/>
            <w:webHidden/>
          </w:rPr>
          <w:tab/>
        </w:r>
        <w:r>
          <w:rPr>
            <w:noProof/>
            <w:webHidden/>
          </w:rPr>
          <w:fldChar w:fldCharType="begin"/>
        </w:r>
        <w:r>
          <w:rPr>
            <w:noProof/>
            <w:webHidden/>
          </w:rPr>
          <w:instrText xml:space="preserve"> PAGEREF _Toc164859578 \h </w:instrText>
        </w:r>
        <w:r>
          <w:rPr>
            <w:noProof/>
            <w:webHidden/>
          </w:rPr>
        </w:r>
        <w:r>
          <w:rPr>
            <w:noProof/>
            <w:webHidden/>
          </w:rPr>
          <w:fldChar w:fldCharType="separate"/>
        </w:r>
        <w:r>
          <w:rPr>
            <w:noProof/>
            <w:webHidden/>
          </w:rPr>
          <w:t>23</w:t>
        </w:r>
        <w:r>
          <w:rPr>
            <w:noProof/>
            <w:webHidden/>
          </w:rPr>
          <w:fldChar w:fldCharType="end"/>
        </w:r>
      </w:hyperlink>
    </w:p>
    <w:p w14:paraId="4F73C54E" w14:textId="3E1FCDE9" w:rsidR="00090E85" w:rsidRDefault="00090E85">
      <w:pPr>
        <w:pStyle w:val="TOC2"/>
        <w:tabs>
          <w:tab w:val="right" w:leader="dot" w:pos="9016"/>
        </w:tabs>
        <w:rPr>
          <w:rFonts w:eastAsiaTheme="minorEastAsia"/>
          <w:b w:val="0"/>
          <w:bCs w:val="0"/>
          <w:noProof/>
          <w:sz w:val="24"/>
          <w:szCs w:val="24"/>
          <w:lang w:val="en-MU" w:eastAsia="en-GB"/>
        </w:rPr>
      </w:pPr>
      <w:hyperlink w:anchor="_Toc164859579" w:history="1">
        <w:r w:rsidRPr="00973E73">
          <w:rPr>
            <w:rStyle w:val="Hyperlink"/>
            <w:rFonts w:ascii="Arial" w:hAnsi="Arial" w:cs="Arial"/>
            <w:noProof/>
          </w:rPr>
          <w:t>6.1 Server</w:t>
        </w:r>
        <w:r>
          <w:rPr>
            <w:noProof/>
            <w:webHidden/>
          </w:rPr>
          <w:tab/>
        </w:r>
        <w:r>
          <w:rPr>
            <w:noProof/>
            <w:webHidden/>
          </w:rPr>
          <w:fldChar w:fldCharType="begin"/>
        </w:r>
        <w:r>
          <w:rPr>
            <w:noProof/>
            <w:webHidden/>
          </w:rPr>
          <w:instrText xml:space="preserve"> PAGEREF _Toc164859579 \h </w:instrText>
        </w:r>
        <w:r>
          <w:rPr>
            <w:noProof/>
            <w:webHidden/>
          </w:rPr>
        </w:r>
        <w:r>
          <w:rPr>
            <w:noProof/>
            <w:webHidden/>
          </w:rPr>
          <w:fldChar w:fldCharType="separate"/>
        </w:r>
        <w:r>
          <w:rPr>
            <w:noProof/>
            <w:webHidden/>
          </w:rPr>
          <w:t>23</w:t>
        </w:r>
        <w:r>
          <w:rPr>
            <w:noProof/>
            <w:webHidden/>
          </w:rPr>
          <w:fldChar w:fldCharType="end"/>
        </w:r>
      </w:hyperlink>
    </w:p>
    <w:p w14:paraId="27650EE3" w14:textId="25F754C1" w:rsidR="00090E85" w:rsidRDefault="00090E85">
      <w:pPr>
        <w:pStyle w:val="TOC3"/>
        <w:tabs>
          <w:tab w:val="right" w:leader="dot" w:pos="9016"/>
        </w:tabs>
        <w:rPr>
          <w:rFonts w:eastAsiaTheme="minorEastAsia"/>
          <w:noProof/>
          <w:sz w:val="24"/>
          <w:szCs w:val="24"/>
          <w:lang w:val="en-MU" w:eastAsia="en-GB"/>
        </w:rPr>
      </w:pPr>
      <w:hyperlink w:anchor="_Toc164859580" w:history="1">
        <w:r w:rsidRPr="00973E73">
          <w:rPr>
            <w:rStyle w:val="Hyperlink"/>
            <w:rFonts w:ascii="Arial" w:hAnsi="Arial" w:cs="Arial"/>
            <w:noProof/>
          </w:rPr>
          <w:t>Docker Usage</w:t>
        </w:r>
        <w:r>
          <w:rPr>
            <w:noProof/>
            <w:webHidden/>
          </w:rPr>
          <w:tab/>
        </w:r>
        <w:r>
          <w:rPr>
            <w:noProof/>
            <w:webHidden/>
          </w:rPr>
          <w:fldChar w:fldCharType="begin"/>
        </w:r>
        <w:r>
          <w:rPr>
            <w:noProof/>
            <w:webHidden/>
          </w:rPr>
          <w:instrText xml:space="preserve"> PAGEREF _Toc164859580 \h </w:instrText>
        </w:r>
        <w:r>
          <w:rPr>
            <w:noProof/>
            <w:webHidden/>
          </w:rPr>
        </w:r>
        <w:r>
          <w:rPr>
            <w:noProof/>
            <w:webHidden/>
          </w:rPr>
          <w:fldChar w:fldCharType="separate"/>
        </w:r>
        <w:r>
          <w:rPr>
            <w:noProof/>
            <w:webHidden/>
          </w:rPr>
          <w:t>23</w:t>
        </w:r>
        <w:r>
          <w:rPr>
            <w:noProof/>
            <w:webHidden/>
          </w:rPr>
          <w:fldChar w:fldCharType="end"/>
        </w:r>
      </w:hyperlink>
    </w:p>
    <w:p w14:paraId="6AF8F43A" w14:textId="2633A7F8" w:rsidR="00090E85" w:rsidRDefault="00090E85">
      <w:pPr>
        <w:pStyle w:val="TOC3"/>
        <w:tabs>
          <w:tab w:val="right" w:leader="dot" w:pos="9016"/>
        </w:tabs>
        <w:rPr>
          <w:rFonts w:eastAsiaTheme="minorEastAsia"/>
          <w:noProof/>
          <w:sz w:val="24"/>
          <w:szCs w:val="24"/>
          <w:lang w:val="en-MU" w:eastAsia="en-GB"/>
        </w:rPr>
      </w:pPr>
      <w:hyperlink w:anchor="_Toc164859581" w:history="1">
        <w:r w:rsidRPr="00973E73">
          <w:rPr>
            <w:rStyle w:val="Hyperlink"/>
            <w:rFonts w:ascii="Arial" w:hAnsi="Arial" w:cs="Arial"/>
            <w:noProof/>
          </w:rPr>
          <w:t>Makefile</w:t>
        </w:r>
        <w:r>
          <w:rPr>
            <w:noProof/>
            <w:webHidden/>
          </w:rPr>
          <w:tab/>
        </w:r>
        <w:r>
          <w:rPr>
            <w:noProof/>
            <w:webHidden/>
          </w:rPr>
          <w:fldChar w:fldCharType="begin"/>
        </w:r>
        <w:r>
          <w:rPr>
            <w:noProof/>
            <w:webHidden/>
          </w:rPr>
          <w:instrText xml:space="preserve"> PAGEREF _Toc164859581 \h </w:instrText>
        </w:r>
        <w:r>
          <w:rPr>
            <w:noProof/>
            <w:webHidden/>
          </w:rPr>
        </w:r>
        <w:r>
          <w:rPr>
            <w:noProof/>
            <w:webHidden/>
          </w:rPr>
          <w:fldChar w:fldCharType="separate"/>
        </w:r>
        <w:r>
          <w:rPr>
            <w:noProof/>
            <w:webHidden/>
          </w:rPr>
          <w:t>24</w:t>
        </w:r>
        <w:r>
          <w:rPr>
            <w:noProof/>
            <w:webHidden/>
          </w:rPr>
          <w:fldChar w:fldCharType="end"/>
        </w:r>
      </w:hyperlink>
    </w:p>
    <w:p w14:paraId="6BBE4623" w14:textId="5519DD1E" w:rsidR="00090E85" w:rsidRDefault="00090E85">
      <w:pPr>
        <w:pStyle w:val="TOC3"/>
        <w:tabs>
          <w:tab w:val="right" w:leader="dot" w:pos="9016"/>
        </w:tabs>
        <w:rPr>
          <w:rFonts w:eastAsiaTheme="minorEastAsia"/>
          <w:noProof/>
          <w:sz w:val="24"/>
          <w:szCs w:val="24"/>
          <w:lang w:val="en-MU" w:eastAsia="en-GB"/>
        </w:rPr>
      </w:pPr>
      <w:hyperlink w:anchor="_Toc164859582" w:history="1">
        <w:r w:rsidRPr="00973E73">
          <w:rPr>
            <w:rStyle w:val="Hyperlink"/>
            <w:rFonts w:ascii="Arial" w:hAnsi="Arial" w:cs="Arial"/>
            <w:noProof/>
          </w:rPr>
          <w:t>Receipt Section Detection Model (YOLO)</w:t>
        </w:r>
        <w:r>
          <w:rPr>
            <w:noProof/>
            <w:webHidden/>
          </w:rPr>
          <w:tab/>
        </w:r>
        <w:r>
          <w:rPr>
            <w:noProof/>
            <w:webHidden/>
          </w:rPr>
          <w:fldChar w:fldCharType="begin"/>
        </w:r>
        <w:r>
          <w:rPr>
            <w:noProof/>
            <w:webHidden/>
          </w:rPr>
          <w:instrText xml:space="preserve"> PAGEREF _Toc164859582 \h </w:instrText>
        </w:r>
        <w:r>
          <w:rPr>
            <w:noProof/>
            <w:webHidden/>
          </w:rPr>
        </w:r>
        <w:r>
          <w:rPr>
            <w:noProof/>
            <w:webHidden/>
          </w:rPr>
          <w:fldChar w:fldCharType="separate"/>
        </w:r>
        <w:r>
          <w:rPr>
            <w:noProof/>
            <w:webHidden/>
          </w:rPr>
          <w:t>25</w:t>
        </w:r>
        <w:r>
          <w:rPr>
            <w:noProof/>
            <w:webHidden/>
          </w:rPr>
          <w:fldChar w:fldCharType="end"/>
        </w:r>
      </w:hyperlink>
    </w:p>
    <w:p w14:paraId="7D958A4C" w14:textId="28277048" w:rsidR="00090E85" w:rsidRDefault="00090E85">
      <w:pPr>
        <w:pStyle w:val="TOC4"/>
        <w:tabs>
          <w:tab w:val="right" w:leader="dot" w:pos="9016"/>
        </w:tabs>
        <w:rPr>
          <w:rFonts w:eastAsiaTheme="minorEastAsia"/>
          <w:noProof/>
          <w:sz w:val="24"/>
          <w:szCs w:val="24"/>
          <w:lang w:val="en-MU" w:eastAsia="en-GB"/>
        </w:rPr>
      </w:pPr>
      <w:hyperlink w:anchor="_Toc164859583" w:history="1">
        <w:r w:rsidRPr="00973E73">
          <w:rPr>
            <w:rStyle w:val="Hyperlink"/>
            <w:rFonts w:ascii="Arial" w:hAnsi="Arial" w:cs="Arial"/>
            <w:noProof/>
          </w:rPr>
          <w:t>Dataset</w:t>
        </w:r>
        <w:r>
          <w:rPr>
            <w:noProof/>
            <w:webHidden/>
          </w:rPr>
          <w:tab/>
        </w:r>
        <w:r>
          <w:rPr>
            <w:noProof/>
            <w:webHidden/>
          </w:rPr>
          <w:fldChar w:fldCharType="begin"/>
        </w:r>
        <w:r>
          <w:rPr>
            <w:noProof/>
            <w:webHidden/>
          </w:rPr>
          <w:instrText xml:space="preserve"> PAGEREF _Toc164859583 \h </w:instrText>
        </w:r>
        <w:r>
          <w:rPr>
            <w:noProof/>
            <w:webHidden/>
          </w:rPr>
        </w:r>
        <w:r>
          <w:rPr>
            <w:noProof/>
            <w:webHidden/>
          </w:rPr>
          <w:fldChar w:fldCharType="separate"/>
        </w:r>
        <w:r>
          <w:rPr>
            <w:noProof/>
            <w:webHidden/>
          </w:rPr>
          <w:t>26</w:t>
        </w:r>
        <w:r>
          <w:rPr>
            <w:noProof/>
            <w:webHidden/>
          </w:rPr>
          <w:fldChar w:fldCharType="end"/>
        </w:r>
      </w:hyperlink>
    </w:p>
    <w:p w14:paraId="6CE780DD" w14:textId="1AF61F0A" w:rsidR="00090E85" w:rsidRDefault="00090E85">
      <w:pPr>
        <w:pStyle w:val="TOC4"/>
        <w:tabs>
          <w:tab w:val="right" w:leader="dot" w:pos="9016"/>
        </w:tabs>
        <w:rPr>
          <w:rFonts w:eastAsiaTheme="minorEastAsia"/>
          <w:noProof/>
          <w:sz w:val="24"/>
          <w:szCs w:val="24"/>
          <w:lang w:val="en-MU" w:eastAsia="en-GB"/>
        </w:rPr>
      </w:pPr>
      <w:hyperlink w:anchor="_Toc164859584" w:history="1">
        <w:r w:rsidRPr="00973E73">
          <w:rPr>
            <w:rStyle w:val="Hyperlink"/>
            <w:rFonts w:ascii="Arial" w:hAnsi="Arial" w:cs="Arial"/>
            <w:noProof/>
          </w:rPr>
          <w:t>Training Process</w:t>
        </w:r>
        <w:r>
          <w:rPr>
            <w:noProof/>
            <w:webHidden/>
          </w:rPr>
          <w:tab/>
        </w:r>
        <w:r>
          <w:rPr>
            <w:noProof/>
            <w:webHidden/>
          </w:rPr>
          <w:fldChar w:fldCharType="begin"/>
        </w:r>
        <w:r>
          <w:rPr>
            <w:noProof/>
            <w:webHidden/>
          </w:rPr>
          <w:instrText xml:space="preserve"> PAGEREF _Toc164859584 \h </w:instrText>
        </w:r>
        <w:r>
          <w:rPr>
            <w:noProof/>
            <w:webHidden/>
          </w:rPr>
        </w:r>
        <w:r>
          <w:rPr>
            <w:noProof/>
            <w:webHidden/>
          </w:rPr>
          <w:fldChar w:fldCharType="separate"/>
        </w:r>
        <w:r>
          <w:rPr>
            <w:noProof/>
            <w:webHidden/>
          </w:rPr>
          <w:t>27</w:t>
        </w:r>
        <w:r>
          <w:rPr>
            <w:noProof/>
            <w:webHidden/>
          </w:rPr>
          <w:fldChar w:fldCharType="end"/>
        </w:r>
      </w:hyperlink>
    </w:p>
    <w:p w14:paraId="084796D9" w14:textId="6F803397" w:rsidR="00090E85" w:rsidRDefault="00090E85">
      <w:pPr>
        <w:pStyle w:val="TOC3"/>
        <w:tabs>
          <w:tab w:val="right" w:leader="dot" w:pos="9016"/>
        </w:tabs>
        <w:rPr>
          <w:rFonts w:eastAsiaTheme="minorEastAsia"/>
          <w:noProof/>
          <w:sz w:val="24"/>
          <w:szCs w:val="24"/>
          <w:lang w:val="en-MU" w:eastAsia="en-GB"/>
        </w:rPr>
      </w:pPr>
      <w:hyperlink w:anchor="_Toc164859585" w:history="1">
        <w:r w:rsidRPr="00973E73">
          <w:rPr>
            <w:rStyle w:val="Hyperlink"/>
            <w:rFonts w:ascii="Arial" w:hAnsi="Arial" w:cs="Arial"/>
            <w:noProof/>
          </w:rPr>
          <w:t>Classification/Formatting</w:t>
        </w:r>
        <w:r>
          <w:rPr>
            <w:noProof/>
            <w:webHidden/>
          </w:rPr>
          <w:tab/>
        </w:r>
        <w:r>
          <w:rPr>
            <w:noProof/>
            <w:webHidden/>
          </w:rPr>
          <w:fldChar w:fldCharType="begin"/>
        </w:r>
        <w:r>
          <w:rPr>
            <w:noProof/>
            <w:webHidden/>
          </w:rPr>
          <w:instrText xml:space="preserve"> PAGEREF _Toc164859585 \h </w:instrText>
        </w:r>
        <w:r>
          <w:rPr>
            <w:noProof/>
            <w:webHidden/>
          </w:rPr>
        </w:r>
        <w:r>
          <w:rPr>
            <w:noProof/>
            <w:webHidden/>
          </w:rPr>
          <w:fldChar w:fldCharType="separate"/>
        </w:r>
        <w:r>
          <w:rPr>
            <w:noProof/>
            <w:webHidden/>
          </w:rPr>
          <w:t>27</w:t>
        </w:r>
        <w:r>
          <w:rPr>
            <w:noProof/>
            <w:webHidden/>
          </w:rPr>
          <w:fldChar w:fldCharType="end"/>
        </w:r>
      </w:hyperlink>
    </w:p>
    <w:p w14:paraId="3D72C059" w14:textId="7BAB1031" w:rsidR="00090E85" w:rsidRDefault="00090E85">
      <w:pPr>
        <w:pStyle w:val="TOC2"/>
        <w:tabs>
          <w:tab w:val="right" w:leader="dot" w:pos="9016"/>
        </w:tabs>
        <w:rPr>
          <w:rFonts w:eastAsiaTheme="minorEastAsia"/>
          <w:b w:val="0"/>
          <w:bCs w:val="0"/>
          <w:noProof/>
          <w:sz w:val="24"/>
          <w:szCs w:val="24"/>
          <w:lang w:val="en-MU" w:eastAsia="en-GB"/>
        </w:rPr>
      </w:pPr>
      <w:hyperlink w:anchor="_Toc164859586" w:history="1">
        <w:r w:rsidRPr="00973E73">
          <w:rPr>
            <w:rStyle w:val="Hyperlink"/>
            <w:rFonts w:ascii="Arial" w:hAnsi="Arial" w:cs="Arial"/>
            <w:noProof/>
          </w:rPr>
          <w:t>6.2 Mobile Application</w:t>
        </w:r>
        <w:r>
          <w:rPr>
            <w:noProof/>
            <w:webHidden/>
          </w:rPr>
          <w:tab/>
        </w:r>
        <w:r>
          <w:rPr>
            <w:noProof/>
            <w:webHidden/>
          </w:rPr>
          <w:fldChar w:fldCharType="begin"/>
        </w:r>
        <w:r>
          <w:rPr>
            <w:noProof/>
            <w:webHidden/>
          </w:rPr>
          <w:instrText xml:space="preserve"> PAGEREF _Toc164859586 \h </w:instrText>
        </w:r>
        <w:r>
          <w:rPr>
            <w:noProof/>
            <w:webHidden/>
          </w:rPr>
        </w:r>
        <w:r>
          <w:rPr>
            <w:noProof/>
            <w:webHidden/>
          </w:rPr>
          <w:fldChar w:fldCharType="separate"/>
        </w:r>
        <w:r>
          <w:rPr>
            <w:noProof/>
            <w:webHidden/>
          </w:rPr>
          <w:t>30</w:t>
        </w:r>
        <w:r>
          <w:rPr>
            <w:noProof/>
            <w:webHidden/>
          </w:rPr>
          <w:fldChar w:fldCharType="end"/>
        </w:r>
      </w:hyperlink>
    </w:p>
    <w:p w14:paraId="7649F50A" w14:textId="5DA82C47" w:rsidR="00090E85" w:rsidRDefault="00090E85">
      <w:pPr>
        <w:pStyle w:val="TOC3"/>
        <w:tabs>
          <w:tab w:val="right" w:leader="dot" w:pos="9016"/>
        </w:tabs>
        <w:rPr>
          <w:rFonts w:eastAsiaTheme="minorEastAsia"/>
          <w:noProof/>
          <w:sz w:val="24"/>
          <w:szCs w:val="24"/>
          <w:lang w:val="en-MU" w:eastAsia="en-GB"/>
        </w:rPr>
      </w:pPr>
      <w:hyperlink w:anchor="_Toc164859587" w:history="1">
        <w:r w:rsidRPr="00973E73">
          <w:rPr>
            <w:rStyle w:val="Hyperlink"/>
            <w:rFonts w:ascii="Arial" w:hAnsi="Arial" w:cs="Arial"/>
            <w:noProof/>
          </w:rPr>
          <w:t>Classes</w:t>
        </w:r>
        <w:r>
          <w:rPr>
            <w:noProof/>
            <w:webHidden/>
          </w:rPr>
          <w:tab/>
        </w:r>
        <w:r>
          <w:rPr>
            <w:noProof/>
            <w:webHidden/>
          </w:rPr>
          <w:fldChar w:fldCharType="begin"/>
        </w:r>
        <w:r>
          <w:rPr>
            <w:noProof/>
            <w:webHidden/>
          </w:rPr>
          <w:instrText xml:space="preserve"> PAGEREF _Toc164859587 \h </w:instrText>
        </w:r>
        <w:r>
          <w:rPr>
            <w:noProof/>
            <w:webHidden/>
          </w:rPr>
        </w:r>
        <w:r>
          <w:rPr>
            <w:noProof/>
            <w:webHidden/>
          </w:rPr>
          <w:fldChar w:fldCharType="separate"/>
        </w:r>
        <w:r>
          <w:rPr>
            <w:noProof/>
            <w:webHidden/>
          </w:rPr>
          <w:t>30</w:t>
        </w:r>
        <w:r>
          <w:rPr>
            <w:noProof/>
            <w:webHidden/>
          </w:rPr>
          <w:fldChar w:fldCharType="end"/>
        </w:r>
      </w:hyperlink>
    </w:p>
    <w:p w14:paraId="0E4A7141" w14:textId="41196252" w:rsidR="00090E85" w:rsidRDefault="00090E85">
      <w:pPr>
        <w:pStyle w:val="TOC3"/>
        <w:tabs>
          <w:tab w:val="right" w:leader="dot" w:pos="9016"/>
        </w:tabs>
        <w:rPr>
          <w:rFonts w:eastAsiaTheme="minorEastAsia"/>
          <w:noProof/>
          <w:sz w:val="24"/>
          <w:szCs w:val="24"/>
          <w:lang w:val="en-MU" w:eastAsia="en-GB"/>
        </w:rPr>
      </w:pPr>
      <w:hyperlink w:anchor="_Toc164859588" w:history="1">
        <w:r w:rsidRPr="00973E73">
          <w:rPr>
            <w:rStyle w:val="Hyperlink"/>
            <w:rFonts w:ascii="Arial" w:hAnsi="Arial" w:cs="Arial"/>
            <w:noProof/>
          </w:rPr>
          <w:t>Widgets</w:t>
        </w:r>
        <w:r>
          <w:rPr>
            <w:noProof/>
            <w:webHidden/>
          </w:rPr>
          <w:tab/>
        </w:r>
        <w:r>
          <w:rPr>
            <w:noProof/>
            <w:webHidden/>
          </w:rPr>
          <w:fldChar w:fldCharType="begin"/>
        </w:r>
        <w:r>
          <w:rPr>
            <w:noProof/>
            <w:webHidden/>
          </w:rPr>
          <w:instrText xml:space="preserve"> PAGEREF _Toc164859588 \h </w:instrText>
        </w:r>
        <w:r>
          <w:rPr>
            <w:noProof/>
            <w:webHidden/>
          </w:rPr>
        </w:r>
        <w:r>
          <w:rPr>
            <w:noProof/>
            <w:webHidden/>
          </w:rPr>
          <w:fldChar w:fldCharType="separate"/>
        </w:r>
        <w:r>
          <w:rPr>
            <w:noProof/>
            <w:webHidden/>
          </w:rPr>
          <w:t>31</w:t>
        </w:r>
        <w:r>
          <w:rPr>
            <w:noProof/>
            <w:webHidden/>
          </w:rPr>
          <w:fldChar w:fldCharType="end"/>
        </w:r>
      </w:hyperlink>
    </w:p>
    <w:p w14:paraId="58E77E63" w14:textId="71D6B866" w:rsidR="00090E85" w:rsidRDefault="00090E85">
      <w:pPr>
        <w:pStyle w:val="TOC3"/>
        <w:tabs>
          <w:tab w:val="right" w:leader="dot" w:pos="9016"/>
        </w:tabs>
        <w:rPr>
          <w:rFonts w:eastAsiaTheme="minorEastAsia"/>
          <w:noProof/>
          <w:sz w:val="24"/>
          <w:szCs w:val="24"/>
          <w:lang w:val="en-MU" w:eastAsia="en-GB"/>
        </w:rPr>
      </w:pPr>
      <w:hyperlink w:anchor="_Toc164859589" w:history="1">
        <w:r w:rsidRPr="00973E73">
          <w:rPr>
            <w:rStyle w:val="Hyperlink"/>
            <w:rFonts w:ascii="Arial" w:hAnsi="Arial" w:cs="Arial"/>
            <w:noProof/>
          </w:rPr>
          <w:t>Pages</w:t>
        </w:r>
        <w:r>
          <w:rPr>
            <w:noProof/>
            <w:webHidden/>
          </w:rPr>
          <w:tab/>
        </w:r>
        <w:r>
          <w:rPr>
            <w:noProof/>
            <w:webHidden/>
          </w:rPr>
          <w:fldChar w:fldCharType="begin"/>
        </w:r>
        <w:r>
          <w:rPr>
            <w:noProof/>
            <w:webHidden/>
          </w:rPr>
          <w:instrText xml:space="preserve"> PAGEREF _Toc164859589 \h </w:instrText>
        </w:r>
        <w:r>
          <w:rPr>
            <w:noProof/>
            <w:webHidden/>
          </w:rPr>
        </w:r>
        <w:r>
          <w:rPr>
            <w:noProof/>
            <w:webHidden/>
          </w:rPr>
          <w:fldChar w:fldCharType="separate"/>
        </w:r>
        <w:r>
          <w:rPr>
            <w:noProof/>
            <w:webHidden/>
          </w:rPr>
          <w:t>33</w:t>
        </w:r>
        <w:r>
          <w:rPr>
            <w:noProof/>
            <w:webHidden/>
          </w:rPr>
          <w:fldChar w:fldCharType="end"/>
        </w:r>
      </w:hyperlink>
    </w:p>
    <w:p w14:paraId="43E88983" w14:textId="4443EE42" w:rsidR="00090E85" w:rsidRDefault="00090E85">
      <w:pPr>
        <w:pStyle w:val="TOC1"/>
        <w:tabs>
          <w:tab w:val="right" w:leader="dot" w:pos="9016"/>
        </w:tabs>
        <w:rPr>
          <w:rFonts w:eastAsiaTheme="minorEastAsia"/>
          <w:b w:val="0"/>
          <w:bCs w:val="0"/>
          <w:i w:val="0"/>
          <w:iCs w:val="0"/>
          <w:noProof/>
          <w:lang w:val="en-MU" w:eastAsia="en-GB"/>
        </w:rPr>
      </w:pPr>
      <w:hyperlink w:anchor="_Toc164859590" w:history="1">
        <w:r w:rsidRPr="00973E73">
          <w:rPr>
            <w:rStyle w:val="Hyperlink"/>
            <w:rFonts w:ascii="Arial" w:hAnsi="Arial" w:cs="Arial"/>
            <w:noProof/>
          </w:rPr>
          <w:t>7 Testing</w:t>
        </w:r>
        <w:r>
          <w:rPr>
            <w:noProof/>
            <w:webHidden/>
          </w:rPr>
          <w:tab/>
        </w:r>
        <w:r>
          <w:rPr>
            <w:noProof/>
            <w:webHidden/>
          </w:rPr>
          <w:fldChar w:fldCharType="begin"/>
        </w:r>
        <w:r>
          <w:rPr>
            <w:noProof/>
            <w:webHidden/>
          </w:rPr>
          <w:instrText xml:space="preserve"> PAGEREF _Toc164859590 \h </w:instrText>
        </w:r>
        <w:r>
          <w:rPr>
            <w:noProof/>
            <w:webHidden/>
          </w:rPr>
        </w:r>
        <w:r>
          <w:rPr>
            <w:noProof/>
            <w:webHidden/>
          </w:rPr>
          <w:fldChar w:fldCharType="separate"/>
        </w:r>
        <w:r>
          <w:rPr>
            <w:noProof/>
            <w:webHidden/>
          </w:rPr>
          <w:t>36</w:t>
        </w:r>
        <w:r>
          <w:rPr>
            <w:noProof/>
            <w:webHidden/>
          </w:rPr>
          <w:fldChar w:fldCharType="end"/>
        </w:r>
      </w:hyperlink>
    </w:p>
    <w:p w14:paraId="4AF02F7F" w14:textId="087940D2" w:rsidR="00090E85" w:rsidRDefault="00090E85">
      <w:pPr>
        <w:pStyle w:val="TOC2"/>
        <w:tabs>
          <w:tab w:val="right" w:leader="dot" w:pos="9016"/>
        </w:tabs>
        <w:rPr>
          <w:rFonts w:eastAsiaTheme="minorEastAsia"/>
          <w:b w:val="0"/>
          <w:bCs w:val="0"/>
          <w:noProof/>
          <w:sz w:val="24"/>
          <w:szCs w:val="24"/>
          <w:lang w:val="en-MU" w:eastAsia="en-GB"/>
        </w:rPr>
      </w:pPr>
      <w:hyperlink w:anchor="_Toc164859591" w:history="1">
        <w:r w:rsidRPr="00973E73">
          <w:rPr>
            <w:rStyle w:val="Hyperlink"/>
            <w:noProof/>
          </w:rPr>
          <w:t>7.1Application</w:t>
        </w:r>
        <w:r>
          <w:rPr>
            <w:noProof/>
            <w:webHidden/>
          </w:rPr>
          <w:tab/>
        </w:r>
        <w:r>
          <w:rPr>
            <w:noProof/>
            <w:webHidden/>
          </w:rPr>
          <w:fldChar w:fldCharType="begin"/>
        </w:r>
        <w:r>
          <w:rPr>
            <w:noProof/>
            <w:webHidden/>
          </w:rPr>
          <w:instrText xml:space="preserve"> PAGEREF _Toc164859591 \h </w:instrText>
        </w:r>
        <w:r>
          <w:rPr>
            <w:noProof/>
            <w:webHidden/>
          </w:rPr>
        </w:r>
        <w:r>
          <w:rPr>
            <w:noProof/>
            <w:webHidden/>
          </w:rPr>
          <w:fldChar w:fldCharType="separate"/>
        </w:r>
        <w:r>
          <w:rPr>
            <w:noProof/>
            <w:webHidden/>
          </w:rPr>
          <w:t>36</w:t>
        </w:r>
        <w:r>
          <w:rPr>
            <w:noProof/>
            <w:webHidden/>
          </w:rPr>
          <w:fldChar w:fldCharType="end"/>
        </w:r>
      </w:hyperlink>
    </w:p>
    <w:p w14:paraId="7B5AEADB" w14:textId="7B0D57EF" w:rsidR="00090E85" w:rsidRDefault="00090E85">
      <w:pPr>
        <w:pStyle w:val="TOC3"/>
        <w:tabs>
          <w:tab w:val="right" w:leader="dot" w:pos="9016"/>
        </w:tabs>
        <w:rPr>
          <w:rFonts w:eastAsiaTheme="minorEastAsia"/>
          <w:noProof/>
          <w:sz w:val="24"/>
          <w:szCs w:val="24"/>
          <w:lang w:val="en-MU" w:eastAsia="en-GB"/>
        </w:rPr>
      </w:pPr>
      <w:hyperlink w:anchor="_Toc164859592" w:history="1">
        <w:r w:rsidRPr="00973E73">
          <w:rPr>
            <w:rStyle w:val="Hyperlink"/>
            <w:noProof/>
          </w:rPr>
          <w:t>Classes</w:t>
        </w:r>
        <w:r>
          <w:rPr>
            <w:noProof/>
            <w:webHidden/>
          </w:rPr>
          <w:tab/>
        </w:r>
        <w:r>
          <w:rPr>
            <w:noProof/>
            <w:webHidden/>
          </w:rPr>
          <w:fldChar w:fldCharType="begin"/>
        </w:r>
        <w:r>
          <w:rPr>
            <w:noProof/>
            <w:webHidden/>
          </w:rPr>
          <w:instrText xml:space="preserve"> PAGEREF _Toc164859592 \h </w:instrText>
        </w:r>
        <w:r>
          <w:rPr>
            <w:noProof/>
            <w:webHidden/>
          </w:rPr>
        </w:r>
        <w:r>
          <w:rPr>
            <w:noProof/>
            <w:webHidden/>
          </w:rPr>
          <w:fldChar w:fldCharType="separate"/>
        </w:r>
        <w:r>
          <w:rPr>
            <w:noProof/>
            <w:webHidden/>
          </w:rPr>
          <w:t>37</w:t>
        </w:r>
        <w:r>
          <w:rPr>
            <w:noProof/>
            <w:webHidden/>
          </w:rPr>
          <w:fldChar w:fldCharType="end"/>
        </w:r>
      </w:hyperlink>
    </w:p>
    <w:p w14:paraId="69F0DDF3" w14:textId="7671AF0D" w:rsidR="00090E85" w:rsidRDefault="00090E85">
      <w:pPr>
        <w:pStyle w:val="TOC3"/>
        <w:tabs>
          <w:tab w:val="right" w:leader="dot" w:pos="9016"/>
        </w:tabs>
        <w:rPr>
          <w:rFonts w:eastAsiaTheme="minorEastAsia"/>
          <w:noProof/>
          <w:sz w:val="24"/>
          <w:szCs w:val="24"/>
          <w:lang w:val="en-MU" w:eastAsia="en-GB"/>
        </w:rPr>
      </w:pPr>
      <w:hyperlink w:anchor="_Toc164859593" w:history="1">
        <w:r w:rsidRPr="00973E73">
          <w:rPr>
            <w:rStyle w:val="Hyperlink"/>
            <w:noProof/>
          </w:rPr>
          <w:t>Widgets</w:t>
        </w:r>
        <w:r>
          <w:rPr>
            <w:noProof/>
            <w:webHidden/>
          </w:rPr>
          <w:tab/>
        </w:r>
        <w:r>
          <w:rPr>
            <w:noProof/>
            <w:webHidden/>
          </w:rPr>
          <w:fldChar w:fldCharType="begin"/>
        </w:r>
        <w:r>
          <w:rPr>
            <w:noProof/>
            <w:webHidden/>
          </w:rPr>
          <w:instrText xml:space="preserve"> PAGEREF _Toc164859593 \h </w:instrText>
        </w:r>
        <w:r>
          <w:rPr>
            <w:noProof/>
            <w:webHidden/>
          </w:rPr>
        </w:r>
        <w:r>
          <w:rPr>
            <w:noProof/>
            <w:webHidden/>
          </w:rPr>
          <w:fldChar w:fldCharType="separate"/>
        </w:r>
        <w:r>
          <w:rPr>
            <w:noProof/>
            <w:webHidden/>
          </w:rPr>
          <w:t>37</w:t>
        </w:r>
        <w:r>
          <w:rPr>
            <w:noProof/>
            <w:webHidden/>
          </w:rPr>
          <w:fldChar w:fldCharType="end"/>
        </w:r>
      </w:hyperlink>
    </w:p>
    <w:p w14:paraId="587F9FFF" w14:textId="796F0CDA" w:rsidR="00090E85" w:rsidRDefault="00090E85">
      <w:pPr>
        <w:pStyle w:val="TOC3"/>
        <w:tabs>
          <w:tab w:val="right" w:leader="dot" w:pos="9016"/>
        </w:tabs>
        <w:rPr>
          <w:rFonts w:eastAsiaTheme="minorEastAsia"/>
          <w:noProof/>
          <w:sz w:val="24"/>
          <w:szCs w:val="24"/>
          <w:lang w:val="en-MU" w:eastAsia="en-GB"/>
        </w:rPr>
      </w:pPr>
      <w:hyperlink w:anchor="_Toc164859594" w:history="1">
        <w:r w:rsidRPr="00973E73">
          <w:rPr>
            <w:rStyle w:val="Hyperlink"/>
            <w:noProof/>
          </w:rPr>
          <w:t>Pages</w:t>
        </w:r>
        <w:r>
          <w:rPr>
            <w:noProof/>
            <w:webHidden/>
          </w:rPr>
          <w:tab/>
        </w:r>
        <w:r>
          <w:rPr>
            <w:noProof/>
            <w:webHidden/>
          </w:rPr>
          <w:fldChar w:fldCharType="begin"/>
        </w:r>
        <w:r>
          <w:rPr>
            <w:noProof/>
            <w:webHidden/>
          </w:rPr>
          <w:instrText xml:space="preserve"> PAGEREF _Toc164859594 \h </w:instrText>
        </w:r>
        <w:r>
          <w:rPr>
            <w:noProof/>
            <w:webHidden/>
          </w:rPr>
        </w:r>
        <w:r>
          <w:rPr>
            <w:noProof/>
            <w:webHidden/>
          </w:rPr>
          <w:fldChar w:fldCharType="separate"/>
        </w:r>
        <w:r>
          <w:rPr>
            <w:noProof/>
            <w:webHidden/>
          </w:rPr>
          <w:t>38</w:t>
        </w:r>
        <w:r>
          <w:rPr>
            <w:noProof/>
            <w:webHidden/>
          </w:rPr>
          <w:fldChar w:fldCharType="end"/>
        </w:r>
      </w:hyperlink>
    </w:p>
    <w:p w14:paraId="3329E8FB" w14:textId="321A1183" w:rsidR="00090E85" w:rsidRDefault="00090E85">
      <w:pPr>
        <w:pStyle w:val="TOC2"/>
        <w:tabs>
          <w:tab w:val="right" w:leader="dot" w:pos="9016"/>
        </w:tabs>
        <w:rPr>
          <w:rFonts w:eastAsiaTheme="minorEastAsia"/>
          <w:b w:val="0"/>
          <w:bCs w:val="0"/>
          <w:noProof/>
          <w:sz w:val="24"/>
          <w:szCs w:val="24"/>
          <w:lang w:val="en-MU" w:eastAsia="en-GB"/>
        </w:rPr>
      </w:pPr>
      <w:hyperlink w:anchor="_Toc164859595" w:history="1">
        <w:r w:rsidRPr="00973E73">
          <w:rPr>
            <w:rStyle w:val="Hyperlink"/>
            <w:noProof/>
          </w:rPr>
          <w:t>7.2 Server</w:t>
        </w:r>
        <w:r>
          <w:rPr>
            <w:noProof/>
            <w:webHidden/>
          </w:rPr>
          <w:tab/>
        </w:r>
        <w:r>
          <w:rPr>
            <w:noProof/>
            <w:webHidden/>
          </w:rPr>
          <w:fldChar w:fldCharType="begin"/>
        </w:r>
        <w:r>
          <w:rPr>
            <w:noProof/>
            <w:webHidden/>
          </w:rPr>
          <w:instrText xml:space="preserve"> PAGEREF _Toc164859595 \h </w:instrText>
        </w:r>
        <w:r>
          <w:rPr>
            <w:noProof/>
            <w:webHidden/>
          </w:rPr>
        </w:r>
        <w:r>
          <w:rPr>
            <w:noProof/>
            <w:webHidden/>
          </w:rPr>
          <w:fldChar w:fldCharType="separate"/>
        </w:r>
        <w:r>
          <w:rPr>
            <w:noProof/>
            <w:webHidden/>
          </w:rPr>
          <w:t>39</w:t>
        </w:r>
        <w:r>
          <w:rPr>
            <w:noProof/>
            <w:webHidden/>
          </w:rPr>
          <w:fldChar w:fldCharType="end"/>
        </w:r>
      </w:hyperlink>
    </w:p>
    <w:p w14:paraId="69DBBBE0" w14:textId="770021E9" w:rsidR="00090E85" w:rsidRDefault="00090E85">
      <w:pPr>
        <w:pStyle w:val="TOC3"/>
        <w:tabs>
          <w:tab w:val="right" w:leader="dot" w:pos="9016"/>
        </w:tabs>
        <w:rPr>
          <w:rFonts w:eastAsiaTheme="minorEastAsia"/>
          <w:noProof/>
          <w:sz w:val="24"/>
          <w:szCs w:val="24"/>
          <w:lang w:val="en-MU" w:eastAsia="en-GB"/>
        </w:rPr>
      </w:pPr>
      <w:hyperlink w:anchor="_Toc164859596" w:history="1">
        <w:r w:rsidRPr="00973E73">
          <w:rPr>
            <w:rStyle w:val="Hyperlink"/>
            <w:noProof/>
          </w:rPr>
          <w:t>Endpoint (FastAPI App)</w:t>
        </w:r>
        <w:r>
          <w:rPr>
            <w:noProof/>
            <w:webHidden/>
          </w:rPr>
          <w:tab/>
        </w:r>
        <w:r>
          <w:rPr>
            <w:noProof/>
            <w:webHidden/>
          </w:rPr>
          <w:fldChar w:fldCharType="begin"/>
        </w:r>
        <w:r>
          <w:rPr>
            <w:noProof/>
            <w:webHidden/>
          </w:rPr>
          <w:instrText xml:space="preserve"> PAGEREF _Toc164859596 \h </w:instrText>
        </w:r>
        <w:r>
          <w:rPr>
            <w:noProof/>
            <w:webHidden/>
          </w:rPr>
        </w:r>
        <w:r>
          <w:rPr>
            <w:noProof/>
            <w:webHidden/>
          </w:rPr>
          <w:fldChar w:fldCharType="separate"/>
        </w:r>
        <w:r>
          <w:rPr>
            <w:noProof/>
            <w:webHidden/>
          </w:rPr>
          <w:t>39</w:t>
        </w:r>
        <w:r>
          <w:rPr>
            <w:noProof/>
            <w:webHidden/>
          </w:rPr>
          <w:fldChar w:fldCharType="end"/>
        </w:r>
      </w:hyperlink>
    </w:p>
    <w:p w14:paraId="2DC36049" w14:textId="5A9971A5" w:rsidR="00090E85" w:rsidRDefault="00090E85">
      <w:pPr>
        <w:pStyle w:val="TOC3"/>
        <w:tabs>
          <w:tab w:val="right" w:leader="dot" w:pos="9016"/>
        </w:tabs>
        <w:rPr>
          <w:rFonts w:eastAsiaTheme="minorEastAsia"/>
          <w:noProof/>
          <w:sz w:val="24"/>
          <w:szCs w:val="24"/>
          <w:lang w:val="en-MU" w:eastAsia="en-GB"/>
        </w:rPr>
      </w:pPr>
      <w:hyperlink w:anchor="_Toc164859597" w:history="1">
        <w:r w:rsidRPr="00973E73">
          <w:rPr>
            <w:rStyle w:val="Hyperlink"/>
            <w:noProof/>
          </w:rPr>
          <w:t>Receipt Section Detection Model.</w:t>
        </w:r>
        <w:r>
          <w:rPr>
            <w:noProof/>
            <w:webHidden/>
          </w:rPr>
          <w:tab/>
        </w:r>
        <w:r>
          <w:rPr>
            <w:noProof/>
            <w:webHidden/>
          </w:rPr>
          <w:fldChar w:fldCharType="begin"/>
        </w:r>
        <w:r>
          <w:rPr>
            <w:noProof/>
            <w:webHidden/>
          </w:rPr>
          <w:instrText xml:space="preserve"> PAGEREF _Toc164859597 \h </w:instrText>
        </w:r>
        <w:r>
          <w:rPr>
            <w:noProof/>
            <w:webHidden/>
          </w:rPr>
        </w:r>
        <w:r>
          <w:rPr>
            <w:noProof/>
            <w:webHidden/>
          </w:rPr>
          <w:fldChar w:fldCharType="separate"/>
        </w:r>
        <w:r>
          <w:rPr>
            <w:noProof/>
            <w:webHidden/>
          </w:rPr>
          <w:t>40</w:t>
        </w:r>
        <w:r>
          <w:rPr>
            <w:noProof/>
            <w:webHidden/>
          </w:rPr>
          <w:fldChar w:fldCharType="end"/>
        </w:r>
      </w:hyperlink>
    </w:p>
    <w:p w14:paraId="3B51972D" w14:textId="25AF94D0" w:rsidR="00090E85" w:rsidRDefault="00090E85">
      <w:pPr>
        <w:pStyle w:val="TOC1"/>
        <w:tabs>
          <w:tab w:val="right" w:leader="dot" w:pos="9016"/>
        </w:tabs>
        <w:rPr>
          <w:rFonts w:eastAsiaTheme="minorEastAsia"/>
          <w:b w:val="0"/>
          <w:bCs w:val="0"/>
          <w:i w:val="0"/>
          <w:iCs w:val="0"/>
          <w:noProof/>
          <w:lang w:val="en-MU" w:eastAsia="en-GB"/>
        </w:rPr>
      </w:pPr>
      <w:hyperlink w:anchor="_Toc164859598" w:history="1">
        <w:r w:rsidRPr="00973E73">
          <w:rPr>
            <w:rStyle w:val="Hyperlink"/>
            <w:rFonts w:ascii="Arial" w:hAnsi="Arial" w:cs="Arial"/>
            <w:noProof/>
          </w:rPr>
          <w:t>8 Results &amp; Analysis</w:t>
        </w:r>
        <w:r>
          <w:rPr>
            <w:noProof/>
            <w:webHidden/>
          </w:rPr>
          <w:tab/>
        </w:r>
        <w:r>
          <w:rPr>
            <w:noProof/>
            <w:webHidden/>
          </w:rPr>
          <w:fldChar w:fldCharType="begin"/>
        </w:r>
        <w:r>
          <w:rPr>
            <w:noProof/>
            <w:webHidden/>
          </w:rPr>
          <w:instrText xml:space="preserve"> PAGEREF _Toc164859598 \h </w:instrText>
        </w:r>
        <w:r>
          <w:rPr>
            <w:noProof/>
            <w:webHidden/>
          </w:rPr>
        </w:r>
        <w:r>
          <w:rPr>
            <w:noProof/>
            <w:webHidden/>
          </w:rPr>
          <w:fldChar w:fldCharType="separate"/>
        </w:r>
        <w:r>
          <w:rPr>
            <w:noProof/>
            <w:webHidden/>
          </w:rPr>
          <w:t>41</w:t>
        </w:r>
        <w:r>
          <w:rPr>
            <w:noProof/>
            <w:webHidden/>
          </w:rPr>
          <w:fldChar w:fldCharType="end"/>
        </w:r>
      </w:hyperlink>
    </w:p>
    <w:p w14:paraId="44217E34" w14:textId="5F674B39" w:rsidR="00090E85" w:rsidRDefault="00090E85">
      <w:pPr>
        <w:pStyle w:val="TOC2"/>
        <w:tabs>
          <w:tab w:val="right" w:leader="dot" w:pos="9016"/>
        </w:tabs>
        <w:rPr>
          <w:rFonts w:eastAsiaTheme="minorEastAsia"/>
          <w:b w:val="0"/>
          <w:bCs w:val="0"/>
          <w:noProof/>
          <w:sz w:val="24"/>
          <w:szCs w:val="24"/>
          <w:lang w:val="en-MU" w:eastAsia="en-GB"/>
        </w:rPr>
      </w:pPr>
      <w:hyperlink w:anchor="_Toc164859599" w:history="1">
        <w:r w:rsidRPr="00973E73">
          <w:rPr>
            <w:rStyle w:val="Hyperlink"/>
            <w:noProof/>
          </w:rPr>
          <w:t>8.1 Results</w:t>
        </w:r>
        <w:r>
          <w:rPr>
            <w:noProof/>
            <w:webHidden/>
          </w:rPr>
          <w:tab/>
        </w:r>
        <w:r>
          <w:rPr>
            <w:noProof/>
            <w:webHidden/>
          </w:rPr>
          <w:fldChar w:fldCharType="begin"/>
        </w:r>
        <w:r>
          <w:rPr>
            <w:noProof/>
            <w:webHidden/>
          </w:rPr>
          <w:instrText xml:space="preserve"> PAGEREF _Toc164859599 \h </w:instrText>
        </w:r>
        <w:r>
          <w:rPr>
            <w:noProof/>
            <w:webHidden/>
          </w:rPr>
        </w:r>
        <w:r>
          <w:rPr>
            <w:noProof/>
            <w:webHidden/>
          </w:rPr>
          <w:fldChar w:fldCharType="separate"/>
        </w:r>
        <w:r>
          <w:rPr>
            <w:noProof/>
            <w:webHidden/>
          </w:rPr>
          <w:t>41</w:t>
        </w:r>
        <w:r>
          <w:rPr>
            <w:noProof/>
            <w:webHidden/>
          </w:rPr>
          <w:fldChar w:fldCharType="end"/>
        </w:r>
      </w:hyperlink>
    </w:p>
    <w:p w14:paraId="53F35719" w14:textId="348A9C2F" w:rsidR="00090E85" w:rsidRDefault="00090E85">
      <w:pPr>
        <w:pStyle w:val="TOC2"/>
        <w:tabs>
          <w:tab w:val="right" w:leader="dot" w:pos="9016"/>
        </w:tabs>
        <w:rPr>
          <w:rFonts w:eastAsiaTheme="minorEastAsia"/>
          <w:b w:val="0"/>
          <w:bCs w:val="0"/>
          <w:noProof/>
          <w:sz w:val="24"/>
          <w:szCs w:val="24"/>
          <w:lang w:val="en-MU" w:eastAsia="en-GB"/>
        </w:rPr>
      </w:pPr>
      <w:hyperlink w:anchor="_Toc164859600" w:history="1">
        <w:r w:rsidRPr="00973E73">
          <w:rPr>
            <w:rStyle w:val="Hyperlink"/>
            <w:noProof/>
          </w:rPr>
          <w:t>8.2 Analysis</w:t>
        </w:r>
        <w:r>
          <w:rPr>
            <w:noProof/>
            <w:webHidden/>
          </w:rPr>
          <w:tab/>
        </w:r>
        <w:r>
          <w:rPr>
            <w:noProof/>
            <w:webHidden/>
          </w:rPr>
          <w:fldChar w:fldCharType="begin"/>
        </w:r>
        <w:r>
          <w:rPr>
            <w:noProof/>
            <w:webHidden/>
          </w:rPr>
          <w:instrText xml:space="preserve"> PAGEREF _Toc164859600 \h </w:instrText>
        </w:r>
        <w:r>
          <w:rPr>
            <w:noProof/>
            <w:webHidden/>
          </w:rPr>
        </w:r>
        <w:r>
          <w:rPr>
            <w:noProof/>
            <w:webHidden/>
          </w:rPr>
          <w:fldChar w:fldCharType="separate"/>
        </w:r>
        <w:r>
          <w:rPr>
            <w:noProof/>
            <w:webHidden/>
          </w:rPr>
          <w:t>41</w:t>
        </w:r>
        <w:r>
          <w:rPr>
            <w:noProof/>
            <w:webHidden/>
          </w:rPr>
          <w:fldChar w:fldCharType="end"/>
        </w:r>
      </w:hyperlink>
    </w:p>
    <w:p w14:paraId="39613B7D" w14:textId="0799156F" w:rsidR="00090E85" w:rsidRDefault="00090E85">
      <w:pPr>
        <w:pStyle w:val="TOC1"/>
        <w:tabs>
          <w:tab w:val="right" w:leader="dot" w:pos="9016"/>
        </w:tabs>
        <w:rPr>
          <w:rFonts w:eastAsiaTheme="minorEastAsia"/>
          <w:b w:val="0"/>
          <w:bCs w:val="0"/>
          <w:i w:val="0"/>
          <w:iCs w:val="0"/>
          <w:noProof/>
          <w:lang w:val="en-MU" w:eastAsia="en-GB"/>
        </w:rPr>
      </w:pPr>
      <w:hyperlink w:anchor="_Toc164859601" w:history="1">
        <w:r w:rsidRPr="00973E73">
          <w:rPr>
            <w:rStyle w:val="Hyperlink"/>
            <w:rFonts w:ascii="Arial" w:hAnsi="Arial" w:cs="Arial"/>
            <w:noProof/>
          </w:rPr>
          <w:t>9 Conclusion</w:t>
        </w:r>
        <w:r>
          <w:rPr>
            <w:noProof/>
            <w:webHidden/>
          </w:rPr>
          <w:tab/>
        </w:r>
        <w:r>
          <w:rPr>
            <w:noProof/>
            <w:webHidden/>
          </w:rPr>
          <w:fldChar w:fldCharType="begin"/>
        </w:r>
        <w:r>
          <w:rPr>
            <w:noProof/>
            <w:webHidden/>
          </w:rPr>
          <w:instrText xml:space="preserve"> PAGEREF _Toc164859601 \h </w:instrText>
        </w:r>
        <w:r>
          <w:rPr>
            <w:noProof/>
            <w:webHidden/>
          </w:rPr>
        </w:r>
        <w:r>
          <w:rPr>
            <w:noProof/>
            <w:webHidden/>
          </w:rPr>
          <w:fldChar w:fldCharType="separate"/>
        </w:r>
        <w:r>
          <w:rPr>
            <w:noProof/>
            <w:webHidden/>
          </w:rPr>
          <w:t>43</w:t>
        </w:r>
        <w:r>
          <w:rPr>
            <w:noProof/>
            <w:webHidden/>
          </w:rPr>
          <w:fldChar w:fldCharType="end"/>
        </w:r>
      </w:hyperlink>
    </w:p>
    <w:p w14:paraId="62340958" w14:textId="0BCD89EE" w:rsidR="00090E85" w:rsidRDefault="00090E85">
      <w:pPr>
        <w:pStyle w:val="TOC1"/>
        <w:tabs>
          <w:tab w:val="right" w:leader="dot" w:pos="9016"/>
        </w:tabs>
        <w:rPr>
          <w:rFonts w:eastAsiaTheme="minorEastAsia"/>
          <w:b w:val="0"/>
          <w:bCs w:val="0"/>
          <w:i w:val="0"/>
          <w:iCs w:val="0"/>
          <w:noProof/>
          <w:lang w:val="en-MU" w:eastAsia="en-GB"/>
        </w:rPr>
      </w:pPr>
      <w:hyperlink w:anchor="_Toc164859602" w:history="1">
        <w:r w:rsidRPr="00973E73">
          <w:rPr>
            <w:rStyle w:val="Hyperlink"/>
            <w:rFonts w:ascii="Arial" w:hAnsi="Arial" w:cs="Arial"/>
            <w:noProof/>
          </w:rPr>
          <w:t>Reference</w:t>
        </w:r>
        <w:r>
          <w:rPr>
            <w:noProof/>
            <w:webHidden/>
          </w:rPr>
          <w:tab/>
        </w:r>
        <w:r>
          <w:rPr>
            <w:noProof/>
            <w:webHidden/>
          </w:rPr>
          <w:fldChar w:fldCharType="begin"/>
        </w:r>
        <w:r>
          <w:rPr>
            <w:noProof/>
            <w:webHidden/>
          </w:rPr>
          <w:instrText xml:space="preserve"> PAGEREF _Toc164859602 \h </w:instrText>
        </w:r>
        <w:r>
          <w:rPr>
            <w:noProof/>
            <w:webHidden/>
          </w:rPr>
        </w:r>
        <w:r>
          <w:rPr>
            <w:noProof/>
            <w:webHidden/>
          </w:rPr>
          <w:fldChar w:fldCharType="separate"/>
        </w:r>
        <w:r>
          <w:rPr>
            <w:noProof/>
            <w:webHidden/>
          </w:rPr>
          <w:t>46</w:t>
        </w:r>
        <w:r>
          <w:rPr>
            <w:noProof/>
            <w:webHidden/>
          </w:rPr>
          <w:fldChar w:fldCharType="end"/>
        </w:r>
      </w:hyperlink>
    </w:p>
    <w:p w14:paraId="01575422" w14:textId="0327C99F" w:rsidR="00090E85" w:rsidRDefault="00090E85">
      <w:pPr>
        <w:pStyle w:val="TOC1"/>
        <w:tabs>
          <w:tab w:val="right" w:leader="dot" w:pos="9016"/>
        </w:tabs>
        <w:rPr>
          <w:rFonts w:eastAsiaTheme="minorEastAsia"/>
          <w:b w:val="0"/>
          <w:bCs w:val="0"/>
          <w:i w:val="0"/>
          <w:iCs w:val="0"/>
          <w:noProof/>
          <w:lang w:val="en-MU" w:eastAsia="en-GB"/>
        </w:rPr>
      </w:pPr>
      <w:hyperlink w:anchor="_Toc164859603" w:history="1">
        <w:r w:rsidRPr="00973E73">
          <w:rPr>
            <w:rStyle w:val="Hyperlink"/>
            <w:rFonts w:ascii="Arial" w:hAnsi="Arial" w:cs="Arial"/>
            <w:noProof/>
          </w:rPr>
          <w:t>Appendix</w:t>
        </w:r>
        <w:r>
          <w:rPr>
            <w:noProof/>
            <w:webHidden/>
          </w:rPr>
          <w:tab/>
        </w:r>
        <w:r>
          <w:rPr>
            <w:noProof/>
            <w:webHidden/>
          </w:rPr>
          <w:fldChar w:fldCharType="begin"/>
        </w:r>
        <w:r>
          <w:rPr>
            <w:noProof/>
            <w:webHidden/>
          </w:rPr>
          <w:instrText xml:space="preserve"> PAGEREF _Toc164859603 \h </w:instrText>
        </w:r>
        <w:r>
          <w:rPr>
            <w:noProof/>
            <w:webHidden/>
          </w:rPr>
        </w:r>
        <w:r>
          <w:rPr>
            <w:noProof/>
            <w:webHidden/>
          </w:rPr>
          <w:fldChar w:fldCharType="separate"/>
        </w:r>
        <w:r>
          <w:rPr>
            <w:noProof/>
            <w:webHidden/>
          </w:rPr>
          <w:t>48</w:t>
        </w:r>
        <w:r>
          <w:rPr>
            <w:noProof/>
            <w:webHidden/>
          </w:rPr>
          <w:fldChar w:fldCharType="end"/>
        </w:r>
      </w:hyperlink>
    </w:p>
    <w:p w14:paraId="77B60718" w14:textId="0E4343B1" w:rsidR="00480554" w:rsidRDefault="00B66BD8" w:rsidP="000A5781">
      <w:pPr>
        <w:pStyle w:val="Heading1"/>
        <w:spacing w:line="360" w:lineRule="auto"/>
        <w:rPr>
          <w:rFonts w:ascii="Arial" w:hAnsi="Arial" w:cs="Arial"/>
        </w:rPr>
      </w:pPr>
      <w:r w:rsidRPr="00A15A8E">
        <w:rPr>
          <w:rFonts w:ascii="Arial" w:hAnsi="Arial" w:cs="Arial"/>
        </w:rPr>
        <w:fldChar w:fldCharType="end"/>
      </w:r>
    </w:p>
    <w:p w14:paraId="21E5D74A" w14:textId="77777777" w:rsidR="00504DEC" w:rsidRDefault="00504DEC" w:rsidP="00504DEC"/>
    <w:p w14:paraId="35BFD47C" w14:textId="77777777" w:rsidR="00504DEC" w:rsidRDefault="00504DEC" w:rsidP="00504DEC"/>
    <w:p w14:paraId="1DE44D97" w14:textId="77777777" w:rsidR="00504DEC" w:rsidRDefault="00504DEC" w:rsidP="00504DEC"/>
    <w:p w14:paraId="2E6C3CF3" w14:textId="77777777" w:rsidR="00504DEC" w:rsidRDefault="00504DEC" w:rsidP="00504DEC"/>
    <w:p w14:paraId="669ED6E3" w14:textId="77777777" w:rsidR="00504DEC" w:rsidRDefault="00504DEC" w:rsidP="00504DEC"/>
    <w:p w14:paraId="71626706" w14:textId="77777777" w:rsidR="00504DEC" w:rsidRDefault="00504DEC" w:rsidP="00504DEC"/>
    <w:p w14:paraId="7FEE2425" w14:textId="77777777" w:rsidR="00504DEC" w:rsidRDefault="00504DEC" w:rsidP="00504DEC"/>
    <w:p w14:paraId="4F40780E" w14:textId="77777777" w:rsidR="00504DEC" w:rsidRDefault="00504DEC" w:rsidP="00504DEC"/>
    <w:p w14:paraId="68DF28CA" w14:textId="029C77C8" w:rsidR="00504DEC" w:rsidRDefault="00504DEC" w:rsidP="00504DEC"/>
    <w:p w14:paraId="48070B12" w14:textId="029C77C8" w:rsidR="00504DEC" w:rsidRDefault="00504DEC" w:rsidP="00504DEC"/>
    <w:p w14:paraId="2131063B" w14:textId="029C77C8" w:rsidR="00122819" w:rsidRPr="00122819" w:rsidRDefault="00B65E8F" w:rsidP="00504DEC">
      <w:pPr>
        <w:pStyle w:val="Heading1"/>
      </w:pPr>
      <w:bookmarkStart w:id="0" w:name="_Toc164859549"/>
      <w:r>
        <w:t xml:space="preserve">Table of </w:t>
      </w:r>
      <w:r w:rsidR="000D1E0D">
        <w:t>figure</w:t>
      </w:r>
      <w:bookmarkEnd w:id="0"/>
    </w:p>
    <w:p w14:paraId="19B20C9E" w14:textId="7206127E" w:rsidR="00AE022E"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Figure" </w:instrText>
      </w:r>
      <w:r>
        <w:fldChar w:fldCharType="separate"/>
      </w:r>
      <w:hyperlink w:anchor="_Toc164604840" w:history="1">
        <w:r w:rsidR="00AE022E" w:rsidRPr="000F1AB2">
          <w:rPr>
            <w:rStyle w:val="Hyperlink"/>
            <w:noProof/>
          </w:rPr>
          <w:t>Figure 1 - System Design Diagram</w:t>
        </w:r>
        <w:r w:rsidR="00AE022E">
          <w:rPr>
            <w:noProof/>
            <w:webHidden/>
          </w:rPr>
          <w:tab/>
        </w:r>
        <w:r w:rsidR="00AE022E">
          <w:rPr>
            <w:noProof/>
            <w:webHidden/>
          </w:rPr>
          <w:fldChar w:fldCharType="begin"/>
        </w:r>
        <w:r w:rsidR="00AE022E">
          <w:rPr>
            <w:noProof/>
            <w:webHidden/>
          </w:rPr>
          <w:instrText xml:space="preserve"> PAGEREF _Toc164604840 \h </w:instrText>
        </w:r>
        <w:r w:rsidR="00AE022E">
          <w:rPr>
            <w:noProof/>
            <w:webHidden/>
          </w:rPr>
        </w:r>
        <w:r w:rsidR="00AE022E">
          <w:rPr>
            <w:noProof/>
            <w:webHidden/>
          </w:rPr>
          <w:fldChar w:fldCharType="separate"/>
        </w:r>
        <w:r w:rsidR="00AE022E">
          <w:rPr>
            <w:noProof/>
            <w:webHidden/>
          </w:rPr>
          <w:t>17</w:t>
        </w:r>
        <w:r w:rsidR="00AE022E">
          <w:rPr>
            <w:noProof/>
            <w:webHidden/>
          </w:rPr>
          <w:fldChar w:fldCharType="end"/>
        </w:r>
      </w:hyperlink>
    </w:p>
    <w:p w14:paraId="5E9AC27E" w14:textId="34765414" w:rsidR="00AE022E" w:rsidRDefault="00000000" w:rsidP="00AE022E">
      <w:pPr>
        <w:pStyle w:val="TableofFigures"/>
        <w:tabs>
          <w:tab w:val="right" w:leader="dot" w:pos="9016"/>
        </w:tabs>
        <w:spacing w:line="276" w:lineRule="auto"/>
        <w:rPr>
          <w:rFonts w:eastAsiaTheme="minorEastAsia"/>
          <w:noProof/>
          <w:lang w:eastAsia="en-GB"/>
        </w:rPr>
      </w:pPr>
      <w:hyperlink w:anchor="_Toc164604841" w:history="1">
        <w:r w:rsidR="00AE022E" w:rsidRPr="000F1AB2">
          <w:rPr>
            <w:rStyle w:val="Hyperlink"/>
            <w:noProof/>
          </w:rPr>
          <w:t>Figure 2 - System Class Diagram</w:t>
        </w:r>
        <w:r w:rsidR="00AE022E">
          <w:rPr>
            <w:noProof/>
            <w:webHidden/>
          </w:rPr>
          <w:tab/>
        </w:r>
        <w:r w:rsidR="00AE022E">
          <w:rPr>
            <w:noProof/>
            <w:webHidden/>
          </w:rPr>
          <w:fldChar w:fldCharType="begin"/>
        </w:r>
        <w:r w:rsidR="00AE022E">
          <w:rPr>
            <w:noProof/>
            <w:webHidden/>
          </w:rPr>
          <w:instrText xml:space="preserve"> PAGEREF _Toc164604841 \h </w:instrText>
        </w:r>
        <w:r w:rsidR="00AE022E">
          <w:rPr>
            <w:noProof/>
            <w:webHidden/>
          </w:rPr>
        </w:r>
        <w:r w:rsidR="00AE022E">
          <w:rPr>
            <w:noProof/>
            <w:webHidden/>
          </w:rPr>
          <w:fldChar w:fldCharType="separate"/>
        </w:r>
        <w:r w:rsidR="00AE022E">
          <w:rPr>
            <w:noProof/>
            <w:webHidden/>
          </w:rPr>
          <w:t>17</w:t>
        </w:r>
        <w:r w:rsidR="00AE022E">
          <w:rPr>
            <w:noProof/>
            <w:webHidden/>
          </w:rPr>
          <w:fldChar w:fldCharType="end"/>
        </w:r>
      </w:hyperlink>
    </w:p>
    <w:p w14:paraId="72244558" w14:textId="53B3F6B4" w:rsidR="00AE022E" w:rsidRDefault="00000000" w:rsidP="00AE022E">
      <w:pPr>
        <w:pStyle w:val="TableofFigures"/>
        <w:tabs>
          <w:tab w:val="right" w:leader="dot" w:pos="9016"/>
        </w:tabs>
        <w:spacing w:line="276" w:lineRule="auto"/>
        <w:rPr>
          <w:rFonts w:eastAsiaTheme="minorEastAsia"/>
          <w:noProof/>
          <w:lang w:eastAsia="en-GB"/>
        </w:rPr>
      </w:pPr>
      <w:hyperlink w:anchor="_Toc164604842" w:history="1">
        <w:r w:rsidR="00AE022E" w:rsidRPr="000F1AB2">
          <w:rPr>
            <w:rStyle w:val="Hyperlink"/>
            <w:rFonts w:ascii="Arial" w:hAnsi="Arial" w:cs="Arial"/>
            <w:noProof/>
          </w:rPr>
          <w:t>Figure 3 - Receipt Extraction Feature output format.</w:t>
        </w:r>
        <w:r w:rsidR="00AE022E">
          <w:rPr>
            <w:noProof/>
            <w:webHidden/>
          </w:rPr>
          <w:tab/>
        </w:r>
        <w:r w:rsidR="00AE022E">
          <w:rPr>
            <w:noProof/>
            <w:webHidden/>
          </w:rPr>
          <w:fldChar w:fldCharType="begin"/>
        </w:r>
        <w:r w:rsidR="00AE022E">
          <w:rPr>
            <w:noProof/>
            <w:webHidden/>
          </w:rPr>
          <w:instrText xml:space="preserve"> PAGEREF _Toc164604842 \h </w:instrText>
        </w:r>
        <w:r w:rsidR="00AE022E">
          <w:rPr>
            <w:noProof/>
            <w:webHidden/>
          </w:rPr>
        </w:r>
        <w:r w:rsidR="00AE022E">
          <w:rPr>
            <w:noProof/>
            <w:webHidden/>
          </w:rPr>
          <w:fldChar w:fldCharType="separate"/>
        </w:r>
        <w:r w:rsidR="00AE022E">
          <w:rPr>
            <w:noProof/>
            <w:webHidden/>
          </w:rPr>
          <w:t>19</w:t>
        </w:r>
        <w:r w:rsidR="00AE022E">
          <w:rPr>
            <w:noProof/>
            <w:webHidden/>
          </w:rPr>
          <w:fldChar w:fldCharType="end"/>
        </w:r>
      </w:hyperlink>
    </w:p>
    <w:p w14:paraId="74853E8C" w14:textId="58A7AD94" w:rsidR="00AE022E" w:rsidRDefault="00000000" w:rsidP="00AE022E">
      <w:pPr>
        <w:pStyle w:val="TableofFigures"/>
        <w:tabs>
          <w:tab w:val="right" w:leader="dot" w:pos="9016"/>
        </w:tabs>
        <w:spacing w:line="276" w:lineRule="auto"/>
        <w:rPr>
          <w:rFonts w:eastAsiaTheme="minorEastAsia"/>
          <w:noProof/>
          <w:lang w:eastAsia="en-GB"/>
        </w:rPr>
      </w:pPr>
      <w:hyperlink w:anchor="_Toc164604843" w:history="1">
        <w:r w:rsidR="00AE022E" w:rsidRPr="000F1AB2">
          <w:rPr>
            <w:rStyle w:val="Hyperlink"/>
            <w:noProof/>
          </w:rPr>
          <w:t>Figure 4 - Database Schema</w:t>
        </w:r>
        <w:r w:rsidR="00AE022E">
          <w:rPr>
            <w:noProof/>
            <w:webHidden/>
          </w:rPr>
          <w:tab/>
        </w:r>
        <w:r w:rsidR="00AE022E">
          <w:rPr>
            <w:noProof/>
            <w:webHidden/>
          </w:rPr>
          <w:fldChar w:fldCharType="begin"/>
        </w:r>
        <w:r w:rsidR="00AE022E">
          <w:rPr>
            <w:noProof/>
            <w:webHidden/>
          </w:rPr>
          <w:instrText xml:space="preserve"> PAGEREF _Toc164604843 \h </w:instrText>
        </w:r>
        <w:r w:rsidR="00AE022E">
          <w:rPr>
            <w:noProof/>
            <w:webHidden/>
          </w:rPr>
        </w:r>
        <w:r w:rsidR="00AE022E">
          <w:rPr>
            <w:noProof/>
            <w:webHidden/>
          </w:rPr>
          <w:fldChar w:fldCharType="separate"/>
        </w:r>
        <w:r w:rsidR="00AE022E">
          <w:rPr>
            <w:noProof/>
            <w:webHidden/>
          </w:rPr>
          <w:t>20</w:t>
        </w:r>
        <w:r w:rsidR="00AE022E">
          <w:rPr>
            <w:noProof/>
            <w:webHidden/>
          </w:rPr>
          <w:fldChar w:fldCharType="end"/>
        </w:r>
      </w:hyperlink>
    </w:p>
    <w:p w14:paraId="36BD6B2F" w14:textId="503E01B6" w:rsidR="00AE022E" w:rsidRDefault="00000000" w:rsidP="00AE022E">
      <w:pPr>
        <w:pStyle w:val="TableofFigures"/>
        <w:tabs>
          <w:tab w:val="right" w:leader="dot" w:pos="9016"/>
        </w:tabs>
        <w:spacing w:line="276" w:lineRule="auto"/>
        <w:rPr>
          <w:rFonts w:eastAsiaTheme="minorEastAsia"/>
          <w:noProof/>
          <w:lang w:eastAsia="en-GB"/>
        </w:rPr>
      </w:pPr>
      <w:hyperlink w:anchor="_Toc164604844" w:history="1">
        <w:r w:rsidR="00AE022E" w:rsidRPr="000F1AB2">
          <w:rPr>
            <w:rStyle w:val="Hyperlink"/>
            <w:noProof/>
          </w:rPr>
          <w:t>Figure 5 - Receipt Extraction Feature Sequence Diagram</w:t>
        </w:r>
        <w:r w:rsidR="00AE022E">
          <w:rPr>
            <w:noProof/>
            <w:webHidden/>
          </w:rPr>
          <w:tab/>
        </w:r>
        <w:r w:rsidR="00AE022E">
          <w:rPr>
            <w:noProof/>
            <w:webHidden/>
          </w:rPr>
          <w:fldChar w:fldCharType="begin"/>
        </w:r>
        <w:r w:rsidR="00AE022E">
          <w:rPr>
            <w:noProof/>
            <w:webHidden/>
          </w:rPr>
          <w:instrText xml:space="preserve"> PAGEREF _Toc164604844 \h </w:instrText>
        </w:r>
        <w:r w:rsidR="00AE022E">
          <w:rPr>
            <w:noProof/>
            <w:webHidden/>
          </w:rPr>
        </w:r>
        <w:r w:rsidR="00AE022E">
          <w:rPr>
            <w:noProof/>
            <w:webHidden/>
          </w:rPr>
          <w:fldChar w:fldCharType="separate"/>
        </w:r>
        <w:r w:rsidR="00AE022E">
          <w:rPr>
            <w:noProof/>
            <w:webHidden/>
          </w:rPr>
          <w:t>21</w:t>
        </w:r>
        <w:r w:rsidR="00AE022E">
          <w:rPr>
            <w:noProof/>
            <w:webHidden/>
          </w:rPr>
          <w:fldChar w:fldCharType="end"/>
        </w:r>
      </w:hyperlink>
    </w:p>
    <w:p w14:paraId="1BC5BA53" w14:textId="45AF71E3" w:rsidR="00AE022E" w:rsidRDefault="00000000" w:rsidP="00AE022E">
      <w:pPr>
        <w:pStyle w:val="TableofFigures"/>
        <w:tabs>
          <w:tab w:val="right" w:leader="dot" w:pos="9016"/>
        </w:tabs>
        <w:spacing w:line="276" w:lineRule="auto"/>
        <w:rPr>
          <w:rFonts w:eastAsiaTheme="minorEastAsia"/>
          <w:noProof/>
          <w:lang w:eastAsia="en-GB"/>
        </w:rPr>
      </w:pPr>
      <w:hyperlink w:anchor="_Toc164604845" w:history="1">
        <w:r w:rsidR="00AE022E" w:rsidRPr="000F1AB2">
          <w:rPr>
            <w:rStyle w:val="Hyperlink"/>
            <w:noProof/>
          </w:rPr>
          <w:t>Figure 6 - prediction model area with prediction percentage.</w:t>
        </w:r>
        <w:r w:rsidR="00AE022E">
          <w:rPr>
            <w:noProof/>
            <w:webHidden/>
          </w:rPr>
          <w:tab/>
        </w:r>
        <w:r w:rsidR="00AE022E">
          <w:rPr>
            <w:noProof/>
            <w:webHidden/>
          </w:rPr>
          <w:fldChar w:fldCharType="begin"/>
        </w:r>
        <w:r w:rsidR="00AE022E">
          <w:rPr>
            <w:noProof/>
            <w:webHidden/>
          </w:rPr>
          <w:instrText xml:space="preserve"> PAGEREF _Toc164604845 \h </w:instrText>
        </w:r>
        <w:r w:rsidR="00AE022E">
          <w:rPr>
            <w:noProof/>
            <w:webHidden/>
          </w:rPr>
        </w:r>
        <w:r w:rsidR="00AE022E">
          <w:rPr>
            <w:noProof/>
            <w:webHidden/>
          </w:rPr>
          <w:fldChar w:fldCharType="separate"/>
        </w:r>
        <w:r w:rsidR="00AE022E">
          <w:rPr>
            <w:noProof/>
            <w:webHidden/>
          </w:rPr>
          <w:t>25</w:t>
        </w:r>
        <w:r w:rsidR="00AE022E">
          <w:rPr>
            <w:noProof/>
            <w:webHidden/>
          </w:rPr>
          <w:fldChar w:fldCharType="end"/>
        </w:r>
      </w:hyperlink>
    </w:p>
    <w:p w14:paraId="0B89CA3D" w14:textId="2790F5B0" w:rsidR="00AE022E" w:rsidRDefault="00000000" w:rsidP="00AE022E">
      <w:pPr>
        <w:pStyle w:val="TableofFigures"/>
        <w:tabs>
          <w:tab w:val="right" w:leader="dot" w:pos="9016"/>
        </w:tabs>
        <w:spacing w:line="276" w:lineRule="auto"/>
        <w:rPr>
          <w:rFonts w:eastAsiaTheme="minorEastAsia"/>
          <w:noProof/>
          <w:lang w:eastAsia="en-GB"/>
        </w:rPr>
      </w:pPr>
      <w:hyperlink w:anchor="_Toc164604846" w:history="1">
        <w:r w:rsidR="00AE022E" w:rsidRPr="000F1AB2">
          <w:rPr>
            <w:rStyle w:val="Hyperlink"/>
            <w:rFonts w:ascii="Arial" w:hAnsi="Arial" w:cs="Arial"/>
            <w:noProof/>
          </w:rPr>
          <w:t>Figure 7 - Chatgpt classifying and formatting prompt.</w:t>
        </w:r>
        <w:r w:rsidR="00AE022E">
          <w:rPr>
            <w:noProof/>
            <w:webHidden/>
          </w:rPr>
          <w:tab/>
        </w:r>
        <w:r w:rsidR="00AE022E">
          <w:rPr>
            <w:noProof/>
            <w:webHidden/>
          </w:rPr>
          <w:fldChar w:fldCharType="begin"/>
        </w:r>
        <w:r w:rsidR="00AE022E">
          <w:rPr>
            <w:noProof/>
            <w:webHidden/>
          </w:rPr>
          <w:instrText xml:space="preserve"> PAGEREF _Toc164604846 \h </w:instrText>
        </w:r>
        <w:r w:rsidR="00AE022E">
          <w:rPr>
            <w:noProof/>
            <w:webHidden/>
          </w:rPr>
        </w:r>
        <w:r w:rsidR="00AE022E">
          <w:rPr>
            <w:noProof/>
            <w:webHidden/>
          </w:rPr>
          <w:fldChar w:fldCharType="separate"/>
        </w:r>
        <w:r w:rsidR="00AE022E">
          <w:rPr>
            <w:noProof/>
            <w:webHidden/>
          </w:rPr>
          <w:t>28</w:t>
        </w:r>
        <w:r w:rsidR="00AE022E">
          <w:rPr>
            <w:noProof/>
            <w:webHidden/>
          </w:rPr>
          <w:fldChar w:fldCharType="end"/>
        </w:r>
      </w:hyperlink>
    </w:p>
    <w:p w14:paraId="40202F99" w14:textId="4588B7C5" w:rsidR="00AE022E" w:rsidRDefault="00000000" w:rsidP="00AE022E">
      <w:pPr>
        <w:pStyle w:val="TableofFigures"/>
        <w:tabs>
          <w:tab w:val="right" w:leader="dot" w:pos="9016"/>
        </w:tabs>
        <w:spacing w:line="276" w:lineRule="auto"/>
        <w:rPr>
          <w:rFonts w:eastAsiaTheme="minorEastAsia"/>
          <w:noProof/>
          <w:lang w:eastAsia="en-GB"/>
        </w:rPr>
      </w:pPr>
      <w:hyperlink w:anchor="_Toc164604847" w:history="1">
        <w:r w:rsidR="00AE022E" w:rsidRPr="000F1AB2">
          <w:rPr>
            <w:rStyle w:val="Hyperlink"/>
            <w:noProof/>
          </w:rPr>
          <w:t>Figure 8 - Receipt class parameters.</w:t>
        </w:r>
        <w:r w:rsidR="00AE022E">
          <w:rPr>
            <w:noProof/>
            <w:webHidden/>
          </w:rPr>
          <w:tab/>
        </w:r>
        <w:r w:rsidR="00AE022E">
          <w:rPr>
            <w:noProof/>
            <w:webHidden/>
          </w:rPr>
          <w:fldChar w:fldCharType="begin"/>
        </w:r>
        <w:r w:rsidR="00AE022E">
          <w:rPr>
            <w:noProof/>
            <w:webHidden/>
          </w:rPr>
          <w:instrText xml:space="preserve"> PAGEREF _Toc164604847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2DCEC538" w14:textId="097CC3C3" w:rsidR="00AE022E" w:rsidRDefault="00000000" w:rsidP="00AE022E">
      <w:pPr>
        <w:pStyle w:val="TableofFigures"/>
        <w:tabs>
          <w:tab w:val="right" w:leader="dot" w:pos="9016"/>
        </w:tabs>
        <w:spacing w:line="276" w:lineRule="auto"/>
        <w:rPr>
          <w:rFonts w:eastAsiaTheme="minorEastAsia"/>
          <w:noProof/>
          <w:lang w:eastAsia="en-GB"/>
        </w:rPr>
      </w:pPr>
      <w:hyperlink w:anchor="_Toc164604848" w:history="1">
        <w:r w:rsidR="00AE022E" w:rsidRPr="000F1AB2">
          <w:rPr>
            <w:rStyle w:val="Hyperlink"/>
            <w:rFonts w:ascii="Arial" w:hAnsi="Arial" w:cs="Arial"/>
            <w:noProof/>
          </w:rPr>
          <w:t>Figure 9 - Navigation bar.</w:t>
        </w:r>
        <w:r w:rsidR="00AE022E">
          <w:rPr>
            <w:noProof/>
            <w:webHidden/>
          </w:rPr>
          <w:tab/>
        </w:r>
        <w:r w:rsidR="00AE022E">
          <w:rPr>
            <w:noProof/>
            <w:webHidden/>
          </w:rPr>
          <w:fldChar w:fldCharType="begin"/>
        </w:r>
        <w:r w:rsidR="00AE022E">
          <w:rPr>
            <w:noProof/>
            <w:webHidden/>
          </w:rPr>
          <w:instrText xml:space="preserve"> PAGEREF _Toc164604848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7070B781" w14:textId="1C0AE79C" w:rsidR="00AE022E" w:rsidRDefault="00000000" w:rsidP="00AE022E">
      <w:pPr>
        <w:pStyle w:val="TableofFigures"/>
        <w:tabs>
          <w:tab w:val="right" w:leader="dot" w:pos="9016"/>
        </w:tabs>
        <w:spacing w:line="276" w:lineRule="auto"/>
        <w:rPr>
          <w:rFonts w:eastAsiaTheme="minorEastAsia"/>
          <w:noProof/>
          <w:lang w:eastAsia="en-GB"/>
        </w:rPr>
      </w:pPr>
      <w:hyperlink w:anchor="_Toc164604849" w:history="1">
        <w:r w:rsidR="00AE022E" w:rsidRPr="000F1AB2">
          <w:rPr>
            <w:rStyle w:val="Hyperlink"/>
            <w:noProof/>
          </w:rPr>
          <w:t>Figure 10 - Camera Widget</w:t>
        </w:r>
        <w:r w:rsidR="00AE022E">
          <w:rPr>
            <w:noProof/>
            <w:webHidden/>
          </w:rPr>
          <w:tab/>
        </w:r>
        <w:r w:rsidR="00AE022E">
          <w:rPr>
            <w:noProof/>
            <w:webHidden/>
          </w:rPr>
          <w:fldChar w:fldCharType="begin"/>
        </w:r>
        <w:r w:rsidR="00AE022E">
          <w:rPr>
            <w:noProof/>
            <w:webHidden/>
          </w:rPr>
          <w:instrText xml:space="preserve"> PAGEREF _Toc164604849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2F3CB89D" w14:textId="40D9424B" w:rsidR="00AE022E" w:rsidRDefault="00000000" w:rsidP="00AE022E">
      <w:pPr>
        <w:pStyle w:val="TableofFigures"/>
        <w:tabs>
          <w:tab w:val="right" w:leader="dot" w:pos="9016"/>
        </w:tabs>
        <w:spacing w:line="276" w:lineRule="auto"/>
        <w:rPr>
          <w:rFonts w:eastAsiaTheme="minorEastAsia"/>
          <w:noProof/>
          <w:lang w:eastAsia="en-GB"/>
        </w:rPr>
      </w:pPr>
      <w:hyperlink w:anchor="_Toc164604850" w:history="1">
        <w:r w:rsidR="00AE022E" w:rsidRPr="000F1AB2">
          <w:rPr>
            <w:rStyle w:val="Hyperlink"/>
            <w:noProof/>
          </w:rPr>
          <w:t>Figure 11 - Camera Roll Widget</w:t>
        </w:r>
        <w:r w:rsidR="00AE022E">
          <w:rPr>
            <w:noProof/>
            <w:webHidden/>
          </w:rPr>
          <w:tab/>
        </w:r>
        <w:r w:rsidR="00AE022E">
          <w:rPr>
            <w:noProof/>
            <w:webHidden/>
          </w:rPr>
          <w:fldChar w:fldCharType="begin"/>
        </w:r>
        <w:r w:rsidR="00AE022E">
          <w:rPr>
            <w:noProof/>
            <w:webHidden/>
          </w:rPr>
          <w:instrText xml:space="preserve"> PAGEREF _Toc164604850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47833654" w14:textId="5075ECFE" w:rsidR="00AE022E" w:rsidRDefault="00000000" w:rsidP="00AE022E">
      <w:pPr>
        <w:pStyle w:val="TableofFigures"/>
        <w:tabs>
          <w:tab w:val="right" w:leader="dot" w:pos="9016"/>
        </w:tabs>
        <w:spacing w:line="276" w:lineRule="auto"/>
        <w:rPr>
          <w:rFonts w:eastAsiaTheme="minorEastAsia"/>
          <w:noProof/>
          <w:lang w:eastAsia="en-GB"/>
        </w:rPr>
      </w:pPr>
      <w:hyperlink w:anchor="_Toc164604851" w:history="1">
        <w:r w:rsidR="00AE022E" w:rsidRPr="000F1AB2">
          <w:rPr>
            <w:rStyle w:val="Hyperlink"/>
            <w:noProof/>
          </w:rPr>
          <w:t>Figure 12 - Popup Widget</w:t>
        </w:r>
        <w:r w:rsidR="00AE022E">
          <w:rPr>
            <w:noProof/>
            <w:webHidden/>
          </w:rPr>
          <w:tab/>
        </w:r>
        <w:r w:rsidR="00AE022E">
          <w:rPr>
            <w:noProof/>
            <w:webHidden/>
          </w:rPr>
          <w:fldChar w:fldCharType="begin"/>
        </w:r>
        <w:r w:rsidR="00AE022E">
          <w:rPr>
            <w:noProof/>
            <w:webHidden/>
          </w:rPr>
          <w:instrText xml:space="preserve"> PAGEREF _Toc164604851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0FC7FF72" w14:textId="4E96DCD1" w:rsidR="00AE022E" w:rsidRDefault="00000000" w:rsidP="00AE022E">
      <w:pPr>
        <w:pStyle w:val="TableofFigures"/>
        <w:tabs>
          <w:tab w:val="right" w:leader="dot" w:pos="9016"/>
        </w:tabs>
        <w:spacing w:line="276" w:lineRule="auto"/>
        <w:rPr>
          <w:rFonts w:eastAsiaTheme="minorEastAsia"/>
          <w:noProof/>
          <w:lang w:eastAsia="en-GB"/>
        </w:rPr>
      </w:pPr>
      <w:hyperlink w:anchor="_Toc164604852" w:history="1">
        <w:r w:rsidR="00AE022E" w:rsidRPr="000F1AB2">
          <w:rPr>
            <w:rStyle w:val="Hyperlink"/>
            <w:noProof/>
          </w:rPr>
          <w:t>Figure 13 - Analytics Widgets States</w:t>
        </w:r>
        <w:r w:rsidR="00AE022E">
          <w:rPr>
            <w:noProof/>
            <w:webHidden/>
          </w:rPr>
          <w:tab/>
        </w:r>
        <w:r w:rsidR="00AE022E">
          <w:rPr>
            <w:noProof/>
            <w:webHidden/>
          </w:rPr>
          <w:fldChar w:fldCharType="begin"/>
        </w:r>
        <w:r w:rsidR="00AE022E">
          <w:rPr>
            <w:noProof/>
            <w:webHidden/>
          </w:rPr>
          <w:instrText xml:space="preserve"> PAGEREF _Toc164604852 \h </w:instrText>
        </w:r>
        <w:r w:rsidR="00AE022E">
          <w:rPr>
            <w:noProof/>
            <w:webHidden/>
          </w:rPr>
        </w:r>
        <w:r w:rsidR="00AE022E">
          <w:rPr>
            <w:noProof/>
            <w:webHidden/>
          </w:rPr>
          <w:fldChar w:fldCharType="separate"/>
        </w:r>
        <w:r w:rsidR="00AE022E">
          <w:rPr>
            <w:noProof/>
            <w:webHidden/>
          </w:rPr>
          <w:t>32</w:t>
        </w:r>
        <w:r w:rsidR="00AE022E">
          <w:rPr>
            <w:noProof/>
            <w:webHidden/>
          </w:rPr>
          <w:fldChar w:fldCharType="end"/>
        </w:r>
      </w:hyperlink>
    </w:p>
    <w:p w14:paraId="069F8478" w14:textId="19612F95" w:rsidR="00AE022E" w:rsidRDefault="00000000" w:rsidP="00AE022E">
      <w:pPr>
        <w:pStyle w:val="TableofFigures"/>
        <w:tabs>
          <w:tab w:val="right" w:leader="dot" w:pos="9016"/>
        </w:tabs>
        <w:spacing w:line="276" w:lineRule="auto"/>
        <w:rPr>
          <w:rFonts w:eastAsiaTheme="minorEastAsia"/>
          <w:noProof/>
          <w:lang w:eastAsia="en-GB"/>
        </w:rPr>
      </w:pPr>
      <w:hyperlink w:anchor="_Toc164604853" w:history="1">
        <w:r w:rsidR="00AE022E" w:rsidRPr="000F1AB2">
          <w:rPr>
            <w:rStyle w:val="Hyperlink"/>
            <w:noProof/>
          </w:rPr>
          <w:t>Figure 14 - Camera Page States</w:t>
        </w:r>
        <w:r w:rsidR="00AE022E">
          <w:rPr>
            <w:noProof/>
            <w:webHidden/>
          </w:rPr>
          <w:tab/>
        </w:r>
        <w:r w:rsidR="00AE022E">
          <w:rPr>
            <w:noProof/>
            <w:webHidden/>
          </w:rPr>
          <w:fldChar w:fldCharType="begin"/>
        </w:r>
        <w:r w:rsidR="00AE022E">
          <w:rPr>
            <w:noProof/>
            <w:webHidden/>
          </w:rPr>
          <w:instrText xml:space="preserve"> PAGEREF _Toc164604853 \h </w:instrText>
        </w:r>
        <w:r w:rsidR="00AE022E">
          <w:rPr>
            <w:noProof/>
            <w:webHidden/>
          </w:rPr>
        </w:r>
        <w:r w:rsidR="00AE022E">
          <w:rPr>
            <w:noProof/>
            <w:webHidden/>
          </w:rPr>
          <w:fldChar w:fldCharType="separate"/>
        </w:r>
        <w:r w:rsidR="00AE022E">
          <w:rPr>
            <w:noProof/>
            <w:webHidden/>
          </w:rPr>
          <w:t>33</w:t>
        </w:r>
        <w:r w:rsidR="00AE022E">
          <w:rPr>
            <w:noProof/>
            <w:webHidden/>
          </w:rPr>
          <w:fldChar w:fldCharType="end"/>
        </w:r>
      </w:hyperlink>
    </w:p>
    <w:p w14:paraId="30A9B115" w14:textId="2C151F97" w:rsidR="00AE022E" w:rsidRDefault="00000000" w:rsidP="00AE022E">
      <w:pPr>
        <w:pStyle w:val="TableofFigures"/>
        <w:tabs>
          <w:tab w:val="right" w:leader="dot" w:pos="9016"/>
        </w:tabs>
        <w:spacing w:line="276" w:lineRule="auto"/>
        <w:rPr>
          <w:rFonts w:eastAsiaTheme="minorEastAsia"/>
          <w:noProof/>
          <w:lang w:eastAsia="en-GB"/>
        </w:rPr>
      </w:pPr>
      <w:hyperlink w:anchor="_Toc164604854" w:history="1">
        <w:r w:rsidR="00AE022E" w:rsidRPr="000F1AB2">
          <w:rPr>
            <w:rStyle w:val="Hyperlink"/>
            <w:noProof/>
          </w:rPr>
          <w:t>Figure 15 - List Pages States</w:t>
        </w:r>
        <w:r w:rsidR="00AE022E">
          <w:rPr>
            <w:noProof/>
            <w:webHidden/>
          </w:rPr>
          <w:tab/>
        </w:r>
        <w:r w:rsidR="00AE022E">
          <w:rPr>
            <w:noProof/>
            <w:webHidden/>
          </w:rPr>
          <w:fldChar w:fldCharType="begin"/>
        </w:r>
        <w:r w:rsidR="00AE022E">
          <w:rPr>
            <w:noProof/>
            <w:webHidden/>
          </w:rPr>
          <w:instrText xml:space="preserve"> PAGEREF _Toc164604854 \h </w:instrText>
        </w:r>
        <w:r w:rsidR="00AE022E">
          <w:rPr>
            <w:noProof/>
            <w:webHidden/>
          </w:rPr>
        </w:r>
        <w:r w:rsidR="00AE022E">
          <w:rPr>
            <w:noProof/>
            <w:webHidden/>
          </w:rPr>
          <w:fldChar w:fldCharType="separate"/>
        </w:r>
        <w:r w:rsidR="00AE022E">
          <w:rPr>
            <w:noProof/>
            <w:webHidden/>
          </w:rPr>
          <w:t>34</w:t>
        </w:r>
        <w:r w:rsidR="00AE022E">
          <w:rPr>
            <w:noProof/>
            <w:webHidden/>
          </w:rPr>
          <w:fldChar w:fldCharType="end"/>
        </w:r>
      </w:hyperlink>
    </w:p>
    <w:p w14:paraId="78FB4306" w14:textId="0A6F0AA6" w:rsidR="00AE022E" w:rsidRDefault="00000000" w:rsidP="00AE022E">
      <w:pPr>
        <w:pStyle w:val="TableofFigures"/>
        <w:tabs>
          <w:tab w:val="right" w:leader="dot" w:pos="9016"/>
        </w:tabs>
        <w:spacing w:line="276" w:lineRule="auto"/>
        <w:rPr>
          <w:rFonts w:eastAsiaTheme="minorEastAsia"/>
          <w:noProof/>
          <w:lang w:eastAsia="en-GB"/>
        </w:rPr>
      </w:pPr>
      <w:hyperlink w:anchor="_Toc164604855" w:history="1">
        <w:r w:rsidR="00AE022E" w:rsidRPr="000F1AB2">
          <w:rPr>
            <w:rStyle w:val="Hyperlink"/>
            <w:noProof/>
          </w:rPr>
          <w:t>Figure 16 - Graph Page States</w:t>
        </w:r>
        <w:r w:rsidR="00AE022E">
          <w:rPr>
            <w:noProof/>
            <w:webHidden/>
          </w:rPr>
          <w:tab/>
        </w:r>
        <w:r w:rsidR="00AE022E">
          <w:rPr>
            <w:noProof/>
            <w:webHidden/>
          </w:rPr>
          <w:fldChar w:fldCharType="begin"/>
        </w:r>
        <w:r w:rsidR="00AE022E">
          <w:rPr>
            <w:noProof/>
            <w:webHidden/>
          </w:rPr>
          <w:instrText xml:space="preserve"> PAGEREF _Toc164604855 \h </w:instrText>
        </w:r>
        <w:r w:rsidR="00AE022E">
          <w:rPr>
            <w:noProof/>
            <w:webHidden/>
          </w:rPr>
        </w:r>
        <w:r w:rsidR="00AE022E">
          <w:rPr>
            <w:noProof/>
            <w:webHidden/>
          </w:rPr>
          <w:fldChar w:fldCharType="separate"/>
        </w:r>
        <w:r w:rsidR="00AE022E">
          <w:rPr>
            <w:noProof/>
            <w:webHidden/>
          </w:rPr>
          <w:t>35</w:t>
        </w:r>
        <w:r w:rsidR="00AE022E">
          <w:rPr>
            <w:noProof/>
            <w:webHidden/>
          </w:rPr>
          <w:fldChar w:fldCharType="end"/>
        </w:r>
      </w:hyperlink>
    </w:p>
    <w:p w14:paraId="5A47398F" w14:textId="18C6E907" w:rsidR="00AE022E" w:rsidRDefault="00000000" w:rsidP="00AE022E">
      <w:pPr>
        <w:pStyle w:val="TableofFigures"/>
        <w:tabs>
          <w:tab w:val="right" w:leader="dot" w:pos="9016"/>
        </w:tabs>
        <w:spacing w:line="276" w:lineRule="auto"/>
        <w:rPr>
          <w:rFonts w:eastAsiaTheme="minorEastAsia"/>
          <w:noProof/>
          <w:lang w:eastAsia="en-GB"/>
        </w:rPr>
      </w:pPr>
      <w:hyperlink w:anchor="_Toc164604856" w:history="1">
        <w:r w:rsidR="00AE022E" w:rsidRPr="000F1AB2">
          <w:rPr>
            <w:rStyle w:val="Hyperlink"/>
            <w:noProof/>
          </w:rPr>
          <w:t>Figure 17 - Waterfall Framework Steps</w:t>
        </w:r>
        <w:r w:rsidR="00AE022E">
          <w:rPr>
            <w:noProof/>
            <w:webHidden/>
          </w:rPr>
          <w:tab/>
        </w:r>
        <w:r w:rsidR="00AE022E">
          <w:rPr>
            <w:noProof/>
            <w:webHidden/>
          </w:rPr>
          <w:fldChar w:fldCharType="begin"/>
        </w:r>
        <w:r w:rsidR="00AE022E">
          <w:rPr>
            <w:noProof/>
            <w:webHidden/>
          </w:rPr>
          <w:instrText xml:space="preserve"> PAGEREF _Toc164604856 \h </w:instrText>
        </w:r>
        <w:r w:rsidR="00AE022E">
          <w:rPr>
            <w:noProof/>
            <w:webHidden/>
          </w:rPr>
        </w:r>
        <w:r w:rsidR="00AE022E">
          <w:rPr>
            <w:noProof/>
            <w:webHidden/>
          </w:rPr>
          <w:fldChar w:fldCharType="separate"/>
        </w:r>
        <w:r w:rsidR="00AE022E">
          <w:rPr>
            <w:noProof/>
            <w:webHidden/>
          </w:rPr>
          <w:t>36</w:t>
        </w:r>
        <w:r w:rsidR="00AE022E">
          <w:rPr>
            <w:noProof/>
            <w:webHidden/>
          </w:rPr>
          <w:fldChar w:fldCharType="end"/>
        </w:r>
      </w:hyperlink>
    </w:p>
    <w:p w14:paraId="797810DE" w14:textId="5E71444D" w:rsidR="00AE022E" w:rsidRDefault="00000000" w:rsidP="00AE022E">
      <w:pPr>
        <w:pStyle w:val="TableofFigures"/>
        <w:tabs>
          <w:tab w:val="right" w:leader="dot" w:pos="9016"/>
        </w:tabs>
        <w:spacing w:line="276" w:lineRule="auto"/>
        <w:rPr>
          <w:rFonts w:eastAsiaTheme="minorEastAsia"/>
          <w:noProof/>
          <w:lang w:eastAsia="en-GB"/>
        </w:rPr>
      </w:pPr>
      <w:hyperlink w:anchor="_Toc164604857" w:history="1">
        <w:r w:rsidR="00AE022E" w:rsidRPr="000F1AB2">
          <w:rPr>
            <w:rStyle w:val="Hyperlink"/>
            <w:noProof/>
          </w:rPr>
          <w:t>Figure 18 - Makefile.</w:t>
        </w:r>
        <w:r w:rsidR="00AE022E">
          <w:rPr>
            <w:noProof/>
            <w:webHidden/>
          </w:rPr>
          <w:tab/>
        </w:r>
        <w:r w:rsidR="00AE022E">
          <w:rPr>
            <w:noProof/>
            <w:webHidden/>
          </w:rPr>
          <w:fldChar w:fldCharType="begin"/>
        </w:r>
        <w:r w:rsidR="00AE022E">
          <w:rPr>
            <w:noProof/>
            <w:webHidden/>
          </w:rPr>
          <w:instrText xml:space="preserve"> PAGEREF _Toc164604857 \h </w:instrText>
        </w:r>
        <w:r w:rsidR="00AE022E">
          <w:rPr>
            <w:noProof/>
            <w:webHidden/>
          </w:rPr>
        </w:r>
        <w:r w:rsidR="00AE022E">
          <w:rPr>
            <w:noProof/>
            <w:webHidden/>
          </w:rPr>
          <w:fldChar w:fldCharType="separate"/>
        </w:r>
        <w:r w:rsidR="00AE022E">
          <w:rPr>
            <w:noProof/>
            <w:webHidden/>
          </w:rPr>
          <w:t>47</w:t>
        </w:r>
        <w:r w:rsidR="00AE022E">
          <w:rPr>
            <w:noProof/>
            <w:webHidden/>
          </w:rPr>
          <w:fldChar w:fldCharType="end"/>
        </w:r>
      </w:hyperlink>
    </w:p>
    <w:p w14:paraId="5379EC14" w14:textId="0E2C0066" w:rsidR="007C2134" w:rsidRDefault="00657CB6" w:rsidP="00AE022E">
      <w:pPr>
        <w:spacing w:line="276" w:lineRule="auto"/>
      </w:pPr>
      <w:r>
        <w:fldChar w:fldCharType="end"/>
      </w:r>
    </w:p>
    <w:p w14:paraId="590F820C" w14:textId="2BC3D29C"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Receipt" </w:instrText>
      </w:r>
      <w:r>
        <w:fldChar w:fldCharType="separate"/>
      </w:r>
      <w:hyperlink w:anchor="_Toc164597816" w:history="1">
        <w:r w:rsidRPr="00F65949">
          <w:rPr>
            <w:rStyle w:val="Hyperlink"/>
            <w:noProof/>
          </w:rPr>
          <w:t>Receipt 1- Old Brother Restaurant</w:t>
        </w:r>
        <w:r>
          <w:rPr>
            <w:noProof/>
            <w:webHidden/>
          </w:rPr>
          <w:tab/>
        </w:r>
        <w:r>
          <w:rPr>
            <w:noProof/>
            <w:webHidden/>
          </w:rPr>
          <w:fldChar w:fldCharType="begin"/>
        </w:r>
        <w:r>
          <w:rPr>
            <w:noProof/>
            <w:webHidden/>
          </w:rPr>
          <w:instrText xml:space="preserve"> PAGEREF _Toc164597816 \h </w:instrText>
        </w:r>
        <w:r>
          <w:rPr>
            <w:noProof/>
            <w:webHidden/>
          </w:rPr>
        </w:r>
        <w:r>
          <w:rPr>
            <w:noProof/>
            <w:webHidden/>
          </w:rPr>
          <w:fldChar w:fldCharType="separate"/>
        </w:r>
        <w:r>
          <w:rPr>
            <w:noProof/>
            <w:webHidden/>
          </w:rPr>
          <w:t>41</w:t>
        </w:r>
        <w:r>
          <w:rPr>
            <w:noProof/>
            <w:webHidden/>
          </w:rPr>
          <w:fldChar w:fldCharType="end"/>
        </w:r>
      </w:hyperlink>
    </w:p>
    <w:p w14:paraId="6B63EE8C" w14:textId="42FCEA9D" w:rsidR="00657CB6" w:rsidRDefault="00657CB6" w:rsidP="00AE022E">
      <w:pPr>
        <w:spacing w:line="276" w:lineRule="auto"/>
      </w:pPr>
      <w:r>
        <w:fldChar w:fldCharType="end"/>
      </w:r>
    </w:p>
    <w:p w14:paraId="280F6F6D" w14:textId="007AE66D"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Table" </w:instrText>
      </w:r>
      <w:r>
        <w:fldChar w:fldCharType="separate"/>
      </w:r>
      <w:hyperlink w:anchor="_Toc164597817" w:history="1">
        <w:r w:rsidRPr="004E1EDE">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Pr>
            <w:noProof/>
            <w:webHidden/>
          </w:rPr>
          <w:tab/>
        </w:r>
        <w:r>
          <w:rPr>
            <w:noProof/>
            <w:webHidden/>
          </w:rPr>
          <w:fldChar w:fldCharType="begin"/>
        </w:r>
        <w:r>
          <w:rPr>
            <w:noProof/>
            <w:webHidden/>
          </w:rPr>
          <w:instrText xml:space="preserve"> PAGEREF _Toc164597817 \h </w:instrText>
        </w:r>
        <w:r>
          <w:rPr>
            <w:noProof/>
            <w:webHidden/>
          </w:rPr>
        </w:r>
        <w:r>
          <w:rPr>
            <w:noProof/>
            <w:webHidden/>
          </w:rPr>
          <w:fldChar w:fldCharType="separate"/>
        </w:r>
        <w:r>
          <w:rPr>
            <w:noProof/>
            <w:webHidden/>
          </w:rPr>
          <w:t>8</w:t>
        </w:r>
        <w:r>
          <w:rPr>
            <w:noProof/>
            <w:webHidden/>
          </w:rPr>
          <w:fldChar w:fldCharType="end"/>
        </w:r>
      </w:hyperlink>
    </w:p>
    <w:p w14:paraId="73327E50" w14:textId="18515F08" w:rsidR="00657CB6" w:rsidRDefault="00000000" w:rsidP="00AE022E">
      <w:pPr>
        <w:pStyle w:val="TableofFigures"/>
        <w:tabs>
          <w:tab w:val="right" w:leader="dot" w:pos="9016"/>
        </w:tabs>
        <w:spacing w:line="276" w:lineRule="auto"/>
        <w:rPr>
          <w:rFonts w:eastAsiaTheme="minorEastAsia"/>
          <w:noProof/>
          <w:lang w:eastAsia="en-GB"/>
        </w:rPr>
      </w:pPr>
      <w:hyperlink w:anchor="_Toc164597818" w:history="1">
        <w:r w:rsidR="00657CB6" w:rsidRPr="004E1EDE">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657CB6">
          <w:rPr>
            <w:noProof/>
            <w:webHidden/>
          </w:rPr>
          <w:tab/>
        </w:r>
        <w:r w:rsidR="00657CB6">
          <w:rPr>
            <w:noProof/>
            <w:webHidden/>
          </w:rPr>
          <w:fldChar w:fldCharType="begin"/>
        </w:r>
        <w:r w:rsidR="00657CB6">
          <w:rPr>
            <w:noProof/>
            <w:webHidden/>
          </w:rPr>
          <w:instrText xml:space="preserve"> PAGEREF _Toc164597818 \h </w:instrText>
        </w:r>
        <w:r w:rsidR="00657CB6">
          <w:rPr>
            <w:noProof/>
            <w:webHidden/>
          </w:rPr>
        </w:r>
        <w:r w:rsidR="00657CB6">
          <w:rPr>
            <w:noProof/>
            <w:webHidden/>
          </w:rPr>
          <w:fldChar w:fldCharType="separate"/>
        </w:r>
        <w:r w:rsidR="00657CB6">
          <w:rPr>
            <w:noProof/>
            <w:webHidden/>
          </w:rPr>
          <w:t>11</w:t>
        </w:r>
        <w:r w:rsidR="00657CB6">
          <w:rPr>
            <w:noProof/>
            <w:webHidden/>
          </w:rPr>
          <w:fldChar w:fldCharType="end"/>
        </w:r>
      </w:hyperlink>
    </w:p>
    <w:p w14:paraId="7324BB78" w14:textId="25AB4304" w:rsidR="00657CB6" w:rsidRDefault="00000000" w:rsidP="00AE022E">
      <w:pPr>
        <w:pStyle w:val="TableofFigures"/>
        <w:tabs>
          <w:tab w:val="right" w:leader="dot" w:pos="9016"/>
        </w:tabs>
        <w:spacing w:line="276" w:lineRule="auto"/>
        <w:rPr>
          <w:rFonts w:eastAsiaTheme="minorEastAsia"/>
          <w:noProof/>
          <w:lang w:eastAsia="en-GB"/>
        </w:rPr>
      </w:pPr>
      <w:hyperlink w:anchor="_Toc164597819" w:history="1">
        <w:r w:rsidR="00657CB6" w:rsidRPr="004E1EDE">
          <w:rPr>
            <w:rStyle w:val="Hyperlink"/>
            <w:rFonts w:ascii="Arial" w:hAnsi="Arial" w:cs="Arial"/>
            <w:noProof/>
          </w:rPr>
          <w:t>Table 3- Advantage and Limitation of technologies used in "Computer Vision for Document Image Analysis and Text Extraction" written by Benchekrou.</w:t>
        </w:r>
        <w:r w:rsidR="00657CB6">
          <w:rPr>
            <w:noProof/>
            <w:webHidden/>
          </w:rPr>
          <w:tab/>
        </w:r>
        <w:r w:rsidR="00657CB6">
          <w:rPr>
            <w:noProof/>
            <w:webHidden/>
          </w:rPr>
          <w:fldChar w:fldCharType="begin"/>
        </w:r>
        <w:r w:rsidR="00657CB6">
          <w:rPr>
            <w:noProof/>
            <w:webHidden/>
          </w:rPr>
          <w:instrText xml:space="preserve"> PAGEREF _Toc164597819 \h </w:instrText>
        </w:r>
        <w:r w:rsidR="00657CB6">
          <w:rPr>
            <w:noProof/>
            <w:webHidden/>
          </w:rPr>
        </w:r>
        <w:r w:rsidR="00657CB6">
          <w:rPr>
            <w:noProof/>
            <w:webHidden/>
          </w:rPr>
          <w:fldChar w:fldCharType="separate"/>
        </w:r>
        <w:r w:rsidR="00657CB6">
          <w:rPr>
            <w:noProof/>
            <w:webHidden/>
          </w:rPr>
          <w:t>12</w:t>
        </w:r>
        <w:r w:rsidR="00657CB6">
          <w:rPr>
            <w:noProof/>
            <w:webHidden/>
          </w:rPr>
          <w:fldChar w:fldCharType="end"/>
        </w:r>
      </w:hyperlink>
    </w:p>
    <w:p w14:paraId="6338E6E6" w14:textId="2D6E2AA7" w:rsidR="00657CB6" w:rsidRDefault="00000000" w:rsidP="00AE022E">
      <w:pPr>
        <w:pStyle w:val="TableofFigures"/>
        <w:tabs>
          <w:tab w:val="right" w:leader="dot" w:pos="9016"/>
        </w:tabs>
        <w:spacing w:line="276" w:lineRule="auto"/>
        <w:rPr>
          <w:rFonts w:eastAsiaTheme="minorEastAsia"/>
          <w:noProof/>
          <w:lang w:eastAsia="en-GB"/>
        </w:rPr>
      </w:pPr>
      <w:hyperlink w:anchor="_Toc164597820" w:history="1">
        <w:r w:rsidR="00657CB6" w:rsidRPr="004E1EDE">
          <w:rPr>
            <w:rStyle w:val="Hyperlink"/>
            <w:rFonts w:ascii="Arial" w:hAnsi="Arial" w:cs="Arial"/>
            <w:noProof/>
          </w:rPr>
          <w:t>Table 4 - Advantage and limitation of Flutter and React Native from "React Native vs Flutter, cross-platform mobile application frameworks" written by Wu.</w:t>
        </w:r>
        <w:r w:rsidR="00657CB6">
          <w:rPr>
            <w:noProof/>
            <w:webHidden/>
          </w:rPr>
          <w:tab/>
        </w:r>
        <w:r w:rsidR="00657CB6">
          <w:rPr>
            <w:noProof/>
            <w:webHidden/>
          </w:rPr>
          <w:fldChar w:fldCharType="begin"/>
        </w:r>
        <w:r w:rsidR="00657CB6">
          <w:rPr>
            <w:noProof/>
            <w:webHidden/>
          </w:rPr>
          <w:instrText xml:space="preserve"> PAGEREF _Toc164597820 \h </w:instrText>
        </w:r>
        <w:r w:rsidR="00657CB6">
          <w:rPr>
            <w:noProof/>
            <w:webHidden/>
          </w:rPr>
        </w:r>
        <w:r w:rsidR="00657CB6">
          <w:rPr>
            <w:noProof/>
            <w:webHidden/>
          </w:rPr>
          <w:fldChar w:fldCharType="separate"/>
        </w:r>
        <w:r w:rsidR="00657CB6">
          <w:rPr>
            <w:noProof/>
            <w:webHidden/>
          </w:rPr>
          <w:t>14</w:t>
        </w:r>
        <w:r w:rsidR="00657CB6">
          <w:rPr>
            <w:noProof/>
            <w:webHidden/>
          </w:rPr>
          <w:fldChar w:fldCharType="end"/>
        </w:r>
      </w:hyperlink>
    </w:p>
    <w:p w14:paraId="18FEEC95" w14:textId="1D049359" w:rsidR="00657CB6" w:rsidRDefault="00000000" w:rsidP="00AE022E">
      <w:pPr>
        <w:pStyle w:val="TableofFigures"/>
        <w:tabs>
          <w:tab w:val="right" w:leader="dot" w:pos="9016"/>
        </w:tabs>
        <w:spacing w:line="276" w:lineRule="auto"/>
        <w:rPr>
          <w:rFonts w:eastAsiaTheme="minorEastAsia"/>
          <w:noProof/>
          <w:lang w:eastAsia="en-GB"/>
        </w:rPr>
      </w:pPr>
      <w:hyperlink w:anchor="_Toc164597821" w:history="1">
        <w:r w:rsidR="00657CB6" w:rsidRPr="004E1EDE">
          <w:rPr>
            <w:rStyle w:val="Hyperlink"/>
            <w:noProof/>
          </w:rPr>
          <w:t>Table 5 - Receipt Section Detection Model accuracy result</w:t>
        </w:r>
        <w:r w:rsidR="00657CB6">
          <w:rPr>
            <w:noProof/>
            <w:webHidden/>
          </w:rPr>
          <w:tab/>
        </w:r>
        <w:r w:rsidR="00657CB6">
          <w:rPr>
            <w:noProof/>
            <w:webHidden/>
          </w:rPr>
          <w:fldChar w:fldCharType="begin"/>
        </w:r>
        <w:r w:rsidR="00657CB6">
          <w:rPr>
            <w:noProof/>
            <w:webHidden/>
          </w:rPr>
          <w:instrText xml:space="preserve"> PAGEREF _Toc164597821 \h </w:instrText>
        </w:r>
        <w:r w:rsidR="00657CB6">
          <w:rPr>
            <w:noProof/>
            <w:webHidden/>
          </w:rPr>
        </w:r>
        <w:r w:rsidR="00657CB6">
          <w:rPr>
            <w:noProof/>
            <w:webHidden/>
          </w:rPr>
          <w:fldChar w:fldCharType="separate"/>
        </w:r>
        <w:r w:rsidR="00657CB6">
          <w:rPr>
            <w:noProof/>
            <w:webHidden/>
          </w:rPr>
          <w:t>42</w:t>
        </w:r>
        <w:r w:rsidR="00657CB6">
          <w:rPr>
            <w:noProof/>
            <w:webHidden/>
          </w:rPr>
          <w:fldChar w:fldCharType="end"/>
        </w:r>
      </w:hyperlink>
    </w:p>
    <w:p w14:paraId="34DD081F" w14:textId="129F1B03" w:rsidR="00AE022E" w:rsidRDefault="00657CB6" w:rsidP="00AE022E">
      <w:pPr>
        <w:pStyle w:val="Heading1"/>
        <w:spacing w:line="276" w:lineRule="auto"/>
      </w:pPr>
      <w:r>
        <w:fldChar w:fldCharType="end"/>
      </w:r>
    </w:p>
    <w:p w14:paraId="1D5A2DFF" w14:textId="77777777" w:rsidR="00AE022E" w:rsidRDefault="00AE022E" w:rsidP="00AE022E"/>
    <w:p w14:paraId="405A9E4A" w14:textId="77777777" w:rsidR="00AE022E" w:rsidRPr="00AE022E" w:rsidRDefault="00AE022E" w:rsidP="00AE022E"/>
    <w:p w14:paraId="4BABC063" w14:textId="77777777" w:rsidR="00657CB6" w:rsidRDefault="00657CB6" w:rsidP="00122819">
      <w:pPr>
        <w:pStyle w:val="TableofFigures"/>
        <w:tabs>
          <w:tab w:val="right" w:leader="dot" w:pos="9016"/>
        </w:tabs>
        <w:spacing w:line="360" w:lineRule="auto"/>
        <w:rPr>
          <w:rFonts w:eastAsiaTheme="minorEastAsia"/>
          <w:noProof/>
          <w:lang w:eastAsia="en-GB"/>
        </w:rPr>
      </w:pPr>
      <w:r>
        <w:fldChar w:fldCharType="begin"/>
      </w:r>
      <w:r>
        <w:instrText xml:space="preserve"> TOC \h \z \c "Table" </w:instrText>
      </w:r>
      <w:r>
        <w:fldChar w:fldCharType="separate"/>
      </w:r>
      <w:hyperlink w:anchor="_Toc164597817" w:history="1">
        <w:r w:rsidRPr="004E1EDE">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Pr>
            <w:noProof/>
            <w:webHidden/>
          </w:rPr>
          <w:tab/>
        </w:r>
        <w:r>
          <w:rPr>
            <w:noProof/>
            <w:webHidden/>
          </w:rPr>
          <w:fldChar w:fldCharType="begin"/>
        </w:r>
        <w:r>
          <w:rPr>
            <w:noProof/>
            <w:webHidden/>
          </w:rPr>
          <w:instrText xml:space="preserve"> PAGEREF _Toc164597817 \h </w:instrText>
        </w:r>
        <w:r>
          <w:rPr>
            <w:noProof/>
            <w:webHidden/>
          </w:rPr>
        </w:r>
        <w:r>
          <w:rPr>
            <w:noProof/>
            <w:webHidden/>
          </w:rPr>
          <w:fldChar w:fldCharType="separate"/>
        </w:r>
        <w:r>
          <w:rPr>
            <w:noProof/>
            <w:webHidden/>
          </w:rPr>
          <w:t>8</w:t>
        </w:r>
        <w:r>
          <w:rPr>
            <w:noProof/>
            <w:webHidden/>
          </w:rPr>
          <w:fldChar w:fldCharType="end"/>
        </w:r>
      </w:hyperlink>
    </w:p>
    <w:p w14:paraId="17006CE2"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18" w:history="1">
        <w:r w:rsidR="00657CB6" w:rsidRPr="004E1EDE">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657CB6">
          <w:rPr>
            <w:noProof/>
            <w:webHidden/>
          </w:rPr>
          <w:tab/>
        </w:r>
        <w:r w:rsidR="00657CB6">
          <w:rPr>
            <w:noProof/>
            <w:webHidden/>
          </w:rPr>
          <w:fldChar w:fldCharType="begin"/>
        </w:r>
        <w:r w:rsidR="00657CB6">
          <w:rPr>
            <w:noProof/>
            <w:webHidden/>
          </w:rPr>
          <w:instrText xml:space="preserve"> PAGEREF _Toc164597818 \h </w:instrText>
        </w:r>
        <w:r w:rsidR="00657CB6">
          <w:rPr>
            <w:noProof/>
            <w:webHidden/>
          </w:rPr>
        </w:r>
        <w:r w:rsidR="00657CB6">
          <w:rPr>
            <w:noProof/>
            <w:webHidden/>
          </w:rPr>
          <w:fldChar w:fldCharType="separate"/>
        </w:r>
        <w:r w:rsidR="00657CB6">
          <w:rPr>
            <w:noProof/>
            <w:webHidden/>
          </w:rPr>
          <w:t>11</w:t>
        </w:r>
        <w:r w:rsidR="00657CB6">
          <w:rPr>
            <w:noProof/>
            <w:webHidden/>
          </w:rPr>
          <w:fldChar w:fldCharType="end"/>
        </w:r>
      </w:hyperlink>
    </w:p>
    <w:p w14:paraId="065DE88E"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19" w:history="1">
        <w:r w:rsidR="00657CB6" w:rsidRPr="004E1EDE">
          <w:rPr>
            <w:rStyle w:val="Hyperlink"/>
            <w:rFonts w:ascii="Arial" w:hAnsi="Arial" w:cs="Arial"/>
            <w:noProof/>
          </w:rPr>
          <w:t>Table 3- Advantage and Limitation of technologies used in "Computer Vision for Document Image Analysis and Text Extraction" written by Benchekrou.</w:t>
        </w:r>
        <w:r w:rsidR="00657CB6">
          <w:rPr>
            <w:noProof/>
            <w:webHidden/>
          </w:rPr>
          <w:tab/>
        </w:r>
        <w:r w:rsidR="00657CB6">
          <w:rPr>
            <w:noProof/>
            <w:webHidden/>
          </w:rPr>
          <w:fldChar w:fldCharType="begin"/>
        </w:r>
        <w:r w:rsidR="00657CB6">
          <w:rPr>
            <w:noProof/>
            <w:webHidden/>
          </w:rPr>
          <w:instrText xml:space="preserve"> PAGEREF _Toc164597819 \h </w:instrText>
        </w:r>
        <w:r w:rsidR="00657CB6">
          <w:rPr>
            <w:noProof/>
            <w:webHidden/>
          </w:rPr>
        </w:r>
        <w:r w:rsidR="00657CB6">
          <w:rPr>
            <w:noProof/>
            <w:webHidden/>
          </w:rPr>
          <w:fldChar w:fldCharType="separate"/>
        </w:r>
        <w:r w:rsidR="00657CB6">
          <w:rPr>
            <w:noProof/>
            <w:webHidden/>
          </w:rPr>
          <w:t>12</w:t>
        </w:r>
        <w:r w:rsidR="00657CB6">
          <w:rPr>
            <w:noProof/>
            <w:webHidden/>
          </w:rPr>
          <w:fldChar w:fldCharType="end"/>
        </w:r>
      </w:hyperlink>
    </w:p>
    <w:p w14:paraId="5BAF49E1"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20" w:history="1">
        <w:r w:rsidR="00657CB6" w:rsidRPr="004E1EDE">
          <w:rPr>
            <w:rStyle w:val="Hyperlink"/>
            <w:rFonts w:ascii="Arial" w:hAnsi="Arial" w:cs="Arial"/>
            <w:noProof/>
          </w:rPr>
          <w:t>Table 4 - Advantage and limitation of Flutter and React Native from "React Native vs Flutter, cross-platform mobile application frameworks" written by Wu.</w:t>
        </w:r>
        <w:r w:rsidR="00657CB6">
          <w:rPr>
            <w:noProof/>
            <w:webHidden/>
          </w:rPr>
          <w:tab/>
        </w:r>
        <w:r w:rsidR="00657CB6">
          <w:rPr>
            <w:noProof/>
            <w:webHidden/>
          </w:rPr>
          <w:fldChar w:fldCharType="begin"/>
        </w:r>
        <w:r w:rsidR="00657CB6">
          <w:rPr>
            <w:noProof/>
            <w:webHidden/>
          </w:rPr>
          <w:instrText xml:space="preserve"> PAGEREF _Toc164597820 \h </w:instrText>
        </w:r>
        <w:r w:rsidR="00657CB6">
          <w:rPr>
            <w:noProof/>
            <w:webHidden/>
          </w:rPr>
        </w:r>
        <w:r w:rsidR="00657CB6">
          <w:rPr>
            <w:noProof/>
            <w:webHidden/>
          </w:rPr>
          <w:fldChar w:fldCharType="separate"/>
        </w:r>
        <w:r w:rsidR="00657CB6">
          <w:rPr>
            <w:noProof/>
            <w:webHidden/>
          </w:rPr>
          <w:t>14</w:t>
        </w:r>
        <w:r w:rsidR="00657CB6">
          <w:rPr>
            <w:noProof/>
            <w:webHidden/>
          </w:rPr>
          <w:fldChar w:fldCharType="end"/>
        </w:r>
      </w:hyperlink>
    </w:p>
    <w:p w14:paraId="6EB222B7"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21" w:history="1">
        <w:r w:rsidR="00657CB6" w:rsidRPr="004E1EDE">
          <w:rPr>
            <w:rStyle w:val="Hyperlink"/>
            <w:noProof/>
          </w:rPr>
          <w:t>Table 5 - Receipt Section Detection Model accuracy result</w:t>
        </w:r>
        <w:r w:rsidR="00657CB6">
          <w:rPr>
            <w:noProof/>
            <w:webHidden/>
          </w:rPr>
          <w:tab/>
        </w:r>
        <w:r w:rsidR="00657CB6">
          <w:rPr>
            <w:noProof/>
            <w:webHidden/>
          </w:rPr>
          <w:fldChar w:fldCharType="begin"/>
        </w:r>
        <w:r w:rsidR="00657CB6">
          <w:rPr>
            <w:noProof/>
            <w:webHidden/>
          </w:rPr>
          <w:instrText xml:space="preserve"> PAGEREF _Toc164597821 \h </w:instrText>
        </w:r>
        <w:r w:rsidR="00657CB6">
          <w:rPr>
            <w:noProof/>
            <w:webHidden/>
          </w:rPr>
        </w:r>
        <w:r w:rsidR="00657CB6">
          <w:rPr>
            <w:noProof/>
            <w:webHidden/>
          </w:rPr>
          <w:fldChar w:fldCharType="separate"/>
        </w:r>
        <w:r w:rsidR="00657CB6">
          <w:rPr>
            <w:noProof/>
            <w:webHidden/>
          </w:rPr>
          <w:t>42</w:t>
        </w:r>
        <w:r w:rsidR="00657CB6">
          <w:rPr>
            <w:noProof/>
            <w:webHidden/>
          </w:rPr>
          <w:fldChar w:fldCharType="end"/>
        </w:r>
      </w:hyperlink>
    </w:p>
    <w:p w14:paraId="347FAA3C" w14:textId="1C7D87BB" w:rsidR="2216CC2A" w:rsidRDefault="2216CC2A" w:rsidP="2216CC2A">
      <w:pPr>
        <w:pStyle w:val="Heading1"/>
      </w:pPr>
    </w:p>
    <w:p w14:paraId="6574336A" w14:textId="78E5C191" w:rsidR="2216CC2A" w:rsidRDefault="2216CC2A" w:rsidP="2216CC2A">
      <w:pPr>
        <w:pStyle w:val="Heading1"/>
      </w:pPr>
    </w:p>
    <w:p w14:paraId="3FE3B2E0" w14:textId="7805353D" w:rsidR="2216CC2A" w:rsidRDefault="2216CC2A" w:rsidP="2216CC2A">
      <w:pPr>
        <w:pStyle w:val="Heading1"/>
      </w:pPr>
    </w:p>
    <w:p w14:paraId="6E7EE053" w14:textId="1B8A0CB3" w:rsidR="2216CC2A" w:rsidRDefault="2216CC2A" w:rsidP="2216CC2A">
      <w:pPr>
        <w:pStyle w:val="Heading1"/>
      </w:pPr>
    </w:p>
    <w:p w14:paraId="7797EE42" w14:textId="5C4C489D" w:rsidR="2216CC2A" w:rsidRDefault="2216CC2A" w:rsidP="2216CC2A">
      <w:pPr>
        <w:pStyle w:val="Heading1"/>
      </w:pPr>
    </w:p>
    <w:p w14:paraId="74CBBA0C" w14:textId="0C3E84ED" w:rsidR="2216CC2A" w:rsidRDefault="2216CC2A" w:rsidP="2216CC2A">
      <w:pPr>
        <w:pStyle w:val="Heading1"/>
      </w:pPr>
    </w:p>
    <w:p w14:paraId="05604DB2" w14:textId="74F67225" w:rsidR="2216CC2A" w:rsidRDefault="2216CC2A" w:rsidP="2216CC2A">
      <w:pPr>
        <w:pStyle w:val="Heading1"/>
      </w:pPr>
    </w:p>
    <w:p w14:paraId="57D4C661" w14:textId="294AB498" w:rsidR="2216CC2A" w:rsidRDefault="2216CC2A" w:rsidP="2216CC2A">
      <w:pPr>
        <w:pStyle w:val="Heading1"/>
      </w:pPr>
    </w:p>
    <w:p w14:paraId="203206FD" w14:textId="29437CA6" w:rsidR="2216CC2A" w:rsidRDefault="2216CC2A" w:rsidP="2216CC2A">
      <w:pPr>
        <w:pStyle w:val="Heading1"/>
      </w:pPr>
    </w:p>
    <w:p w14:paraId="4D8CDFE3" w14:textId="1400F570" w:rsidR="2216CC2A" w:rsidRDefault="2216CC2A" w:rsidP="2216CC2A">
      <w:pPr>
        <w:pStyle w:val="Heading1"/>
      </w:pPr>
    </w:p>
    <w:p w14:paraId="0E25938D" w14:textId="1DE0F6DC" w:rsidR="2216CC2A" w:rsidRDefault="2216CC2A" w:rsidP="2216CC2A">
      <w:pPr>
        <w:pStyle w:val="Heading1"/>
      </w:pPr>
    </w:p>
    <w:p w14:paraId="2A91198C" w14:textId="3AC2DA3A" w:rsidR="2216CC2A" w:rsidRDefault="2216CC2A" w:rsidP="2216CC2A">
      <w:pPr>
        <w:pStyle w:val="Heading1"/>
      </w:pPr>
    </w:p>
    <w:p w14:paraId="6FC54A32" w14:textId="1FF10C0F" w:rsidR="2582F252" w:rsidRDefault="2582F252" w:rsidP="2582F252">
      <w:pPr>
        <w:pStyle w:val="Heading1"/>
      </w:pPr>
    </w:p>
    <w:p w14:paraId="03ECCD7C" w14:textId="1A73B7F7" w:rsidR="00CE28E3" w:rsidRDefault="00657CB6" w:rsidP="007702D5">
      <w:pPr>
        <w:pStyle w:val="Heading1"/>
        <w:numPr>
          <w:ilvl w:val="0"/>
          <w:numId w:val="13"/>
        </w:numPr>
        <w:spacing w:line="276" w:lineRule="auto"/>
      </w:pPr>
      <w:r>
        <w:fldChar w:fldCharType="end"/>
      </w:r>
      <w:bookmarkStart w:id="1" w:name="_Toc164859550"/>
      <w:r w:rsidR="00FB4440" w:rsidRPr="00A15A8E">
        <w:t>Abstract</w:t>
      </w:r>
      <w:bookmarkEnd w:id="1"/>
    </w:p>
    <w:p w14:paraId="52651021" w14:textId="3A47AEDA" w:rsidR="005962BC" w:rsidRDefault="005962BC" w:rsidP="005962BC"/>
    <w:p w14:paraId="3294FAF7" w14:textId="2345A852" w:rsidR="0098553C" w:rsidRPr="005962BC" w:rsidRDefault="009E531B" w:rsidP="00AC17D9">
      <w:pPr>
        <w:spacing w:line="360" w:lineRule="auto"/>
      </w:pPr>
      <w:r>
        <w:t xml:space="preserve">This project </w:t>
      </w:r>
      <w:r w:rsidR="00BB491D">
        <w:t xml:space="preserve">focus on the </w:t>
      </w:r>
      <w:r w:rsidR="00045B55">
        <w:t>error-prone and time-consuming process of manu</w:t>
      </w:r>
      <w:r w:rsidR="004A7018">
        <w:t xml:space="preserve">al </w:t>
      </w:r>
      <w:r w:rsidR="0098553C">
        <w:t>receipt logging and management</w:t>
      </w:r>
      <w:r w:rsidR="00CF65DD">
        <w:t xml:space="preserve"> within company or </w:t>
      </w:r>
      <w:r w:rsidR="00EA679B">
        <w:t>personal accounting management.</w:t>
      </w:r>
      <w:r w:rsidR="00A414AF">
        <w:t xml:space="preserve"> It </w:t>
      </w:r>
      <w:r w:rsidR="008345CA">
        <w:t>identifies</w:t>
      </w:r>
      <w:r w:rsidR="007A6603">
        <w:t xml:space="preserve"> the problem </w:t>
      </w:r>
      <w:r w:rsidR="004A7E16">
        <w:t xml:space="preserve">to solve as the </w:t>
      </w:r>
      <w:r w:rsidR="00FA302C">
        <w:t xml:space="preserve">need to </w:t>
      </w:r>
      <w:r w:rsidR="008345CA">
        <w:t>assist</w:t>
      </w:r>
      <w:r w:rsidR="003260BD">
        <w:t xml:space="preserve"> and simplify the </w:t>
      </w:r>
      <w:r w:rsidR="008B6FAC">
        <w:t>logging</w:t>
      </w:r>
      <w:r w:rsidR="009C3F90">
        <w:t xml:space="preserve"> and organization of receipt data</w:t>
      </w:r>
      <w:r w:rsidR="00103450">
        <w:t xml:space="preserve"> to enhance efficiently </w:t>
      </w:r>
      <w:r w:rsidR="008345CA">
        <w:t>in financing process.</w:t>
      </w:r>
      <w:r w:rsidR="00474061">
        <w:t xml:space="preserve"> </w:t>
      </w:r>
      <w:r w:rsidR="009C1779">
        <w:t xml:space="preserve">To solve </w:t>
      </w:r>
      <w:r w:rsidR="00E9300C">
        <w:t xml:space="preserve">this </w:t>
      </w:r>
      <w:r w:rsidR="00E9300C">
        <w:lastRenderedPageBreak/>
        <w:t xml:space="preserve">problem </w:t>
      </w:r>
      <w:r w:rsidR="004A1F99">
        <w:t>a</w:t>
      </w:r>
      <w:r w:rsidR="00E9300C">
        <w:t xml:space="preserve"> </w:t>
      </w:r>
      <w:r w:rsidR="008875CF">
        <w:t>m</w:t>
      </w:r>
      <w:r w:rsidR="00986FCF">
        <w:t xml:space="preserve">obile </w:t>
      </w:r>
      <w:r w:rsidR="008875CF">
        <w:t>a</w:t>
      </w:r>
      <w:r w:rsidR="00986FCF">
        <w:t>pplication</w:t>
      </w:r>
      <w:r w:rsidR="008875CF">
        <w:t xml:space="preserve"> working with a server was </w:t>
      </w:r>
      <w:r w:rsidR="00576DE1">
        <w:t xml:space="preserve">developed, using in the server advance </w:t>
      </w:r>
      <w:r w:rsidR="003408BE">
        <w:t xml:space="preserve">model </w:t>
      </w:r>
      <w:r w:rsidR="00303206">
        <w:t xml:space="preserve">and Optical Character Recognition </w:t>
      </w:r>
      <w:r w:rsidR="00B72D27">
        <w:t xml:space="preserve">(OCR) technologies </w:t>
      </w:r>
      <w:r w:rsidR="004B67A1">
        <w:t>to accurately extract</w:t>
      </w:r>
      <w:r w:rsidR="00212894">
        <w:t xml:space="preserve"> and categorize </w:t>
      </w:r>
      <w:r w:rsidR="005A4643">
        <w:t xml:space="preserve">information from </w:t>
      </w:r>
      <w:r w:rsidR="00041612">
        <w:t>digitalized receipts.</w:t>
      </w:r>
      <w:r w:rsidR="002E589E">
        <w:t xml:space="preserve"> </w:t>
      </w:r>
      <w:r w:rsidR="00C27A0E">
        <w:t>Th</w:t>
      </w:r>
      <w:r w:rsidR="002E589E">
        <w:t>e application, design</w:t>
      </w:r>
      <w:r w:rsidR="00205611">
        <w:t xml:space="preserve">ed using Flutter </w:t>
      </w:r>
      <w:r w:rsidR="00670EE9">
        <w:t>framework,</w:t>
      </w:r>
      <w:r w:rsidR="006B71F4">
        <w:t xml:space="preserve"> allow the user to upload </w:t>
      </w:r>
      <w:r w:rsidR="00BB7256">
        <w:t xml:space="preserve">receipts </w:t>
      </w:r>
      <w:r w:rsidR="00421147">
        <w:t xml:space="preserve">pictures </w:t>
      </w:r>
      <w:r w:rsidR="004A1F99">
        <w:t>which are process in the server</w:t>
      </w:r>
      <w:r w:rsidR="00986FCF">
        <w:t xml:space="preserve"> </w:t>
      </w:r>
      <w:r w:rsidR="001D0C8F">
        <w:t>to extract the information in</w:t>
      </w:r>
      <w:r w:rsidR="00DF19B8">
        <w:t xml:space="preserve"> this </w:t>
      </w:r>
      <w:r w:rsidR="00D76955">
        <w:t>order</w:t>
      </w:r>
      <w:r w:rsidR="00577D14">
        <w:t>,</w:t>
      </w:r>
      <w:r w:rsidR="00C27A0E">
        <w:t xml:space="preserve"> </w:t>
      </w:r>
      <w:r w:rsidR="00A65AED">
        <w:t xml:space="preserve">using </w:t>
      </w:r>
      <w:r w:rsidR="00C27A0E">
        <w:t xml:space="preserve">a </w:t>
      </w:r>
      <w:r w:rsidR="001D0C8F">
        <w:t>yolo model</w:t>
      </w:r>
      <w:r w:rsidR="00AA1627">
        <w:t xml:space="preserve"> for image </w:t>
      </w:r>
      <w:r w:rsidR="00475400">
        <w:t xml:space="preserve">section </w:t>
      </w:r>
      <w:r w:rsidR="007F49E0">
        <w:t>identification/</w:t>
      </w:r>
      <w:r w:rsidR="00DC4D8B">
        <w:t>extraction</w:t>
      </w:r>
      <w:r w:rsidR="009740A8">
        <w:t xml:space="preserve">, </w:t>
      </w:r>
      <w:r w:rsidR="00F77854">
        <w:t>Tesseract OCR for the text extraction</w:t>
      </w:r>
      <w:r w:rsidR="009F7D94">
        <w:t xml:space="preserve"> and </w:t>
      </w:r>
      <w:r w:rsidR="00722255">
        <w:t>Chatgpt llm for formation and classification of the data.</w:t>
      </w:r>
      <w:r w:rsidR="00577D14">
        <w:t xml:space="preserve"> The system was evaluated by </w:t>
      </w:r>
      <w:r w:rsidR="00D76955">
        <w:t xml:space="preserve">its </w:t>
      </w:r>
      <w:r w:rsidR="00471323">
        <w:t xml:space="preserve">capacity </w:t>
      </w:r>
      <w:r w:rsidR="007B65AA">
        <w:t>accurately extract the section</w:t>
      </w:r>
      <w:r w:rsidR="008761C4">
        <w:t xml:space="preserve"> </w:t>
      </w:r>
      <w:r w:rsidR="007B65AA">
        <w:t>of receipt</w:t>
      </w:r>
      <w:r w:rsidR="008761C4">
        <w:t>s</w:t>
      </w:r>
      <w:r w:rsidR="007B65AA">
        <w:t xml:space="preserve"> to ensure </w:t>
      </w:r>
      <w:r w:rsidR="008761C4">
        <w:t>accura</w:t>
      </w:r>
      <w:r w:rsidR="005F3F6C">
        <w:t xml:space="preserve">cy of </w:t>
      </w:r>
      <w:r w:rsidR="00C328F8">
        <w:t>the following text extraction.</w:t>
      </w:r>
      <w:r w:rsidR="002966D2">
        <w:t xml:space="preserve"> M</w:t>
      </w:r>
      <w:r w:rsidR="002C49E8">
        <w:t xml:space="preserve">oreover, the key feature and component from the server and application </w:t>
      </w:r>
      <w:r w:rsidR="00EB096E">
        <w:t>are tested to ensure the</w:t>
      </w:r>
      <w:r w:rsidR="002C6A3E">
        <w:t>ir well behavior.</w:t>
      </w:r>
      <w:r w:rsidR="001F1901">
        <w:t xml:space="preserve"> The </w:t>
      </w:r>
      <w:r w:rsidR="006765DE">
        <w:t>analysis</w:t>
      </w:r>
      <w:r w:rsidR="001F1901">
        <w:t xml:space="preserve"> showed that the </w:t>
      </w:r>
      <w:r w:rsidR="006B17EA">
        <w:t xml:space="preserve">system </w:t>
      </w:r>
      <w:r w:rsidR="006765DE">
        <w:t xml:space="preserve">considerately </w:t>
      </w:r>
      <w:r w:rsidR="00B454DA">
        <w:t>reduces</w:t>
      </w:r>
      <w:r w:rsidR="006765DE">
        <w:t xml:space="preserve"> the effort of lo</w:t>
      </w:r>
      <w:r w:rsidR="00F43B1D">
        <w:t>gging of receipt data</w:t>
      </w:r>
      <w:r w:rsidR="00B454DA">
        <w:t xml:space="preserve"> while marking a significant improvement over traditional manual extraction method.</w:t>
      </w:r>
    </w:p>
    <w:p w14:paraId="2FC636CB" w14:textId="3E57486F" w:rsidR="00BB6449" w:rsidRPr="00A15A8E" w:rsidRDefault="00734639" w:rsidP="00AC17D9">
      <w:pPr>
        <w:pStyle w:val="Heading1"/>
        <w:spacing w:line="360" w:lineRule="auto"/>
        <w:rPr>
          <w:rFonts w:ascii="Arial" w:hAnsi="Arial" w:cs="Arial"/>
        </w:rPr>
      </w:pPr>
      <w:bookmarkStart w:id="2" w:name="_Toc164859551"/>
      <w:r>
        <w:rPr>
          <w:rFonts w:ascii="Arial" w:hAnsi="Arial" w:cs="Arial"/>
        </w:rPr>
        <w:t xml:space="preserve">2 </w:t>
      </w:r>
      <w:r w:rsidR="00FB4440" w:rsidRPr="00A15A8E">
        <w:rPr>
          <w:rFonts w:ascii="Arial" w:hAnsi="Arial" w:cs="Arial"/>
        </w:rPr>
        <w:t>Introduction</w:t>
      </w:r>
      <w:bookmarkEnd w:id="2"/>
    </w:p>
    <w:p w14:paraId="42A071B7" w14:textId="2D6CB48D" w:rsidR="00BB6449" w:rsidRPr="00A15A8E" w:rsidRDefault="00734639" w:rsidP="00AC17D9">
      <w:pPr>
        <w:pStyle w:val="Heading2"/>
        <w:spacing w:line="360" w:lineRule="auto"/>
        <w:rPr>
          <w:rFonts w:ascii="Arial" w:hAnsi="Arial" w:cs="Arial"/>
        </w:rPr>
      </w:pPr>
      <w:bookmarkStart w:id="3" w:name="_Toc164859552"/>
      <w:r>
        <w:rPr>
          <w:rFonts w:ascii="Arial" w:hAnsi="Arial" w:cs="Arial"/>
        </w:rPr>
        <w:t xml:space="preserve">2.1 </w:t>
      </w:r>
      <w:r w:rsidR="00BB6449" w:rsidRPr="00A15A8E">
        <w:rPr>
          <w:rFonts w:ascii="Arial" w:hAnsi="Arial" w:cs="Arial"/>
        </w:rPr>
        <w:t>Problem statement</w:t>
      </w:r>
      <w:bookmarkEnd w:id="3"/>
    </w:p>
    <w:p w14:paraId="6D2830E3" w14:textId="209D16F1" w:rsidR="002F69EA" w:rsidRPr="004567EE" w:rsidRDefault="002F69EA" w:rsidP="00AC17D9">
      <w:pPr>
        <w:spacing w:line="360" w:lineRule="auto"/>
        <w:rPr>
          <w:rFonts w:ascii="Arial" w:hAnsi="Arial" w:cs="Arial"/>
          <w:strike/>
        </w:rPr>
      </w:pPr>
      <w:r w:rsidRPr="004567EE">
        <w:rPr>
          <w:rFonts w:ascii="Arial" w:hAnsi="Arial" w:cs="Arial"/>
          <w:strike/>
        </w:rPr>
        <w:t xml:space="preserve">This project of ‘smart receipt management and Extraction’ </w:t>
      </w:r>
      <w:r w:rsidR="00ED422E" w:rsidRPr="004567EE">
        <w:rPr>
          <w:rFonts w:ascii="Arial" w:hAnsi="Arial" w:cs="Arial"/>
          <w:strike/>
        </w:rPr>
        <w:t>aims</w:t>
      </w:r>
      <w:r w:rsidRPr="004567EE">
        <w:rPr>
          <w:rFonts w:ascii="Arial" w:hAnsi="Arial" w:cs="Arial"/>
          <w:strike/>
        </w:rPr>
        <w:t xml:space="preserve"> to enhance the efficiency of company accounting </w:t>
      </w:r>
      <w:r w:rsidR="1FC8D76E" w:rsidRPr="004567EE">
        <w:rPr>
          <w:rFonts w:ascii="Arial" w:hAnsi="Arial" w:cs="Arial"/>
          <w:strike/>
        </w:rPr>
        <w:t>processing</w:t>
      </w:r>
      <w:r w:rsidRPr="004567EE">
        <w:rPr>
          <w:rFonts w:ascii="Arial" w:hAnsi="Arial" w:cs="Arial"/>
          <w:strike/>
        </w:rPr>
        <w:t xml:space="preserve">, which </w:t>
      </w:r>
      <w:r w:rsidR="00BA230E" w:rsidRPr="004567EE">
        <w:rPr>
          <w:rFonts w:ascii="Arial" w:hAnsi="Arial" w:cs="Arial"/>
          <w:strike/>
        </w:rPr>
        <w:t xml:space="preserve">“plays a significant role in the effective management process” </w:t>
      </w:r>
      <w:r w:rsidR="00BA230E" w:rsidRPr="004567EE">
        <w:rPr>
          <w:rFonts w:ascii="Arial" w:hAnsi="Arial" w:cs="Arial"/>
          <w:strike/>
        </w:rPr>
        <w:fldChar w:fldCharType="begin"/>
      </w:r>
      <w:r w:rsidR="002712D3" w:rsidRPr="004567EE">
        <w:rPr>
          <w:rFonts w:ascii="Arial" w:hAnsi="Arial" w:cs="Arial"/>
          <w:strike/>
        </w:rPr>
        <w:instrText xml:space="preserve"> ADDIN ZOTERO_ITEM CSL_CITATION {"citationID":"ib0WogCv","properties":{"formattedCitation":"(Alabdullah, 2019)","plainCitation":"(Alabdullah, 2019)","noteIndex":0},"citationItems":[{"id":"Zhv4o45d/SDJEweWX","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rsidRPr="004567EE">
        <w:rPr>
          <w:rFonts w:ascii="Arial" w:hAnsi="Arial" w:cs="Arial"/>
          <w:strike/>
        </w:rPr>
        <w:fldChar w:fldCharType="separate"/>
      </w:r>
      <w:r w:rsidR="00BA230E" w:rsidRPr="004567EE">
        <w:rPr>
          <w:rFonts w:ascii="Arial" w:hAnsi="Arial" w:cs="Arial"/>
          <w:strike/>
        </w:rPr>
        <w:t>(</w:t>
      </w:r>
      <w:bookmarkStart w:id="4" w:name="_Int_YeAHtIX3"/>
      <w:r w:rsidR="00BA230E" w:rsidRPr="004567EE">
        <w:rPr>
          <w:rFonts w:ascii="Arial" w:hAnsi="Arial" w:cs="Arial"/>
          <w:strike/>
        </w:rPr>
        <w:t>Alabdullah</w:t>
      </w:r>
      <w:bookmarkEnd w:id="4"/>
      <w:r w:rsidR="00BA230E" w:rsidRPr="004567EE">
        <w:rPr>
          <w:rFonts w:ascii="Arial" w:hAnsi="Arial" w:cs="Arial"/>
          <w:strike/>
        </w:rPr>
        <w:t>, 2019)</w:t>
      </w:r>
      <w:r w:rsidR="00BA230E" w:rsidRPr="004567EE">
        <w:rPr>
          <w:rFonts w:ascii="Arial" w:hAnsi="Arial" w:cs="Arial"/>
          <w:strike/>
        </w:rPr>
        <w:fldChar w:fldCharType="end"/>
      </w:r>
      <w:r w:rsidRPr="004567EE">
        <w:rPr>
          <w:rFonts w:ascii="Arial" w:hAnsi="Arial" w:cs="Arial"/>
          <w:strike/>
        </w:rPr>
        <w:t>.</w:t>
      </w:r>
      <w:r w:rsidR="00123A6D" w:rsidRPr="004567EE">
        <w:rPr>
          <w:rFonts w:ascii="Arial" w:hAnsi="Arial" w:cs="Arial"/>
          <w:strike/>
        </w:rPr>
        <w:t xml:space="preserve"> </w:t>
      </w:r>
      <w:r w:rsidR="00AE1399" w:rsidRPr="004567EE">
        <w:rPr>
          <w:rFonts w:ascii="Arial" w:hAnsi="Arial" w:cs="Arial"/>
          <w:strike/>
        </w:rPr>
        <w:t xml:space="preserve">A big part of this accounting process </w:t>
      </w:r>
      <w:r w:rsidR="000E5717" w:rsidRPr="004567EE">
        <w:rPr>
          <w:rFonts w:ascii="Arial" w:hAnsi="Arial" w:cs="Arial"/>
          <w:strike/>
        </w:rPr>
        <w:t>consists</w:t>
      </w:r>
      <w:r w:rsidR="00AE1399" w:rsidRPr="004567EE">
        <w:rPr>
          <w:rFonts w:ascii="Arial" w:hAnsi="Arial" w:cs="Arial"/>
          <w:strike/>
        </w:rPr>
        <w:t xml:space="preserve"> of</w:t>
      </w:r>
      <w:r w:rsidR="66748B60" w:rsidRPr="004567EE">
        <w:rPr>
          <w:rFonts w:ascii="Arial" w:hAnsi="Arial" w:cs="Arial"/>
          <w:strike/>
        </w:rPr>
        <w:t xml:space="preserve"> recording</w:t>
      </w:r>
      <w:r w:rsidR="004B1BF9" w:rsidRPr="004567EE">
        <w:rPr>
          <w:rFonts w:ascii="Arial" w:hAnsi="Arial" w:cs="Arial"/>
          <w:strike/>
        </w:rPr>
        <w:t xml:space="preserve"> varied expenses </w:t>
      </w:r>
      <w:r w:rsidR="00AE580B" w:rsidRPr="004567EE">
        <w:rPr>
          <w:rFonts w:ascii="Arial" w:hAnsi="Arial" w:cs="Arial"/>
          <w:strike/>
        </w:rPr>
        <w:t>and</w:t>
      </w:r>
      <w:r w:rsidR="1979AEB3" w:rsidRPr="004567EE">
        <w:rPr>
          <w:rFonts w:ascii="Arial" w:hAnsi="Arial" w:cs="Arial"/>
          <w:strike/>
        </w:rPr>
        <w:t>,</w:t>
      </w:r>
      <w:r w:rsidR="00AE580B" w:rsidRPr="004567EE">
        <w:rPr>
          <w:rFonts w:ascii="Arial" w:hAnsi="Arial" w:cs="Arial"/>
          <w:strike/>
        </w:rPr>
        <w:t xml:space="preserve"> for numerous </w:t>
      </w:r>
      <w:r w:rsidR="6B193899" w:rsidRPr="004567EE">
        <w:rPr>
          <w:rFonts w:ascii="Arial" w:hAnsi="Arial" w:cs="Arial"/>
          <w:strike/>
        </w:rPr>
        <w:t>reasons</w:t>
      </w:r>
      <w:r w:rsidR="1761D14C" w:rsidRPr="004567EE">
        <w:rPr>
          <w:rFonts w:ascii="Arial" w:hAnsi="Arial" w:cs="Arial"/>
          <w:strike/>
        </w:rPr>
        <w:t>,</w:t>
      </w:r>
      <w:r w:rsidR="00AE580B" w:rsidRPr="004567EE">
        <w:rPr>
          <w:rFonts w:ascii="Arial" w:hAnsi="Arial" w:cs="Arial"/>
          <w:strike/>
        </w:rPr>
        <w:t xml:space="preserve"> has </w:t>
      </w:r>
      <w:r w:rsidR="25165C5E" w:rsidRPr="004567EE">
        <w:rPr>
          <w:rFonts w:ascii="Arial" w:hAnsi="Arial" w:cs="Arial"/>
          <w:strike/>
        </w:rPr>
        <w:t>always been</w:t>
      </w:r>
      <w:r w:rsidR="00AE580B" w:rsidRPr="004567EE">
        <w:rPr>
          <w:rFonts w:ascii="Arial" w:hAnsi="Arial" w:cs="Arial"/>
          <w:strike/>
        </w:rPr>
        <w:t xml:space="preserve"> a manual </w:t>
      </w:r>
      <w:r w:rsidR="007C65E0" w:rsidRPr="004567EE">
        <w:rPr>
          <w:rFonts w:ascii="Arial" w:hAnsi="Arial" w:cs="Arial"/>
          <w:strike/>
        </w:rPr>
        <w:t>process.</w:t>
      </w:r>
      <w:r w:rsidR="000E5717" w:rsidRPr="004567EE">
        <w:rPr>
          <w:rFonts w:ascii="Arial" w:hAnsi="Arial" w:cs="Arial"/>
          <w:strike/>
        </w:rPr>
        <w:t xml:space="preserve"> </w:t>
      </w:r>
      <w:r w:rsidR="22322ADB" w:rsidRPr="004567EE">
        <w:rPr>
          <w:rFonts w:ascii="Arial" w:hAnsi="Arial" w:cs="Arial"/>
          <w:strike/>
        </w:rPr>
        <w:t>This repetitive process</w:t>
      </w:r>
      <w:r w:rsidR="3692CF04" w:rsidRPr="004567EE">
        <w:rPr>
          <w:rFonts w:ascii="Arial" w:hAnsi="Arial" w:cs="Arial"/>
          <w:strike/>
        </w:rPr>
        <w:t xml:space="preserve"> </w:t>
      </w:r>
      <w:r w:rsidR="477BD2AF" w:rsidRPr="004567EE">
        <w:rPr>
          <w:rFonts w:ascii="Arial" w:hAnsi="Arial" w:cs="Arial"/>
          <w:strike/>
        </w:rPr>
        <w:t>requires</w:t>
      </w:r>
      <w:r w:rsidR="00A26332" w:rsidRPr="004567EE">
        <w:rPr>
          <w:rFonts w:ascii="Arial" w:hAnsi="Arial" w:cs="Arial"/>
          <w:strike/>
        </w:rPr>
        <w:t xml:space="preserve"> a significant amount of time and energy</w:t>
      </w:r>
      <w:r w:rsidR="006F7B89" w:rsidRPr="004567EE">
        <w:rPr>
          <w:rFonts w:ascii="Arial" w:hAnsi="Arial" w:cs="Arial"/>
          <w:strike/>
        </w:rPr>
        <w:t xml:space="preserve">. Therefore, this project </w:t>
      </w:r>
      <w:r w:rsidR="0B3BCD3B" w:rsidRPr="004567EE">
        <w:rPr>
          <w:rFonts w:ascii="Arial" w:hAnsi="Arial" w:cs="Arial"/>
          <w:strike/>
        </w:rPr>
        <w:t>aims</w:t>
      </w:r>
      <w:r w:rsidR="00F17436" w:rsidRPr="004567EE">
        <w:rPr>
          <w:rFonts w:ascii="Arial" w:hAnsi="Arial" w:cs="Arial"/>
          <w:strike/>
        </w:rPr>
        <w:t xml:space="preserve"> to </w:t>
      </w:r>
      <w:r w:rsidR="00C7092E" w:rsidRPr="004567EE">
        <w:rPr>
          <w:rFonts w:ascii="Arial" w:hAnsi="Arial" w:cs="Arial"/>
          <w:strike/>
        </w:rPr>
        <w:t>develop</w:t>
      </w:r>
      <w:r w:rsidR="00F17436" w:rsidRPr="004567EE">
        <w:rPr>
          <w:rFonts w:ascii="Arial" w:hAnsi="Arial" w:cs="Arial"/>
          <w:strike/>
        </w:rPr>
        <w:t xml:space="preserve"> a</w:t>
      </w:r>
      <w:r w:rsidR="3D814E59" w:rsidRPr="004567EE">
        <w:rPr>
          <w:rFonts w:ascii="Arial" w:hAnsi="Arial" w:cs="Arial"/>
          <w:strike/>
        </w:rPr>
        <w:t xml:space="preserve"> </w:t>
      </w:r>
      <w:r w:rsidR="006B0ACA" w:rsidRPr="004567EE">
        <w:rPr>
          <w:rFonts w:ascii="Arial" w:hAnsi="Arial" w:cs="Arial"/>
          <w:strike/>
        </w:rPr>
        <w:t xml:space="preserve">solution to </w:t>
      </w:r>
      <w:r w:rsidR="5C7B35FA" w:rsidRPr="004567EE">
        <w:rPr>
          <w:rFonts w:ascii="Arial" w:hAnsi="Arial" w:cs="Arial"/>
          <w:strike/>
        </w:rPr>
        <w:t>this problem</w:t>
      </w:r>
      <w:r w:rsidR="00C7092E" w:rsidRPr="004567EE">
        <w:rPr>
          <w:rFonts w:ascii="Arial" w:hAnsi="Arial" w:cs="Arial"/>
          <w:strike/>
        </w:rPr>
        <w:t>:</w:t>
      </w:r>
      <w:r w:rsidR="006B0ACA" w:rsidRPr="004567EE">
        <w:rPr>
          <w:rFonts w:ascii="Arial" w:hAnsi="Arial" w:cs="Arial"/>
          <w:strike/>
        </w:rPr>
        <w:t xml:space="preserve"> </w:t>
      </w:r>
      <w:r w:rsidR="00202BCD" w:rsidRPr="004567EE">
        <w:rPr>
          <w:rFonts w:ascii="Arial" w:hAnsi="Arial" w:cs="Arial"/>
          <w:strike/>
        </w:rPr>
        <w:t xml:space="preserve">How </w:t>
      </w:r>
      <w:r w:rsidR="00B551E9" w:rsidRPr="004567EE">
        <w:rPr>
          <w:rFonts w:ascii="Arial" w:hAnsi="Arial" w:cs="Arial"/>
          <w:strike/>
        </w:rPr>
        <w:t xml:space="preserve">to facilitate </w:t>
      </w:r>
      <w:r w:rsidR="00CF798D" w:rsidRPr="004567EE">
        <w:rPr>
          <w:rFonts w:ascii="Arial" w:hAnsi="Arial" w:cs="Arial"/>
          <w:strike/>
        </w:rPr>
        <w:t xml:space="preserve">the receipt logging </w:t>
      </w:r>
      <w:r w:rsidR="00C7092E" w:rsidRPr="004567EE">
        <w:rPr>
          <w:rFonts w:ascii="Arial" w:hAnsi="Arial" w:cs="Arial"/>
          <w:strike/>
        </w:rPr>
        <w:t>process?</w:t>
      </w:r>
    </w:p>
    <w:p w14:paraId="2A102BB5" w14:textId="77777777" w:rsidR="004A0E11" w:rsidRDefault="004A0E11" w:rsidP="00AC17D9">
      <w:pPr>
        <w:spacing w:line="360" w:lineRule="auto"/>
        <w:rPr>
          <w:rFonts w:ascii="Arial" w:hAnsi="Arial" w:cs="Arial"/>
        </w:rPr>
      </w:pPr>
    </w:p>
    <w:p w14:paraId="7A1482DD" w14:textId="7A724E6E" w:rsidR="00025A71" w:rsidRDefault="00281B78" w:rsidP="00AC17D9">
      <w:pPr>
        <w:spacing w:line="360" w:lineRule="auto"/>
        <w:rPr>
          <w:rFonts w:ascii="Arial" w:hAnsi="Arial" w:cs="Arial"/>
        </w:rPr>
      </w:pPr>
      <w:r>
        <w:rPr>
          <w:rFonts w:ascii="Arial" w:hAnsi="Arial" w:cs="Arial"/>
        </w:rPr>
        <w:t xml:space="preserve">In the </w:t>
      </w:r>
      <w:r w:rsidR="00263284">
        <w:rPr>
          <w:rFonts w:ascii="Arial" w:hAnsi="Arial" w:cs="Arial"/>
        </w:rPr>
        <w:t xml:space="preserve">context </w:t>
      </w:r>
      <w:r w:rsidR="00534220">
        <w:rPr>
          <w:rFonts w:ascii="Arial" w:hAnsi="Arial" w:cs="Arial"/>
        </w:rPr>
        <w:t>either</w:t>
      </w:r>
      <w:r w:rsidR="00263284">
        <w:rPr>
          <w:rFonts w:ascii="Arial" w:hAnsi="Arial" w:cs="Arial"/>
        </w:rPr>
        <w:t xml:space="preserve"> </w:t>
      </w:r>
      <w:r w:rsidR="00534220">
        <w:rPr>
          <w:rFonts w:ascii="Arial" w:hAnsi="Arial" w:cs="Arial"/>
        </w:rPr>
        <w:t>company or personal accounting</w:t>
      </w:r>
      <w:r w:rsidR="00C47DA6" w:rsidRPr="00C47DA6">
        <w:rPr>
          <w:rFonts w:ascii="Arial" w:hAnsi="Arial" w:cs="Arial"/>
        </w:rPr>
        <w:t xml:space="preserve"> </w:t>
      </w:r>
      <w:r w:rsidR="00C47DA6" w:rsidRPr="00A15A8E">
        <w:rPr>
          <w:rFonts w:ascii="Arial" w:hAnsi="Arial" w:cs="Arial"/>
        </w:rPr>
        <w:t xml:space="preserve">which “plays a significant role in the effective management process” </w:t>
      </w:r>
      <w:r w:rsidR="00C47DA6" w:rsidRPr="00A15A8E">
        <w:rPr>
          <w:rFonts w:ascii="Arial" w:hAnsi="Arial" w:cs="Arial"/>
        </w:rPr>
        <w:fldChar w:fldCharType="begin"/>
      </w:r>
      <w:r w:rsidR="00C47DA6">
        <w:rPr>
          <w:rFonts w:ascii="Arial" w:hAnsi="Arial" w:cs="Arial"/>
        </w:rPr>
        <w:instrText xml:space="preserve"> ADDIN ZOTERO_ITEM CSL_CITATION {"citationID":"ib0WogCv","properties":{"formattedCitation":"(Alabdullah, 2019)","plainCitation":"(Alabdullah, 2019)","noteIndex":0},"citationItems":[{"id":"Zhv4o45d/SDJEweWX","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C47DA6" w:rsidRPr="00A15A8E">
        <w:rPr>
          <w:rFonts w:ascii="Arial" w:hAnsi="Arial" w:cs="Arial"/>
        </w:rPr>
        <w:fldChar w:fldCharType="separate"/>
      </w:r>
      <w:r w:rsidR="00C47DA6" w:rsidRPr="00A15A8E">
        <w:rPr>
          <w:rFonts w:ascii="Arial" w:hAnsi="Arial" w:cs="Arial"/>
        </w:rPr>
        <w:t>(Alabdullah, 2019)</w:t>
      </w:r>
      <w:r w:rsidR="00C47DA6" w:rsidRPr="00A15A8E">
        <w:rPr>
          <w:rFonts w:ascii="Arial" w:hAnsi="Arial" w:cs="Arial"/>
        </w:rPr>
        <w:fldChar w:fldCharType="end"/>
      </w:r>
      <w:r w:rsidR="00534220">
        <w:rPr>
          <w:rFonts w:ascii="Arial" w:hAnsi="Arial" w:cs="Arial"/>
        </w:rPr>
        <w:t xml:space="preserve">, a </w:t>
      </w:r>
      <w:r w:rsidR="003840D8">
        <w:rPr>
          <w:rFonts w:ascii="Arial" w:hAnsi="Arial" w:cs="Arial"/>
        </w:rPr>
        <w:t>major inefficien</w:t>
      </w:r>
      <w:r w:rsidR="00C47DA6">
        <w:rPr>
          <w:rFonts w:ascii="Arial" w:hAnsi="Arial" w:cs="Arial"/>
        </w:rPr>
        <w:t>cy lies</w:t>
      </w:r>
      <w:r w:rsidR="00534220">
        <w:rPr>
          <w:rFonts w:ascii="Arial" w:hAnsi="Arial" w:cs="Arial"/>
        </w:rPr>
        <w:t xml:space="preserve"> in the manual process of receipt logging</w:t>
      </w:r>
      <w:r w:rsidR="00C94D6F">
        <w:rPr>
          <w:rFonts w:ascii="Arial" w:hAnsi="Arial" w:cs="Arial"/>
        </w:rPr>
        <w:t>.</w:t>
      </w:r>
      <w:r w:rsidR="00CE66FA">
        <w:rPr>
          <w:rFonts w:ascii="Arial" w:hAnsi="Arial" w:cs="Arial"/>
        </w:rPr>
        <w:t xml:space="preserve"> This</w:t>
      </w:r>
      <w:r w:rsidR="00B9548A">
        <w:rPr>
          <w:rFonts w:ascii="Arial" w:hAnsi="Arial" w:cs="Arial"/>
        </w:rPr>
        <w:t xml:space="preserve"> task, vital for recording </w:t>
      </w:r>
      <w:r w:rsidR="003840D8">
        <w:rPr>
          <w:rFonts w:ascii="Arial" w:hAnsi="Arial" w:cs="Arial"/>
        </w:rPr>
        <w:t>diverse</w:t>
      </w:r>
      <w:r w:rsidR="00B9548A">
        <w:rPr>
          <w:rFonts w:ascii="Arial" w:hAnsi="Arial" w:cs="Arial"/>
        </w:rPr>
        <w:t xml:space="preserve"> expenses, is traditionally done by hand</w:t>
      </w:r>
      <w:r w:rsidR="004D0E7A">
        <w:rPr>
          <w:rFonts w:ascii="Arial" w:hAnsi="Arial" w:cs="Arial"/>
        </w:rPr>
        <w:t xml:space="preserve">, a practice </w:t>
      </w:r>
      <w:r w:rsidR="003840D8">
        <w:rPr>
          <w:rFonts w:ascii="Arial" w:hAnsi="Arial" w:cs="Arial"/>
        </w:rPr>
        <w:t>than</w:t>
      </w:r>
      <w:r w:rsidR="004D0E7A">
        <w:rPr>
          <w:rFonts w:ascii="Arial" w:hAnsi="Arial" w:cs="Arial"/>
        </w:rPr>
        <w:t xml:space="preserve"> not only result in </w:t>
      </w:r>
      <w:r w:rsidR="009C72A4">
        <w:rPr>
          <w:rFonts w:ascii="Arial" w:hAnsi="Arial" w:cs="Arial"/>
        </w:rPr>
        <w:t>substantial paper waste</w:t>
      </w:r>
      <w:r w:rsidR="003840D8">
        <w:rPr>
          <w:rFonts w:ascii="Arial" w:hAnsi="Arial" w:cs="Arial"/>
        </w:rPr>
        <w:t xml:space="preserve"> but also consumes considerable human resources.</w:t>
      </w:r>
      <w:r w:rsidR="00640021">
        <w:rPr>
          <w:rFonts w:ascii="Arial" w:hAnsi="Arial" w:cs="Arial"/>
        </w:rPr>
        <w:t xml:space="preserve"> This ine</w:t>
      </w:r>
      <w:r w:rsidR="00E0176E">
        <w:rPr>
          <w:rFonts w:ascii="Arial" w:hAnsi="Arial" w:cs="Arial"/>
        </w:rPr>
        <w:t xml:space="preserve">fficient task </w:t>
      </w:r>
      <w:r w:rsidR="002D57DA">
        <w:rPr>
          <w:rFonts w:ascii="Arial" w:hAnsi="Arial" w:cs="Arial"/>
        </w:rPr>
        <w:t>heavily</w:t>
      </w:r>
      <w:r w:rsidR="00595979">
        <w:rPr>
          <w:rFonts w:ascii="Arial" w:hAnsi="Arial" w:cs="Arial"/>
        </w:rPr>
        <w:t xml:space="preserve"> time consuming</w:t>
      </w:r>
      <w:r w:rsidR="00770018">
        <w:rPr>
          <w:rFonts w:ascii="Arial" w:hAnsi="Arial" w:cs="Arial"/>
        </w:rPr>
        <w:t xml:space="preserve"> with also </w:t>
      </w:r>
      <w:r w:rsidR="000A6D5F">
        <w:rPr>
          <w:rFonts w:ascii="Arial" w:hAnsi="Arial" w:cs="Arial"/>
        </w:rPr>
        <w:t>a</w:t>
      </w:r>
      <w:r w:rsidR="00770018">
        <w:rPr>
          <w:rFonts w:ascii="Arial" w:hAnsi="Arial" w:cs="Arial"/>
        </w:rPr>
        <w:t xml:space="preserve"> high</w:t>
      </w:r>
      <w:r w:rsidR="002D57DA">
        <w:rPr>
          <w:rFonts w:ascii="Arial" w:hAnsi="Arial" w:cs="Arial"/>
        </w:rPr>
        <w:t xml:space="preserve"> likelihood for large amount of logging</w:t>
      </w:r>
      <w:r w:rsidR="00947402">
        <w:rPr>
          <w:rFonts w:ascii="Arial" w:hAnsi="Arial" w:cs="Arial"/>
        </w:rPr>
        <w:t xml:space="preserve">, show furthermore an environmental </w:t>
      </w:r>
      <w:r w:rsidR="00833755">
        <w:rPr>
          <w:rFonts w:ascii="Arial" w:hAnsi="Arial" w:cs="Arial"/>
        </w:rPr>
        <w:t xml:space="preserve">impact. The production and disposal of paper receipts contribute to the growing </w:t>
      </w:r>
      <w:r w:rsidR="000A6D5F">
        <w:rPr>
          <w:rFonts w:ascii="Arial" w:hAnsi="Arial" w:cs="Arial"/>
        </w:rPr>
        <w:t>ecological footprint of businesses.</w:t>
      </w:r>
      <w:r w:rsidR="003E1C0B">
        <w:rPr>
          <w:rFonts w:ascii="Arial" w:hAnsi="Arial" w:cs="Arial"/>
        </w:rPr>
        <w:t xml:space="preserve"> There is </w:t>
      </w:r>
      <w:r w:rsidR="00776904">
        <w:rPr>
          <w:rFonts w:ascii="Arial" w:hAnsi="Arial" w:cs="Arial"/>
        </w:rPr>
        <w:t xml:space="preserve">a pressing need </w:t>
      </w:r>
      <w:r w:rsidR="00776904">
        <w:rPr>
          <w:rFonts w:ascii="Arial" w:hAnsi="Arial" w:cs="Arial"/>
        </w:rPr>
        <w:lastRenderedPageBreak/>
        <w:t xml:space="preserve">to address both the human </w:t>
      </w:r>
      <w:r w:rsidR="0049018E">
        <w:rPr>
          <w:rFonts w:ascii="Arial" w:hAnsi="Arial" w:cs="Arial"/>
        </w:rPr>
        <w:t xml:space="preserve">resource and </w:t>
      </w:r>
      <w:r w:rsidR="00FC71D1">
        <w:rPr>
          <w:rFonts w:ascii="Arial" w:hAnsi="Arial" w:cs="Arial"/>
        </w:rPr>
        <w:t>environmental cost associated with this outdated practice.</w:t>
      </w:r>
      <w:r w:rsidR="004656CF">
        <w:rPr>
          <w:rFonts w:ascii="Arial" w:hAnsi="Arial" w:cs="Arial"/>
        </w:rPr>
        <w:t xml:space="preserve"> The core of the challenge in this project </w:t>
      </w:r>
      <w:r w:rsidR="00EF41A8">
        <w:rPr>
          <w:rFonts w:ascii="Arial" w:hAnsi="Arial" w:cs="Arial"/>
        </w:rPr>
        <w:t xml:space="preserve">is: how can we </w:t>
      </w:r>
      <w:r w:rsidR="00615369">
        <w:rPr>
          <w:rFonts w:ascii="Arial" w:hAnsi="Arial" w:cs="Arial"/>
        </w:rPr>
        <w:t>facilitate the receipt logging process to be more time-efficient, resource-effective and environmentally fr</w:t>
      </w:r>
      <w:r w:rsidR="004567EE">
        <w:rPr>
          <w:rFonts w:ascii="Arial" w:hAnsi="Arial" w:cs="Arial"/>
        </w:rPr>
        <w:t>iendly?</w:t>
      </w:r>
    </w:p>
    <w:p w14:paraId="72189C03" w14:textId="77777777" w:rsidR="004A0E11" w:rsidRPr="00A15A8E" w:rsidRDefault="004A0E11" w:rsidP="00AC17D9">
      <w:pPr>
        <w:spacing w:line="360" w:lineRule="auto"/>
        <w:rPr>
          <w:rFonts w:ascii="Arial" w:hAnsi="Arial" w:cs="Arial"/>
        </w:rPr>
      </w:pPr>
    </w:p>
    <w:p w14:paraId="23CF8BC8" w14:textId="77777777" w:rsidR="002C138D" w:rsidRPr="00A15A8E" w:rsidRDefault="002C138D" w:rsidP="00AC17D9">
      <w:pPr>
        <w:spacing w:line="360" w:lineRule="auto"/>
        <w:rPr>
          <w:rFonts w:ascii="Arial" w:hAnsi="Arial" w:cs="Arial"/>
        </w:rPr>
      </w:pPr>
    </w:p>
    <w:p w14:paraId="605C3318" w14:textId="6BB8D914" w:rsidR="002C138D" w:rsidRPr="00A15A8E" w:rsidRDefault="00734639" w:rsidP="00AC17D9">
      <w:pPr>
        <w:pStyle w:val="Heading2"/>
        <w:spacing w:line="360" w:lineRule="auto"/>
        <w:rPr>
          <w:rFonts w:ascii="Arial" w:hAnsi="Arial" w:cs="Arial"/>
        </w:rPr>
      </w:pPr>
      <w:bookmarkStart w:id="5" w:name="_Toc164859553"/>
      <w:r>
        <w:rPr>
          <w:rFonts w:ascii="Arial" w:hAnsi="Arial" w:cs="Arial"/>
        </w:rPr>
        <w:t>2.2</w:t>
      </w:r>
      <w:r w:rsidR="007702D5">
        <w:rPr>
          <w:rFonts w:ascii="Arial" w:hAnsi="Arial" w:cs="Arial"/>
        </w:rPr>
        <w:t xml:space="preserve"> </w:t>
      </w:r>
      <w:r w:rsidR="002C138D" w:rsidRPr="00A15A8E">
        <w:rPr>
          <w:rFonts w:ascii="Arial" w:hAnsi="Arial" w:cs="Arial"/>
        </w:rPr>
        <w:t>Background</w:t>
      </w:r>
      <w:bookmarkEnd w:id="5"/>
    </w:p>
    <w:p w14:paraId="58041FC6" w14:textId="69E03D7E" w:rsidR="00C02AC4" w:rsidRPr="00172C85" w:rsidRDefault="008C7335" w:rsidP="00AC17D9">
      <w:pPr>
        <w:spacing w:line="360" w:lineRule="auto"/>
        <w:rPr>
          <w:rFonts w:ascii="Arial" w:hAnsi="Arial" w:cs="Arial"/>
          <w:strike/>
        </w:rPr>
      </w:pPr>
      <w:r w:rsidRPr="00172C85">
        <w:rPr>
          <w:rFonts w:ascii="Arial" w:hAnsi="Arial" w:cs="Arial"/>
          <w:strike/>
        </w:rPr>
        <w:t xml:space="preserve">As previously mentioned above in </w:t>
      </w:r>
      <w:r w:rsidR="000E0CBF" w:rsidRPr="00172C85">
        <w:rPr>
          <w:rFonts w:ascii="Arial" w:hAnsi="Arial" w:cs="Arial"/>
          <w:strike/>
        </w:rPr>
        <w:t>the problem statement</w:t>
      </w:r>
      <w:r w:rsidR="00170D11" w:rsidRPr="00172C85">
        <w:rPr>
          <w:rFonts w:ascii="Arial" w:hAnsi="Arial" w:cs="Arial"/>
          <w:strike/>
        </w:rPr>
        <w:t xml:space="preserve">, </w:t>
      </w:r>
      <w:r w:rsidR="00FA2C7F" w:rsidRPr="00172C85">
        <w:rPr>
          <w:rFonts w:ascii="Arial" w:hAnsi="Arial" w:cs="Arial"/>
          <w:strike/>
        </w:rPr>
        <w:t xml:space="preserve">the purpose of this project is to </w:t>
      </w:r>
      <w:r w:rsidR="006B1365" w:rsidRPr="00172C85">
        <w:rPr>
          <w:rFonts w:ascii="Arial" w:hAnsi="Arial" w:cs="Arial"/>
          <w:strike/>
        </w:rPr>
        <w:t>facilitate the recoding process of receipts</w:t>
      </w:r>
      <w:r w:rsidR="00097A63" w:rsidRPr="00172C85">
        <w:rPr>
          <w:rFonts w:ascii="Arial" w:hAnsi="Arial" w:cs="Arial"/>
          <w:strike/>
        </w:rPr>
        <w:t xml:space="preserve">. </w:t>
      </w:r>
      <w:r w:rsidR="00FB5CE1" w:rsidRPr="00172C85">
        <w:rPr>
          <w:rFonts w:ascii="Arial" w:hAnsi="Arial" w:cs="Arial"/>
          <w:strike/>
        </w:rPr>
        <w:t xml:space="preserve"> The problems that arise from</w:t>
      </w:r>
      <w:r w:rsidR="00B726AE" w:rsidRPr="00172C85">
        <w:rPr>
          <w:rFonts w:ascii="Arial" w:hAnsi="Arial" w:cs="Arial"/>
          <w:strike/>
        </w:rPr>
        <w:t xml:space="preserve"> this manual receipt logging</w:t>
      </w:r>
      <w:r w:rsidR="007541C4" w:rsidRPr="00172C85">
        <w:rPr>
          <w:rFonts w:ascii="Arial" w:hAnsi="Arial" w:cs="Arial"/>
          <w:strike/>
        </w:rPr>
        <w:t xml:space="preserve"> task</w:t>
      </w:r>
      <w:r w:rsidR="005F1048" w:rsidRPr="00172C85">
        <w:rPr>
          <w:rFonts w:ascii="Arial" w:hAnsi="Arial" w:cs="Arial"/>
          <w:strike/>
        </w:rPr>
        <w:t>,</w:t>
      </w:r>
      <w:r w:rsidR="004372D1" w:rsidRPr="00172C85">
        <w:rPr>
          <w:rFonts w:ascii="Arial" w:hAnsi="Arial" w:cs="Arial"/>
          <w:strike/>
        </w:rPr>
        <w:t xml:space="preserve"> as said before, </w:t>
      </w:r>
      <w:r w:rsidR="00674779" w:rsidRPr="00172C85">
        <w:rPr>
          <w:rFonts w:ascii="Arial" w:hAnsi="Arial" w:cs="Arial"/>
          <w:strike/>
        </w:rPr>
        <w:t>requires</w:t>
      </w:r>
      <w:r w:rsidR="004372D1" w:rsidRPr="00172C85">
        <w:rPr>
          <w:rFonts w:ascii="Arial" w:hAnsi="Arial" w:cs="Arial"/>
          <w:strike/>
        </w:rPr>
        <w:t xml:space="preserve"> individuals</w:t>
      </w:r>
      <w:r w:rsidR="007829DE" w:rsidRPr="00172C85">
        <w:rPr>
          <w:rFonts w:ascii="Arial" w:hAnsi="Arial" w:cs="Arial"/>
          <w:strike/>
        </w:rPr>
        <w:t xml:space="preserve"> to </w:t>
      </w:r>
      <w:r w:rsidR="00F405A5" w:rsidRPr="00172C85">
        <w:rPr>
          <w:rFonts w:ascii="Arial" w:hAnsi="Arial" w:cs="Arial"/>
          <w:strike/>
        </w:rPr>
        <w:t>log the different receipts one by one manually, which significantly uses a lot of time and energy.</w:t>
      </w:r>
      <w:r w:rsidR="000905AD" w:rsidRPr="00172C85">
        <w:rPr>
          <w:rFonts w:ascii="Arial" w:hAnsi="Arial" w:cs="Arial"/>
          <w:strike/>
        </w:rPr>
        <w:t xml:space="preserve"> But, by automating this process, </w:t>
      </w:r>
      <w:r w:rsidR="00E9429B" w:rsidRPr="00172C85">
        <w:rPr>
          <w:rFonts w:ascii="Arial" w:hAnsi="Arial" w:cs="Arial"/>
          <w:strike/>
        </w:rPr>
        <w:t>enabling</w:t>
      </w:r>
      <w:r w:rsidR="00D431B3" w:rsidRPr="00172C85">
        <w:rPr>
          <w:rFonts w:ascii="Arial" w:hAnsi="Arial" w:cs="Arial"/>
          <w:strike/>
        </w:rPr>
        <w:t xml:space="preserve"> </w:t>
      </w:r>
      <w:r w:rsidR="00596533" w:rsidRPr="00172C85">
        <w:rPr>
          <w:rFonts w:ascii="Arial" w:hAnsi="Arial" w:cs="Arial"/>
          <w:strike/>
        </w:rPr>
        <w:t xml:space="preserve">this task of receipt logging to be digitalized, </w:t>
      </w:r>
      <w:r w:rsidR="54E2E1D4" w:rsidRPr="00172C85">
        <w:rPr>
          <w:rFonts w:ascii="Arial" w:hAnsi="Arial" w:cs="Arial"/>
          <w:strike/>
        </w:rPr>
        <w:t>it could considerably assist the users in this task</w:t>
      </w:r>
      <w:r w:rsidR="4825A685" w:rsidRPr="00172C85">
        <w:rPr>
          <w:rFonts w:ascii="Arial" w:hAnsi="Arial" w:cs="Arial"/>
          <w:strike/>
        </w:rPr>
        <w:t xml:space="preserve">, not </w:t>
      </w:r>
      <w:r w:rsidR="5E11A986" w:rsidRPr="00172C85">
        <w:rPr>
          <w:rFonts w:ascii="Arial" w:hAnsi="Arial" w:cs="Arial"/>
          <w:strike/>
        </w:rPr>
        <w:t xml:space="preserve">just by </w:t>
      </w:r>
      <w:r w:rsidR="73DD60ED" w:rsidRPr="00172C85">
        <w:rPr>
          <w:rFonts w:ascii="Arial" w:hAnsi="Arial" w:cs="Arial"/>
          <w:strike/>
        </w:rPr>
        <w:t xml:space="preserve">reducing the amount of </w:t>
      </w:r>
      <w:r w:rsidR="18786F8F" w:rsidRPr="00172C85">
        <w:rPr>
          <w:rFonts w:ascii="Arial" w:hAnsi="Arial" w:cs="Arial"/>
          <w:strike/>
        </w:rPr>
        <w:t xml:space="preserve">energy </w:t>
      </w:r>
      <w:r w:rsidR="5DB5E81A" w:rsidRPr="00172C85">
        <w:rPr>
          <w:rFonts w:ascii="Arial" w:hAnsi="Arial" w:cs="Arial"/>
          <w:strike/>
        </w:rPr>
        <w:t>used to</w:t>
      </w:r>
      <w:r w:rsidR="59A2192B" w:rsidRPr="00172C85">
        <w:rPr>
          <w:rFonts w:ascii="Arial" w:hAnsi="Arial" w:cs="Arial"/>
          <w:strike/>
        </w:rPr>
        <w:t xml:space="preserve"> complete the </w:t>
      </w:r>
      <w:r w:rsidR="57F66EB9" w:rsidRPr="00172C85">
        <w:rPr>
          <w:rFonts w:ascii="Arial" w:hAnsi="Arial" w:cs="Arial"/>
          <w:strike/>
        </w:rPr>
        <w:t>process</w:t>
      </w:r>
      <w:r w:rsidR="5DB5E81A" w:rsidRPr="00172C85">
        <w:rPr>
          <w:rFonts w:ascii="Arial" w:hAnsi="Arial" w:cs="Arial"/>
          <w:strike/>
        </w:rPr>
        <w:t xml:space="preserve">, but </w:t>
      </w:r>
      <w:r w:rsidR="79E8C1A9" w:rsidRPr="00172C85">
        <w:rPr>
          <w:rFonts w:ascii="Arial" w:hAnsi="Arial" w:cs="Arial"/>
          <w:strike/>
        </w:rPr>
        <w:t xml:space="preserve">also </w:t>
      </w:r>
      <w:r w:rsidR="28D094F0" w:rsidRPr="00172C85">
        <w:rPr>
          <w:rFonts w:ascii="Arial" w:hAnsi="Arial" w:cs="Arial"/>
          <w:strike/>
        </w:rPr>
        <w:t>valuable time</w:t>
      </w:r>
      <w:r w:rsidR="00674779" w:rsidRPr="00172C85">
        <w:rPr>
          <w:rFonts w:ascii="Arial" w:hAnsi="Arial" w:cs="Arial"/>
          <w:strike/>
        </w:rPr>
        <w:t xml:space="preserve">. Concurrently, there are </w:t>
      </w:r>
      <w:r w:rsidR="007D71E1" w:rsidRPr="00172C85">
        <w:rPr>
          <w:rFonts w:ascii="Arial" w:hAnsi="Arial" w:cs="Arial"/>
          <w:strike/>
        </w:rPr>
        <w:t xml:space="preserve">solutions already in existence across </w:t>
      </w:r>
      <w:r w:rsidR="00230E00" w:rsidRPr="00172C85">
        <w:rPr>
          <w:rFonts w:ascii="Arial" w:hAnsi="Arial" w:cs="Arial"/>
          <w:strike/>
        </w:rPr>
        <w:t xml:space="preserve"> the </w:t>
      </w:r>
      <w:r w:rsidR="006F33A6" w:rsidRPr="00172C85">
        <w:rPr>
          <w:rFonts w:ascii="Arial" w:hAnsi="Arial" w:cs="Arial"/>
          <w:strike/>
        </w:rPr>
        <w:t>market,</w:t>
      </w:r>
      <w:r w:rsidR="007D71E1" w:rsidRPr="00172C85">
        <w:rPr>
          <w:rFonts w:ascii="Arial" w:hAnsi="Arial" w:cs="Arial"/>
          <w:strike/>
        </w:rPr>
        <w:t xml:space="preserve"> such </w:t>
      </w:r>
      <w:r w:rsidR="002F106B" w:rsidRPr="00172C85">
        <w:rPr>
          <w:rFonts w:ascii="Arial" w:hAnsi="Arial" w:cs="Arial"/>
          <w:strike/>
        </w:rPr>
        <w:t xml:space="preserve">has “Recipator AI” </w:t>
      </w:r>
      <w:r w:rsidR="002F106B" w:rsidRPr="00172C85">
        <w:rPr>
          <w:rFonts w:ascii="Arial" w:hAnsi="Arial" w:cs="Arial"/>
          <w:strike/>
        </w:rPr>
        <w:fldChar w:fldCharType="begin"/>
      </w:r>
      <w:r w:rsidR="002712D3" w:rsidRPr="00172C85">
        <w:rPr>
          <w:rFonts w:ascii="Arial" w:hAnsi="Arial" w:cs="Arial"/>
          <w:strike/>
        </w:rPr>
        <w:instrText xml:space="preserve"> ADDIN ZOTERO_ITEM CSL_CITATION {"citationID":"epYFlPj1","properties":{"formattedCitation":"(AI, no date)","plainCitation":"(AI, no date)","noteIndex":0},"citationItems":[{"id":"Zhv4o45d/PhGJCAQT","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rsidRPr="00172C85">
        <w:rPr>
          <w:rFonts w:ascii="Arial" w:hAnsi="Arial" w:cs="Arial"/>
          <w:strike/>
        </w:rPr>
        <w:fldChar w:fldCharType="separate"/>
      </w:r>
      <w:r w:rsidR="002F106B" w:rsidRPr="00172C85">
        <w:rPr>
          <w:rFonts w:ascii="Arial" w:hAnsi="Arial" w:cs="Arial"/>
          <w:strike/>
        </w:rPr>
        <w:t>(AI, no date)</w:t>
      </w:r>
      <w:r w:rsidR="002F106B" w:rsidRPr="00172C85">
        <w:rPr>
          <w:rFonts w:ascii="Arial" w:hAnsi="Arial" w:cs="Arial"/>
          <w:strike/>
        </w:rPr>
        <w:fldChar w:fldCharType="end"/>
      </w:r>
      <w:r w:rsidR="002F106B" w:rsidRPr="00172C85">
        <w:rPr>
          <w:rFonts w:ascii="Arial" w:hAnsi="Arial" w:cs="Arial"/>
          <w:strike/>
        </w:rPr>
        <w:t xml:space="preserve"> or “</w:t>
      </w:r>
      <w:bookmarkStart w:id="6" w:name="_Int_ySTMuvF4"/>
      <w:r w:rsidR="002F106B" w:rsidRPr="00172C85">
        <w:rPr>
          <w:rFonts w:ascii="Arial" w:hAnsi="Arial" w:cs="Arial"/>
          <w:strike/>
        </w:rPr>
        <w:t>Veryfi</w:t>
      </w:r>
      <w:bookmarkEnd w:id="6"/>
      <w:r w:rsidR="002F106B" w:rsidRPr="00172C85">
        <w:rPr>
          <w:rFonts w:ascii="Arial" w:hAnsi="Arial" w:cs="Arial"/>
          <w:strike/>
        </w:rPr>
        <w:t xml:space="preserve">” </w:t>
      </w:r>
      <w:r w:rsidR="002F106B" w:rsidRPr="00172C85">
        <w:rPr>
          <w:rFonts w:ascii="Arial" w:hAnsi="Arial" w:cs="Arial"/>
          <w:strike/>
        </w:rPr>
        <w:fldChar w:fldCharType="begin"/>
      </w:r>
      <w:r w:rsidR="002712D3" w:rsidRPr="00172C85">
        <w:rPr>
          <w:rFonts w:ascii="Arial" w:hAnsi="Arial" w:cs="Arial"/>
          <w:strike/>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Zhv4o45d/0frA0YIE","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rsidRPr="00172C85">
        <w:rPr>
          <w:rFonts w:ascii="Arial" w:hAnsi="Arial" w:cs="Arial"/>
          <w:strike/>
        </w:rPr>
        <w:fldChar w:fldCharType="separate"/>
      </w:r>
      <w:r w:rsidR="002F106B" w:rsidRPr="00172C85">
        <w:rPr>
          <w:rFonts w:ascii="Arial" w:hAnsi="Arial" w:cs="Arial"/>
          <w:strike/>
          <w:kern w:val="0"/>
        </w:rPr>
        <w:t>(</w:t>
      </w:r>
      <w:r w:rsidR="002F106B" w:rsidRPr="00172C85">
        <w:rPr>
          <w:rFonts w:ascii="Arial" w:hAnsi="Arial" w:cs="Arial"/>
          <w:i/>
          <w:iCs/>
          <w:strike/>
          <w:kern w:val="0"/>
        </w:rPr>
        <w:t>Transform Documents into Actionable Data in Seconds using Veryfi OCR API</w:t>
      </w:r>
      <w:r w:rsidR="002F106B" w:rsidRPr="00172C85">
        <w:rPr>
          <w:rFonts w:ascii="Arial" w:hAnsi="Arial" w:cs="Arial"/>
          <w:strike/>
          <w:kern w:val="0"/>
        </w:rPr>
        <w:t>, no date)</w:t>
      </w:r>
      <w:r w:rsidR="002F106B" w:rsidRPr="00172C85">
        <w:rPr>
          <w:rFonts w:ascii="Arial" w:hAnsi="Arial" w:cs="Arial"/>
          <w:strike/>
        </w:rPr>
        <w:fldChar w:fldCharType="end"/>
      </w:r>
      <w:r w:rsidR="00230E00" w:rsidRPr="00172C85">
        <w:rPr>
          <w:rFonts w:ascii="Arial" w:hAnsi="Arial" w:cs="Arial"/>
          <w:strike/>
        </w:rPr>
        <w:t xml:space="preserve"> but these applications are limited in function</w:t>
      </w:r>
      <w:r w:rsidR="00FC2FDC" w:rsidRPr="00172C85">
        <w:rPr>
          <w:rFonts w:ascii="Arial" w:hAnsi="Arial" w:cs="Arial"/>
          <w:strike/>
        </w:rPr>
        <w:t xml:space="preserve">alities and are </w:t>
      </w:r>
      <w:r w:rsidR="00FA2B39" w:rsidRPr="00172C85">
        <w:rPr>
          <w:rFonts w:ascii="Arial" w:hAnsi="Arial" w:cs="Arial"/>
          <w:strike/>
        </w:rPr>
        <w:t>not adapted to the Mauritian market</w:t>
      </w:r>
      <w:r w:rsidR="00F84EC9" w:rsidRPr="00172C85">
        <w:rPr>
          <w:rFonts w:ascii="Arial" w:hAnsi="Arial" w:cs="Arial"/>
          <w:strike/>
        </w:rPr>
        <w:t xml:space="preserve">, lacking an easy-to-use </w:t>
      </w:r>
      <w:r w:rsidR="006F33A6" w:rsidRPr="00172C85">
        <w:rPr>
          <w:rFonts w:ascii="Arial" w:hAnsi="Arial" w:cs="Arial"/>
          <w:strike/>
        </w:rPr>
        <w:t xml:space="preserve">system for individuals. Moreover, </w:t>
      </w:r>
      <w:r w:rsidR="007710D6" w:rsidRPr="00172C85">
        <w:rPr>
          <w:rFonts w:ascii="Arial" w:hAnsi="Arial" w:cs="Arial"/>
          <w:strike/>
        </w:rPr>
        <w:t>the</w:t>
      </w:r>
      <w:r w:rsidR="006F33A6" w:rsidRPr="00172C85">
        <w:rPr>
          <w:rFonts w:ascii="Arial" w:hAnsi="Arial" w:cs="Arial"/>
          <w:strike/>
        </w:rPr>
        <w:t xml:space="preserve"> </w:t>
      </w:r>
      <w:r w:rsidR="008E396C" w:rsidRPr="00172C85">
        <w:rPr>
          <w:rFonts w:ascii="Arial" w:hAnsi="Arial" w:cs="Arial"/>
          <w:strike/>
        </w:rPr>
        <w:t>digitalization of this</w:t>
      </w:r>
      <w:r w:rsidR="007710D6" w:rsidRPr="00172C85">
        <w:rPr>
          <w:rFonts w:ascii="Arial" w:hAnsi="Arial" w:cs="Arial"/>
          <w:strike/>
        </w:rPr>
        <w:t xml:space="preserve"> process of receipt handling would</w:t>
      </w:r>
      <w:r w:rsidR="00970BA3" w:rsidRPr="00172C85">
        <w:rPr>
          <w:rFonts w:ascii="Arial" w:hAnsi="Arial" w:cs="Arial"/>
          <w:strike/>
        </w:rPr>
        <w:t xml:space="preserve"> improve the</w:t>
      </w:r>
      <w:r w:rsidR="00533844" w:rsidRPr="00172C85">
        <w:rPr>
          <w:rFonts w:ascii="Arial" w:hAnsi="Arial" w:cs="Arial"/>
          <w:strike/>
        </w:rPr>
        <w:t xml:space="preserve"> </w:t>
      </w:r>
      <w:r w:rsidR="008E396C" w:rsidRPr="00172C85">
        <w:rPr>
          <w:rFonts w:ascii="Arial" w:hAnsi="Arial" w:cs="Arial"/>
          <w:strike/>
        </w:rPr>
        <w:t>ecological</w:t>
      </w:r>
      <w:r w:rsidR="00533844" w:rsidRPr="00172C85">
        <w:rPr>
          <w:rFonts w:ascii="Arial" w:hAnsi="Arial" w:cs="Arial"/>
          <w:strike/>
        </w:rPr>
        <w:t xml:space="preserve"> issue of receipt storage and production, thereby </w:t>
      </w:r>
      <w:r w:rsidR="127BEBCA" w:rsidRPr="00172C85">
        <w:rPr>
          <w:rFonts w:ascii="Arial" w:hAnsi="Arial" w:cs="Arial"/>
          <w:strike/>
        </w:rPr>
        <w:t xml:space="preserve">reducing the ecologic </w:t>
      </w:r>
      <w:r w:rsidR="5492CC94" w:rsidRPr="00172C85">
        <w:rPr>
          <w:rFonts w:ascii="Arial" w:hAnsi="Arial" w:cs="Arial"/>
          <w:strike/>
        </w:rPr>
        <w:t xml:space="preserve">and </w:t>
      </w:r>
      <w:r w:rsidR="6DB5D8DF" w:rsidRPr="00172C85">
        <w:rPr>
          <w:rFonts w:ascii="Arial" w:hAnsi="Arial" w:cs="Arial"/>
          <w:strike/>
        </w:rPr>
        <w:t>environmental impact</w:t>
      </w:r>
      <w:r w:rsidR="127BEBCA" w:rsidRPr="00172C85">
        <w:rPr>
          <w:rFonts w:ascii="Arial" w:hAnsi="Arial" w:cs="Arial"/>
          <w:strike/>
        </w:rPr>
        <w:t xml:space="preserve"> </w:t>
      </w:r>
      <w:r w:rsidR="604644BC" w:rsidRPr="00172C85">
        <w:rPr>
          <w:rFonts w:ascii="Arial" w:hAnsi="Arial" w:cs="Arial"/>
          <w:strike/>
        </w:rPr>
        <w:t>of</w:t>
      </w:r>
      <w:r w:rsidR="127BEBCA" w:rsidRPr="00172C85">
        <w:rPr>
          <w:rFonts w:ascii="Arial" w:hAnsi="Arial" w:cs="Arial"/>
          <w:strike/>
        </w:rPr>
        <w:t xml:space="preserve"> this task</w:t>
      </w:r>
      <w:r w:rsidR="48732177" w:rsidRPr="00172C85">
        <w:rPr>
          <w:rFonts w:ascii="Arial" w:hAnsi="Arial" w:cs="Arial"/>
          <w:strike/>
        </w:rPr>
        <w:t>,</w:t>
      </w:r>
      <w:r w:rsidR="00533844" w:rsidRPr="00172C85">
        <w:rPr>
          <w:rFonts w:ascii="Arial" w:hAnsi="Arial" w:cs="Arial"/>
          <w:strike/>
        </w:rPr>
        <w:t xml:space="preserve"> as it currently </w:t>
      </w:r>
      <w:r w:rsidR="008817E5" w:rsidRPr="00172C85">
        <w:rPr>
          <w:rFonts w:ascii="Arial" w:hAnsi="Arial" w:cs="Arial"/>
          <w:strike/>
        </w:rPr>
        <w:t>produces a high amount of paper waste and</w:t>
      </w:r>
      <w:r w:rsidR="00BB2117" w:rsidRPr="00172C85">
        <w:rPr>
          <w:rFonts w:ascii="Arial" w:hAnsi="Arial" w:cs="Arial"/>
          <w:strike/>
        </w:rPr>
        <w:t xml:space="preserve"> enlarges business’ carbon footprint.</w:t>
      </w:r>
      <w:r w:rsidR="00137976" w:rsidRPr="00172C85">
        <w:rPr>
          <w:rFonts w:ascii="Arial" w:hAnsi="Arial" w:cs="Arial"/>
          <w:strike/>
        </w:rPr>
        <w:t xml:space="preserve"> In summary, </w:t>
      </w:r>
      <w:r w:rsidR="00EC4085" w:rsidRPr="00172C85">
        <w:rPr>
          <w:rFonts w:ascii="Arial" w:hAnsi="Arial" w:cs="Arial"/>
          <w:strike/>
        </w:rPr>
        <w:t>this</w:t>
      </w:r>
      <w:r w:rsidR="00F041F2" w:rsidRPr="00172C85">
        <w:rPr>
          <w:rFonts w:ascii="Arial" w:hAnsi="Arial" w:cs="Arial"/>
          <w:strike/>
        </w:rPr>
        <w:t xml:space="preserve"> </w:t>
      </w:r>
      <w:r w:rsidR="00EC4085" w:rsidRPr="00172C85">
        <w:rPr>
          <w:rFonts w:ascii="Arial" w:hAnsi="Arial" w:cs="Arial"/>
          <w:strike/>
        </w:rPr>
        <w:t xml:space="preserve">project aims to tackle </w:t>
      </w:r>
      <w:r w:rsidR="00A33F15" w:rsidRPr="00172C85">
        <w:rPr>
          <w:rFonts w:ascii="Arial" w:hAnsi="Arial" w:cs="Arial"/>
          <w:strike/>
        </w:rPr>
        <w:t>the</w:t>
      </w:r>
      <w:r w:rsidR="00F041F2" w:rsidRPr="00172C85">
        <w:rPr>
          <w:rFonts w:ascii="Arial" w:hAnsi="Arial" w:cs="Arial"/>
          <w:strike/>
        </w:rPr>
        <w:t xml:space="preserve"> </w:t>
      </w:r>
      <w:r w:rsidR="00A33F15" w:rsidRPr="00172C85">
        <w:rPr>
          <w:rFonts w:ascii="Arial" w:hAnsi="Arial" w:cs="Arial"/>
          <w:strike/>
        </w:rPr>
        <w:t>specific task of handling</w:t>
      </w:r>
      <w:r w:rsidR="000D1B1C" w:rsidRPr="00172C85">
        <w:rPr>
          <w:rFonts w:ascii="Arial" w:hAnsi="Arial" w:cs="Arial"/>
          <w:strike/>
        </w:rPr>
        <w:t xml:space="preserve"> and managing</w:t>
      </w:r>
      <w:r w:rsidR="00A33F15" w:rsidRPr="00172C85">
        <w:rPr>
          <w:rFonts w:ascii="Arial" w:hAnsi="Arial" w:cs="Arial"/>
          <w:strike/>
        </w:rPr>
        <w:t xml:space="preserve"> </w:t>
      </w:r>
      <w:r w:rsidR="00BE649C" w:rsidRPr="00172C85">
        <w:rPr>
          <w:rFonts w:ascii="Arial" w:hAnsi="Arial" w:cs="Arial"/>
          <w:strike/>
        </w:rPr>
        <w:t>receipts through a user-friendly</w:t>
      </w:r>
      <w:r w:rsidR="00115C46" w:rsidRPr="00172C85">
        <w:rPr>
          <w:rFonts w:ascii="Arial" w:hAnsi="Arial" w:cs="Arial"/>
          <w:strike/>
        </w:rPr>
        <w:t xml:space="preserve"> system using the latest state</w:t>
      </w:r>
      <w:r w:rsidR="00F323CB" w:rsidRPr="00172C85">
        <w:rPr>
          <w:rFonts w:ascii="Arial" w:hAnsi="Arial" w:cs="Arial"/>
          <w:strike/>
        </w:rPr>
        <w:t>-of-the-art technologies.</w:t>
      </w:r>
      <w:r w:rsidR="00F041F2" w:rsidRPr="00172C85">
        <w:rPr>
          <w:rFonts w:ascii="Arial" w:hAnsi="Arial" w:cs="Arial"/>
          <w:strike/>
        </w:rPr>
        <w:t xml:space="preserve"> </w:t>
      </w:r>
    </w:p>
    <w:p w14:paraId="77DB71DC" w14:textId="77777777" w:rsidR="00735AE0" w:rsidRDefault="00735AE0" w:rsidP="00AC17D9">
      <w:pPr>
        <w:spacing w:line="360" w:lineRule="auto"/>
        <w:rPr>
          <w:rFonts w:ascii="Arial" w:hAnsi="Arial" w:cs="Arial"/>
        </w:rPr>
      </w:pPr>
    </w:p>
    <w:p w14:paraId="40630844" w14:textId="5C1F13E0" w:rsidR="00735AE0" w:rsidRDefault="00B02541" w:rsidP="00AC17D9">
      <w:pPr>
        <w:spacing w:line="360" w:lineRule="auto"/>
        <w:rPr>
          <w:rFonts w:ascii="Arial" w:hAnsi="Arial" w:cs="Arial"/>
        </w:rPr>
      </w:pPr>
      <w:r>
        <w:rPr>
          <w:rFonts w:ascii="Arial" w:hAnsi="Arial" w:cs="Arial"/>
        </w:rPr>
        <w:t>After observing the</w:t>
      </w:r>
      <w:r w:rsidR="002B3783">
        <w:rPr>
          <w:rFonts w:ascii="Arial" w:hAnsi="Arial" w:cs="Arial"/>
        </w:rPr>
        <w:t xml:space="preserve"> resource consuming task of </w:t>
      </w:r>
      <w:r w:rsidR="008A4670">
        <w:rPr>
          <w:rFonts w:ascii="Arial" w:hAnsi="Arial" w:cs="Arial"/>
        </w:rPr>
        <w:t xml:space="preserve">receipt logging through </w:t>
      </w:r>
      <w:r w:rsidR="009B74F1">
        <w:rPr>
          <w:rFonts w:ascii="Arial" w:hAnsi="Arial" w:cs="Arial"/>
        </w:rPr>
        <w:t>a family related company</w:t>
      </w:r>
      <w:r w:rsidR="007A33B9">
        <w:rPr>
          <w:rFonts w:ascii="Arial" w:hAnsi="Arial" w:cs="Arial"/>
        </w:rPr>
        <w:t xml:space="preserve"> of </w:t>
      </w:r>
      <w:r w:rsidR="00793D23">
        <w:rPr>
          <w:rFonts w:ascii="Arial" w:hAnsi="Arial" w:cs="Arial"/>
        </w:rPr>
        <w:t>digitalizing and logging receipt by hand</w:t>
      </w:r>
      <w:r w:rsidR="00604341">
        <w:rPr>
          <w:rFonts w:ascii="Arial" w:hAnsi="Arial" w:cs="Arial"/>
        </w:rPr>
        <w:t xml:space="preserve"> and</w:t>
      </w:r>
      <w:r w:rsidR="00793D23">
        <w:rPr>
          <w:rFonts w:ascii="Arial" w:hAnsi="Arial" w:cs="Arial"/>
        </w:rPr>
        <w:t xml:space="preserve"> one by one for hours</w:t>
      </w:r>
      <w:r w:rsidR="00693988">
        <w:rPr>
          <w:rFonts w:ascii="Arial" w:hAnsi="Arial" w:cs="Arial"/>
        </w:rPr>
        <w:t>,</w:t>
      </w:r>
      <w:r w:rsidR="0016778E">
        <w:rPr>
          <w:rFonts w:ascii="Arial" w:hAnsi="Arial" w:cs="Arial"/>
        </w:rPr>
        <w:t xml:space="preserve"> </w:t>
      </w:r>
      <w:r w:rsidR="000277E8">
        <w:rPr>
          <w:rFonts w:ascii="Arial" w:hAnsi="Arial" w:cs="Arial"/>
        </w:rPr>
        <w:t>has</w:t>
      </w:r>
      <w:r w:rsidR="0016778E">
        <w:rPr>
          <w:rFonts w:ascii="Arial" w:hAnsi="Arial" w:cs="Arial"/>
        </w:rPr>
        <w:t xml:space="preserve"> showed the centrality</w:t>
      </w:r>
      <w:r w:rsidR="00693988">
        <w:rPr>
          <w:rFonts w:ascii="Arial" w:hAnsi="Arial" w:cs="Arial"/>
        </w:rPr>
        <w:t xml:space="preserve"> and difficulty</w:t>
      </w:r>
      <w:r w:rsidR="0016778E">
        <w:rPr>
          <w:rFonts w:ascii="Arial" w:hAnsi="Arial" w:cs="Arial"/>
        </w:rPr>
        <w:t xml:space="preserve"> of th</w:t>
      </w:r>
      <w:r w:rsidR="00693988">
        <w:rPr>
          <w:rFonts w:ascii="Arial" w:hAnsi="Arial" w:cs="Arial"/>
        </w:rPr>
        <w:t>is</w:t>
      </w:r>
      <w:r w:rsidR="0016778E">
        <w:rPr>
          <w:rFonts w:ascii="Arial" w:hAnsi="Arial" w:cs="Arial"/>
        </w:rPr>
        <w:t xml:space="preserve"> task in company </w:t>
      </w:r>
      <w:r w:rsidR="000277E8">
        <w:rPr>
          <w:rFonts w:ascii="Arial" w:hAnsi="Arial" w:cs="Arial"/>
        </w:rPr>
        <w:t xml:space="preserve">accounting. </w:t>
      </w:r>
      <w:r w:rsidR="00C22501">
        <w:rPr>
          <w:rFonts w:ascii="Arial" w:hAnsi="Arial" w:cs="Arial"/>
        </w:rPr>
        <w:t xml:space="preserve">It is mandatory </w:t>
      </w:r>
      <w:r w:rsidR="00546F28">
        <w:rPr>
          <w:rFonts w:ascii="Arial" w:hAnsi="Arial" w:cs="Arial"/>
        </w:rPr>
        <w:t xml:space="preserve">task for company but also wanted by a lot of </w:t>
      </w:r>
      <w:r w:rsidR="00352633">
        <w:rPr>
          <w:rFonts w:ascii="Arial" w:hAnsi="Arial" w:cs="Arial"/>
        </w:rPr>
        <w:t>individuals</w:t>
      </w:r>
      <w:r w:rsidR="00546F28">
        <w:rPr>
          <w:rFonts w:ascii="Arial" w:hAnsi="Arial" w:cs="Arial"/>
        </w:rPr>
        <w:t xml:space="preserve"> </w:t>
      </w:r>
      <w:r w:rsidR="009C7E74">
        <w:rPr>
          <w:rFonts w:ascii="Arial" w:hAnsi="Arial" w:cs="Arial"/>
        </w:rPr>
        <w:t xml:space="preserve">wanting to keeping track of their expense </w:t>
      </w:r>
      <w:r w:rsidR="00C90A19">
        <w:rPr>
          <w:rFonts w:ascii="Arial" w:hAnsi="Arial" w:cs="Arial"/>
        </w:rPr>
        <w:t xml:space="preserve">and manage </w:t>
      </w:r>
      <w:r w:rsidR="00DA11B1">
        <w:rPr>
          <w:rFonts w:ascii="Arial" w:hAnsi="Arial" w:cs="Arial"/>
        </w:rPr>
        <w:t>budget</w:t>
      </w:r>
      <w:r w:rsidR="00C90A19">
        <w:rPr>
          <w:rFonts w:ascii="Arial" w:hAnsi="Arial" w:cs="Arial"/>
        </w:rPr>
        <w:t>.</w:t>
      </w:r>
      <w:r w:rsidR="00352633">
        <w:rPr>
          <w:rFonts w:ascii="Arial" w:hAnsi="Arial" w:cs="Arial"/>
        </w:rPr>
        <w:t xml:space="preserve"> Existing solution </w:t>
      </w:r>
      <w:r w:rsidR="00085F7A">
        <w:rPr>
          <w:rFonts w:ascii="Arial" w:hAnsi="Arial" w:cs="Arial"/>
        </w:rPr>
        <w:t>exist</w:t>
      </w:r>
      <w:r w:rsidR="008E6FA7">
        <w:rPr>
          <w:rFonts w:ascii="Arial" w:hAnsi="Arial" w:cs="Arial"/>
        </w:rPr>
        <w:t xml:space="preserve"> </w:t>
      </w:r>
      <w:r w:rsidR="008E6FA7" w:rsidRPr="00A15A8E">
        <w:rPr>
          <w:rFonts w:ascii="Arial" w:hAnsi="Arial" w:cs="Arial"/>
        </w:rPr>
        <w:t xml:space="preserve">such has “Recipator AI” </w:t>
      </w:r>
      <w:r w:rsidR="008E6FA7" w:rsidRPr="00A15A8E">
        <w:rPr>
          <w:rFonts w:ascii="Arial" w:hAnsi="Arial" w:cs="Arial"/>
        </w:rPr>
        <w:fldChar w:fldCharType="begin"/>
      </w:r>
      <w:r w:rsidR="008E6FA7">
        <w:rPr>
          <w:rFonts w:ascii="Arial" w:hAnsi="Arial" w:cs="Arial"/>
        </w:rPr>
        <w:instrText xml:space="preserve"> ADDIN ZOTERO_ITEM CSL_CITATION {"citationID":"epYFlPj1","properties":{"formattedCitation":"(AI, no date)","plainCitation":"(AI, no date)","noteIndex":0},"citationItems":[{"id":"Zhv4o45d/PhGJCAQT","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8E6FA7" w:rsidRPr="00A15A8E">
        <w:rPr>
          <w:rFonts w:ascii="Arial" w:hAnsi="Arial" w:cs="Arial"/>
        </w:rPr>
        <w:fldChar w:fldCharType="separate"/>
      </w:r>
      <w:r w:rsidR="008E6FA7" w:rsidRPr="00A15A8E">
        <w:rPr>
          <w:rFonts w:ascii="Arial" w:hAnsi="Arial" w:cs="Arial"/>
        </w:rPr>
        <w:t>(AI, no date)</w:t>
      </w:r>
      <w:r w:rsidR="008E6FA7" w:rsidRPr="00A15A8E">
        <w:rPr>
          <w:rFonts w:ascii="Arial" w:hAnsi="Arial" w:cs="Arial"/>
        </w:rPr>
        <w:fldChar w:fldCharType="end"/>
      </w:r>
      <w:r w:rsidR="008E6FA7" w:rsidRPr="00A15A8E">
        <w:rPr>
          <w:rFonts w:ascii="Arial" w:hAnsi="Arial" w:cs="Arial"/>
        </w:rPr>
        <w:t xml:space="preserve"> or “Veryfi” </w:t>
      </w:r>
      <w:r w:rsidR="008E6FA7" w:rsidRPr="00A15A8E">
        <w:rPr>
          <w:rFonts w:ascii="Arial" w:hAnsi="Arial" w:cs="Arial"/>
        </w:rPr>
        <w:fldChar w:fldCharType="begin"/>
      </w:r>
      <w:r w:rsidR="008E6FA7">
        <w:rPr>
          <w:rFonts w:ascii="Arial" w:hAnsi="Arial" w:cs="Arial"/>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Zhv4o45d/0frA0YIE","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8E6FA7" w:rsidRPr="00A15A8E">
        <w:rPr>
          <w:rFonts w:ascii="Arial" w:hAnsi="Arial" w:cs="Arial"/>
        </w:rPr>
        <w:fldChar w:fldCharType="separate"/>
      </w:r>
      <w:r w:rsidR="008E6FA7" w:rsidRPr="00A15A8E">
        <w:rPr>
          <w:rFonts w:ascii="Arial" w:hAnsi="Arial" w:cs="Arial"/>
          <w:kern w:val="0"/>
        </w:rPr>
        <w:t>(</w:t>
      </w:r>
      <w:r w:rsidR="008E6FA7" w:rsidRPr="00A15A8E">
        <w:rPr>
          <w:rFonts w:ascii="Arial" w:hAnsi="Arial" w:cs="Arial"/>
          <w:i/>
          <w:iCs/>
          <w:kern w:val="0"/>
        </w:rPr>
        <w:t>Transform Documents into Actionable Data in Seconds using Veryfi OCR API</w:t>
      </w:r>
      <w:r w:rsidR="008E6FA7" w:rsidRPr="00A15A8E">
        <w:rPr>
          <w:rFonts w:ascii="Arial" w:hAnsi="Arial" w:cs="Arial"/>
          <w:kern w:val="0"/>
        </w:rPr>
        <w:t>, no date)</w:t>
      </w:r>
      <w:r w:rsidR="008E6FA7" w:rsidRPr="00A15A8E">
        <w:rPr>
          <w:rFonts w:ascii="Arial" w:hAnsi="Arial" w:cs="Arial"/>
        </w:rPr>
        <w:fldChar w:fldCharType="end"/>
      </w:r>
      <w:r w:rsidR="008E6FA7" w:rsidRPr="00A15A8E">
        <w:rPr>
          <w:rFonts w:ascii="Arial" w:hAnsi="Arial" w:cs="Arial"/>
        </w:rPr>
        <w:t xml:space="preserve"> but</w:t>
      </w:r>
      <w:r w:rsidR="00755101">
        <w:rPr>
          <w:rFonts w:ascii="Arial" w:hAnsi="Arial" w:cs="Arial"/>
        </w:rPr>
        <w:t xml:space="preserve"> are limited </w:t>
      </w:r>
      <w:r w:rsidR="00484FAB">
        <w:rPr>
          <w:rFonts w:ascii="Arial" w:hAnsi="Arial" w:cs="Arial"/>
        </w:rPr>
        <w:t xml:space="preserve">in feature by paywalls </w:t>
      </w:r>
      <w:r w:rsidR="000A1651">
        <w:rPr>
          <w:rFonts w:ascii="Arial" w:hAnsi="Arial" w:cs="Arial"/>
        </w:rPr>
        <w:t xml:space="preserve">and </w:t>
      </w:r>
      <w:r w:rsidR="00B93D56">
        <w:rPr>
          <w:rFonts w:ascii="Arial" w:hAnsi="Arial" w:cs="Arial"/>
        </w:rPr>
        <w:t>even</w:t>
      </w:r>
      <w:r w:rsidR="000A1651">
        <w:rPr>
          <w:rFonts w:ascii="Arial" w:hAnsi="Arial" w:cs="Arial"/>
        </w:rPr>
        <w:t xml:space="preserve"> through it are not personalize to the Mauritian </w:t>
      </w:r>
      <w:r w:rsidR="00865FDF">
        <w:rPr>
          <w:rFonts w:ascii="Arial" w:hAnsi="Arial" w:cs="Arial"/>
        </w:rPr>
        <w:t xml:space="preserve">market </w:t>
      </w:r>
      <w:r w:rsidR="00B93D56">
        <w:rPr>
          <w:rFonts w:ascii="Arial" w:hAnsi="Arial" w:cs="Arial"/>
        </w:rPr>
        <w:t xml:space="preserve">and adapted to the </w:t>
      </w:r>
      <w:r w:rsidR="00B93D56">
        <w:rPr>
          <w:rFonts w:ascii="Arial" w:hAnsi="Arial" w:cs="Arial"/>
        </w:rPr>
        <w:lastRenderedPageBreak/>
        <w:t>variety of receipt</w:t>
      </w:r>
      <w:r w:rsidR="00FE5370">
        <w:rPr>
          <w:rFonts w:ascii="Arial" w:hAnsi="Arial" w:cs="Arial"/>
        </w:rPr>
        <w:t xml:space="preserve"> while missing for free resources of friendly user-interface. </w:t>
      </w:r>
      <w:r w:rsidR="00860A87">
        <w:rPr>
          <w:rFonts w:ascii="Arial" w:hAnsi="Arial" w:cs="Arial"/>
        </w:rPr>
        <w:t xml:space="preserve">A digitalized automated system promises not only to free </w:t>
      </w:r>
      <w:r w:rsidR="00E2273E">
        <w:rPr>
          <w:rFonts w:ascii="Arial" w:hAnsi="Arial" w:cs="Arial"/>
        </w:rPr>
        <w:t xml:space="preserve">up valuable human </w:t>
      </w:r>
      <w:r w:rsidR="006555CE">
        <w:rPr>
          <w:rFonts w:ascii="Arial" w:hAnsi="Arial" w:cs="Arial"/>
        </w:rPr>
        <w:t>resources</w:t>
      </w:r>
      <w:r w:rsidR="00E2273E">
        <w:rPr>
          <w:rFonts w:ascii="Arial" w:hAnsi="Arial" w:cs="Arial"/>
        </w:rPr>
        <w:t xml:space="preserve"> but also to reduce paper </w:t>
      </w:r>
      <w:r w:rsidR="0047708A">
        <w:rPr>
          <w:rFonts w:ascii="Arial" w:hAnsi="Arial" w:cs="Arial"/>
        </w:rPr>
        <w:t xml:space="preserve">usage, align with global ecological </w:t>
      </w:r>
      <w:r w:rsidR="006555CE">
        <w:rPr>
          <w:rFonts w:ascii="Arial" w:hAnsi="Arial" w:cs="Arial"/>
        </w:rPr>
        <w:t>sustainability’s.</w:t>
      </w:r>
      <w:r w:rsidR="00C36FAA">
        <w:rPr>
          <w:rFonts w:ascii="Arial" w:hAnsi="Arial" w:cs="Arial"/>
        </w:rPr>
        <w:t xml:space="preserve"> The introduction of an adapted</w:t>
      </w:r>
      <w:r w:rsidR="008A6060">
        <w:rPr>
          <w:rFonts w:ascii="Arial" w:hAnsi="Arial" w:cs="Arial"/>
        </w:rPr>
        <w:t xml:space="preserve">, state-of-the-art system for managing </w:t>
      </w:r>
      <w:r w:rsidR="00553881">
        <w:rPr>
          <w:rFonts w:ascii="Arial" w:hAnsi="Arial" w:cs="Arial"/>
        </w:rPr>
        <w:t xml:space="preserve">and extracting receipts </w:t>
      </w:r>
      <w:r w:rsidR="00D36922">
        <w:rPr>
          <w:rFonts w:ascii="Arial" w:hAnsi="Arial" w:cs="Arial"/>
        </w:rPr>
        <w:t>information’s</w:t>
      </w:r>
      <w:r w:rsidR="00553881">
        <w:rPr>
          <w:rFonts w:ascii="Arial" w:hAnsi="Arial" w:cs="Arial"/>
        </w:rPr>
        <w:t xml:space="preserve"> would not</w:t>
      </w:r>
      <w:r w:rsidR="00D36922">
        <w:rPr>
          <w:rFonts w:ascii="Arial" w:hAnsi="Arial" w:cs="Arial"/>
        </w:rPr>
        <w:t xml:space="preserve"> just streamline accounting</w:t>
      </w:r>
      <w:r w:rsidR="000F201D">
        <w:rPr>
          <w:rFonts w:ascii="Arial" w:hAnsi="Arial" w:cs="Arial"/>
        </w:rPr>
        <w:t xml:space="preserve"> practices but would also impact of paper receipt pro</w:t>
      </w:r>
      <w:r w:rsidR="00AF1B10">
        <w:rPr>
          <w:rFonts w:ascii="Arial" w:hAnsi="Arial" w:cs="Arial"/>
        </w:rPr>
        <w:t>duction and storage</w:t>
      </w:r>
      <w:r w:rsidR="00E329F2">
        <w:rPr>
          <w:rFonts w:ascii="Arial" w:hAnsi="Arial" w:cs="Arial"/>
        </w:rPr>
        <w:t xml:space="preserve">. </w:t>
      </w:r>
      <w:r w:rsidR="00257AD0">
        <w:rPr>
          <w:rFonts w:ascii="Arial" w:hAnsi="Arial" w:cs="Arial"/>
        </w:rPr>
        <w:t xml:space="preserve">The project is positioned at intersection of </w:t>
      </w:r>
      <w:r w:rsidR="00172C85">
        <w:rPr>
          <w:rFonts w:ascii="Arial" w:hAnsi="Arial" w:cs="Arial"/>
        </w:rPr>
        <w:t>technological</w:t>
      </w:r>
      <w:r w:rsidR="00257AD0">
        <w:rPr>
          <w:rFonts w:ascii="Arial" w:hAnsi="Arial" w:cs="Arial"/>
        </w:rPr>
        <w:t xml:space="preserve"> innovation and ecological </w:t>
      </w:r>
      <w:r w:rsidR="006B035B">
        <w:rPr>
          <w:rFonts w:ascii="Arial" w:hAnsi="Arial" w:cs="Arial"/>
        </w:rPr>
        <w:t xml:space="preserve">work, aiming to deliver a solution </w:t>
      </w:r>
      <w:r w:rsidR="00172C85">
        <w:rPr>
          <w:rFonts w:ascii="Arial" w:hAnsi="Arial" w:cs="Arial"/>
        </w:rPr>
        <w:t>that can be leveraged across diverse business and personal landscape in their accounting.</w:t>
      </w:r>
    </w:p>
    <w:p w14:paraId="60D03B4E" w14:textId="43767432" w:rsidR="00C6013B" w:rsidRPr="00A15A8E" w:rsidRDefault="00C6013B" w:rsidP="00AC17D9">
      <w:pPr>
        <w:spacing w:line="360" w:lineRule="auto"/>
        <w:rPr>
          <w:rFonts w:ascii="Arial" w:hAnsi="Arial" w:cs="Arial"/>
        </w:rPr>
      </w:pPr>
    </w:p>
    <w:p w14:paraId="1109B8C6" w14:textId="25B7CA46" w:rsidR="00C02AC4" w:rsidRPr="00A15A8E" w:rsidRDefault="004D030A" w:rsidP="00AC17D9">
      <w:pPr>
        <w:pStyle w:val="Heading2"/>
        <w:spacing w:line="360" w:lineRule="auto"/>
        <w:rPr>
          <w:rFonts w:ascii="Arial" w:hAnsi="Arial" w:cs="Arial"/>
        </w:rPr>
      </w:pPr>
      <w:bookmarkStart w:id="7" w:name="_Toc164859554"/>
      <w:r>
        <w:rPr>
          <w:rFonts w:ascii="Arial" w:hAnsi="Arial" w:cs="Arial"/>
        </w:rPr>
        <w:t xml:space="preserve">2.3 </w:t>
      </w:r>
      <w:r w:rsidR="00C02AC4" w:rsidRPr="00A15A8E">
        <w:rPr>
          <w:rFonts w:ascii="Arial" w:hAnsi="Arial" w:cs="Arial"/>
        </w:rPr>
        <w:t>Aims</w:t>
      </w:r>
      <w:bookmarkEnd w:id="7"/>
    </w:p>
    <w:p w14:paraId="01ADA637" w14:textId="3308D99C" w:rsidR="00A862FC" w:rsidRPr="00A15A8E" w:rsidRDefault="65200ED3" w:rsidP="00AC17D9">
      <w:pPr>
        <w:spacing w:line="360" w:lineRule="auto"/>
        <w:rPr>
          <w:rFonts w:ascii="Arial" w:hAnsi="Arial" w:cs="Arial"/>
        </w:rPr>
      </w:pPr>
      <w:r w:rsidRPr="00A15A8E">
        <w:rPr>
          <w:rFonts w:ascii="Arial" w:hAnsi="Arial" w:cs="Arial"/>
        </w:rPr>
        <w:t>The</w:t>
      </w:r>
      <w:r w:rsidR="00A862FC" w:rsidRPr="00A15A8E">
        <w:rPr>
          <w:rFonts w:ascii="Arial" w:hAnsi="Arial" w:cs="Arial"/>
        </w:rPr>
        <w:t xml:space="preserve"> project “Smart Receipt Management and Extraction” system is designed to streamline and simplify the repetitive and </w:t>
      </w:r>
      <w:r w:rsidR="1E67A8F9" w:rsidRPr="00A15A8E">
        <w:rPr>
          <w:rFonts w:ascii="Arial" w:hAnsi="Arial" w:cs="Arial"/>
        </w:rPr>
        <w:t>time-consuming</w:t>
      </w:r>
      <w:r w:rsidR="4E67B7B6" w:rsidRPr="00A15A8E">
        <w:rPr>
          <w:rFonts w:ascii="Arial" w:hAnsi="Arial" w:cs="Arial"/>
        </w:rPr>
        <w:t xml:space="preserve"> task of</w:t>
      </w:r>
      <w:r w:rsidR="00A862FC" w:rsidRPr="00A15A8E">
        <w:rPr>
          <w:rFonts w:ascii="Arial" w:hAnsi="Arial" w:cs="Arial"/>
        </w:rPr>
        <w:t xml:space="preserve"> handling, organizing and informatize </w:t>
      </w:r>
      <w:r w:rsidR="60E82C07" w:rsidRPr="00A15A8E">
        <w:rPr>
          <w:rFonts w:ascii="Arial" w:hAnsi="Arial" w:cs="Arial"/>
        </w:rPr>
        <w:t>receipts</w:t>
      </w:r>
      <w:r w:rsidR="00A862FC" w:rsidRPr="00A15A8E">
        <w:rPr>
          <w:rFonts w:ascii="Arial" w:hAnsi="Arial" w:cs="Arial"/>
        </w:rPr>
        <w:t>, whether physical or digital. Therefore, the primary purpose of this project is to serve a comprehensive receipt extraction and management</w:t>
      </w:r>
      <w:r w:rsidR="00812E75" w:rsidRPr="00A15A8E">
        <w:rPr>
          <w:rFonts w:ascii="Arial" w:hAnsi="Arial" w:cs="Arial"/>
        </w:rPr>
        <w:t xml:space="preserve"> system</w:t>
      </w:r>
      <w:r w:rsidR="00A862FC" w:rsidRPr="00A15A8E">
        <w:rPr>
          <w:rFonts w:ascii="Arial" w:hAnsi="Arial" w:cs="Arial"/>
        </w:rPr>
        <w:t xml:space="preserve">, offering the user </w:t>
      </w:r>
      <w:r w:rsidR="00573543" w:rsidRPr="00A15A8E">
        <w:rPr>
          <w:rFonts w:ascii="Arial" w:hAnsi="Arial" w:cs="Arial"/>
        </w:rPr>
        <w:t xml:space="preserve">a set of </w:t>
      </w:r>
      <w:r w:rsidR="570278F5" w:rsidRPr="00A15A8E">
        <w:rPr>
          <w:rFonts w:ascii="Arial" w:hAnsi="Arial" w:cs="Arial"/>
        </w:rPr>
        <w:t>features</w:t>
      </w:r>
      <w:r w:rsidR="00573543" w:rsidRPr="00A15A8E">
        <w:rPr>
          <w:rFonts w:ascii="Arial" w:hAnsi="Arial" w:cs="Arial"/>
        </w:rPr>
        <w:t xml:space="preserve"> </w:t>
      </w:r>
      <w:r w:rsidR="49127811" w:rsidRPr="00A15A8E">
        <w:rPr>
          <w:rFonts w:ascii="Arial" w:hAnsi="Arial" w:cs="Arial"/>
        </w:rPr>
        <w:t>allowing for</w:t>
      </w:r>
      <w:r w:rsidR="0062412F" w:rsidRPr="00A15A8E">
        <w:rPr>
          <w:rFonts w:ascii="Arial" w:hAnsi="Arial" w:cs="Arial"/>
        </w:rPr>
        <w:t xml:space="preserve"> a user</w:t>
      </w:r>
      <w:r w:rsidR="1E67A8F9" w:rsidRPr="00A15A8E">
        <w:rPr>
          <w:rFonts w:ascii="Arial" w:hAnsi="Arial" w:cs="Arial"/>
        </w:rPr>
        <w:t>-</w:t>
      </w:r>
      <w:r w:rsidR="0062412F" w:rsidRPr="00A15A8E">
        <w:rPr>
          <w:rFonts w:ascii="Arial" w:hAnsi="Arial" w:cs="Arial"/>
        </w:rPr>
        <w:t>friendly user-interface</w:t>
      </w:r>
      <w:r w:rsidR="2C31054F" w:rsidRPr="00A15A8E">
        <w:rPr>
          <w:rFonts w:ascii="Arial" w:hAnsi="Arial" w:cs="Arial"/>
        </w:rPr>
        <w:t xml:space="preserve"> </w:t>
      </w:r>
      <w:r w:rsidR="4F831B56" w:rsidRPr="00A15A8E">
        <w:rPr>
          <w:rFonts w:ascii="Arial" w:hAnsi="Arial" w:cs="Arial"/>
        </w:rPr>
        <w:t>experience</w:t>
      </w:r>
      <w:r w:rsidR="00A862FC" w:rsidRPr="00A15A8E">
        <w:rPr>
          <w:rFonts w:ascii="Arial" w:hAnsi="Arial" w:cs="Arial"/>
        </w:rPr>
        <w:t>.</w:t>
      </w:r>
    </w:p>
    <w:p w14:paraId="1CA0B997" w14:textId="77777777" w:rsidR="00C02AC4" w:rsidRPr="00A15A8E" w:rsidRDefault="00C02AC4" w:rsidP="00AC17D9">
      <w:pPr>
        <w:spacing w:line="360" w:lineRule="auto"/>
        <w:rPr>
          <w:rFonts w:ascii="Arial" w:hAnsi="Arial" w:cs="Arial"/>
        </w:rPr>
      </w:pPr>
    </w:p>
    <w:p w14:paraId="7C7EF8B9" w14:textId="7A51FB3D" w:rsidR="008D28F2" w:rsidRDefault="004D030A" w:rsidP="00AC17D9">
      <w:pPr>
        <w:pStyle w:val="Heading2"/>
        <w:spacing w:line="360" w:lineRule="auto"/>
        <w:rPr>
          <w:rFonts w:ascii="Arial" w:hAnsi="Arial" w:cs="Arial"/>
        </w:rPr>
      </w:pPr>
      <w:bookmarkStart w:id="8" w:name="_Toc164859555"/>
      <w:r>
        <w:rPr>
          <w:rFonts w:ascii="Arial" w:hAnsi="Arial" w:cs="Arial"/>
        </w:rPr>
        <w:t xml:space="preserve">2.4 </w:t>
      </w:r>
      <w:r w:rsidR="00C02AC4" w:rsidRPr="00A15A8E">
        <w:rPr>
          <w:rFonts w:ascii="Arial" w:hAnsi="Arial" w:cs="Arial"/>
        </w:rPr>
        <w:t>Objectives</w:t>
      </w:r>
      <w:bookmarkEnd w:id="8"/>
      <w:r w:rsidR="00C02AC4" w:rsidRPr="00A15A8E">
        <w:rPr>
          <w:rFonts w:ascii="Arial" w:hAnsi="Arial" w:cs="Arial"/>
        </w:rPr>
        <w:t xml:space="preserve"> </w:t>
      </w:r>
    </w:p>
    <w:p w14:paraId="58BAC362" w14:textId="4414F7AF" w:rsidR="008E1C33" w:rsidRDefault="1488D4BA" w:rsidP="00AC17D9">
      <w:pPr>
        <w:spacing w:line="360" w:lineRule="auto"/>
        <w:rPr>
          <w:rFonts w:ascii="Arial" w:hAnsi="Arial" w:cs="Arial"/>
        </w:rPr>
      </w:pPr>
      <w:r w:rsidRPr="1488D4BA">
        <w:rPr>
          <w:rFonts w:ascii="Arial" w:hAnsi="Arial" w:cs="Arial"/>
        </w:rPr>
        <w:t xml:space="preserve">The project </w:t>
      </w:r>
      <w:r w:rsidR="004D030A">
        <w:rPr>
          <w:rFonts w:ascii="Arial" w:hAnsi="Arial" w:cs="Arial"/>
        </w:rPr>
        <w:t>designed</w:t>
      </w:r>
      <w:commentRangeStart w:id="9"/>
      <w:r w:rsidRPr="1488D4BA">
        <w:rPr>
          <w:rFonts w:ascii="Arial" w:hAnsi="Arial" w:cs="Arial"/>
        </w:rPr>
        <w:t xml:space="preserve"> </w:t>
      </w:r>
      <w:commentRangeEnd w:id="9"/>
      <w:r w:rsidR="005A2161">
        <w:rPr>
          <w:rStyle w:val="CommentReference"/>
        </w:rPr>
        <w:commentReference w:id="9"/>
      </w:r>
      <w:r w:rsidRPr="1488D4BA">
        <w:rPr>
          <w:rFonts w:ascii="Arial" w:hAnsi="Arial" w:cs="Arial"/>
        </w:rPr>
        <w:t>can be expanded into objectives which will guide the different research and development for the project to be well executed and professional. These objectives can be summarized into three components.</w:t>
      </w:r>
    </w:p>
    <w:p w14:paraId="176E2D3C" w14:textId="77777777" w:rsidR="003D59F4" w:rsidRDefault="003D59F4" w:rsidP="00AC17D9">
      <w:pPr>
        <w:spacing w:line="360" w:lineRule="auto"/>
        <w:rPr>
          <w:rFonts w:ascii="Arial" w:hAnsi="Arial" w:cs="Arial"/>
        </w:rPr>
      </w:pPr>
    </w:p>
    <w:p w14:paraId="59CAE4EC" w14:textId="3CB7796A" w:rsidR="00E35097" w:rsidRDefault="1488D4BA" w:rsidP="00AC17D9">
      <w:pPr>
        <w:spacing w:line="360" w:lineRule="auto"/>
        <w:rPr>
          <w:rFonts w:ascii="Arial" w:hAnsi="Arial" w:cs="Arial"/>
        </w:rPr>
      </w:pPr>
      <w:r w:rsidRPr="1488D4BA">
        <w:rPr>
          <w:rFonts w:ascii="Arial" w:hAnsi="Arial" w:cs="Arial"/>
        </w:rPr>
        <w:t xml:space="preserve">The ability to </w:t>
      </w:r>
      <w:r w:rsidRPr="1488D4BA">
        <w:rPr>
          <w:rFonts w:ascii="Arial" w:hAnsi="Arial" w:cs="Arial"/>
          <w:b/>
          <w:bCs/>
        </w:rPr>
        <w:t>extract receipts</w:t>
      </w:r>
      <w:r w:rsidRPr="1488D4BA">
        <w:rPr>
          <w:rFonts w:ascii="Arial" w:hAnsi="Arial" w:cs="Arial"/>
        </w:rPr>
        <w:t xml:space="preserve"> is the major element of the project, and the application should be able to extract the key information from a receipt’s image. The extraction should be available for multiple type of receipts, with precision for it to be usable for analysis and storage.</w:t>
      </w:r>
    </w:p>
    <w:p w14:paraId="7A606C71" w14:textId="77777777" w:rsidR="003D59F4" w:rsidRDefault="003D59F4" w:rsidP="00AC17D9">
      <w:pPr>
        <w:spacing w:line="360" w:lineRule="auto"/>
        <w:rPr>
          <w:rFonts w:ascii="Arial" w:hAnsi="Arial" w:cs="Arial"/>
        </w:rPr>
      </w:pPr>
    </w:p>
    <w:p w14:paraId="77EB8C90" w14:textId="003CD42C" w:rsidR="00090B59" w:rsidRPr="00A956E3" w:rsidRDefault="1488D4BA" w:rsidP="00AC17D9">
      <w:pPr>
        <w:spacing w:line="360" w:lineRule="auto"/>
        <w:rPr>
          <w:rFonts w:ascii="Arial" w:hAnsi="Arial" w:cs="Arial"/>
        </w:rPr>
      </w:pPr>
      <w:r w:rsidRPr="1488D4BA">
        <w:rPr>
          <w:rFonts w:ascii="Arial" w:hAnsi="Arial" w:cs="Arial"/>
        </w:rPr>
        <w:t xml:space="preserve">The second objective is the </w:t>
      </w:r>
      <w:r w:rsidRPr="1488D4BA">
        <w:rPr>
          <w:rFonts w:ascii="Arial" w:hAnsi="Arial" w:cs="Arial"/>
          <w:b/>
          <w:bCs/>
        </w:rPr>
        <w:t>storing capacity</w:t>
      </w:r>
      <w:r w:rsidRPr="1488D4BA">
        <w:rPr>
          <w:rFonts w:ascii="Arial" w:hAnsi="Arial" w:cs="Arial"/>
        </w:rPr>
        <w:t xml:space="preserve"> ability in the project. The storing system should be flexible and accessible for the different components to use the stored data. The storing will encode the receipt extraction process data, properly </w:t>
      </w:r>
      <w:r w:rsidRPr="1488D4BA">
        <w:rPr>
          <w:rFonts w:ascii="Arial" w:hAnsi="Arial" w:cs="Arial"/>
        </w:rPr>
        <w:lastRenderedPageBreak/>
        <w:t>compose the raw image, and mediate data processing and the extracted data. It will also contain useful information for the system such as the user information.</w:t>
      </w:r>
    </w:p>
    <w:p w14:paraId="39BA1E56" w14:textId="63EB4C7D" w:rsidR="00140CAD" w:rsidRDefault="00140CAD" w:rsidP="00AC17D9">
      <w:pPr>
        <w:spacing w:line="360" w:lineRule="auto"/>
        <w:rPr>
          <w:rFonts w:ascii="Arial" w:hAnsi="Arial" w:cs="Arial"/>
        </w:rPr>
      </w:pPr>
    </w:p>
    <w:p w14:paraId="0931B928" w14:textId="3A1BA695" w:rsidR="00140CAD" w:rsidRPr="00A15A8E" w:rsidRDefault="1488D4BA" w:rsidP="00AC17D9">
      <w:pPr>
        <w:spacing w:line="360" w:lineRule="auto"/>
        <w:rPr>
          <w:rFonts w:ascii="Arial" w:hAnsi="Arial" w:cs="Arial"/>
        </w:rPr>
      </w:pPr>
      <w:r w:rsidRPr="1488D4BA">
        <w:rPr>
          <w:rFonts w:ascii="Arial" w:hAnsi="Arial" w:cs="Arial"/>
        </w:rPr>
        <w:t xml:space="preserve">The last objective is to </w:t>
      </w:r>
      <w:r w:rsidRPr="1488D4BA">
        <w:rPr>
          <w:rFonts w:ascii="Arial" w:hAnsi="Arial" w:cs="Arial"/>
          <w:b/>
          <w:bCs/>
        </w:rPr>
        <w:t>provide analytics</w:t>
      </w:r>
      <w:r w:rsidRPr="1488D4BA">
        <w:rPr>
          <w:rFonts w:ascii="Arial" w:hAnsi="Arial" w:cs="Arial"/>
        </w:rPr>
        <w:t xml:space="preserve"> to the user. The system should use the extracted data of the receipts to generate various graphs and charts. The purpose is to be able to provide insight to the user about their purchase history and guide them in the potential management of a budget.</w:t>
      </w:r>
    </w:p>
    <w:p w14:paraId="698BC666" w14:textId="123BFC2D" w:rsidR="00FB4440" w:rsidRPr="00A15A8E" w:rsidRDefault="004D030A" w:rsidP="00AC17D9">
      <w:pPr>
        <w:pStyle w:val="Heading1"/>
        <w:spacing w:line="360" w:lineRule="auto"/>
        <w:rPr>
          <w:rFonts w:ascii="Arial" w:hAnsi="Arial" w:cs="Arial"/>
        </w:rPr>
      </w:pPr>
      <w:bookmarkStart w:id="10" w:name="_Ref163492738"/>
      <w:bookmarkStart w:id="11" w:name="_Ref163500847"/>
      <w:bookmarkStart w:id="12" w:name="_Toc164859556"/>
      <w:r>
        <w:rPr>
          <w:rFonts w:ascii="Arial" w:hAnsi="Arial" w:cs="Arial"/>
        </w:rPr>
        <w:t xml:space="preserve">3 </w:t>
      </w:r>
      <w:r w:rsidR="00A357C8" w:rsidRPr="00A15A8E">
        <w:rPr>
          <w:rFonts w:ascii="Arial" w:hAnsi="Arial" w:cs="Arial"/>
        </w:rPr>
        <w:t xml:space="preserve">Literature </w:t>
      </w:r>
      <w:r w:rsidR="00ED40D8" w:rsidRPr="00A15A8E">
        <w:rPr>
          <w:rFonts w:ascii="Arial" w:hAnsi="Arial" w:cs="Arial"/>
        </w:rPr>
        <w:t>review</w:t>
      </w:r>
      <w:bookmarkEnd w:id="10"/>
      <w:bookmarkEnd w:id="11"/>
      <w:bookmarkEnd w:id="12"/>
    </w:p>
    <w:p w14:paraId="50BAB78D" w14:textId="5AAA4236" w:rsidR="00451873" w:rsidRPr="00A15A8E" w:rsidRDefault="004D030A" w:rsidP="00AC17D9">
      <w:pPr>
        <w:pStyle w:val="Heading2"/>
        <w:spacing w:line="360" w:lineRule="auto"/>
        <w:rPr>
          <w:rFonts w:ascii="Arial" w:hAnsi="Arial" w:cs="Arial"/>
        </w:rPr>
      </w:pPr>
      <w:bookmarkStart w:id="13" w:name="_Toc164859557"/>
      <w:r>
        <w:rPr>
          <w:rFonts w:ascii="Arial" w:hAnsi="Arial" w:cs="Arial"/>
        </w:rPr>
        <w:t xml:space="preserve">3.1 </w:t>
      </w:r>
      <w:r w:rsidR="00FE7E31" w:rsidRPr="00A15A8E">
        <w:rPr>
          <w:rFonts w:ascii="Arial" w:hAnsi="Arial" w:cs="Arial"/>
        </w:rPr>
        <w:t>Receipt Extractor</w:t>
      </w:r>
      <w:bookmarkEnd w:id="13"/>
    </w:p>
    <w:p w14:paraId="207F5B0B" w14:textId="77777777" w:rsidR="00B41D9C" w:rsidRPr="00A15A8E" w:rsidRDefault="00B41D9C" w:rsidP="00AC17D9">
      <w:pPr>
        <w:pStyle w:val="Heading3"/>
        <w:spacing w:line="360" w:lineRule="auto"/>
        <w:rPr>
          <w:rFonts w:ascii="Arial" w:hAnsi="Arial" w:cs="Arial"/>
        </w:rPr>
      </w:pPr>
      <w:bookmarkStart w:id="14" w:name="_Toc156037981"/>
      <w:bookmarkStart w:id="15" w:name="_Ref162340205"/>
      <w:bookmarkStart w:id="16" w:name="_Ref163481909"/>
      <w:bookmarkStart w:id="17" w:name="_Ref163484208"/>
      <w:bookmarkStart w:id="18" w:name="_Toc164859558"/>
      <w:r w:rsidRPr="00A15A8E">
        <w:rPr>
          <w:rFonts w:ascii="Arial" w:hAnsi="Arial" w:cs="Arial"/>
        </w:rPr>
        <w:t>Paper 1 - Utilize OCR text to extract receipt data and classify receipts with common Machine Learning algorithms.</w:t>
      </w:r>
      <w:bookmarkEnd w:id="14"/>
      <w:bookmarkEnd w:id="15"/>
      <w:bookmarkEnd w:id="16"/>
      <w:bookmarkEnd w:id="17"/>
      <w:bookmarkEnd w:id="18"/>
    </w:p>
    <w:p w14:paraId="27B68F60" w14:textId="3779266E" w:rsidR="00B41D9C" w:rsidRPr="00A15A8E" w:rsidRDefault="006E149F" w:rsidP="00AC17D9">
      <w:pPr>
        <w:spacing w:line="360" w:lineRule="auto"/>
        <w:rPr>
          <w:rFonts w:ascii="Arial" w:hAnsi="Arial" w:cs="Arial"/>
          <w:i/>
          <w:u w:val="single"/>
        </w:rPr>
      </w:pPr>
      <w:r w:rsidRPr="00A15A8E">
        <w:rPr>
          <w:rFonts w:ascii="Arial" w:hAnsi="Arial" w:cs="Arial"/>
        </w:rPr>
        <w:t xml:space="preserve">This paper from </w:t>
      </w:r>
      <w:r w:rsidR="00785E74" w:rsidRPr="00A15A8E">
        <w:rPr>
          <w:rFonts w:ascii="Arial" w:hAnsi="Arial" w:cs="Arial"/>
        </w:rPr>
        <w:t>Joel Odd and Emil Theologou</w:t>
      </w:r>
      <w:r w:rsidR="00527DC1" w:rsidRPr="00A15A8E">
        <w:rPr>
          <w:rFonts w:ascii="Arial" w:hAnsi="Arial" w:cs="Arial"/>
        </w:rPr>
        <w:t xml:space="preserve"> (2018) is a study </w:t>
      </w:r>
      <w:r w:rsidR="00486DF6" w:rsidRPr="00A15A8E">
        <w:rPr>
          <w:rFonts w:ascii="Arial" w:hAnsi="Arial" w:cs="Arial"/>
        </w:rPr>
        <w:t>that “investigated if it was feasible to use machine learning tools on OCR [Optical Character Recognition] extracted text data to classify receipts and extract specific data points”.</w:t>
      </w:r>
      <w:r w:rsidR="00DF5C9D" w:rsidRPr="00A15A8E">
        <w:rPr>
          <w:rFonts w:ascii="Arial" w:hAnsi="Arial" w:cs="Arial"/>
        </w:rPr>
        <w:t xml:space="preserve"> This process firstly </w:t>
      </w:r>
      <w:r w:rsidR="00E96087" w:rsidRPr="00A15A8E">
        <w:rPr>
          <w:rFonts w:ascii="Arial" w:hAnsi="Arial" w:cs="Arial"/>
        </w:rPr>
        <w:t>extracts</w:t>
      </w:r>
      <w:r w:rsidR="00DF5C9D" w:rsidRPr="00A15A8E">
        <w:rPr>
          <w:rFonts w:ascii="Arial" w:hAnsi="Arial" w:cs="Arial"/>
        </w:rPr>
        <w:t xml:space="preserve"> the receipt data </w:t>
      </w:r>
      <w:r w:rsidR="006D188B" w:rsidRPr="00A15A8E">
        <w:rPr>
          <w:rFonts w:ascii="Arial" w:hAnsi="Arial" w:cs="Arial"/>
        </w:rPr>
        <w:t>through different Optical Character Recognition (OCR)</w:t>
      </w:r>
      <w:r w:rsidR="00C80A52" w:rsidRPr="00A15A8E">
        <w:rPr>
          <w:rFonts w:ascii="Arial" w:hAnsi="Arial" w:cs="Arial"/>
        </w:rPr>
        <w:t>, then classifies through a model into different cat</w:t>
      </w:r>
      <w:r w:rsidR="006D51B8" w:rsidRPr="00A15A8E">
        <w:rPr>
          <w:rFonts w:ascii="Arial" w:hAnsi="Arial" w:cs="Arial"/>
        </w:rPr>
        <w:t>egories</w:t>
      </w:r>
      <w:r w:rsidR="00437275" w:rsidRPr="00A15A8E">
        <w:rPr>
          <w:rFonts w:ascii="Arial" w:hAnsi="Arial" w:cs="Arial"/>
        </w:rPr>
        <w:t>.</w:t>
      </w:r>
      <w:r w:rsidR="00FD4EE4" w:rsidRPr="00A15A8E">
        <w:rPr>
          <w:rFonts w:ascii="Arial" w:hAnsi="Arial" w:cs="Arial"/>
        </w:rPr>
        <w:t xml:space="preserve"> They have tested different </w:t>
      </w:r>
      <w:r w:rsidR="0051015F" w:rsidRPr="00A15A8E">
        <w:rPr>
          <w:rFonts w:ascii="Arial" w:hAnsi="Arial" w:cs="Arial"/>
        </w:rPr>
        <w:t>technologies</w:t>
      </w:r>
      <w:r w:rsidR="00FD4EE4" w:rsidRPr="00A15A8E">
        <w:rPr>
          <w:rFonts w:ascii="Arial" w:hAnsi="Arial" w:cs="Arial"/>
        </w:rPr>
        <w:t xml:space="preserve"> for the OCR extraction and the model prediction, all listed below in </w:t>
      </w:r>
      <w:r w:rsidR="0051015F" w:rsidRPr="00A15A8E">
        <w:rPr>
          <w:rFonts w:ascii="Arial" w:hAnsi="Arial" w:cs="Arial"/>
          <w:i/>
          <w:iCs/>
          <w:u w:val="single"/>
        </w:rPr>
        <w:fldChar w:fldCharType="begin"/>
      </w:r>
      <w:r w:rsidR="0051015F" w:rsidRPr="00A15A8E">
        <w:rPr>
          <w:rFonts w:ascii="Arial" w:hAnsi="Arial" w:cs="Arial"/>
          <w:i/>
          <w:iCs/>
          <w:u w:val="single"/>
        </w:rPr>
        <w:instrText xml:space="preserve"> REF _Ref162291556 \h  \* MERGEFORMAT </w:instrText>
      </w:r>
      <w:r w:rsidR="0051015F" w:rsidRPr="00A15A8E">
        <w:rPr>
          <w:rFonts w:ascii="Arial" w:hAnsi="Arial" w:cs="Arial"/>
          <w:i/>
          <w:iCs/>
          <w:u w:val="single"/>
        </w:rPr>
      </w:r>
      <w:r w:rsidR="0051015F" w:rsidRPr="00A15A8E">
        <w:rPr>
          <w:rFonts w:ascii="Arial" w:hAnsi="Arial" w:cs="Arial"/>
          <w:i/>
          <w:iCs/>
          <w:u w:val="single"/>
        </w:rPr>
        <w:fldChar w:fldCharType="separate"/>
      </w:r>
      <w:r w:rsidR="0051015F" w:rsidRPr="00A15A8E">
        <w:rPr>
          <w:rFonts w:ascii="Arial" w:hAnsi="Arial" w:cs="Arial"/>
          <w:i/>
          <w:iCs/>
          <w:u w:val="single"/>
        </w:rPr>
        <w:t xml:space="preserve">Table </w:t>
      </w:r>
      <w:r w:rsidR="0051015F" w:rsidRPr="00A15A8E">
        <w:rPr>
          <w:rFonts w:ascii="Arial" w:hAnsi="Arial" w:cs="Arial"/>
          <w:i/>
          <w:iCs/>
          <w:noProof/>
          <w:u w:val="single"/>
        </w:rPr>
        <w:t>1</w:t>
      </w:r>
      <w:r w:rsidR="0051015F" w:rsidRPr="00A15A8E">
        <w:rPr>
          <w:rFonts w:ascii="Arial" w:hAnsi="Arial" w:cs="Arial"/>
          <w:i/>
          <w:iCs/>
          <w:u w:val="single"/>
        </w:rPr>
        <w:fldChar w:fldCharType="end"/>
      </w:r>
    </w:p>
    <w:p w14:paraId="36E160DB" w14:textId="1EA813F0" w:rsidR="00FB0008" w:rsidRPr="00A15A8E" w:rsidRDefault="00FB0008" w:rsidP="00AC17D9">
      <w:pPr>
        <w:spacing w:line="360" w:lineRule="auto"/>
        <w:rPr>
          <w:rFonts w:ascii="Arial" w:hAnsi="Arial" w:cs="Arial"/>
        </w:rPr>
      </w:pPr>
    </w:p>
    <w:p w14:paraId="49D2775D" w14:textId="77777777" w:rsidR="00471DCD" w:rsidRPr="00A15A8E" w:rsidRDefault="00471DCD" w:rsidP="00AC17D9">
      <w:pPr>
        <w:spacing w:line="360" w:lineRule="auto"/>
        <w:rPr>
          <w:rFonts w:ascii="Arial" w:hAnsi="Arial" w:cs="Arial"/>
        </w:rPr>
      </w:pPr>
    </w:p>
    <w:p w14:paraId="0F461A7F" w14:textId="77777777" w:rsidR="00471DCD" w:rsidRPr="00A15A8E" w:rsidRDefault="00471DCD" w:rsidP="00AC17D9">
      <w:pPr>
        <w:spacing w:line="360" w:lineRule="auto"/>
        <w:rPr>
          <w:rFonts w:ascii="Arial" w:hAnsi="Arial" w:cs="Arial"/>
        </w:rPr>
      </w:pPr>
    </w:p>
    <w:p w14:paraId="54052B0A" w14:textId="77777777" w:rsidR="00471DCD" w:rsidRPr="00A15A8E" w:rsidRDefault="00471DCD" w:rsidP="00AC17D9">
      <w:pPr>
        <w:spacing w:line="360" w:lineRule="auto"/>
        <w:rPr>
          <w:rFonts w:ascii="Arial" w:hAnsi="Arial" w:cs="Arial"/>
        </w:rPr>
      </w:pPr>
    </w:p>
    <w:p w14:paraId="6D98744B" w14:textId="77777777" w:rsidR="00471DCD" w:rsidRPr="00A15A8E" w:rsidRDefault="00471DCD" w:rsidP="00AC17D9">
      <w:pPr>
        <w:spacing w:line="360" w:lineRule="auto"/>
        <w:rPr>
          <w:rFonts w:ascii="Arial" w:hAnsi="Arial" w:cs="Arial"/>
        </w:rPr>
      </w:pPr>
    </w:p>
    <w:p w14:paraId="2DA2A061" w14:textId="77777777" w:rsidR="00471DCD" w:rsidRPr="00A15A8E" w:rsidRDefault="00471DCD" w:rsidP="00AC17D9">
      <w:pPr>
        <w:spacing w:line="360" w:lineRule="auto"/>
        <w:rPr>
          <w:rFonts w:ascii="Arial" w:hAnsi="Arial" w:cs="Arial"/>
        </w:rPr>
      </w:pPr>
    </w:p>
    <w:p w14:paraId="43C6D884" w14:textId="77777777" w:rsidR="00471DCD" w:rsidRPr="00A15A8E" w:rsidRDefault="00471DCD"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822"/>
        <w:gridCol w:w="1977"/>
        <w:gridCol w:w="2204"/>
        <w:gridCol w:w="3013"/>
      </w:tblGrid>
      <w:tr w:rsidR="00471DCD" w:rsidRPr="00A15A8E" w14:paraId="4ECE7CE9" w14:textId="77777777">
        <w:tc>
          <w:tcPr>
            <w:tcW w:w="1838" w:type="dxa"/>
          </w:tcPr>
          <w:p w14:paraId="3E6D25DB" w14:textId="77777777" w:rsidR="00471DCD" w:rsidRPr="00A15A8E" w:rsidRDefault="00471DCD" w:rsidP="00AC17D9">
            <w:pPr>
              <w:spacing w:line="360" w:lineRule="auto"/>
              <w:rPr>
                <w:rFonts w:ascii="Arial" w:hAnsi="Arial" w:cs="Arial"/>
              </w:rPr>
            </w:pPr>
          </w:p>
        </w:tc>
        <w:tc>
          <w:tcPr>
            <w:tcW w:w="1985" w:type="dxa"/>
            <w:vAlign w:val="center"/>
          </w:tcPr>
          <w:p w14:paraId="7C521D9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Technologies</w:t>
            </w:r>
          </w:p>
        </w:tc>
        <w:tc>
          <w:tcPr>
            <w:tcW w:w="2126" w:type="dxa"/>
            <w:vAlign w:val="center"/>
          </w:tcPr>
          <w:p w14:paraId="754644A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Pros</w:t>
            </w:r>
          </w:p>
        </w:tc>
        <w:tc>
          <w:tcPr>
            <w:tcW w:w="3067" w:type="dxa"/>
            <w:vAlign w:val="center"/>
          </w:tcPr>
          <w:p w14:paraId="23C4C53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Cons</w:t>
            </w:r>
          </w:p>
        </w:tc>
      </w:tr>
      <w:tr w:rsidR="00471DCD" w:rsidRPr="00A15A8E" w14:paraId="16C64A3F" w14:textId="77777777">
        <w:tc>
          <w:tcPr>
            <w:tcW w:w="1838" w:type="dxa"/>
            <w:vMerge w:val="restart"/>
            <w:vAlign w:val="center"/>
          </w:tcPr>
          <w:p w14:paraId="629ADDBE"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Optical Character Recognition (OCR)</w:t>
            </w:r>
          </w:p>
        </w:tc>
        <w:tc>
          <w:tcPr>
            <w:tcW w:w="1985" w:type="dxa"/>
          </w:tcPr>
          <w:p w14:paraId="6A39BFD3" w14:textId="77777777" w:rsidR="00471DCD" w:rsidRPr="00A15A8E" w:rsidRDefault="00471DCD" w:rsidP="00AC17D9">
            <w:pPr>
              <w:spacing w:line="360" w:lineRule="auto"/>
              <w:jc w:val="center"/>
              <w:rPr>
                <w:rFonts w:ascii="Arial" w:hAnsi="Arial" w:cs="Arial"/>
              </w:rPr>
            </w:pPr>
            <w:r w:rsidRPr="00A15A8E">
              <w:rPr>
                <w:rFonts w:ascii="Arial" w:hAnsi="Arial" w:cs="Arial"/>
              </w:rPr>
              <w:t>Azure Computer Vision API</w:t>
            </w:r>
          </w:p>
        </w:tc>
        <w:tc>
          <w:tcPr>
            <w:tcW w:w="2126" w:type="dxa"/>
          </w:tcPr>
          <w:p w14:paraId="448100E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accuracy in text recognition.</w:t>
            </w:r>
          </w:p>
        </w:tc>
        <w:tc>
          <w:tcPr>
            <w:tcW w:w="3067" w:type="dxa"/>
          </w:tcPr>
          <w:p w14:paraId="240BA1EA"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6D4F503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lastRenderedPageBreak/>
              <w:t>May require significant data preprocessing.</w:t>
            </w:r>
          </w:p>
        </w:tc>
      </w:tr>
      <w:tr w:rsidR="00471DCD" w:rsidRPr="00A15A8E" w14:paraId="6C1C2568" w14:textId="77777777">
        <w:tc>
          <w:tcPr>
            <w:tcW w:w="1838" w:type="dxa"/>
            <w:vMerge/>
            <w:vAlign w:val="center"/>
          </w:tcPr>
          <w:p w14:paraId="501AFFC5" w14:textId="77777777" w:rsidR="00471DCD" w:rsidRPr="00A15A8E" w:rsidRDefault="00471DCD" w:rsidP="00AC17D9">
            <w:pPr>
              <w:spacing w:line="360" w:lineRule="auto"/>
              <w:rPr>
                <w:rFonts w:ascii="Arial" w:hAnsi="Arial" w:cs="Arial"/>
                <w:b/>
                <w:bCs/>
              </w:rPr>
            </w:pPr>
          </w:p>
        </w:tc>
        <w:tc>
          <w:tcPr>
            <w:tcW w:w="1985" w:type="dxa"/>
          </w:tcPr>
          <w:p w14:paraId="36D2FAD7" w14:textId="2D626A88" w:rsidR="00471DCD" w:rsidRPr="00A15A8E" w:rsidRDefault="00471DCD" w:rsidP="00AC17D9">
            <w:pPr>
              <w:spacing w:line="360" w:lineRule="auto"/>
              <w:jc w:val="center"/>
              <w:rPr>
                <w:rFonts w:ascii="Arial" w:hAnsi="Arial" w:cs="Arial"/>
              </w:rPr>
            </w:pPr>
            <w:r w:rsidRPr="00A15A8E">
              <w:rPr>
                <w:rFonts w:ascii="Arial" w:hAnsi="Arial" w:cs="Arial"/>
              </w:rPr>
              <w:t xml:space="preserve">Google </w:t>
            </w:r>
            <w:r w:rsidR="00A7205D" w:rsidRPr="00A15A8E">
              <w:rPr>
                <w:rFonts w:ascii="Arial" w:hAnsi="Arial" w:cs="Arial"/>
              </w:rPr>
              <w:t>Cloud Vision API</w:t>
            </w:r>
          </w:p>
        </w:tc>
        <w:tc>
          <w:tcPr>
            <w:tcW w:w="2126" w:type="dxa"/>
          </w:tcPr>
          <w:p w14:paraId="56EDCE8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performance and time response.</w:t>
            </w:r>
          </w:p>
        </w:tc>
        <w:tc>
          <w:tcPr>
            <w:tcW w:w="3067" w:type="dxa"/>
          </w:tcPr>
          <w:p w14:paraId="7C187192"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50C9E32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naging variations in receipt formats can be complex</w:t>
            </w:r>
          </w:p>
        </w:tc>
      </w:tr>
      <w:tr w:rsidR="00471DCD" w:rsidRPr="00A15A8E" w14:paraId="6FBAD858" w14:textId="77777777">
        <w:tc>
          <w:tcPr>
            <w:tcW w:w="1838" w:type="dxa"/>
            <w:vMerge/>
            <w:vAlign w:val="center"/>
          </w:tcPr>
          <w:p w14:paraId="0ED4099C" w14:textId="77777777" w:rsidR="00471DCD" w:rsidRPr="00A15A8E" w:rsidRDefault="00471DCD" w:rsidP="00AC17D9">
            <w:pPr>
              <w:spacing w:line="360" w:lineRule="auto"/>
              <w:rPr>
                <w:rFonts w:ascii="Arial" w:hAnsi="Arial" w:cs="Arial"/>
                <w:b/>
                <w:bCs/>
              </w:rPr>
            </w:pPr>
          </w:p>
        </w:tc>
        <w:tc>
          <w:tcPr>
            <w:tcW w:w="1985" w:type="dxa"/>
          </w:tcPr>
          <w:p w14:paraId="77815EB0" w14:textId="77777777" w:rsidR="00471DCD" w:rsidRPr="00A15A8E" w:rsidRDefault="00471DCD" w:rsidP="00AC17D9">
            <w:pPr>
              <w:spacing w:line="360" w:lineRule="auto"/>
              <w:jc w:val="center"/>
              <w:rPr>
                <w:rFonts w:ascii="Arial" w:hAnsi="Arial" w:cs="Arial"/>
              </w:rPr>
            </w:pPr>
            <w:r w:rsidRPr="00A15A8E">
              <w:rPr>
                <w:rFonts w:ascii="Arial" w:hAnsi="Arial" w:cs="Arial"/>
              </w:rPr>
              <w:t>Tesseract OCR</w:t>
            </w:r>
          </w:p>
        </w:tc>
        <w:tc>
          <w:tcPr>
            <w:tcW w:w="2126" w:type="dxa"/>
          </w:tcPr>
          <w:p w14:paraId="48F29B7D" w14:textId="77777777" w:rsidR="00FF0ABE"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Deployable locally</w:t>
            </w:r>
          </w:p>
          <w:p w14:paraId="3A28E02A" w14:textId="77777777" w:rsidR="00FF0ABE" w:rsidRPr="00A15A8E" w:rsidRDefault="00FF0ABE" w:rsidP="00AC17D9">
            <w:pPr>
              <w:spacing w:line="360" w:lineRule="auto"/>
              <w:rPr>
                <w:rFonts w:ascii="Arial" w:hAnsi="Arial" w:cs="Arial"/>
              </w:rPr>
            </w:pPr>
          </w:p>
          <w:p w14:paraId="3E881270" w14:textId="77777777" w:rsidR="00471DCD"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N</w:t>
            </w:r>
            <w:r w:rsidR="00471DCD" w:rsidRPr="00A15A8E">
              <w:rPr>
                <w:rFonts w:ascii="Arial" w:hAnsi="Arial" w:cs="Arial"/>
              </w:rPr>
              <w:t>ot dependent of third party.</w:t>
            </w:r>
          </w:p>
          <w:p w14:paraId="562DF2EE" w14:textId="77777777" w:rsidR="00FF0ABE" w:rsidRPr="00A15A8E" w:rsidRDefault="00FF0ABE" w:rsidP="00AC17D9">
            <w:pPr>
              <w:spacing w:line="360" w:lineRule="auto"/>
              <w:rPr>
                <w:rFonts w:ascii="Arial" w:hAnsi="Arial" w:cs="Arial"/>
              </w:rPr>
            </w:pPr>
          </w:p>
          <w:p w14:paraId="391A8EE8" w14:textId="264E92B3" w:rsidR="00FF0ABE"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Strong community</w:t>
            </w:r>
          </w:p>
        </w:tc>
        <w:tc>
          <w:tcPr>
            <w:tcW w:w="3067" w:type="dxa"/>
          </w:tcPr>
          <w:p w14:paraId="5A1A9A3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Varying receipt formats may affect accuracy.</w:t>
            </w:r>
          </w:p>
          <w:p w14:paraId="661AB8A0" w14:textId="77777777" w:rsidR="00600557" w:rsidRPr="00A15A8E" w:rsidRDefault="00600557" w:rsidP="00AC17D9">
            <w:pPr>
              <w:spacing w:line="360" w:lineRule="auto"/>
              <w:rPr>
                <w:rFonts w:ascii="Arial" w:hAnsi="Arial" w:cs="Arial"/>
              </w:rPr>
            </w:pPr>
          </w:p>
          <w:p w14:paraId="13D69C9E" w14:textId="373A4685" w:rsidR="00600557"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 xml:space="preserve">Accuracy </w:t>
            </w:r>
            <w:r w:rsidR="61A49B7A" w:rsidRPr="00A15A8E">
              <w:rPr>
                <w:rFonts w:ascii="Arial" w:hAnsi="Arial" w:cs="Arial"/>
              </w:rPr>
              <w:t>depends</w:t>
            </w:r>
            <w:r w:rsidRPr="00A15A8E">
              <w:rPr>
                <w:rFonts w:ascii="Arial" w:hAnsi="Arial" w:cs="Arial"/>
              </w:rPr>
              <w:t xml:space="preserve"> on image quality.</w:t>
            </w:r>
          </w:p>
          <w:p w14:paraId="47181620" w14:textId="77777777" w:rsidR="00573136" w:rsidRPr="00A15A8E" w:rsidRDefault="00573136" w:rsidP="00AC17D9">
            <w:pPr>
              <w:spacing w:line="360" w:lineRule="auto"/>
              <w:rPr>
                <w:rFonts w:ascii="Arial" w:hAnsi="Arial" w:cs="Arial"/>
              </w:rPr>
            </w:pPr>
          </w:p>
          <w:p w14:paraId="4AE9359E" w14:textId="04DC6944" w:rsidR="00573136"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Slow process for large amount of data</w:t>
            </w:r>
            <w:r w:rsidR="004413EC" w:rsidRPr="00A15A8E">
              <w:rPr>
                <w:rFonts w:ascii="Arial" w:hAnsi="Arial" w:cs="Arial"/>
              </w:rPr>
              <w:t>.</w:t>
            </w:r>
          </w:p>
        </w:tc>
      </w:tr>
      <w:tr w:rsidR="00471DCD" w:rsidRPr="00A15A8E" w14:paraId="64BEC227" w14:textId="77777777">
        <w:tc>
          <w:tcPr>
            <w:tcW w:w="1838" w:type="dxa"/>
            <w:vMerge w:val="restart"/>
            <w:vAlign w:val="center"/>
          </w:tcPr>
          <w:p w14:paraId="6E0AA20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Machine Learning Models</w:t>
            </w:r>
          </w:p>
        </w:tc>
        <w:tc>
          <w:tcPr>
            <w:tcW w:w="1985" w:type="dxa"/>
          </w:tcPr>
          <w:p w14:paraId="28F6BC56" w14:textId="77777777" w:rsidR="00471DCD" w:rsidRPr="00A15A8E" w:rsidRDefault="00471DCD" w:rsidP="00AC17D9">
            <w:pPr>
              <w:spacing w:line="360" w:lineRule="auto"/>
              <w:jc w:val="center"/>
              <w:rPr>
                <w:rFonts w:ascii="Arial" w:hAnsi="Arial" w:cs="Arial"/>
              </w:rPr>
            </w:pPr>
            <w:r w:rsidRPr="00A15A8E">
              <w:rPr>
                <w:rFonts w:ascii="Arial" w:hAnsi="Arial" w:cs="Arial"/>
              </w:rPr>
              <w:t>Linear Support Vector Classification (LinearSVC)</w:t>
            </w:r>
          </w:p>
        </w:tc>
        <w:tc>
          <w:tcPr>
            <w:tcW w:w="2126" w:type="dxa"/>
          </w:tcPr>
          <w:p w14:paraId="1CA4085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94% accuracy achieved.</w:t>
            </w:r>
          </w:p>
          <w:p w14:paraId="5BE07D9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fficient with large text dataset</w:t>
            </w:r>
          </w:p>
        </w:tc>
        <w:tc>
          <w:tcPr>
            <w:tcW w:w="3067" w:type="dxa"/>
          </w:tcPr>
          <w:p w14:paraId="4E3F0C7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Not has efficient for non-linear data relationship.</w:t>
            </w:r>
          </w:p>
          <w:p w14:paraId="63CDAEFB"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equire optimal parameters tuning, otherwise reduction in performance.</w:t>
            </w:r>
          </w:p>
        </w:tc>
      </w:tr>
      <w:tr w:rsidR="00471DCD" w:rsidRPr="00A15A8E" w14:paraId="1D3DB537" w14:textId="77777777">
        <w:tc>
          <w:tcPr>
            <w:tcW w:w="1838" w:type="dxa"/>
            <w:vMerge/>
          </w:tcPr>
          <w:p w14:paraId="052B2C63" w14:textId="77777777" w:rsidR="00471DCD" w:rsidRPr="00A15A8E" w:rsidRDefault="00471DCD" w:rsidP="00AC17D9">
            <w:pPr>
              <w:spacing w:line="360" w:lineRule="auto"/>
              <w:rPr>
                <w:rFonts w:ascii="Arial" w:hAnsi="Arial" w:cs="Arial"/>
              </w:rPr>
            </w:pPr>
          </w:p>
        </w:tc>
        <w:tc>
          <w:tcPr>
            <w:tcW w:w="1985" w:type="dxa"/>
          </w:tcPr>
          <w:p w14:paraId="645279C0" w14:textId="77777777" w:rsidR="00471DCD" w:rsidRPr="00A15A8E" w:rsidRDefault="00471DCD" w:rsidP="00AC17D9">
            <w:pPr>
              <w:spacing w:line="360" w:lineRule="auto"/>
              <w:jc w:val="center"/>
              <w:rPr>
                <w:rFonts w:ascii="Arial" w:hAnsi="Arial" w:cs="Arial"/>
              </w:rPr>
            </w:pPr>
            <w:r w:rsidRPr="00A15A8E">
              <w:rPr>
                <w:rFonts w:ascii="Arial" w:hAnsi="Arial" w:cs="Arial"/>
              </w:rPr>
              <w:t>Multilayer Perceptron Classifier (MLPClassifier)</w:t>
            </w:r>
          </w:p>
        </w:tc>
        <w:tc>
          <w:tcPr>
            <w:tcW w:w="2126" w:type="dxa"/>
          </w:tcPr>
          <w:p w14:paraId="4B15A5E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capture complex relationship (non-linear).</w:t>
            </w:r>
          </w:p>
          <w:p w14:paraId="188A38A8" w14:textId="72489F82"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 xml:space="preserve">Flexibility with </w:t>
            </w:r>
            <w:r w:rsidR="61A49B7A" w:rsidRPr="00A15A8E">
              <w:rPr>
                <w:rFonts w:ascii="Arial" w:hAnsi="Arial" w:cs="Arial"/>
              </w:rPr>
              <w:t>multiple</w:t>
            </w:r>
            <w:r w:rsidRPr="00A15A8E">
              <w:rPr>
                <w:rFonts w:ascii="Arial" w:hAnsi="Arial" w:cs="Arial"/>
              </w:rPr>
              <w:t xml:space="preserve"> parameters.</w:t>
            </w:r>
          </w:p>
        </w:tc>
        <w:tc>
          <w:tcPr>
            <w:tcW w:w="3067" w:type="dxa"/>
          </w:tcPr>
          <w:p w14:paraId="09AC3F2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computationally intensive as the model become complex.</w:t>
            </w:r>
          </w:p>
          <w:p w14:paraId="3000796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isk of overfitting if the parameters are not well set.</w:t>
            </w:r>
          </w:p>
        </w:tc>
      </w:tr>
      <w:tr w:rsidR="00471DCD" w:rsidRPr="00A15A8E" w14:paraId="61433276" w14:textId="77777777">
        <w:tc>
          <w:tcPr>
            <w:tcW w:w="1838" w:type="dxa"/>
            <w:vMerge/>
          </w:tcPr>
          <w:p w14:paraId="635DC82F" w14:textId="77777777" w:rsidR="00471DCD" w:rsidRPr="00A15A8E" w:rsidRDefault="00471DCD" w:rsidP="00AC17D9">
            <w:pPr>
              <w:spacing w:line="360" w:lineRule="auto"/>
              <w:rPr>
                <w:rFonts w:ascii="Arial" w:hAnsi="Arial" w:cs="Arial"/>
              </w:rPr>
            </w:pPr>
          </w:p>
        </w:tc>
        <w:tc>
          <w:tcPr>
            <w:tcW w:w="1985" w:type="dxa"/>
          </w:tcPr>
          <w:p w14:paraId="1FD59EAC" w14:textId="77777777" w:rsidR="00471DCD" w:rsidRPr="00A15A8E" w:rsidRDefault="00471DCD" w:rsidP="00AC17D9">
            <w:pPr>
              <w:spacing w:line="360" w:lineRule="auto"/>
              <w:jc w:val="center"/>
              <w:rPr>
                <w:rFonts w:ascii="Arial" w:hAnsi="Arial" w:cs="Arial"/>
              </w:rPr>
            </w:pPr>
            <w:r w:rsidRPr="00A15A8E">
              <w:rPr>
                <w:rFonts w:ascii="Arial" w:hAnsi="Arial" w:cs="Arial"/>
              </w:rPr>
              <w:t>Naive Bayes Classifier</w:t>
            </w:r>
          </w:p>
        </w:tc>
        <w:tc>
          <w:tcPr>
            <w:tcW w:w="2126" w:type="dxa"/>
          </w:tcPr>
          <w:p w14:paraId="6135000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asy implementation to handle large dataset.</w:t>
            </w:r>
          </w:p>
          <w:p w14:paraId="494EFAB0"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use has baseline for classification problem.</w:t>
            </w:r>
          </w:p>
        </w:tc>
        <w:tc>
          <w:tcPr>
            <w:tcW w:w="3067" w:type="dxa"/>
          </w:tcPr>
          <w:p w14:paraId="75F40C39"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make naïve assumption which will lead to a reduction in accuracy for complex data.</w:t>
            </w:r>
          </w:p>
          <w:p w14:paraId="2E85E23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raining dataset balance strongly influence the accuracy.</w:t>
            </w:r>
          </w:p>
        </w:tc>
      </w:tr>
    </w:tbl>
    <w:p w14:paraId="1C91F126" w14:textId="0E25309E" w:rsidR="00C76010" w:rsidRPr="00A15A8E" w:rsidRDefault="00C76010" w:rsidP="00AC17D9">
      <w:pPr>
        <w:keepNext/>
        <w:spacing w:line="360" w:lineRule="auto"/>
        <w:rPr>
          <w:rFonts w:ascii="Arial" w:hAnsi="Arial" w:cs="Arial"/>
        </w:rPr>
      </w:pPr>
    </w:p>
    <w:p w14:paraId="3C1BD28E" w14:textId="53976D5A" w:rsidR="00D80440" w:rsidRPr="00A15A8E" w:rsidRDefault="00C76010" w:rsidP="00AC17D9">
      <w:pPr>
        <w:pStyle w:val="Caption"/>
        <w:spacing w:line="360" w:lineRule="auto"/>
        <w:rPr>
          <w:rFonts w:ascii="Arial" w:hAnsi="Arial" w:cs="Arial"/>
        </w:rPr>
      </w:pPr>
      <w:bookmarkStart w:id="19" w:name="_Ref162291556"/>
      <w:bookmarkStart w:id="20" w:name="_Ref162425346"/>
      <w:bookmarkStart w:id="21" w:name="_Toc164597817"/>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1</w:t>
      </w:r>
      <w:r w:rsidRPr="00A15A8E">
        <w:rPr>
          <w:rFonts w:ascii="Arial" w:hAnsi="Arial" w:cs="Arial"/>
        </w:rPr>
        <w:fldChar w:fldCharType="end"/>
      </w:r>
      <w:bookmarkEnd w:id="19"/>
      <w:r w:rsidRPr="00A15A8E">
        <w:rPr>
          <w:rFonts w:ascii="Arial" w:hAnsi="Arial" w:cs="Arial"/>
        </w:rPr>
        <w:t xml:space="preserve"> - Advantage and Limitation of technology used in "Utilize OCR text to extract receipt data and classify receipts with common Machine Learning algorithms" written by Odd and Theologou</w:t>
      </w:r>
      <w:bookmarkEnd w:id="20"/>
      <w:bookmarkEnd w:id="21"/>
    </w:p>
    <w:p w14:paraId="53D2941D" w14:textId="464322FB" w:rsidR="009B3C52" w:rsidRPr="00A15A8E" w:rsidRDefault="23A6B49E" w:rsidP="00AC17D9">
      <w:pPr>
        <w:spacing w:line="360" w:lineRule="auto"/>
        <w:rPr>
          <w:rFonts w:ascii="Arial" w:hAnsi="Arial" w:cs="Arial"/>
        </w:rPr>
      </w:pPr>
      <w:r w:rsidRPr="00A15A8E">
        <w:rPr>
          <w:rFonts w:ascii="Arial" w:hAnsi="Arial" w:cs="Arial"/>
        </w:rPr>
        <w:t>From</w:t>
      </w:r>
      <w:r w:rsidR="00FB0008" w:rsidRPr="00A15A8E">
        <w:rPr>
          <w:rFonts w:ascii="Arial" w:hAnsi="Arial" w:cs="Arial"/>
        </w:rPr>
        <w:t xml:space="preserve"> the</w:t>
      </w:r>
      <w:r w:rsidR="00A34375" w:rsidRPr="00A15A8E">
        <w:rPr>
          <w:rFonts w:ascii="Arial" w:hAnsi="Arial" w:cs="Arial"/>
        </w:rPr>
        <w:t xml:space="preserve"> OCR, three principal technologies are tested “Azure Computer Vision API”</w:t>
      </w:r>
      <w:r w:rsidR="0063782B" w:rsidRPr="00A15A8E">
        <w:rPr>
          <w:rFonts w:ascii="Arial" w:hAnsi="Arial" w:cs="Arial"/>
        </w:rPr>
        <w:t xml:space="preserve"> provided by </w:t>
      </w:r>
      <w:r w:rsidR="00CB5502" w:rsidRPr="00A15A8E">
        <w:rPr>
          <w:rFonts w:ascii="Arial" w:hAnsi="Arial" w:cs="Arial"/>
        </w:rPr>
        <w:t xml:space="preserve">Microsoft, “Google Drive REST API” </w:t>
      </w:r>
      <w:r w:rsidR="005A1B8E" w:rsidRPr="00A15A8E">
        <w:rPr>
          <w:rFonts w:ascii="Arial" w:hAnsi="Arial" w:cs="Arial"/>
        </w:rPr>
        <w:t>provide by Google</w:t>
      </w:r>
      <w:r w:rsidR="75E09DEB" w:rsidRPr="00A15A8E">
        <w:rPr>
          <w:rFonts w:ascii="Arial" w:hAnsi="Arial" w:cs="Arial"/>
        </w:rPr>
        <w:t>,</w:t>
      </w:r>
      <w:r w:rsidR="005A1B8E" w:rsidRPr="00A15A8E">
        <w:rPr>
          <w:rFonts w:ascii="Arial" w:hAnsi="Arial" w:cs="Arial"/>
        </w:rPr>
        <w:t xml:space="preserve"> and </w:t>
      </w:r>
      <w:r w:rsidR="00302A97" w:rsidRPr="00A15A8E">
        <w:rPr>
          <w:rFonts w:ascii="Arial" w:hAnsi="Arial" w:cs="Arial"/>
        </w:rPr>
        <w:t>“Tesseract OCR”</w:t>
      </w:r>
      <w:r w:rsidR="009B3C52" w:rsidRPr="00A15A8E">
        <w:rPr>
          <w:rFonts w:ascii="Arial" w:hAnsi="Arial" w:cs="Arial"/>
        </w:rPr>
        <w:t>.</w:t>
      </w:r>
      <w:r w:rsidR="01CBC3A3" w:rsidRPr="00A15A8E">
        <w:rPr>
          <w:rFonts w:ascii="Arial" w:hAnsi="Arial" w:cs="Arial"/>
        </w:rPr>
        <w:t xml:space="preserve"> </w:t>
      </w:r>
      <w:r w:rsidR="005F38A6" w:rsidRPr="00A15A8E">
        <w:rPr>
          <w:rFonts w:ascii="Arial" w:hAnsi="Arial" w:cs="Arial"/>
        </w:rPr>
        <w:t xml:space="preserve">The “Azure Computer Vision API” </w:t>
      </w:r>
      <w:r w:rsidR="008C0D96" w:rsidRPr="00A15A8E">
        <w:rPr>
          <w:rFonts w:ascii="Arial" w:hAnsi="Arial" w:cs="Arial"/>
        </w:rPr>
        <w:t xml:space="preserve">such has “Google Drive REST API” </w:t>
      </w:r>
      <w:r w:rsidR="008C5ECC" w:rsidRPr="00A15A8E">
        <w:rPr>
          <w:rFonts w:ascii="Arial" w:hAnsi="Arial" w:cs="Arial"/>
        </w:rPr>
        <w:t xml:space="preserve">are </w:t>
      </w:r>
      <w:r w:rsidR="0076756E" w:rsidRPr="00A15A8E">
        <w:rPr>
          <w:rFonts w:ascii="Arial" w:hAnsi="Arial" w:cs="Arial"/>
        </w:rPr>
        <w:t>efficient</w:t>
      </w:r>
      <w:r w:rsidR="008C5ECC" w:rsidRPr="00A15A8E">
        <w:rPr>
          <w:rFonts w:ascii="Arial" w:hAnsi="Arial" w:cs="Arial"/>
        </w:rPr>
        <w:t xml:space="preserve"> </w:t>
      </w:r>
      <w:r w:rsidR="0076756E" w:rsidRPr="00A15A8E">
        <w:rPr>
          <w:rFonts w:ascii="Arial" w:hAnsi="Arial" w:cs="Arial"/>
        </w:rPr>
        <w:t xml:space="preserve">and powerful OCR </w:t>
      </w:r>
      <w:r w:rsidR="0044C486" w:rsidRPr="00A15A8E">
        <w:rPr>
          <w:rFonts w:ascii="Arial" w:hAnsi="Arial" w:cs="Arial"/>
        </w:rPr>
        <w:t>tools</w:t>
      </w:r>
      <w:r w:rsidR="00C457AC" w:rsidRPr="00A15A8E">
        <w:rPr>
          <w:rFonts w:ascii="Arial" w:hAnsi="Arial" w:cs="Arial"/>
        </w:rPr>
        <w:t xml:space="preserve"> but</w:t>
      </w:r>
      <w:r w:rsidR="00DC1BFD" w:rsidRPr="00A15A8E">
        <w:rPr>
          <w:rFonts w:ascii="Arial" w:hAnsi="Arial" w:cs="Arial"/>
        </w:rPr>
        <w:t xml:space="preserve"> </w:t>
      </w:r>
      <w:r w:rsidR="0076756E" w:rsidRPr="00A15A8E">
        <w:rPr>
          <w:rFonts w:ascii="Arial" w:hAnsi="Arial" w:cs="Arial"/>
        </w:rPr>
        <w:t xml:space="preserve">are </w:t>
      </w:r>
      <w:r w:rsidR="00827925" w:rsidRPr="00A15A8E">
        <w:rPr>
          <w:rFonts w:ascii="Arial" w:hAnsi="Arial" w:cs="Arial"/>
        </w:rPr>
        <w:t>third party dependent</w:t>
      </w:r>
      <w:r w:rsidR="00DC1BFD" w:rsidRPr="00A15A8E">
        <w:rPr>
          <w:rFonts w:ascii="Arial" w:hAnsi="Arial" w:cs="Arial"/>
        </w:rPr>
        <w:t xml:space="preserve"> and all </w:t>
      </w:r>
      <w:r w:rsidR="2FE4B21C" w:rsidRPr="00A15A8E">
        <w:rPr>
          <w:rFonts w:ascii="Arial" w:hAnsi="Arial" w:cs="Arial"/>
        </w:rPr>
        <w:t xml:space="preserve">their </w:t>
      </w:r>
      <w:r w:rsidR="00DC1BFD" w:rsidRPr="00A15A8E">
        <w:rPr>
          <w:rFonts w:ascii="Arial" w:hAnsi="Arial" w:cs="Arial"/>
        </w:rPr>
        <w:t>processing power are deported in their own servers</w:t>
      </w:r>
      <w:r w:rsidR="00760183" w:rsidRPr="00A15A8E">
        <w:rPr>
          <w:rFonts w:ascii="Arial" w:hAnsi="Arial" w:cs="Arial"/>
        </w:rPr>
        <w:t>.</w:t>
      </w:r>
      <w:r w:rsidR="002B3F20" w:rsidRPr="00A15A8E">
        <w:rPr>
          <w:rFonts w:ascii="Arial" w:hAnsi="Arial" w:cs="Arial"/>
        </w:rPr>
        <w:t xml:space="preserve"> </w:t>
      </w:r>
      <w:r w:rsidR="00C457AC" w:rsidRPr="00A15A8E">
        <w:rPr>
          <w:rFonts w:ascii="Arial" w:hAnsi="Arial" w:cs="Arial"/>
        </w:rPr>
        <w:t xml:space="preserve">This </w:t>
      </w:r>
      <w:r w:rsidR="00463590" w:rsidRPr="00A15A8E">
        <w:rPr>
          <w:rFonts w:ascii="Arial" w:hAnsi="Arial" w:cs="Arial"/>
        </w:rPr>
        <w:t>deported strategy</w:t>
      </w:r>
      <w:r w:rsidR="00C457AC" w:rsidRPr="00A15A8E">
        <w:rPr>
          <w:rFonts w:ascii="Arial" w:hAnsi="Arial" w:cs="Arial"/>
        </w:rPr>
        <w:t xml:space="preserve"> </w:t>
      </w:r>
      <w:r w:rsidR="006977F1" w:rsidRPr="00A15A8E">
        <w:rPr>
          <w:rFonts w:ascii="Arial" w:hAnsi="Arial" w:cs="Arial"/>
        </w:rPr>
        <w:t>allows</w:t>
      </w:r>
      <w:r w:rsidR="00C457AC" w:rsidRPr="00A15A8E">
        <w:rPr>
          <w:rFonts w:ascii="Arial" w:hAnsi="Arial" w:cs="Arial"/>
        </w:rPr>
        <w:t xml:space="preserve"> </w:t>
      </w:r>
      <w:r w:rsidR="00276723" w:rsidRPr="00A15A8E">
        <w:rPr>
          <w:rFonts w:ascii="Arial" w:hAnsi="Arial" w:cs="Arial"/>
        </w:rPr>
        <w:t xml:space="preserve">powerful OCR but </w:t>
      </w:r>
      <w:r w:rsidR="1753B30B" w:rsidRPr="00A15A8E">
        <w:rPr>
          <w:rFonts w:ascii="Arial" w:hAnsi="Arial" w:cs="Arial"/>
        </w:rPr>
        <w:t>creates</w:t>
      </w:r>
      <w:r w:rsidR="00276723" w:rsidRPr="00A15A8E">
        <w:rPr>
          <w:rFonts w:ascii="Arial" w:hAnsi="Arial" w:cs="Arial"/>
        </w:rPr>
        <w:t xml:space="preserve"> </w:t>
      </w:r>
      <w:r w:rsidR="005B5F0F" w:rsidRPr="00A15A8E">
        <w:rPr>
          <w:rFonts w:ascii="Arial" w:hAnsi="Arial" w:cs="Arial"/>
        </w:rPr>
        <w:t>delay</w:t>
      </w:r>
      <w:r w:rsidR="00276723" w:rsidRPr="00A15A8E">
        <w:rPr>
          <w:rFonts w:ascii="Arial" w:hAnsi="Arial" w:cs="Arial"/>
        </w:rPr>
        <w:t xml:space="preserve"> </w:t>
      </w:r>
      <w:r w:rsidR="00B57D88" w:rsidRPr="00A15A8E">
        <w:rPr>
          <w:rFonts w:ascii="Arial" w:hAnsi="Arial" w:cs="Arial"/>
        </w:rPr>
        <w:t>using</w:t>
      </w:r>
      <w:r w:rsidR="005B5F0F" w:rsidRPr="00A15A8E">
        <w:rPr>
          <w:rFonts w:ascii="Arial" w:hAnsi="Arial" w:cs="Arial"/>
        </w:rPr>
        <w:t xml:space="preserve"> API to upload and download the data</w:t>
      </w:r>
      <w:r w:rsidR="00180872" w:rsidRPr="00A15A8E">
        <w:rPr>
          <w:rFonts w:ascii="Arial" w:hAnsi="Arial" w:cs="Arial"/>
        </w:rPr>
        <w:t xml:space="preserve"> and create a </w:t>
      </w:r>
      <w:r w:rsidR="2B27D8A5" w:rsidRPr="00A15A8E">
        <w:rPr>
          <w:rFonts w:ascii="Arial" w:hAnsi="Arial" w:cs="Arial"/>
        </w:rPr>
        <w:t>dependence</w:t>
      </w:r>
      <w:r w:rsidR="00180872" w:rsidRPr="00A15A8E">
        <w:rPr>
          <w:rFonts w:ascii="Arial" w:hAnsi="Arial" w:cs="Arial"/>
        </w:rPr>
        <w:t xml:space="preserve"> </w:t>
      </w:r>
      <w:r w:rsidR="00D5153C" w:rsidRPr="00A15A8E">
        <w:rPr>
          <w:rFonts w:ascii="Arial" w:hAnsi="Arial" w:cs="Arial"/>
        </w:rPr>
        <w:t xml:space="preserve">to their services </w:t>
      </w:r>
      <w:r w:rsidR="00DF7F72" w:rsidRPr="00A15A8E">
        <w:rPr>
          <w:rFonts w:ascii="Arial" w:hAnsi="Arial" w:cs="Arial"/>
        </w:rPr>
        <w:t>and could be costly</w:t>
      </w:r>
      <w:r w:rsidR="00463590" w:rsidRPr="00A15A8E">
        <w:rPr>
          <w:rFonts w:ascii="Arial" w:hAnsi="Arial" w:cs="Arial"/>
        </w:rPr>
        <w:t>.</w:t>
      </w:r>
      <w:r w:rsidR="006977F1" w:rsidRPr="00A15A8E">
        <w:rPr>
          <w:rFonts w:ascii="Arial" w:hAnsi="Arial" w:cs="Arial"/>
        </w:rPr>
        <w:t xml:space="preserve"> On the other hand,</w:t>
      </w:r>
      <w:r w:rsidR="00E22D7C" w:rsidRPr="00A15A8E">
        <w:rPr>
          <w:rFonts w:ascii="Arial" w:hAnsi="Arial" w:cs="Arial"/>
        </w:rPr>
        <w:t xml:space="preserve"> “Tesseract OCR”</w:t>
      </w:r>
      <w:r w:rsidR="00EF56AD" w:rsidRPr="00A15A8E">
        <w:rPr>
          <w:rFonts w:ascii="Arial" w:hAnsi="Arial" w:cs="Arial"/>
        </w:rPr>
        <w:t xml:space="preserve"> is </w:t>
      </w:r>
      <w:r w:rsidR="006C5A48" w:rsidRPr="00A15A8E">
        <w:rPr>
          <w:rFonts w:ascii="Arial" w:hAnsi="Arial" w:cs="Arial"/>
        </w:rPr>
        <w:t>an</w:t>
      </w:r>
      <w:r w:rsidR="00EF56AD" w:rsidRPr="00A15A8E">
        <w:rPr>
          <w:rFonts w:ascii="Arial" w:hAnsi="Arial" w:cs="Arial"/>
        </w:rPr>
        <w:t xml:space="preserve"> </w:t>
      </w:r>
      <w:r w:rsidR="003A3258" w:rsidRPr="00A15A8E">
        <w:rPr>
          <w:rFonts w:ascii="Arial" w:hAnsi="Arial" w:cs="Arial"/>
        </w:rPr>
        <w:t>open-source</w:t>
      </w:r>
      <w:r w:rsidR="00EF56AD" w:rsidRPr="00A15A8E">
        <w:rPr>
          <w:rFonts w:ascii="Arial" w:hAnsi="Arial" w:cs="Arial"/>
        </w:rPr>
        <w:t xml:space="preserve"> OCR which can be deployed </w:t>
      </w:r>
      <w:r w:rsidR="00D061C4" w:rsidRPr="00A15A8E">
        <w:rPr>
          <w:rFonts w:ascii="Arial" w:hAnsi="Arial" w:cs="Arial"/>
        </w:rPr>
        <w:t>locally and</w:t>
      </w:r>
      <w:r w:rsidR="42C67684" w:rsidRPr="00A15A8E">
        <w:rPr>
          <w:rFonts w:ascii="Arial" w:hAnsi="Arial" w:cs="Arial"/>
        </w:rPr>
        <w:t>,</w:t>
      </w:r>
      <w:r w:rsidR="00D061C4" w:rsidRPr="00A15A8E">
        <w:rPr>
          <w:rFonts w:ascii="Arial" w:hAnsi="Arial" w:cs="Arial"/>
        </w:rPr>
        <w:t xml:space="preserve"> therefore</w:t>
      </w:r>
      <w:r w:rsidR="7B0A0EFE" w:rsidRPr="00A15A8E">
        <w:rPr>
          <w:rFonts w:ascii="Arial" w:hAnsi="Arial" w:cs="Arial"/>
        </w:rPr>
        <w:t>,</w:t>
      </w:r>
      <w:r w:rsidR="00D061C4" w:rsidRPr="00A15A8E">
        <w:rPr>
          <w:rFonts w:ascii="Arial" w:hAnsi="Arial" w:cs="Arial"/>
        </w:rPr>
        <w:t xml:space="preserve"> have </w:t>
      </w:r>
      <w:r w:rsidR="003B2A73" w:rsidRPr="00A15A8E">
        <w:rPr>
          <w:rFonts w:ascii="Arial" w:hAnsi="Arial" w:cs="Arial"/>
        </w:rPr>
        <w:t xml:space="preserve">a quicker response time </w:t>
      </w:r>
      <w:r w:rsidR="00224934" w:rsidRPr="00A15A8E">
        <w:rPr>
          <w:rFonts w:ascii="Arial" w:hAnsi="Arial" w:cs="Arial"/>
        </w:rPr>
        <w:t>compared</w:t>
      </w:r>
      <w:r w:rsidR="003B2A73" w:rsidRPr="00A15A8E">
        <w:rPr>
          <w:rFonts w:ascii="Arial" w:hAnsi="Arial" w:cs="Arial"/>
        </w:rPr>
        <w:t xml:space="preserve"> to “API” OCR</w:t>
      </w:r>
      <w:r w:rsidR="003A3258" w:rsidRPr="00A15A8E">
        <w:rPr>
          <w:rFonts w:ascii="Arial" w:hAnsi="Arial" w:cs="Arial"/>
        </w:rPr>
        <w:t>. In t</w:t>
      </w:r>
      <w:r w:rsidR="007B2DB7" w:rsidRPr="00A15A8E">
        <w:rPr>
          <w:rFonts w:ascii="Arial" w:hAnsi="Arial" w:cs="Arial"/>
        </w:rPr>
        <w:t xml:space="preserve">he context </w:t>
      </w:r>
      <w:r w:rsidR="42A8BB9B" w:rsidRPr="00A15A8E">
        <w:rPr>
          <w:rFonts w:ascii="Arial" w:hAnsi="Arial" w:cs="Arial"/>
        </w:rPr>
        <w:t>of our</w:t>
      </w:r>
      <w:r w:rsidR="008D1C0F" w:rsidRPr="00A15A8E">
        <w:rPr>
          <w:rFonts w:ascii="Arial" w:hAnsi="Arial" w:cs="Arial"/>
        </w:rPr>
        <w:t xml:space="preserve"> project, the user will have the ability to correct any </w:t>
      </w:r>
      <w:r w:rsidR="00224934" w:rsidRPr="00A15A8E">
        <w:rPr>
          <w:rFonts w:ascii="Arial" w:hAnsi="Arial" w:cs="Arial"/>
        </w:rPr>
        <w:t>error from the extraction, therefor</w:t>
      </w:r>
      <w:r w:rsidR="00D43383" w:rsidRPr="00A15A8E">
        <w:rPr>
          <w:rFonts w:ascii="Arial" w:hAnsi="Arial" w:cs="Arial"/>
        </w:rPr>
        <w:t>e</w:t>
      </w:r>
      <w:r w:rsidR="00224934" w:rsidRPr="00A15A8E">
        <w:rPr>
          <w:rFonts w:ascii="Arial" w:hAnsi="Arial" w:cs="Arial"/>
        </w:rPr>
        <w:t xml:space="preserve"> a quick response time </w:t>
      </w:r>
      <w:r w:rsidR="00B92DEB" w:rsidRPr="00A15A8E">
        <w:rPr>
          <w:rFonts w:ascii="Arial" w:hAnsi="Arial" w:cs="Arial"/>
        </w:rPr>
        <w:t xml:space="preserve">is </w:t>
      </w:r>
      <w:r w:rsidR="00C27A41" w:rsidRPr="00A15A8E">
        <w:rPr>
          <w:rFonts w:ascii="Arial" w:hAnsi="Arial" w:cs="Arial"/>
        </w:rPr>
        <w:t xml:space="preserve">essential for </w:t>
      </w:r>
      <w:r w:rsidR="00FB5259" w:rsidRPr="00A15A8E">
        <w:rPr>
          <w:rFonts w:ascii="Arial" w:hAnsi="Arial" w:cs="Arial"/>
        </w:rPr>
        <w:t xml:space="preserve">a </w:t>
      </w:r>
      <w:r w:rsidR="3240BC29" w:rsidRPr="00A15A8E">
        <w:rPr>
          <w:rFonts w:ascii="Arial" w:hAnsi="Arial" w:cs="Arial"/>
        </w:rPr>
        <w:t>streamline user-</w:t>
      </w:r>
      <w:r w:rsidR="00FB5259" w:rsidRPr="00A15A8E">
        <w:rPr>
          <w:rFonts w:ascii="Arial" w:hAnsi="Arial" w:cs="Arial"/>
        </w:rPr>
        <w:t xml:space="preserve">experience and </w:t>
      </w:r>
      <w:r w:rsidR="00E71A6C" w:rsidRPr="00A15A8E">
        <w:rPr>
          <w:rFonts w:ascii="Arial" w:hAnsi="Arial" w:cs="Arial"/>
        </w:rPr>
        <w:t xml:space="preserve">is preferable </w:t>
      </w:r>
      <w:r w:rsidR="55C7EF0E" w:rsidRPr="00A15A8E">
        <w:rPr>
          <w:rFonts w:ascii="Arial" w:hAnsi="Arial" w:cs="Arial"/>
        </w:rPr>
        <w:t>over</w:t>
      </w:r>
      <w:r w:rsidR="00E71A6C" w:rsidRPr="00A15A8E">
        <w:rPr>
          <w:rFonts w:ascii="Arial" w:hAnsi="Arial" w:cs="Arial"/>
        </w:rPr>
        <w:t xml:space="preserve"> a slice reduction </w:t>
      </w:r>
      <w:r w:rsidR="002D5D1A" w:rsidRPr="00A15A8E">
        <w:rPr>
          <w:rFonts w:ascii="Arial" w:hAnsi="Arial" w:cs="Arial"/>
        </w:rPr>
        <w:t>of extraction accuracy.</w:t>
      </w:r>
    </w:p>
    <w:p w14:paraId="1CF0BB04" w14:textId="0AF660F3" w:rsidR="002E782D" w:rsidRPr="00A15A8E" w:rsidRDefault="002E782D" w:rsidP="00AC17D9">
      <w:pPr>
        <w:spacing w:line="360" w:lineRule="auto"/>
        <w:rPr>
          <w:rFonts w:ascii="Arial" w:hAnsi="Arial" w:cs="Arial"/>
        </w:rPr>
      </w:pPr>
    </w:p>
    <w:p w14:paraId="48EA13CA" w14:textId="2142639C" w:rsidR="00AC179D" w:rsidRDefault="00E00F4A" w:rsidP="00AC17D9">
      <w:pPr>
        <w:spacing w:line="360" w:lineRule="auto"/>
        <w:rPr>
          <w:rFonts w:ascii="Arial" w:hAnsi="Arial" w:cs="Arial"/>
        </w:rPr>
      </w:pPr>
      <w:r w:rsidRPr="00A15A8E">
        <w:rPr>
          <w:rFonts w:ascii="Arial" w:hAnsi="Arial" w:cs="Arial"/>
        </w:rPr>
        <w:t xml:space="preserve">After extracting the text from </w:t>
      </w:r>
      <w:r w:rsidR="00366012" w:rsidRPr="00A15A8E">
        <w:rPr>
          <w:rFonts w:ascii="Arial" w:hAnsi="Arial" w:cs="Arial"/>
        </w:rPr>
        <w:t>the receipt</w:t>
      </w:r>
      <w:r w:rsidR="001821FB" w:rsidRPr="00A15A8E">
        <w:rPr>
          <w:rFonts w:ascii="Arial" w:hAnsi="Arial" w:cs="Arial"/>
        </w:rPr>
        <w:t xml:space="preserve">, the </w:t>
      </w:r>
      <w:r w:rsidR="00297B10" w:rsidRPr="00A15A8E">
        <w:rPr>
          <w:rFonts w:ascii="Arial" w:hAnsi="Arial" w:cs="Arial"/>
        </w:rPr>
        <w:t>output</w:t>
      </w:r>
      <w:r w:rsidR="00971283" w:rsidRPr="00A15A8E">
        <w:rPr>
          <w:rFonts w:ascii="Arial" w:hAnsi="Arial" w:cs="Arial"/>
        </w:rPr>
        <w:t xml:space="preserve"> is</w:t>
      </w:r>
      <w:r w:rsidR="00297B10" w:rsidRPr="00A15A8E">
        <w:rPr>
          <w:rFonts w:ascii="Arial" w:hAnsi="Arial" w:cs="Arial"/>
        </w:rPr>
        <w:t xml:space="preserve"> </w:t>
      </w:r>
      <w:r w:rsidR="00971283" w:rsidRPr="00A15A8E">
        <w:rPr>
          <w:rFonts w:ascii="Arial" w:hAnsi="Arial" w:cs="Arial"/>
        </w:rPr>
        <w:t>categorized</w:t>
      </w:r>
      <w:r w:rsidR="00297B10" w:rsidRPr="00A15A8E">
        <w:rPr>
          <w:rFonts w:ascii="Arial" w:hAnsi="Arial" w:cs="Arial"/>
        </w:rPr>
        <w:t xml:space="preserve"> through models</w:t>
      </w:r>
      <w:r w:rsidR="00F223E7" w:rsidRPr="00A15A8E">
        <w:rPr>
          <w:rFonts w:ascii="Arial" w:hAnsi="Arial" w:cs="Arial"/>
        </w:rPr>
        <w:t xml:space="preserve">. </w:t>
      </w:r>
      <w:r w:rsidR="004E7C5A" w:rsidRPr="00A15A8E">
        <w:rPr>
          <w:rFonts w:ascii="Arial" w:hAnsi="Arial" w:cs="Arial"/>
        </w:rPr>
        <w:t xml:space="preserve">Different </w:t>
      </w:r>
      <w:r w:rsidR="00844411" w:rsidRPr="00A15A8E">
        <w:rPr>
          <w:rFonts w:ascii="Arial" w:hAnsi="Arial" w:cs="Arial"/>
        </w:rPr>
        <w:t>models</w:t>
      </w:r>
      <w:r w:rsidR="004E7C5A" w:rsidRPr="00A15A8E">
        <w:rPr>
          <w:rFonts w:ascii="Arial" w:hAnsi="Arial" w:cs="Arial"/>
        </w:rPr>
        <w:t xml:space="preserve"> were used, such as the </w:t>
      </w:r>
      <w:r w:rsidR="0041326A" w:rsidRPr="00A15A8E">
        <w:rPr>
          <w:rFonts w:ascii="Arial" w:hAnsi="Arial" w:cs="Arial"/>
        </w:rPr>
        <w:t xml:space="preserve">Linear Support Vector Classification, the </w:t>
      </w:r>
      <w:r w:rsidR="00495F83" w:rsidRPr="00A15A8E">
        <w:rPr>
          <w:rFonts w:ascii="Arial" w:hAnsi="Arial" w:cs="Arial"/>
        </w:rPr>
        <w:t>Multi-layer Perceptron classifier</w:t>
      </w:r>
      <w:r w:rsidR="00D92289" w:rsidRPr="00A15A8E">
        <w:rPr>
          <w:rFonts w:ascii="Arial" w:hAnsi="Arial" w:cs="Arial"/>
        </w:rPr>
        <w:t>, and</w:t>
      </w:r>
      <w:r w:rsidR="00495F83" w:rsidRPr="00A15A8E">
        <w:rPr>
          <w:rFonts w:ascii="Arial" w:hAnsi="Arial" w:cs="Arial"/>
        </w:rPr>
        <w:t xml:space="preserve"> the Naive Bayes Classifier, which </w:t>
      </w:r>
      <w:r w:rsidR="009206BF" w:rsidRPr="00A15A8E">
        <w:rPr>
          <w:rFonts w:ascii="Arial" w:hAnsi="Arial" w:cs="Arial"/>
        </w:rPr>
        <w:t xml:space="preserve">all have their individual advantages and disadvantages, which are </w:t>
      </w:r>
      <w:r w:rsidR="009269A2" w:rsidRPr="00A15A8E">
        <w:rPr>
          <w:rFonts w:ascii="Arial" w:hAnsi="Arial" w:cs="Arial"/>
        </w:rPr>
        <w:t xml:space="preserve">shown in </w:t>
      </w:r>
      <w:r w:rsidR="009269A2" w:rsidRPr="00A15A8E">
        <w:rPr>
          <w:rFonts w:ascii="Arial" w:hAnsi="Arial" w:cs="Arial"/>
          <w:i/>
          <w:iCs/>
          <w:u w:val="single"/>
        </w:rPr>
        <w:fldChar w:fldCharType="begin"/>
      </w:r>
      <w:r w:rsidR="009269A2" w:rsidRPr="00A15A8E">
        <w:rPr>
          <w:rFonts w:ascii="Arial" w:hAnsi="Arial" w:cs="Arial"/>
          <w:i/>
          <w:iCs/>
          <w:u w:val="single"/>
        </w:rPr>
        <w:instrText xml:space="preserve"> REF _Ref162291556 \h  \* MERGEFORMAT </w:instrText>
      </w:r>
      <w:r w:rsidR="009269A2" w:rsidRPr="00A15A8E">
        <w:rPr>
          <w:rFonts w:ascii="Arial" w:hAnsi="Arial" w:cs="Arial"/>
          <w:i/>
          <w:iCs/>
          <w:u w:val="single"/>
        </w:rPr>
      </w:r>
      <w:r w:rsidR="009269A2" w:rsidRPr="00A15A8E">
        <w:rPr>
          <w:rFonts w:ascii="Arial" w:hAnsi="Arial" w:cs="Arial"/>
          <w:i/>
          <w:iCs/>
          <w:u w:val="single"/>
        </w:rPr>
        <w:fldChar w:fldCharType="separate"/>
      </w:r>
      <w:r w:rsidR="009269A2" w:rsidRPr="00A15A8E">
        <w:rPr>
          <w:rFonts w:ascii="Arial" w:hAnsi="Arial" w:cs="Arial"/>
          <w:i/>
          <w:iCs/>
          <w:u w:val="single"/>
        </w:rPr>
        <w:t xml:space="preserve">Table </w:t>
      </w:r>
      <w:r w:rsidR="009269A2" w:rsidRPr="00A15A8E">
        <w:rPr>
          <w:rFonts w:ascii="Arial" w:hAnsi="Arial" w:cs="Arial"/>
          <w:i/>
          <w:iCs/>
          <w:noProof/>
          <w:u w:val="single"/>
        </w:rPr>
        <w:t>1</w:t>
      </w:r>
      <w:r w:rsidR="009269A2" w:rsidRPr="00A15A8E">
        <w:rPr>
          <w:rFonts w:ascii="Arial" w:hAnsi="Arial" w:cs="Arial"/>
          <w:i/>
          <w:iCs/>
          <w:u w:val="single"/>
        </w:rPr>
        <w:fldChar w:fldCharType="end"/>
      </w:r>
      <w:r w:rsidR="009269A2" w:rsidRPr="00A15A8E">
        <w:rPr>
          <w:rFonts w:ascii="Arial" w:hAnsi="Arial" w:cs="Arial"/>
        </w:rPr>
        <w:t>.</w:t>
      </w:r>
      <w:r w:rsidR="00274791" w:rsidRPr="00A15A8E">
        <w:rPr>
          <w:rFonts w:ascii="Arial" w:hAnsi="Arial" w:cs="Arial"/>
        </w:rPr>
        <w:t xml:space="preserve"> </w:t>
      </w:r>
      <w:r w:rsidR="00B129F2" w:rsidRPr="00A15A8E">
        <w:rPr>
          <w:rFonts w:ascii="Arial" w:hAnsi="Arial" w:cs="Arial"/>
        </w:rPr>
        <w:t xml:space="preserve">Their </w:t>
      </w:r>
      <w:r w:rsidR="00403485" w:rsidRPr="00A15A8E">
        <w:rPr>
          <w:rFonts w:ascii="Arial" w:hAnsi="Arial" w:cs="Arial"/>
        </w:rPr>
        <w:t xml:space="preserve">model is based on a text extract before </w:t>
      </w:r>
      <w:r w:rsidR="004700CF" w:rsidRPr="00A15A8E">
        <w:rPr>
          <w:rFonts w:ascii="Arial" w:hAnsi="Arial" w:cs="Arial"/>
        </w:rPr>
        <w:t>u</w:t>
      </w:r>
      <w:r w:rsidR="00403485" w:rsidRPr="00A15A8E">
        <w:rPr>
          <w:rFonts w:ascii="Arial" w:hAnsi="Arial" w:cs="Arial"/>
        </w:rPr>
        <w:t xml:space="preserve">sing the model </w:t>
      </w:r>
      <w:r w:rsidR="004700CF" w:rsidRPr="00A15A8E">
        <w:rPr>
          <w:rFonts w:ascii="Arial" w:hAnsi="Arial" w:cs="Arial"/>
        </w:rPr>
        <w:t xml:space="preserve">strategy, and therefore, </w:t>
      </w:r>
      <w:r w:rsidR="002F1276" w:rsidRPr="00A15A8E">
        <w:rPr>
          <w:rFonts w:ascii="Arial" w:hAnsi="Arial" w:cs="Arial"/>
        </w:rPr>
        <w:t>is not used for image recognition</w:t>
      </w:r>
      <w:r w:rsidR="001B6A66" w:rsidRPr="00A15A8E">
        <w:rPr>
          <w:rFonts w:ascii="Arial" w:hAnsi="Arial" w:cs="Arial"/>
        </w:rPr>
        <w:t>.</w:t>
      </w:r>
    </w:p>
    <w:p w14:paraId="527E7E65" w14:textId="29352ACC" w:rsidR="00C6013B" w:rsidRPr="00A15A8E" w:rsidRDefault="00C6013B" w:rsidP="00AC17D9">
      <w:pPr>
        <w:spacing w:line="360" w:lineRule="auto"/>
        <w:rPr>
          <w:rFonts w:ascii="Arial" w:hAnsi="Arial" w:cs="Arial"/>
        </w:rPr>
      </w:pPr>
    </w:p>
    <w:p w14:paraId="35998DBA" w14:textId="03186AAD" w:rsidR="00AC179D" w:rsidRPr="00A15A8E" w:rsidRDefault="00506299" w:rsidP="00C6013B">
      <w:pPr>
        <w:pStyle w:val="Heading3"/>
        <w:spacing w:line="360" w:lineRule="auto"/>
        <w:rPr>
          <w:rFonts w:ascii="Arial" w:hAnsi="Arial" w:cs="Arial"/>
        </w:rPr>
      </w:pPr>
      <w:bookmarkStart w:id="22" w:name="_Toc156037982"/>
      <w:bookmarkStart w:id="23" w:name="_Ref163479383"/>
      <w:bookmarkStart w:id="24" w:name="_Ref163482115"/>
      <w:bookmarkStart w:id="25" w:name="_Ref163484226"/>
      <w:bookmarkStart w:id="26" w:name="_Toc164859559"/>
      <w:commentRangeStart w:id="27"/>
      <w:r w:rsidRPr="00A15A8E">
        <w:rPr>
          <w:rFonts w:ascii="Arial" w:hAnsi="Arial" w:cs="Arial"/>
        </w:rPr>
        <w:lastRenderedPageBreak/>
        <w:t xml:space="preserve">Paper 2 - Information </w:t>
      </w:r>
      <w:commentRangeEnd w:id="27"/>
      <w:r w:rsidR="004C1B77">
        <w:rPr>
          <w:rStyle w:val="CommentReference"/>
          <w:rFonts w:eastAsiaTheme="minorHAnsi" w:cstheme="minorBidi"/>
          <w:i w:val="0"/>
          <w:color w:val="auto"/>
          <w:u w:val="none"/>
        </w:rPr>
        <w:commentReference w:id="27"/>
      </w:r>
      <w:r w:rsidRPr="00A15A8E">
        <w:rPr>
          <w:rFonts w:ascii="Arial" w:hAnsi="Arial" w:cs="Arial"/>
        </w:rPr>
        <w:t>Extraction from Scanned Invoices using Machine Learning, OCR</w:t>
      </w:r>
      <w:r w:rsidR="002C4FCA" w:rsidRPr="00A15A8E">
        <w:rPr>
          <w:rFonts w:ascii="Arial" w:hAnsi="Arial" w:cs="Arial"/>
        </w:rPr>
        <w:t>,</w:t>
      </w:r>
      <w:r w:rsidRPr="00A15A8E">
        <w:rPr>
          <w:rFonts w:ascii="Arial" w:hAnsi="Arial" w:cs="Arial"/>
        </w:rPr>
        <w:t xml:space="preserve"> and Spatial Feature Mapping Techniques</w:t>
      </w:r>
      <w:bookmarkEnd w:id="22"/>
      <w:bookmarkEnd w:id="23"/>
      <w:bookmarkEnd w:id="24"/>
      <w:bookmarkEnd w:id="25"/>
      <w:bookmarkEnd w:id="26"/>
    </w:p>
    <w:p w14:paraId="1DACCFA2" w14:textId="5662D3A9" w:rsidR="00AC179D" w:rsidRPr="00A15A8E" w:rsidRDefault="5D1B7E1B" w:rsidP="00AC17D9">
      <w:pPr>
        <w:spacing w:line="360" w:lineRule="auto"/>
        <w:rPr>
          <w:rFonts w:ascii="Arial" w:hAnsi="Arial" w:cs="Arial"/>
        </w:rPr>
      </w:pPr>
      <w:r w:rsidRPr="00A15A8E">
        <w:rPr>
          <w:rFonts w:ascii="Arial" w:hAnsi="Arial" w:cs="Arial"/>
        </w:rPr>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rsidRPr="00A15A8E">
        <w:rPr>
          <w:rFonts w:ascii="Arial" w:hAnsi="Arial" w:cs="Arial"/>
        </w:rPr>
        <w:t xml:space="preserve"> </w:t>
      </w:r>
      <w:r w:rsidR="00DD70D5" w:rsidRPr="00A15A8E">
        <w:rPr>
          <w:rFonts w:ascii="Arial" w:hAnsi="Arial" w:cs="Arial"/>
        </w:rPr>
        <w:fldChar w:fldCharType="begin"/>
      </w:r>
      <w:r w:rsidR="00DD70D5" w:rsidRPr="00A15A8E">
        <w:rPr>
          <w:rFonts w:ascii="Arial" w:hAnsi="Arial" w:cs="Arial"/>
        </w:rP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rsidRPr="00A15A8E">
        <w:rPr>
          <w:rFonts w:ascii="Arial" w:hAnsi="Arial" w:cs="Arial"/>
        </w:rPr>
        <w:fldChar w:fldCharType="separate"/>
      </w:r>
      <w:r w:rsidR="5046495F" w:rsidRPr="00A15A8E">
        <w:rPr>
          <w:rFonts w:ascii="Arial" w:hAnsi="Arial" w:cs="Arial"/>
          <w:noProof/>
        </w:rPr>
        <w:t>(Darsha, 2023)</w:t>
      </w:r>
      <w:r w:rsidR="00DD70D5" w:rsidRPr="00A15A8E">
        <w:rPr>
          <w:rFonts w:ascii="Arial" w:hAnsi="Arial" w:cs="Arial"/>
        </w:rPr>
        <w:fldChar w:fldCharType="end"/>
      </w:r>
      <w:r w:rsidR="5046495F" w:rsidRPr="00A15A8E">
        <w:rPr>
          <w:rFonts w:ascii="Arial" w:hAnsi="Arial" w:cs="Arial"/>
        </w:rPr>
        <w:t>.</w:t>
      </w:r>
      <w:r w:rsidRPr="00A15A8E">
        <w:rPr>
          <w:rFonts w:ascii="Arial" w:hAnsi="Arial" w:cs="Arial"/>
        </w:rPr>
        <w:t xml:space="preserve"> In the context of our receipt extractor project, </w:t>
      </w:r>
      <w:r w:rsidR="00373520">
        <w:rPr>
          <w:rFonts w:ascii="Arial" w:hAnsi="Arial" w:cs="Arial"/>
        </w:rPr>
        <w:t>the focus will be</w:t>
      </w:r>
      <w:r w:rsidRPr="00A15A8E">
        <w:rPr>
          <w:rFonts w:ascii="Arial" w:hAnsi="Arial" w:cs="Arial"/>
        </w:rPr>
        <w:t xml:space="preserve"> on the receipt detection/classification and the text extraction step</w:t>
      </w:r>
      <w:r w:rsidR="3BC7EA4D" w:rsidRPr="00A15A8E">
        <w:rPr>
          <w:rFonts w:ascii="Arial" w:hAnsi="Arial" w:cs="Arial"/>
        </w:rPr>
        <w:t xml:space="preserve"> </w:t>
      </w:r>
      <w:r w:rsidR="461E300F" w:rsidRPr="00A15A8E">
        <w:rPr>
          <w:rFonts w:ascii="Arial" w:hAnsi="Arial" w:cs="Arial"/>
        </w:rPr>
        <w:t>only.</w:t>
      </w:r>
    </w:p>
    <w:p w14:paraId="29F54FE4" w14:textId="77777777" w:rsidR="00FB6739" w:rsidRPr="00A15A8E" w:rsidRDefault="00FB6739" w:rsidP="00AC17D9">
      <w:pPr>
        <w:spacing w:line="360" w:lineRule="auto"/>
        <w:rPr>
          <w:rFonts w:ascii="Arial" w:hAnsi="Arial" w:cs="Arial"/>
        </w:rPr>
      </w:pPr>
    </w:p>
    <w:p w14:paraId="713FE9A1" w14:textId="7F7CBF58" w:rsidR="00FB6739" w:rsidRPr="00A15A8E" w:rsidRDefault="00FB6739" w:rsidP="00AC17D9">
      <w:pPr>
        <w:spacing w:line="360" w:lineRule="auto"/>
        <w:rPr>
          <w:rFonts w:ascii="Arial" w:hAnsi="Arial" w:cs="Arial"/>
        </w:rPr>
      </w:pPr>
      <w:r w:rsidRPr="00A15A8E">
        <w:rPr>
          <w:rFonts w:ascii="Arial" w:hAnsi="Arial" w:cs="Arial"/>
        </w:rPr>
        <w:t xml:space="preserve">For the </w:t>
      </w:r>
      <w:r w:rsidR="00DA2804" w:rsidRPr="00A15A8E">
        <w:rPr>
          <w:rFonts w:ascii="Arial" w:hAnsi="Arial" w:cs="Arial"/>
        </w:rPr>
        <w:t xml:space="preserve">Optical Character Recognition, </w:t>
      </w:r>
      <w:r w:rsidR="00BA3014" w:rsidRPr="00A15A8E">
        <w:rPr>
          <w:rFonts w:ascii="Arial" w:hAnsi="Arial" w:cs="Arial"/>
        </w:rPr>
        <w:t>like in</w:t>
      </w:r>
      <w:r w:rsidR="00DA2804" w:rsidRPr="00A15A8E">
        <w:rPr>
          <w:rFonts w:ascii="Arial" w:hAnsi="Arial" w:cs="Arial"/>
        </w:rPr>
        <w:t xml:space="preserve"> the first paper in the section </w:t>
      </w:r>
      <w:r w:rsidR="00DA2804" w:rsidRPr="00A15A8E">
        <w:rPr>
          <w:rFonts w:ascii="Arial" w:hAnsi="Arial" w:cs="Arial"/>
          <w:i/>
          <w:iCs/>
          <w:u w:val="single"/>
        </w:rPr>
        <w:fldChar w:fldCharType="begin"/>
      </w:r>
      <w:r w:rsidR="00DA2804" w:rsidRPr="00A15A8E">
        <w:rPr>
          <w:rFonts w:ascii="Arial" w:hAnsi="Arial" w:cs="Arial"/>
          <w:i/>
          <w:iCs/>
          <w:u w:val="single"/>
        </w:rPr>
        <w:instrText xml:space="preserve"> REF _Ref162340205 \h  \* MERGEFORMAT </w:instrText>
      </w:r>
      <w:r w:rsidR="00DA2804" w:rsidRPr="00A15A8E">
        <w:rPr>
          <w:rFonts w:ascii="Arial" w:hAnsi="Arial" w:cs="Arial"/>
          <w:i/>
          <w:iCs/>
          <w:u w:val="single"/>
        </w:rPr>
      </w:r>
      <w:r w:rsidR="00DA2804" w:rsidRPr="00A15A8E">
        <w:rPr>
          <w:rFonts w:ascii="Arial" w:hAnsi="Arial" w:cs="Arial"/>
          <w:i/>
          <w:iCs/>
          <w:u w:val="single"/>
        </w:rPr>
        <w:fldChar w:fldCharType="separate"/>
      </w:r>
      <w:r w:rsidR="00DA2804" w:rsidRPr="00A15A8E">
        <w:rPr>
          <w:rFonts w:ascii="Arial" w:hAnsi="Arial" w:cs="Arial"/>
          <w:i/>
          <w:iCs/>
          <w:u w:val="single"/>
        </w:rPr>
        <w:t>Paper 1 - Utilize OCR text to extract receipt data and classify receipts with common Machine Learning algorithms.</w:t>
      </w:r>
      <w:r w:rsidR="00DA2804" w:rsidRPr="00A15A8E">
        <w:rPr>
          <w:rFonts w:ascii="Arial" w:hAnsi="Arial" w:cs="Arial"/>
          <w:i/>
          <w:iCs/>
          <w:u w:val="single"/>
        </w:rPr>
        <w:fldChar w:fldCharType="end"/>
      </w:r>
      <w:r w:rsidR="00CF16FB" w:rsidRPr="00A15A8E">
        <w:rPr>
          <w:rFonts w:ascii="Arial" w:hAnsi="Arial" w:cs="Arial"/>
        </w:rPr>
        <w:t xml:space="preserve">, similar technologies were used, such as Tesseract OCR and </w:t>
      </w:r>
      <w:r w:rsidR="008219AD" w:rsidRPr="00A15A8E">
        <w:rPr>
          <w:rFonts w:ascii="Arial" w:hAnsi="Arial" w:cs="Arial"/>
        </w:rPr>
        <w:t>Google Cloud Vision API</w:t>
      </w:r>
      <w:r w:rsidR="000B6281" w:rsidRPr="00A15A8E">
        <w:rPr>
          <w:rFonts w:ascii="Arial" w:hAnsi="Arial" w:cs="Arial"/>
        </w:rPr>
        <w:t xml:space="preserve">. Since we have already </w:t>
      </w:r>
      <w:r w:rsidR="00685E87" w:rsidRPr="00A15A8E">
        <w:rPr>
          <w:rFonts w:ascii="Arial" w:hAnsi="Arial" w:cs="Arial"/>
        </w:rPr>
        <w:t>discussed</w:t>
      </w:r>
      <w:r w:rsidR="000B6281" w:rsidRPr="00A15A8E">
        <w:rPr>
          <w:rFonts w:ascii="Arial" w:hAnsi="Arial" w:cs="Arial"/>
        </w:rPr>
        <w:t xml:space="preserve"> the </w:t>
      </w:r>
      <w:r w:rsidR="00BD4DD9" w:rsidRPr="00A15A8E">
        <w:rPr>
          <w:rFonts w:ascii="Arial" w:hAnsi="Arial" w:cs="Arial"/>
        </w:rPr>
        <w:t>advantages and disadvantages of these technologies</w:t>
      </w:r>
      <w:r w:rsidR="007E1DC3" w:rsidRPr="00A15A8E">
        <w:rPr>
          <w:rFonts w:ascii="Arial" w:hAnsi="Arial" w:cs="Arial"/>
        </w:rPr>
        <w:t xml:space="preserve">, </w:t>
      </w:r>
      <w:r w:rsidR="00685E87" w:rsidRPr="00A15A8E">
        <w:rPr>
          <w:rFonts w:ascii="Arial" w:hAnsi="Arial" w:cs="Arial"/>
        </w:rPr>
        <w:t>there</w:t>
      </w:r>
      <w:r w:rsidR="007E1DC3" w:rsidRPr="00A15A8E">
        <w:rPr>
          <w:rFonts w:ascii="Arial" w:hAnsi="Arial" w:cs="Arial"/>
        </w:rPr>
        <w:t xml:space="preserve"> is no need to </w:t>
      </w:r>
      <w:r w:rsidR="00685E87" w:rsidRPr="00A15A8E">
        <w:rPr>
          <w:rFonts w:ascii="Arial" w:hAnsi="Arial" w:cs="Arial"/>
        </w:rPr>
        <w:t>re-analyze</w:t>
      </w:r>
      <w:r w:rsidR="007E1DC3" w:rsidRPr="00A15A8E">
        <w:rPr>
          <w:rFonts w:ascii="Arial" w:hAnsi="Arial" w:cs="Arial"/>
        </w:rPr>
        <w:t xml:space="preserve"> them. There it </w:t>
      </w:r>
      <w:r w:rsidR="00685E87" w:rsidRPr="00A15A8E">
        <w:rPr>
          <w:rFonts w:ascii="Arial" w:hAnsi="Arial" w:cs="Arial"/>
        </w:rPr>
        <w:t>shows</w:t>
      </w:r>
      <w:r w:rsidR="007E1DC3" w:rsidRPr="00A15A8E">
        <w:rPr>
          <w:rFonts w:ascii="Arial" w:hAnsi="Arial" w:cs="Arial"/>
        </w:rPr>
        <w:t xml:space="preserve"> that these technologies are the </w:t>
      </w:r>
      <w:r w:rsidR="00685E87" w:rsidRPr="00A15A8E">
        <w:rPr>
          <w:rFonts w:ascii="Arial" w:hAnsi="Arial" w:cs="Arial"/>
        </w:rPr>
        <w:t>state of the art in their domain and prove their efficiency.</w:t>
      </w:r>
    </w:p>
    <w:p w14:paraId="24DD2A18" w14:textId="464A57FA" w:rsidR="00685E87" w:rsidRPr="00A15A8E" w:rsidRDefault="00685E87" w:rsidP="00AC17D9">
      <w:pPr>
        <w:spacing w:line="360" w:lineRule="auto"/>
        <w:rPr>
          <w:rFonts w:ascii="Arial" w:hAnsi="Arial" w:cs="Arial"/>
        </w:rPr>
      </w:pPr>
    </w:p>
    <w:p w14:paraId="2EF4A489" w14:textId="0F170200" w:rsidR="0077121F" w:rsidRPr="00A15A8E" w:rsidRDefault="00C84818" w:rsidP="00AC17D9">
      <w:pPr>
        <w:spacing w:line="360" w:lineRule="auto"/>
        <w:rPr>
          <w:rFonts w:ascii="Arial" w:hAnsi="Arial" w:cs="Arial"/>
        </w:rPr>
      </w:pPr>
      <w:r w:rsidRPr="00A15A8E">
        <w:rPr>
          <w:rFonts w:ascii="Arial" w:hAnsi="Arial" w:cs="Arial"/>
        </w:rPr>
        <w:t xml:space="preserve">As for the </w:t>
      </w:r>
      <w:r w:rsidR="003F4E1A" w:rsidRPr="00A15A8E">
        <w:rPr>
          <w:rFonts w:ascii="Arial" w:hAnsi="Arial" w:cs="Arial"/>
        </w:rPr>
        <w:t xml:space="preserve">text detection and classification, it </w:t>
      </w:r>
      <w:r w:rsidR="00812335" w:rsidRPr="00A15A8E">
        <w:rPr>
          <w:rFonts w:ascii="Arial" w:hAnsi="Arial" w:cs="Arial"/>
        </w:rPr>
        <w:t>uses</w:t>
      </w:r>
      <w:r w:rsidR="003F4E1A" w:rsidRPr="00A15A8E">
        <w:rPr>
          <w:rFonts w:ascii="Arial" w:hAnsi="Arial" w:cs="Arial"/>
        </w:rPr>
        <w:t xml:space="preserve"> </w:t>
      </w:r>
      <w:r w:rsidR="009F053A" w:rsidRPr="00A15A8E">
        <w:rPr>
          <w:rFonts w:ascii="Arial" w:hAnsi="Arial" w:cs="Arial"/>
        </w:rPr>
        <w:t>the YOLO (You Only Look Once) model,</w:t>
      </w:r>
      <w:r w:rsidR="007B2571" w:rsidRPr="00A15A8E">
        <w:rPr>
          <w:rFonts w:ascii="Arial" w:hAnsi="Arial" w:cs="Arial"/>
        </w:rPr>
        <w:t xml:space="preserve"> which is a </w:t>
      </w:r>
      <w:r w:rsidR="00A66472" w:rsidRPr="00A15A8E">
        <w:rPr>
          <w:rFonts w:ascii="Arial" w:hAnsi="Arial" w:cs="Arial"/>
        </w:rPr>
        <w:t xml:space="preserve">state-of-the-art object detection application provided by Ultralitics </w:t>
      </w:r>
      <w:r w:rsidR="0042659E" w:rsidRPr="00A15A8E">
        <w:rPr>
          <w:rFonts w:ascii="Arial" w:hAnsi="Arial" w:cs="Arial"/>
        </w:rPr>
        <w:t xml:space="preserve">in python, </w:t>
      </w:r>
      <w:r w:rsidR="61A49B7A" w:rsidRPr="00A15A8E">
        <w:rPr>
          <w:rFonts w:ascii="Arial" w:hAnsi="Arial" w:cs="Arial"/>
        </w:rPr>
        <w:t xml:space="preserve">that is shown in </w:t>
      </w:r>
      <w:r w:rsidRPr="00A15A8E">
        <w:rPr>
          <w:rFonts w:ascii="Arial" w:hAnsi="Arial" w:cs="Arial"/>
          <w:i/>
          <w:iCs/>
          <w:u w:val="single"/>
        </w:rPr>
        <w:fldChar w:fldCharType="begin"/>
      </w:r>
      <w:r w:rsidRPr="00A15A8E">
        <w:rPr>
          <w:rFonts w:ascii="Arial" w:hAnsi="Arial" w:cs="Arial"/>
          <w:i/>
          <w:iCs/>
          <w:u w:val="single"/>
        </w:rPr>
        <w:instrText xml:space="preserve"> REF _Ref162341219 \h  \* MERGEFORMAT </w:instrText>
      </w:r>
      <w:r w:rsidRPr="00A15A8E">
        <w:rPr>
          <w:rFonts w:ascii="Arial" w:hAnsi="Arial" w:cs="Arial"/>
          <w:i/>
          <w:iCs/>
          <w:u w:val="single"/>
        </w:rPr>
      </w:r>
      <w:r w:rsidRPr="00A15A8E">
        <w:rPr>
          <w:rFonts w:ascii="Arial" w:hAnsi="Arial" w:cs="Arial"/>
          <w:i/>
          <w:iCs/>
          <w:u w:val="single"/>
        </w:rPr>
        <w:fldChar w:fldCharType="separate"/>
      </w:r>
      <w:r w:rsidR="61A49B7A" w:rsidRPr="00A15A8E">
        <w:rPr>
          <w:rFonts w:ascii="Arial" w:hAnsi="Arial" w:cs="Arial"/>
          <w:i/>
          <w:iCs/>
          <w:u w:val="single"/>
        </w:rPr>
        <w:t xml:space="preserve">Table </w:t>
      </w:r>
      <w:r w:rsidR="61A49B7A" w:rsidRPr="00A15A8E">
        <w:rPr>
          <w:rFonts w:ascii="Arial" w:hAnsi="Arial" w:cs="Arial"/>
          <w:i/>
          <w:iCs/>
          <w:noProof/>
          <w:u w:val="single"/>
        </w:rPr>
        <w:t>2</w:t>
      </w:r>
      <w:r w:rsidRPr="00A15A8E">
        <w:rPr>
          <w:rFonts w:ascii="Arial" w:hAnsi="Arial" w:cs="Arial"/>
          <w:i/>
          <w:iCs/>
          <w:u w:val="single"/>
        </w:rPr>
        <w:fldChar w:fldCharType="end"/>
      </w:r>
      <w:r w:rsidR="0042659E" w:rsidRPr="00A15A8E">
        <w:rPr>
          <w:rFonts w:ascii="Arial" w:hAnsi="Arial" w:cs="Arial"/>
        </w:rPr>
        <w:t>.</w:t>
      </w:r>
      <w:r w:rsidR="00812335" w:rsidRPr="00A15A8E">
        <w:rPr>
          <w:rFonts w:ascii="Arial" w:hAnsi="Arial" w:cs="Arial"/>
        </w:rPr>
        <w:t xml:space="preserve"> T</w:t>
      </w:r>
      <w:r w:rsidR="00077EA1" w:rsidRPr="00A15A8E">
        <w:rPr>
          <w:rFonts w:ascii="Arial" w:hAnsi="Arial" w:cs="Arial"/>
        </w:rPr>
        <w:t xml:space="preserve">he YOLO </w:t>
      </w:r>
      <w:r w:rsidR="0061033F" w:rsidRPr="00A15A8E">
        <w:rPr>
          <w:rFonts w:ascii="Arial" w:hAnsi="Arial" w:cs="Arial"/>
        </w:rPr>
        <w:t xml:space="preserve">model is well </w:t>
      </w:r>
      <w:r w:rsidR="0077121F" w:rsidRPr="00A15A8E">
        <w:rPr>
          <w:rFonts w:ascii="Arial" w:hAnsi="Arial" w:cs="Arial"/>
        </w:rPr>
        <w:t>known</w:t>
      </w:r>
      <w:r w:rsidR="005F322D" w:rsidRPr="00A15A8E">
        <w:rPr>
          <w:rFonts w:ascii="Arial" w:hAnsi="Arial" w:cs="Arial"/>
        </w:rPr>
        <w:t xml:space="preserve"> for its rapid</w:t>
      </w:r>
      <w:r w:rsidR="0077121F" w:rsidRPr="00A15A8E">
        <w:rPr>
          <w:rFonts w:ascii="Arial" w:hAnsi="Arial" w:cs="Arial"/>
        </w:rPr>
        <w:t xml:space="preserve"> speed in prediction, w</w:t>
      </w:r>
      <w:r w:rsidR="008F56D1" w:rsidRPr="00A15A8E">
        <w:rPr>
          <w:rFonts w:ascii="Arial" w:hAnsi="Arial" w:cs="Arial"/>
        </w:rPr>
        <w:t xml:space="preserve">hile having a low background </w:t>
      </w:r>
      <w:r w:rsidR="00B05F19" w:rsidRPr="00A15A8E">
        <w:rPr>
          <w:rFonts w:ascii="Arial" w:hAnsi="Arial" w:cs="Arial"/>
        </w:rPr>
        <w:t>mistake,</w:t>
      </w:r>
      <w:r w:rsidR="008F56D1" w:rsidRPr="00A15A8E">
        <w:rPr>
          <w:rFonts w:ascii="Arial" w:hAnsi="Arial" w:cs="Arial"/>
        </w:rPr>
        <w:t xml:space="preserve"> which is </w:t>
      </w:r>
      <w:r w:rsidR="00B05F19" w:rsidRPr="00A15A8E">
        <w:rPr>
          <w:rFonts w:ascii="Arial" w:hAnsi="Arial" w:cs="Arial"/>
        </w:rPr>
        <w:t>an</w:t>
      </w:r>
      <w:r w:rsidR="008F56D1" w:rsidRPr="00A15A8E">
        <w:rPr>
          <w:rFonts w:ascii="Arial" w:hAnsi="Arial" w:cs="Arial"/>
        </w:rPr>
        <w:t xml:space="preserve"> important </w:t>
      </w:r>
      <w:r w:rsidR="00B05F19" w:rsidRPr="00A15A8E">
        <w:rPr>
          <w:rFonts w:ascii="Arial" w:hAnsi="Arial" w:cs="Arial"/>
        </w:rPr>
        <w:t>c</w:t>
      </w:r>
      <w:r w:rsidR="00E646D7" w:rsidRPr="00A15A8E">
        <w:rPr>
          <w:rFonts w:ascii="Arial" w:hAnsi="Arial" w:cs="Arial"/>
        </w:rPr>
        <w:t>h</w:t>
      </w:r>
      <w:r w:rsidR="00B05F19" w:rsidRPr="00A15A8E">
        <w:rPr>
          <w:rFonts w:ascii="Arial" w:hAnsi="Arial" w:cs="Arial"/>
        </w:rPr>
        <w:t>aracteristi</w:t>
      </w:r>
      <w:r w:rsidR="000A661B" w:rsidRPr="00A15A8E">
        <w:rPr>
          <w:rFonts w:ascii="Arial" w:hAnsi="Arial" w:cs="Arial"/>
        </w:rPr>
        <w:t>c</w:t>
      </w:r>
      <w:r w:rsidR="00B05F19" w:rsidRPr="00A15A8E">
        <w:rPr>
          <w:rFonts w:ascii="Arial" w:hAnsi="Arial" w:cs="Arial"/>
        </w:rPr>
        <w:t xml:space="preserve"> </w:t>
      </w:r>
      <w:r w:rsidR="00E646D7" w:rsidRPr="00A15A8E">
        <w:rPr>
          <w:rFonts w:ascii="Arial" w:hAnsi="Arial" w:cs="Arial"/>
        </w:rPr>
        <w:t>for a receipt extraction application wherein the picture would be taken quickly from a mobile phone.</w:t>
      </w:r>
      <w:r w:rsidR="00AA2F52" w:rsidRPr="00A15A8E">
        <w:rPr>
          <w:rFonts w:ascii="Arial" w:hAnsi="Arial" w:cs="Arial"/>
        </w:rPr>
        <w:t xml:space="preserve"> However, it also </w:t>
      </w:r>
      <w:r w:rsidR="00EC4E07" w:rsidRPr="00A15A8E">
        <w:rPr>
          <w:rFonts w:ascii="Arial" w:hAnsi="Arial" w:cs="Arial"/>
        </w:rPr>
        <w:t>has</w:t>
      </w:r>
      <w:r w:rsidR="00AA2F52" w:rsidRPr="00A15A8E">
        <w:rPr>
          <w:rFonts w:ascii="Arial" w:hAnsi="Arial" w:cs="Arial"/>
        </w:rPr>
        <w:t xml:space="preserve"> its own limitations such as the trade-o</w:t>
      </w:r>
      <w:r w:rsidR="007A2405" w:rsidRPr="00A15A8E">
        <w:rPr>
          <w:rFonts w:ascii="Arial" w:hAnsi="Arial" w:cs="Arial"/>
        </w:rPr>
        <w:t xml:space="preserve">ff between speed and accuracy, which could cause problems in case of </w:t>
      </w:r>
      <w:r w:rsidR="00D309C4" w:rsidRPr="00A15A8E">
        <w:rPr>
          <w:rFonts w:ascii="Arial" w:hAnsi="Arial" w:cs="Arial"/>
        </w:rPr>
        <w:t>too low accuracy. Also, the processing could be</w:t>
      </w:r>
      <w:r w:rsidR="00CC1E6E" w:rsidRPr="00A15A8E">
        <w:rPr>
          <w:rFonts w:ascii="Arial" w:hAnsi="Arial" w:cs="Arial"/>
        </w:rPr>
        <w:t xml:space="preserve"> resource-intensive for training and prediction.</w:t>
      </w:r>
    </w:p>
    <w:p w14:paraId="41043CA8" w14:textId="77777777" w:rsidR="0077121F" w:rsidRPr="00A15A8E" w:rsidRDefault="0077121F" w:rsidP="00AC17D9">
      <w:pPr>
        <w:spacing w:line="360" w:lineRule="auto"/>
        <w:rPr>
          <w:rFonts w:ascii="Arial" w:hAnsi="Arial" w:cs="Arial"/>
        </w:rPr>
      </w:pPr>
    </w:p>
    <w:p w14:paraId="39241AC9" w14:textId="77777777" w:rsidR="00506299" w:rsidRPr="00A15A8E" w:rsidRDefault="00506299" w:rsidP="00AC17D9">
      <w:pPr>
        <w:spacing w:line="360" w:lineRule="auto"/>
        <w:rPr>
          <w:rFonts w:ascii="Arial" w:hAnsi="Arial" w:cs="Arial"/>
        </w:rPr>
      </w:pPr>
    </w:p>
    <w:p w14:paraId="328340A0" w14:textId="77777777" w:rsidR="000970CF" w:rsidRPr="00A15A8E" w:rsidRDefault="000970CF"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604"/>
        <w:gridCol w:w="2139"/>
        <w:gridCol w:w="2385"/>
        <w:gridCol w:w="2888"/>
      </w:tblGrid>
      <w:tr w:rsidR="000970CF" w:rsidRPr="00A15A8E" w14:paraId="4F898139" w14:textId="77777777" w:rsidTr="008429F6">
        <w:tc>
          <w:tcPr>
            <w:tcW w:w="1524" w:type="dxa"/>
          </w:tcPr>
          <w:p w14:paraId="7052FC95" w14:textId="77777777" w:rsidR="000970CF" w:rsidRPr="00A15A8E" w:rsidRDefault="000970CF" w:rsidP="00AC17D9">
            <w:pPr>
              <w:spacing w:line="360" w:lineRule="auto"/>
              <w:rPr>
                <w:rFonts w:ascii="Arial" w:hAnsi="Arial" w:cs="Arial"/>
              </w:rPr>
            </w:pPr>
          </w:p>
        </w:tc>
        <w:tc>
          <w:tcPr>
            <w:tcW w:w="2157" w:type="dxa"/>
          </w:tcPr>
          <w:p w14:paraId="3AB0E4C1"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Technologies</w:t>
            </w:r>
          </w:p>
        </w:tc>
        <w:tc>
          <w:tcPr>
            <w:tcW w:w="2410" w:type="dxa"/>
          </w:tcPr>
          <w:p w14:paraId="2F4486EC"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Pros</w:t>
            </w:r>
          </w:p>
        </w:tc>
        <w:tc>
          <w:tcPr>
            <w:tcW w:w="2925" w:type="dxa"/>
          </w:tcPr>
          <w:p w14:paraId="72F8D829"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Cons</w:t>
            </w:r>
          </w:p>
        </w:tc>
      </w:tr>
      <w:tr w:rsidR="000970CF" w:rsidRPr="00A15A8E" w14:paraId="5C19730A" w14:textId="77777777" w:rsidTr="008429F6">
        <w:tc>
          <w:tcPr>
            <w:tcW w:w="1524" w:type="dxa"/>
            <w:vAlign w:val="center"/>
          </w:tcPr>
          <w:p w14:paraId="692F49F0"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Object detection model</w:t>
            </w:r>
          </w:p>
        </w:tc>
        <w:tc>
          <w:tcPr>
            <w:tcW w:w="2157" w:type="dxa"/>
          </w:tcPr>
          <w:p w14:paraId="3DEAB895" w14:textId="77777777" w:rsidR="008429F6" w:rsidRPr="00A15A8E" w:rsidRDefault="008429F6" w:rsidP="00AC17D9">
            <w:pPr>
              <w:spacing w:line="360" w:lineRule="auto"/>
              <w:jc w:val="center"/>
              <w:rPr>
                <w:rFonts w:ascii="Arial" w:hAnsi="Arial" w:cs="Arial"/>
              </w:rPr>
            </w:pPr>
          </w:p>
          <w:p w14:paraId="5DA499F5" w14:textId="77777777" w:rsidR="008429F6" w:rsidRPr="00A15A8E" w:rsidRDefault="008429F6" w:rsidP="00AC17D9">
            <w:pPr>
              <w:spacing w:line="360" w:lineRule="auto"/>
              <w:jc w:val="center"/>
              <w:rPr>
                <w:rFonts w:ascii="Arial" w:hAnsi="Arial" w:cs="Arial"/>
              </w:rPr>
            </w:pPr>
          </w:p>
          <w:p w14:paraId="096F24C4" w14:textId="77777777" w:rsidR="008429F6" w:rsidRPr="00A15A8E" w:rsidRDefault="008429F6" w:rsidP="00AC17D9">
            <w:pPr>
              <w:spacing w:line="360" w:lineRule="auto"/>
              <w:jc w:val="center"/>
              <w:rPr>
                <w:rFonts w:ascii="Arial" w:hAnsi="Arial" w:cs="Arial"/>
              </w:rPr>
            </w:pPr>
          </w:p>
          <w:p w14:paraId="09ECF325" w14:textId="77777777" w:rsidR="008429F6" w:rsidRPr="00A15A8E" w:rsidRDefault="008429F6" w:rsidP="00AC17D9">
            <w:pPr>
              <w:spacing w:line="360" w:lineRule="auto"/>
              <w:jc w:val="center"/>
              <w:rPr>
                <w:rFonts w:ascii="Arial" w:hAnsi="Arial" w:cs="Arial"/>
              </w:rPr>
            </w:pPr>
          </w:p>
          <w:p w14:paraId="2EA14C98" w14:textId="77777777" w:rsidR="008429F6" w:rsidRPr="00A15A8E" w:rsidRDefault="008429F6" w:rsidP="00AC17D9">
            <w:pPr>
              <w:spacing w:line="360" w:lineRule="auto"/>
              <w:jc w:val="center"/>
              <w:rPr>
                <w:rFonts w:ascii="Arial" w:hAnsi="Arial" w:cs="Arial"/>
              </w:rPr>
            </w:pPr>
          </w:p>
          <w:p w14:paraId="56345B0C" w14:textId="62388DB5" w:rsidR="000970CF" w:rsidRPr="00A15A8E" w:rsidRDefault="000970CF" w:rsidP="00AC17D9">
            <w:pPr>
              <w:spacing w:line="360" w:lineRule="auto"/>
              <w:jc w:val="center"/>
              <w:rPr>
                <w:rFonts w:ascii="Arial" w:hAnsi="Arial" w:cs="Arial"/>
              </w:rPr>
            </w:pPr>
            <w:r w:rsidRPr="00A15A8E">
              <w:rPr>
                <w:rFonts w:ascii="Arial" w:hAnsi="Arial" w:cs="Arial"/>
              </w:rPr>
              <w:t>YOLO version 5</w:t>
            </w:r>
          </w:p>
        </w:tc>
        <w:tc>
          <w:tcPr>
            <w:tcW w:w="2410" w:type="dxa"/>
          </w:tcPr>
          <w:p w14:paraId="3195B38D"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lastRenderedPageBreak/>
              <w:t xml:space="preserve">Good accuracy in detecting and </w:t>
            </w:r>
            <w:r w:rsidRPr="00A15A8E">
              <w:rPr>
                <w:rFonts w:ascii="Arial" w:hAnsi="Arial" w:cs="Arial"/>
              </w:rPr>
              <w:lastRenderedPageBreak/>
              <w:t>classifying multiple objects.</w:t>
            </w:r>
          </w:p>
          <w:p w14:paraId="2920090B" w14:textId="77777777" w:rsidR="00A54D3B" w:rsidRPr="00A15A8E" w:rsidRDefault="00A54D3B" w:rsidP="00AC17D9">
            <w:pPr>
              <w:spacing w:line="360" w:lineRule="auto"/>
              <w:rPr>
                <w:rFonts w:ascii="Arial" w:hAnsi="Arial" w:cs="Arial"/>
              </w:rPr>
            </w:pPr>
          </w:p>
          <w:p w14:paraId="5715FA0B"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Fast inference time and global speed.</w:t>
            </w:r>
          </w:p>
          <w:p w14:paraId="01265F54"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duction of background error by processing all picture</w:t>
            </w:r>
          </w:p>
        </w:tc>
        <w:tc>
          <w:tcPr>
            <w:tcW w:w="2925" w:type="dxa"/>
          </w:tcPr>
          <w:p w14:paraId="3823B923"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lastRenderedPageBreak/>
              <w:t>Require extensive computation power for many classes.</w:t>
            </w:r>
          </w:p>
          <w:p w14:paraId="4D824038"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lastRenderedPageBreak/>
              <w:t>Potential trade-off between speed and accuracy.</w:t>
            </w:r>
          </w:p>
          <w:p w14:paraId="3B9EB3DE" w14:textId="77777777" w:rsidR="00A54D3B" w:rsidRPr="00A15A8E" w:rsidRDefault="00A54D3B" w:rsidP="00AC17D9">
            <w:pPr>
              <w:spacing w:line="360" w:lineRule="auto"/>
              <w:rPr>
                <w:rFonts w:ascii="Arial" w:hAnsi="Arial" w:cs="Arial"/>
              </w:rPr>
            </w:pPr>
          </w:p>
          <w:p w14:paraId="18E674BF"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Less densely pack data may reduce accuracy.</w:t>
            </w:r>
          </w:p>
        </w:tc>
      </w:tr>
      <w:tr w:rsidR="003365A9" w:rsidRPr="00A15A8E" w14:paraId="4F12D73E" w14:textId="77777777" w:rsidTr="008429F6">
        <w:tc>
          <w:tcPr>
            <w:tcW w:w="1524" w:type="dxa"/>
            <w:vMerge w:val="restart"/>
            <w:vAlign w:val="center"/>
          </w:tcPr>
          <w:p w14:paraId="575F348D" w14:textId="77777777" w:rsidR="003365A9" w:rsidRPr="00A15A8E" w:rsidRDefault="003365A9" w:rsidP="00AC17D9">
            <w:pPr>
              <w:spacing w:line="360" w:lineRule="auto"/>
              <w:jc w:val="center"/>
              <w:rPr>
                <w:rFonts w:ascii="Arial" w:hAnsi="Arial" w:cs="Arial"/>
                <w:b/>
                <w:bCs/>
              </w:rPr>
            </w:pPr>
            <w:r w:rsidRPr="00A15A8E">
              <w:rPr>
                <w:rFonts w:ascii="Arial" w:hAnsi="Arial" w:cs="Arial"/>
                <w:b/>
                <w:bCs/>
              </w:rPr>
              <w:lastRenderedPageBreak/>
              <w:t>Optical Character Recognition (OCR)</w:t>
            </w:r>
          </w:p>
        </w:tc>
        <w:tc>
          <w:tcPr>
            <w:tcW w:w="2157" w:type="dxa"/>
          </w:tcPr>
          <w:p w14:paraId="7A6FF0F7" w14:textId="05FDA821" w:rsidR="003365A9" w:rsidRPr="00A15A8E" w:rsidRDefault="003365A9" w:rsidP="00AC17D9">
            <w:pPr>
              <w:spacing w:line="360" w:lineRule="auto"/>
              <w:jc w:val="center"/>
              <w:rPr>
                <w:rFonts w:ascii="Arial" w:hAnsi="Arial" w:cs="Arial"/>
              </w:rPr>
            </w:pPr>
            <w:r w:rsidRPr="00A15A8E">
              <w:rPr>
                <w:rFonts w:ascii="Arial" w:hAnsi="Arial" w:cs="Arial"/>
              </w:rPr>
              <w:t>Tesseract OCR</w:t>
            </w:r>
          </w:p>
        </w:tc>
        <w:tc>
          <w:tcPr>
            <w:tcW w:w="5335" w:type="dxa"/>
            <w:gridSpan w:val="2"/>
          </w:tcPr>
          <w:p w14:paraId="40065C61" w14:textId="1752FEFA"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42534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3365A9" w:rsidRPr="00A15A8E" w14:paraId="483EB767" w14:textId="77777777" w:rsidTr="008429F6">
        <w:tc>
          <w:tcPr>
            <w:tcW w:w="1524" w:type="dxa"/>
            <w:vMerge/>
            <w:vAlign w:val="center"/>
          </w:tcPr>
          <w:p w14:paraId="11FB3C46" w14:textId="77777777" w:rsidR="003365A9" w:rsidRPr="00A15A8E" w:rsidRDefault="003365A9" w:rsidP="00AC17D9">
            <w:pPr>
              <w:spacing w:line="360" w:lineRule="auto"/>
              <w:jc w:val="center"/>
              <w:rPr>
                <w:rFonts w:ascii="Arial" w:hAnsi="Arial" w:cs="Arial"/>
                <w:b/>
                <w:bCs/>
              </w:rPr>
            </w:pPr>
          </w:p>
        </w:tc>
        <w:tc>
          <w:tcPr>
            <w:tcW w:w="2157" w:type="dxa"/>
          </w:tcPr>
          <w:p w14:paraId="6E43FB54" w14:textId="54867C02" w:rsidR="003365A9" w:rsidRPr="00A15A8E" w:rsidRDefault="003365A9" w:rsidP="00AC17D9">
            <w:pPr>
              <w:spacing w:line="360" w:lineRule="auto"/>
              <w:jc w:val="center"/>
              <w:rPr>
                <w:rFonts w:ascii="Arial" w:hAnsi="Arial" w:cs="Arial"/>
              </w:rPr>
            </w:pPr>
            <w:r w:rsidRPr="00A15A8E">
              <w:rPr>
                <w:rFonts w:ascii="Arial" w:hAnsi="Arial" w:cs="Arial"/>
              </w:rPr>
              <w:t>Google Cloud Vision API</w:t>
            </w:r>
          </w:p>
        </w:tc>
        <w:tc>
          <w:tcPr>
            <w:tcW w:w="5335" w:type="dxa"/>
            <w:gridSpan w:val="2"/>
          </w:tcPr>
          <w:p w14:paraId="410DC4AB" w14:textId="285AD903"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29155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F14C59" w:rsidRPr="00A15A8E" w14:paraId="14457349" w14:textId="77777777" w:rsidTr="008429F6">
        <w:tc>
          <w:tcPr>
            <w:tcW w:w="1524" w:type="dxa"/>
            <w:vMerge/>
            <w:vAlign w:val="center"/>
          </w:tcPr>
          <w:p w14:paraId="221024D3" w14:textId="77777777" w:rsidR="00F14C59" w:rsidRPr="00A15A8E" w:rsidRDefault="00F14C59" w:rsidP="00AC17D9">
            <w:pPr>
              <w:spacing w:line="360" w:lineRule="auto"/>
              <w:jc w:val="center"/>
              <w:rPr>
                <w:rFonts w:ascii="Arial" w:hAnsi="Arial" w:cs="Arial"/>
                <w:b/>
                <w:bCs/>
              </w:rPr>
            </w:pPr>
          </w:p>
        </w:tc>
        <w:tc>
          <w:tcPr>
            <w:tcW w:w="2157" w:type="dxa"/>
          </w:tcPr>
          <w:p w14:paraId="25990648" w14:textId="77777777" w:rsidR="008429F6" w:rsidRPr="00A15A8E" w:rsidRDefault="008429F6" w:rsidP="00AC17D9">
            <w:pPr>
              <w:spacing w:line="360" w:lineRule="auto"/>
              <w:jc w:val="center"/>
              <w:rPr>
                <w:rFonts w:ascii="Arial" w:hAnsi="Arial" w:cs="Arial"/>
              </w:rPr>
            </w:pPr>
          </w:p>
          <w:p w14:paraId="684DB1D5" w14:textId="77777777" w:rsidR="008429F6" w:rsidRPr="00A15A8E" w:rsidRDefault="008429F6" w:rsidP="00AC17D9">
            <w:pPr>
              <w:spacing w:line="360" w:lineRule="auto"/>
              <w:jc w:val="center"/>
              <w:rPr>
                <w:rFonts w:ascii="Arial" w:hAnsi="Arial" w:cs="Arial"/>
              </w:rPr>
            </w:pPr>
          </w:p>
          <w:p w14:paraId="6061849F" w14:textId="7A92AEED" w:rsidR="00F14C59" w:rsidRPr="00A15A8E" w:rsidRDefault="00F14C59" w:rsidP="00AC17D9">
            <w:pPr>
              <w:spacing w:line="360" w:lineRule="auto"/>
              <w:jc w:val="center"/>
              <w:rPr>
                <w:rFonts w:ascii="Arial" w:hAnsi="Arial" w:cs="Arial"/>
              </w:rPr>
            </w:pPr>
            <w:r w:rsidRPr="00A15A8E">
              <w:rPr>
                <w:rFonts w:ascii="Arial" w:hAnsi="Arial" w:cs="Arial"/>
              </w:rPr>
              <w:t>Convolutional Neural Networks (CNNs)</w:t>
            </w:r>
          </w:p>
        </w:tc>
        <w:tc>
          <w:tcPr>
            <w:tcW w:w="2410" w:type="dxa"/>
          </w:tcPr>
          <w:p w14:paraId="67F4E58D" w14:textId="6335F408" w:rsidR="00F14C59" w:rsidRPr="00A15A8E" w:rsidRDefault="00E541EB" w:rsidP="00AC17D9">
            <w:pPr>
              <w:pStyle w:val="ListParagraph"/>
              <w:numPr>
                <w:ilvl w:val="0"/>
                <w:numId w:val="3"/>
              </w:numPr>
              <w:spacing w:line="360" w:lineRule="auto"/>
              <w:rPr>
                <w:rFonts w:ascii="Arial" w:hAnsi="Arial" w:cs="Arial"/>
              </w:rPr>
            </w:pPr>
            <w:r w:rsidRPr="00A15A8E">
              <w:rPr>
                <w:rFonts w:ascii="Arial" w:hAnsi="Arial" w:cs="Arial"/>
              </w:rPr>
              <w:t xml:space="preserve">Good </w:t>
            </w:r>
            <w:r w:rsidR="009528C8" w:rsidRPr="00A15A8E">
              <w:rPr>
                <w:rFonts w:ascii="Arial" w:hAnsi="Arial" w:cs="Arial"/>
              </w:rPr>
              <w:t xml:space="preserve">at extracting </w:t>
            </w:r>
            <w:r w:rsidR="61A49B7A" w:rsidRPr="00A15A8E">
              <w:rPr>
                <w:rFonts w:ascii="Arial" w:hAnsi="Arial" w:cs="Arial"/>
              </w:rPr>
              <w:t>hierarchical</w:t>
            </w:r>
            <w:r w:rsidR="009528C8" w:rsidRPr="00A15A8E">
              <w:rPr>
                <w:rFonts w:ascii="Arial" w:hAnsi="Arial" w:cs="Arial"/>
              </w:rPr>
              <w:t xml:space="preserve"> feature from images</w:t>
            </w:r>
            <w:r w:rsidR="00816988" w:rsidRPr="00A15A8E">
              <w:rPr>
                <w:rFonts w:ascii="Arial" w:hAnsi="Arial" w:cs="Arial"/>
              </w:rPr>
              <w:t>.</w:t>
            </w:r>
          </w:p>
          <w:p w14:paraId="7F592DCE" w14:textId="77777777" w:rsidR="007C4744" w:rsidRPr="00A15A8E" w:rsidRDefault="007C4744" w:rsidP="00AC17D9">
            <w:pPr>
              <w:spacing w:line="360" w:lineRule="auto"/>
              <w:rPr>
                <w:rFonts w:ascii="Arial" w:hAnsi="Arial" w:cs="Arial"/>
              </w:rPr>
            </w:pPr>
          </w:p>
          <w:p w14:paraId="6038120D" w14:textId="2B520E95" w:rsidR="009528C8" w:rsidRPr="00A15A8E" w:rsidRDefault="00B14854" w:rsidP="00AC17D9">
            <w:pPr>
              <w:pStyle w:val="ListParagraph"/>
              <w:numPr>
                <w:ilvl w:val="0"/>
                <w:numId w:val="3"/>
              </w:numPr>
              <w:spacing w:line="360" w:lineRule="auto"/>
              <w:rPr>
                <w:rFonts w:ascii="Arial" w:hAnsi="Arial" w:cs="Arial"/>
              </w:rPr>
            </w:pPr>
            <w:r w:rsidRPr="00A15A8E">
              <w:rPr>
                <w:rFonts w:ascii="Arial" w:hAnsi="Arial" w:cs="Arial"/>
              </w:rPr>
              <w:t xml:space="preserve">Versatile </w:t>
            </w:r>
            <w:r w:rsidR="00680FF1" w:rsidRPr="00A15A8E">
              <w:rPr>
                <w:rFonts w:ascii="Arial" w:hAnsi="Arial" w:cs="Arial"/>
              </w:rPr>
              <w:t>for a wide range of image recognition.</w:t>
            </w:r>
          </w:p>
        </w:tc>
        <w:tc>
          <w:tcPr>
            <w:tcW w:w="2925" w:type="dxa"/>
          </w:tcPr>
          <w:p w14:paraId="7730C202" w14:textId="721B4676" w:rsidR="00F14C59"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High computational resources for training</w:t>
            </w:r>
            <w:r w:rsidR="008429F6" w:rsidRPr="00A15A8E">
              <w:rPr>
                <w:rFonts w:ascii="Arial" w:hAnsi="Arial" w:cs="Arial"/>
              </w:rPr>
              <w:t>.</w:t>
            </w:r>
          </w:p>
          <w:p w14:paraId="76CE52B7" w14:textId="77777777" w:rsidR="009E566C"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 xml:space="preserve">Risk of overfitting </w:t>
            </w:r>
            <w:r w:rsidR="008429F6" w:rsidRPr="00A15A8E">
              <w:rPr>
                <w:rFonts w:ascii="Arial" w:hAnsi="Arial" w:cs="Arial"/>
              </w:rPr>
              <w:t>training data.</w:t>
            </w:r>
          </w:p>
          <w:p w14:paraId="1829BD07" w14:textId="619FFE16" w:rsidR="008429F6" w:rsidRPr="00A15A8E" w:rsidRDefault="008429F6" w:rsidP="00AC17D9">
            <w:pPr>
              <w:pStyle w:val="ListParagraph"/>
              <w:numPr>
                <w:ilvl w:val="0"/>
                <w:numId w:val="3"/>
              </w:numPr>
              <w:spacing w:line="360" w:lineRule="auto"/>
              <w:rPr>
                <w:rFonts w:ascii="Arial" w:hAnsi="Arial" w:cs="Arial"/>
              </w:rPr>
            </w:pPr>
            <w:r w:rsidRPr="00A15A8E">
              <w:rPr>
                <w:rFonts w:ascii="Arial" w:hAnsi="Arial" w:cs="Arial"/>
              </w:rPr>
              <w:t xml:space="preserve">Need a lot </w:t>
            </w:r>
            <w:r w:rsidR="61A49B7A" w:rsidRPr="00A15A8E">
              <w:rPr>
                <w:rFonts w:ascii="Arial" w:hAnsi="Arial" w:cs="Arial"/>
              </w:rPr>
              <w:t>of</w:t>
            </w:r>
            <w:r w:rsidRPr="00A15A8E">
              <w:rPr>
                <w:rFonts w:ascii="Arial" w:hAnsi="Arial" w:cs="Arial"/>
              </w:rPr>
              <w:t xml:space="preserve"> tuning and optimization for optimal performance.</w:t>
            </w:r>
          </w:p>
        </w:tc>
      </w:tr>
    </w:tbl>
    <w:p w14:paraId="61FABCC7" w14:textId="4A72D5DC" w:rsidR="00812335" w:rsidRPr="00A15A8E" w:rsidRDefault="00812335" w:rsidP="00AC17D9">
      <w:pPr>
        <w:keepNext/>
        <w:spacing w:line="360" w:lineRule="auto"/>
        <w:rPr>
          <w:rFonts w:ascii="Arial" w:hAnsi="Arial" w:cs="Arial"/>
        </w:rPr>
      </w:pPr>
    </w:p>
    <w:p w14:paraId="467A5C34" w14:textId="49688A5A" w:rsidR="00506299" w:rsidRPr="00A15A8E" w:rsidRDefault="00812335" w:rsidP="00AC17D9">
      <w:pPr>
        <w:pStyle w:val="Caption"/>
        <w:spacing w:line="360" w:lineRule="auto"/>
        <w:rPr>
          <w:rFonts w:ascii="Arial" w:hAnsi="Arial" w:cs="Arial"/>
        </w:rPr>
      </w:pPr>
      <w:bookmarkStart w:id="28" w:name="_Ref162341219"/>
      <w:bookmarkStart w:id="29" w:name="_Toc164597818"/>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2</w:t>
      </w:r>
      <w:r w:rsidRPr="00A15A8E">
        <w:rPr>
          <w:rFonts w:ascii="Arial" w:hAnsi="Arial" w:cs="Arial"/>
        </w:rPr>
        <w:fldChar w:fldCharType="end"/>
      </w:r>
      <w:bookmarkEnd w:id="28"/>
      <w:r w:rsidRPr="00A15A8E">
        <w:rPr>
          <w:rFonts w:ascii="Arial" w:hAnsi="Arial" w:cs="Arial"/>
        </w:rPr>
        <w:t xml:space="preserve"> - Advantage and Limitation of technologies used in "Information Extraction from Scanned Invoices using Machine Learning, OCR and Spatial Feature Mapping Techniques" written by Darsha.</w:t>
      </w:r>
      <w:bookmarkEnd w:id="29"/>
    </w:p>
    <w:p w14:paraId="3660CB14" w14:textId="4CEDC33E" w:rsidR="008169B1" w:rsidRPr="00A15A8E" w:rsidRDefault="0020175B" w:rsidP="00C6013B">
      <w:pPr>
        <w:pStyle w:val="Heading3"/>
        <w:spacing w:line="360" w:lineRule="auto"/>
        <w:rPr>
          <w:rFonts w:ascii="Arial" w:hAnsi="Arial" w:cs="Arial"/>
        </w:rPr>
      </w:pPr>
      <w:bookmarkStart w:id="30" w:name="_Toc156037983"/>
      <w:bookmarkStart w:id="31" w:name="_Ref163481989"/>
      <w:bookmarkStart w:id="32" w:name="_Toc164859560"/>
      <w:r w:rsidRPr="00A15A8E">
        <w:rPr>
          <w:rFonts w:ascii="Arial" w:hAnsi="Arial" w:cs="Arial"/>
        </w:rPr>
        <w:t>Paper 3 - Computer Vision for Document Image Analysis and Text Extraction</w:t>
      </w:r>
      <w:bookmarkEnd w:id="30"/>
      <w:bookmarkEnd w:id="31"/>
      <w:bookmarkEnd w:id="32"/>
    </w:p>
    <w:p w14:paraId="40DD7D7D" w14:textId="2410C722" w:rsidR="00FE0A62" w:rsidRPr="00A15A8E" w:rsidRDefault="61A49B7A" w:rsidP="00AC17D9">
      <w:pPr>
        <w:spacing w:line="360" w:lineRule="auto"/>
        <w:rPr>
          <w:rFonts w:ascii="Arial" w:hAnsi="Arial" w:cs="Arial"/>
        </w:rPr>
      </w:pPr>
      <w:r w:rsidRPr="00A15A8E">
        <w:rPr>
          <w:rFonts w:ascii="Arial" w:hAnsi="Arial" w:cs="Arial"/>
        </w:rPr>
        <w:t xml:space="preserve">The third paper “Computer Vision for Document Image Analysis and Text Extraction” is a research article aiming to improve Optical Character Recognition (OCR) systems, particularly for image processing </w:t>
      </w:r>
      <w:r w:rsidR="009F0256" w:rsidRPr="00A15A8E">
        <w:rPr>
          <w:rFonts w:ascii="Arial" w:hAnsi="Arial" w:cs="Arial"/>
        </w:rPr>
        <w:fldChar w:fldCharType="begin"/>
      </w:r>
      <w:r w:rsidR="00022D3A" w:rsidRPr="00A15A8E">
        <w:rPr>
          <w:rFonts w:ascii="Arial" w:hAnsi="Arial" w:cs="Arial"/>
        </w:rP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sidRPr="00A15A8E">
        <w:rPr>
          <w:rFonts w:ascii="Cambria Math" w:hAnsi="Cambria Math" w:cs="Cambria Math"/>
        </w:rPr>
        <w:instrText>ﬀ</w:instrText>
      </w:r>
      <w:r w:rsidR="00022D3A"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rsidRPr="00A15A8E">
        <w:rPr>
          <w:rFonts w:ascii="Arial" w:hAnsi="Arial" w:cs="Arial"/>
        </w:rPr>
        <w:fldChar w:fldCharType="separate"/>
      </w:r>
      <w:r w:rsidR="00022D3A" w:rsidRPr="00A15A8E">
        <w:rPr>
          <w:rFonts w:ascii="Arial" w:hAnsi="Arial" w:cs="Arial"/>
          <w:noProof/>
        </w:rPr>
        <w:t>(Benchekroun, 2022)</w:t>
      </w:r>
      <w:r w:rsidR="009F0256" w:rsidRPr="00A15A8E">
        <w:rPr>
          <w:rFonts w:ascii="Arial" w:hAnsi="Arial" w:cs="Arial"/>
        </w:rPr>
        <w:fldChar w:fldCharType="end"/>
      </w:r>
      <w:r w:rsidRPr="00A15A8E">
        <w:rPr>
          <w:rFonts w:ascii="Arial" w:hAnsi="Arial" w:cs="Arial"/>
        </w:rPr>
        <w:t>. It explores multiple technologies,</w:t>
      </w:r>
      <w:r w:rsidR="00354E5D" w:rsidRPr="00A15A8E">
        <w:rPr>
          <w:rFonts w:ascii="Arial" w:hAnsi="Arial" w:cs="Arial"/>
        </w:rPr>
        <w:t xml:space="preserve"> </w:t>
      </w:r>
      <w:r w:rsidR="00283E51" w:rsidRPr="00A15A8E">
        <w:rPr>
          <w:rFonts w:ascii="Arial" w:hAnsi="Arial" w:cs="Arial"/>
        </w:rPr>
        <w:t xml:space="preserve">such has </w:t>
      </w:r>
      <w:r w:rsidR="003C37B3" w:rsidRPr="00A15A8E">
        <w:rPr>
          <w:rFonts w:ascii="Arial" w:hAnsi="Arial" w:cs="Arial"/>
        </w:rPr>
        <w:t xml:space="preserve">Convolutional Neural Network (CNN) + Long Short-Term Memory (LSTM) Network for feature extraction from images, </w:t>
      </w:r>
      <w:r w:rsidR="006E0219" w:rsidRPr="00A15A8E">
        <w:rPr>
          <w:rFonts w:ascii="Arial" w:hAnsi="Arial" w:cs="Arial"/>
        </w:rPr>
        <w:t xml:space="preserve">Deep CNN + </w:t>
      </w:r>
      <w:r w:rsidR="006E0219" w:rsidRPr="00A15A8E">
        <w:rPr>
          <w:rFonts w:ascii="Arial" w:hAnsi="Arial" w:cs="Arial"/>
        </w:rPr>
        <w:lastRenderedPageBreak/>
        <w:t xml:space="preserve">Transformer/seq2seq Network to handle </w:t>
      </w:r>
      <w:r w:rsidR="009518FF" w:rsidRPr="00A15A8E">
        <w:rPr>
          <w:rFonts w:ascii="Arial" w:hAnsi="Arial" w:cs="Arial"/>
        </w:rPr>
        <w:t xml:space="preserve">sequential data, </w:t>
      </w:r>
      <w:r w:rsidR="00C82111" w:rsidRPr="00A15A8E">
        <w:rPr>
          <w:rFonts w:ascii="Arial" w:hAnsi="Arial" w:cs="Arial"/>
        </w:rPr>
        <w:t>Generative Adversarial Networks (GANs) to generate synthetic training data</w:t>
      </w:r>
      <w:r w:rsidRPr="00A15A8E">
        <w:rPr>
          <w:rFonts w:ascii="Arial" w:hAnsi="Arial" w:cs="Arial"/>
        </w:rPr>
        <w:t>,</w:t>
      </w:r>
      <w:r w:rsidR="00C82111" w:rsidRPr="00A15A8E">
        <w:rPr>
          <w:rFonts w:ascii="Arial" w:hAnsi="Arial" w:cs="Arial"/>
        </w:rPr>
        <w:t xml:space="preserve"> and </w:t>
      </w:r>
      <w:r w:rsidR="00D12784" w:rsidRPr="00A15A8E">
        <w:rPr>
          <w:rFonts w:ascii="Arial" w:hAnsi="Arial" w:cs="Arial"/>
        </w:rPr>
        <w:t xml:space="preserve">Morphological Operations for preprocessing training data </w:t>
      </w:r>
      <w:r w:rsidR="008938DA" w:rsidRPr="00A15A8E">
        <w:rPr>
          <w:rFonts w:ascii="Arial" w:hAnsi="Arial" w:cs="Arial"/>
        </w:rPr>
        <w:t>with different operation.</w:t>
      </w:r>
      <w:r w:rsidR="00BF4150" w:rsidRPr="00A15A8E">
        <w:rPr>
          <w:rFonts w:ascii="Arial" w:hAnsi="Arial" w:cs="Arial"/>
        </w:rPr>
        <w:t xml:space="preserve"> </w:t>
      </w:r>
    </w:p>
    <w:p w14:paraId="498C5DF8" w14:textId="77777777" w:rsidR="00FE0A62" w:rsidRPr="00A15A8E" w:rsidRDefault="00FE0A62" w:rsidP="00AC17D9">
      <w:pPr>
        <w:keepNext/>
        <w:spacing w:line="360" w:lineRule="auto"/>
        <w:rPr>
          <w:rFonts w:ascii="Arial" w:hAnsi="Arial" w:cs="Arial"/>
        </w:rPr>
      </w:pPr>
    </w:p>
    <w:tbl>
      <w:tblPr>
        <w:tblStyle w:val="TableGrid"/>
        <w:tblW w:w="9351" w:type="dxa"/>
        <w:tblLook w:val="04A0" w:firstRow="1" w:lastRow="0" w:firstColumn="1" w:lastColumn="0" w:noHBand="0" w:noVBand="1"/>
      </w:tblPr>
      <w:tblGrid>
        <w:gridCol w:w="1603"/>
        <w:gridCol w:w="2489"/>
        <w:gridCol w:w="2613"/>
        <w:gridCol w:w="2646"/>
      </w:tblGrid>
      <w:tr w:rsidR="00FE0A62" w:rsidRPr="00A15A8E" w14:paraId="317B3004" w14:textId="77777777" w:rsidTr="002031F6">
        <w:tc>
          <w:tcPr>
            <w:tcW w:w="1555" w:type="dxa"/>
          </w:tcPr>
          <w:p w14:paraId="28FDC43E" w14:textId="77777777" w:rsidR="00FE0A62" w:rsidRPr="00A15A8E" w:rsidRDefault="00FE0A62" w:rsidP="00AC17D9">
            <w:pPr>
              <w:spacing w:line="360" w:lineRule="auto"/>
              <w:rPr>
                <w:rFonts w:ascii="Arial" w:hAnsi="Arial" w:cs="Arial"/>
              </w:rPr>
            </w:pPr>
          </w:p>
        </w:tc>
        <w:tc>
          <w:tcPr>
            <w:tcW w:w="2415" w:type="dxa"/>
          </w:tcPr>
          <w:p w14:paraId="2A5E4D8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Technologies</w:t>
            </w:r>
          </w:p>
        </w:tc>
        <w:tc>
          <w:tcPr>
            <w:tcW w:w="2688" w:type="dxa"/>
          </w:tcPr>
          <w:p w14:paraId="7ECFEC35"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Pros</w:t>
            </w:r>
          </w:p>
        </w:tc>
        <w:tc>
          <w:tcPr>
            <w:tcW w:w="2693" w:type="dxa"/>
          </w:tcPr>
          <w:p w14:paraId="09A59CC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Cons</w:t>
            </w:r>
          </w:p>
        </w:tc>
      </w:tr>
      <w:tr w:rsidR="00FE0A62" w:rsidRPr="00A15A8E" w14:paraId="5CA5A63A" w14:textId="77777777" w:rsidTr="002031F6">
        <w:tc>
          <w:tcPr>
            <w:tcW w:w="1555" w:type="dxa"/>
            <w:vMerge w:val="restart"/>
            <w:vAlign w:val="center"/>
          </w:tcPr>
          <w:p w14:paraId="5DEDE11E"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Optical Character Recognition (OCR)</w:t>
            </w:r>
          </w:p>
        </w:tc>
        <w:tc>
          <w:tcPr>
            <w:tcW w:w="2415" w:type="dxa"/>
          </w:tcPr>
          <w:p w14:paraId="09ABCF20" w14:textId="77777777" w:rsidR="002031F6" w:rsidRPr="00A15A8E" w:rsidRDefault="002031F6" w:rsidP="00AC17D9">
            <w:pPr>
              <w:spacing w:line="360" w:lineRule="auto"/>
              <w:jc w:val="center"/>
              <w:rPr>
                <w:rFonts w:ascii="Arial" w:hAnsi="Arial" w:cs="Arial"/>
              </w:rPr>
            </w:pPr>
          </w:p>
          <w:p w14:paraId="09E229AC" w14:textId="3114E541" w:rsidR="00FE0A62" w:rsidRPr="00A15A8E" w:rsidRDefault="00FE0A62" w:rsidP="00AC17D9">
            <w:pPr>
              <w:spacing w:line="360" w:lineRule="auto"/>
              <w:jc w:val="center"/>
              <w:rPr>
                <w:rFonts w:ascii="Arial" w:hAnsi="Arial" w:cs="Arial"/>
              </w:rPr>
            </w:pPr>
            <w:r w:rsidRPr="00A15A8E">
              <w:rPr>
                <w:rFonts w:ascii="Arial" w:hAnsi="Arial" w:cs="Arial"/>
              </w:rPr>
              <w:t>Convolutional Neural Networks (CNN) + Long Short-Term Memory (LSTM)</w:t>
            </w:r>
          </w:p>
        </w:tc>
        <w:tc>
          <w:tcPr>
            <w:tcW w:w="2688" w:type="dxa"/>
          </w:tcPr>
          <w:p w14:paraId="5D0C9972" w14:textId="77777777" w:rsidR="0011527E"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Effective for non-handwritten text</w:t>
            </w:r>
            <w:r w:rsidR="0011527E" w:rsidRPr="00A15A8E">
              <w:rPr>
                <w:rFonts w:ascii="Arial" w:hAnsi="Arial" w:cs="Arial"/>
              </w:rPr>
              <w:t>.</w:t>
            </w:r>
          </w:p>
          <w:p w14:paraId="446562EE" w14:textId="4767A320" w:rsidR="00FE0A62" w:rsidRPr="00A15A8E" w:rsidRDefault="0011527E" w:rsidP="00AC17D9">
            <w:pPr>
              <w:pStyle w:val="ListParagraph"/>
              <w:numPr>
                <w:ilvl w:val="0"/>
                <w:numId w:val="1"/>
              </w:numPr>
              <w:spacing w:line="360" w:lineRule="auto"/>
              <w:rPr>
                <w:rFonts w:ascii="Arial" w:hAnsi="Arial" w:cs="Arial"/>
              </w:rPr>
            </w:pPr>
            <w:r w:rsidRPr="00A15A8E">
              <w:rPr>
                <w:rFonts w:ascii="Arial" w:hAnsi="Arial" w:cs="Arial"/>
              </w:rPr>
              <w:t>S</w:t>
            </w:r>
            <w:r w:rsidR="00FE0A62" w:rsidRPr="00A15A8E">
              <w:rPr>
                <w:rFonts w:ascii="Arial" w:hAnsi="Arial" w:cs="Arial"/>
              </w:rPr>
              <w:t>hows significant accuracy improvement with synthetic data.</w:t>
            </w:r>
          </w:p>
        </w:tc>
        <w:tc>
          <w:tcPr>
            <w:tcW w:w="2693" w:type="dxa"/>
          </w:tcPr>
          <w:p w14:paraId="62161B12" w14:textId="77777777" w:rsidR="00FE0A62"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Are computationally intensive and may require large dataset for high accuracy.</w:t>
            </w:r>
          </w:p>
          <w:p w14:paraId="48028F2B" w14:textId="77777777" w:rsidR="004438DC" w:rsidRPr="00A15A8E" w:rsidRDefault="004438DC" w:rsidP="00AC17D9">
            <w:pPr>
              <w:spacing w:line="360" w:lineRule="auto"/>
              <w:rPr>
                <w:rFonts w:ascii="Arial" w:hAnsi="Arial" w:cs="Arial"/>
              </w:rPr>
            </w:pPr>
          </w:p>
          <w:p w14:paraId="00912E30" w14:textId="391A7797" w:rsidR="00B12D41" w:rsidRPr="00A15A8E" w:rsidRDefault="00B12D41" w:rsidP="00AC17D9">
            <w:pPr>
              <w:pStyle w:val="ListParagraph"/>
              <w:numPr>
                <w:ilvl w:val="0"/>
                <w:numId w:val="1"/>
              </w:numPr>
              <w:spacing w:line="360" w:lineRule="auto"/>
              <w:rPr>
                <w:rFonts w:ascii="Arial" w:hAnsi="Arial" w:cs="Arial"/>
              </w:rPr>
            </w:pPr>
            <w:r w:rsidRPr="00A15A8E">
              <w:rPr>
                <w:rFonts w:ascii="Arial" w:hAnsi="Arial" w:cs="Arial"/>
              </w:rPr>
              <w:t xml:space="preserve">Struggle with </w:t>
            </w:r>
            <w:r w:rsidR="61A49B7A" w:rsidRPr="00A15A8E">
              <w:rPr>
                <w:rFonts w:ascii="Arial" w:hAnsi="Arial" w:cs="Arial"/>
              </w:rPr>
              <w:t>complex</w:t>
            </w:r>
            <w:r w:rsidRPr="00A15A8E">
              <w:rPr>
                <w:rFonts w:ascii="Arial" w:hAnsi="Arial" w:cs="Arial"/>
              </w:rPr>
              <w:t xml:space="preserve"> patterns in data</w:t>
            </w:r>
          </w:p>
        </w:tc>
      </w:tr>
      <w:tr w:rsidR="00D937FA" w:rsidRPr="00A15A8E" w14:paraId="2030125F" w14:textId="77777777" w:rsidTr="002031F6">
        <w:tc>
          <w:tcPr>
            <w:tcW w:w="1555" w:type="dxa"/>
            <w:vMerge/>
            <w:vAlign w:val="center"/>
          </w:tcPr>
          <w:p w14:paraId="6C410DFF" w14:textId="77777777" w:rsidR="00D937FA" w:rsidRPr="00A15A8E" w:rsidRDefault="00D937FA" w:rsidP="00AC17D9">
            <w:pPr>
              <w:spacing w:line="360" w:lineRule="auto"/>
              <w:jc w:val="center"/>
              <w:rPr>
                <w:rFonts w:ascii="Arial" w:hAnsi="Arial" w:cs="Arial"/>
                <w:b/>
                <w:bCs/>
              </w:rPr>
            </w:pPr>
          </w:p>
        </w:tc>
        <w:tc>
          <w:tcPr>
            <w:tcW w:w="2415" w:type="dxa"/>
          </w:tcPr>
          <w:p w14:paraId="2027C748" w14:textId="77777777" w:rsidR="002031F6" w:rsidRPr="00A15A8E" w:rsidRDefault="002031F6" w:rsidP="00AC17D9">
            <w:pPr>
              <w:spacing w:line="360" w:lineRule="auto"/>
              <w:jc w:val="center"/>
              <w:rPr>
                <w:rFonts w:ascii="Arial" w:hAnsi="Arial" w:cs="Arial"/>
              </w:rPr>
            </w:pPr>
          </w:p>
          <w:p w14:paraId="16C2F1F1" w14:textId="12A0068B" w:rsidR="00D937FA" w:rsidRPr="00A15A8E" w:rsidRDefault="003E073F" w:rsidP="00AC17D9">
            <w:pPr>
              <w:spacing w:line="360" w:lineRule="auto"/>
              <w:jc w:val="center"/>
              <w:rPr>
                <w:rFonts w:ascii="Arial" w:hAnsi="Arial" w:cs="Arial"/>
              </w:rPr>
            </w:pPr>
            <w:r w:rsidRPr="00A15A8E">
              <w:rPr>
                <w:rFonts w:ascii="Arial" w:hAnsi="Arial" w:cs="Arial"/>
              </w:rPr>
              <w:t>Deep CNN + Transformer/seq2seq Network</w:t>
            </w:r>
          </w:p>
        </w:tc>
        <w:tc>
          <w:tcPr>
            <w:tcW w:w="2688" w:type="dxa"/>
          </w:tcPr>
          <w:p w14:paraId="5C14BDC6" w14:textId="77777777" w:rsidR="00D937FA" w:rsidRPr="00A15A8E" w:rsidRDefault="00931202" w:rsidP="00AC17D9">
            <w:pPr>
              <w:pStyle w:val="ListParagraph"/>
              <w:numPr>
                <w:ilvl w:val="0"/>
                <w:numId w:val="1"/>
              </w:numPr>
              <w:spacing w:line="360" w:lineRule="auto"/>
              <w:rPr>
                <w:rFonts w:ascii="Arial" w:hAnsi="Arial" w:cs="Arial"/>
              </w:rPr>
            </w:pPr>
            <w:r w:rsidRPr="00A15A8E">
              <w:rPr>
                <w:rFonts w:ascii="Arial" w:hAnsi="Arial" w:cs="Arial"/>
              </w:rPr>
              <w:t xml:space="preserve">Capable of </w:t>
            </w:r>
            <w:r w:rsidR="00FE68C0" w:rsidRPr="00A15A8E">
              <w:rPr>
                <w:rFonts w:ascii="Arial" w:hAnsi="Arial" w:cs="Arial"/>
              </w:rPr>
              <w:t>parallel processing, offering faster execution.</w:t>
            </w:r>
          </w:p>
          <w:p w14:paraId="22DD68B3" w14:textId="77777777" w:rsidR="00FE68C0"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Can extract complex features from images.</w:t>
            </w:r>
          </w:p>
          <w:p w14:paraId="4FC8593B" w14:textId="4DA021A4" w:rsidR="002031F6" w:rsidRPr="00A15A8E" w:rsidRDefault="002031F6" w:rsidP="00AC17D9">
            <w:pPr>
              <w:spacing w:line="360" w:lineRule="auto"/>
              <w:rPr>
                <w:rFonts w:ascii="Arial" w:hAnsi="Arial" w:cs="Arial"/>
              </w:rPr>
            </w:pPr>
          </w:p>
        </w:tc>
        <w:tc>
          <w:tcPr>
            <w:tcW w:w="2693" w:type="dxa"/>
          </w:tcPr>
          <w:p w14:paraId="1ABE7956" w14:textId="5060A695" w:rsidR="00D937FA"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 xml:space="preserve">Require </w:t>
            </w:r>
            <w:r w:rsidR="61A49B7A" w:rsidRPr="00A15A8E">
              <w:rPr>
                <w:rFonts w:ascii="Arial" w:hAnsi="Arial" w:cs="Arial"/>
              </w:rPr>
              <w:t>significant</w:t>
            </w:r>
            <w:r w:rsidRPr="00A15A8E">
              <w:rPr>
                <w:rFonts w:ascii="Arial" w:hAnsi="Arial" w:cs="Arial"/>
              </w:rPr>
              <w:t xml:space="preserve"> computation </w:t>
            </w:r>
            <w:r w:rsidR="00421245" w:rsidRPr="00A15A8E">
              <w:rPr>
                <w:rFonts w:ascii="Arial" w:hAnsi="Arial" w:cs="Arial"/>
              </w:rPr>
              <w:t>resources.</w:t>
            </w:r>
          </w:p>
          <w:p w14:paraId="54140C7E" w14:textId="3206A18D" w:rsidR="00421245" w:rsidRPr="00A15A8E" w:rsidRDefault="002D008D" w:rsidP="00AC17D9">
            <w:pPr>
              <w:pStyle w:val="ListParagraph"/>
              <w:numPr>
                <w:ilvl w:val="0"/>
                <w:numId w:val="1"/>
              </w:numPr>
              <w:spacing w:line="360" w:lineRule="auto"/>
              <w:rPr>
                <w:rFonts w:ascii="Arial" w:hAnsi="Arial" w:cs="Arial"/>
              </w:rPr>
            </w:pPr>
            <w:r w:rsidRPr="00A15A8E">
              <w:rPr>
                <w:rFonts w:ascii="Arial" w:hAnsi="Arial" w:cs="Arial"/>
              </w:rPr>
              <w:t>Difficulty to optimize due to his complexity.</w:t>
            </w:r>
          </w:p>
        </w:tc>
      </w:tr>
      <w:tr w:rsidR="00815EAB" w:rsidRPr="00A15A8E" w14:paraId="1B5F9C4C" w14:textId="77777777" w:rsidTr="002031F6">
        <w:tc>
          <w:tcPr>
            <w:tcW w:w="1555" w:type="dxa"/>
            <w:vAlign w:val="center"/>
          </w:tcPr>
          <w:p w14:paraId="35B39E96" w14:textId="2EC86F1D" w:rsidR="00815EAB" w:rsidRPr="00A15A8E" w:rsidRDefault="00815EAB" w:rsidP="00AC17D9">
            <w:pPr>
              <w:spacing w:line="360" w:lineRule="auto"/>
              <w:jc w:val="center"/>
              <w:rPr>
                <w:rFonts w:ascii="Arial" w:hAnsi="Arial" w:cs="Arial"/>
                <w:b/>
                <w:bCs/>
              </w:rPr>
            </w:pPr>
            <w:r w:rsidRPr="00A15A8E">
              <w:rPr>
                <w:rFonts w:ascii="Arial" w:hAnsi="Arial" w:cs="Arial"/>
                <w:b/>
                <w:bCs/>
              </w:rPr>
              <w:t>Synthetic Data Generation</w:t>
            </w:r>
          </w:p>
        </w:tc>
        <w:tc>
          <w:tcPr>
            <w:tcW w:w="2415" w:type="dxa"/>
          </w:tcPr>
          <w:p w14:paraId="78988F7E" w14:textId="77777777" w:rsidR="002031F6" w:rsidRPr="00A15A8E" w:rsidRDefault="002031F6" w:rsidP="00AC17D9">
            <w:pPr>
              <w:spacing w:line="360" w:lineRule="auto"/>
              <w:jc w:val="center"/>
              <w:rPr>
                <w:rFonts w:ascii="Arial" w:hAnsi="Arial" w:cs="Arial"/>
              </w:rPr>
            </w:pPr>
          </w:p>
          <w:p w14:paraId="311B6881" w14:textId="77777777" w:rsidR="002031F6" w:rsidRPr="00A15A8E" w:rsidRDefault="002031F6" w:rsidP="00AC17D9">
            <w:pPr>
              <w:spacing w:line="360" w:lineRule="auto"/>
              <w:jc w:val="center"/>
              <w:rPr>
                <w:rFonts w:ascii="Arial" w:hAnsi="Arial" w:cs="Arial"/>
              </w:rPr>
            </w:pPr>
          </w:p>
          <w:p w14:paraId="46D7B05E" w14:textId="0FC5C4CB" w:rsidR="00815EAB" w:rsidRPr="00A15A8E" w:rsidRDefault="002436B8" w:rsidP="00AC17D9">
            <w:pPr>
              <w:spacing w:line="360" w:lineRule="auto"/>
              <w:jc w:val="center"/>
              <w:rPr>
                <w:rFonts w:ascii="Arial" w:hAnsi="Arial" w:cs="Arial"/>
              </w:rPr>
            </w:pPr>
            <w:r w:rsidRPr="00A15A8E">
              <w:rPr>
                <w:rFonts w:ascii="Arial" w:hAnsi="Arial" w:cs="Arial"/>
              </w:rPr>
              <w:t>Generative Adversarial Networks (GANs)</w:t>
            </w:r>
          </w:p>
        </w:tc>
        <w:tc>
          <w:tcPr>
            <w:tcW w:w="2688" w:type="dxa"/>
          </w:tcPr>
          <w:p w14:paraId="0723A0B4" w14:textId="77777777" w:rsidR="00815EAB" w:rsidRPr="00A15A8E" w:rsidRDefault="002766C9" w:rsidP="00AC17D9">
            <w:pPr>
              <w:pStyle w:val="ListParagraph"/>
              <w:numPr>
                <w:ilvl w:val="0"/>
                <w:numId w:val="1"/>
              </w:numPr>
              <w:spacing w:line="360" w:lineRule="auto"/>
              <w:rPr>
                <w:rFonts w:ascii="Arial" w:hAnsi="Arial" w:cs="Arial"/>
              </w:rPr>
            </w:pPr>
            <w:r w:rsidRPr="00A15A8E">
              <w:rPr>
                <w:rFonts w:ascii="Arial" w:hAnsi="Arial" w:cs="Arial"/>
              </w:rPr>
              <w:t>Increase</w:t>
            </w:r>
            <w:r w:rsidR="003F3CF6" w:rsidRPr="00A15A8E">
              <w:rPr>
                <w:rFonts w:ascii="Arial" w:hAnsi="Arial" w:cs="Arial"/>
              </w:rPr>
              <w:t xml:space="preserve"> training data.</w:t>
            </w:r>
          </w:p>
          <w:p w14:paraId="5B95D1C0" w14:textId="17B162AB" w:rsidR="003F3CF6" w:rsidRPr="00A15A8E" w:rsidRDefault="00D308DF" w:rsidP="00AC17D9">
            <w:pPr>
              <w:pStyle w:val="ListParagraph"/>
              <w:numPr>
                <w:ilvl w:val="0"/>
                <w:numId w:val="1"/>
              </w:numPr>
              <w:spacing w:line="360" w:lineRule="auto"/>
              <w:rPr>
                <w:rFonts w:ascii="Arial" w:hAnsi="Arial" w:cs="Arial"/>
              </w:rPr>
            </w:pPr>
            <w:r w:rsidRPr="00A15A8E">
              <w:rPr>
                <w:rFonts w:ascii="Arial" w:hAnsi="Arial" w:cs="Arial"/>
              </w:rPr>
              <w:t xml:space="preserve">Help model learn feature </w:t>
            </w:r>
            <w:r w:rsidR="00DB5986" w:rsidRPr="00A15A8E">
              <w:rPr>
                <w:rFonts w:ascii="Arial" w:hAnsi="Arial" w:cs="Arial"/>
              </w:rPr>
              <w:t xml:space="preserve">that may not be present in real-world </w:t>
            </w:r>
            <w:r w:rsidR="61A49B7A" w:rsidRPr="00A15A8E">
              <w:rPr>
                <w:rFonts w:ascii="Arial" w:hAnsi="Arial" w:cs="Arial"/>
              </w:rPr>
              <w:t>scenario</w:t>
            </w:r>
            <w:r w:rsidR="00DB5986" w:rsidRPr="00A15A8E">
              <w:rPr>
                <w:rFonts w:ascii="Arial" w:hAnsi="Arial" w:cs="Arial"/>
              </w:rPr>
              <w:t>.</w:t>
            </w:r>
          </w:p>
        </w:tc>
        <w:tc>
          <w:tcPr>
            <w:tcW w:w="2693" w:type="dxa"/>
          </w:tcPr>
          <w:p w14:paraId="5A289870" w14:textId="795F0F0F" w:rsidR="00815EAB" w:rsidRPr="00A15A8E" w:rsidRDefault="00741F71" w:rsidP="00AC17D9">
            <w:pPr>
              <w:pStyle w:val="ListParagraph"/>
              <w:numPr>
                <w:ilvl w:val="0"/>
                <w:numId w:val="1"/>
              </w:numPr>
              <w:spacing w:line="360" w:lineRule="auto"/>
              <w:rPr>
                <w:rFonts w:ascii="Arial" w:hAnsi="Arial" w:cs="Arial"/>
              </w:rPr>
            </w:pPr>
            <w:r w:rsidRPr="00A15A8E">
              <w:rPr>
                <w:rFonts w:ascii="Arial" w:hAnsi="Arial" w:cs="Arial"/>
              </w:rPr>
              <w:t>Generated data might not always</w:t>
            </w:r>
            <w:r w:rsidR="009C78B7" w:rsidRPr="00A15A8E">
              <w:rPr>
                <w:rFonts w:ascii="Arial" w:hAnsi="Arial" w:cs="Arial"/>
              </w:rPr>
              <w:t xml:space="preserve"> represent real-world </w:t>
            </w:r>
            <w:r w:rsidR="61A49B7A" w:rsidRPr="00A15A8E">
              <w:rPr>
                <w:rFonts w:ascii="Arial" w:hAnsi="Arial" w:cs="Arial"/>
              </w:rPr>
              <w:t>scenarios</w:t>
            </w:r>
            <w:r w:rsidR="009C78B7" w:rsidRPr="00A15A8E">
              <w:rPr>
                <w:rFonts w:ascii="Arial" w:hAnsi="Arial" w:cs="Arial"/>
              </w:rPr>
              <w:t>.</w:t>
            </w:r>
          </w:p>
          <w:p w14:paraId="1D9C9728" w14:textId="5723E479" w:rsidR="009C78B7" w:rsidRPr="00A15A8E" w:rsidRDefault="009C78B7" w:rsidP="00AC17D9">
            <w:pPr>
              <w:pStyle w:val="ListParagraph"/>
              <w:numPr>
                <w:ilvl w:val="0"/>
                <w:numId w:val="1"/>
              </w:numPr>
              <w:spacing w:line="360" w:lineRule="auto"/>
              <w:rPr>
                <w:rFonts w:ascii="Arial" w:hAnsi="Arial" w:cs="Arial"/>
              </w:rPr>
            </w:pPr>
            <w:r w:rsidRPr="00A15A8E">
              <w:rPr>
                <w:rFonts w:ascii="Arial" w:hAnsi="Arial" w:cs="Arial"/>
              </w:rPr>
              <w:t xml:space="preserve">Can reduce </w:t>
            </w:r>
            <w:r w:rsidR="002031F6" w:rsidRPr="00A15A8E">
              <w:rPr>
                <w:rFonts w:ascii="Arial" w:hAnsi="Arial" w:cs="Arial"/>
              </w:rPr>
              <w:t xml:space="preserve">accuracy in case of generated data not accurate to the </w:t>
            </w:r>
            <w:r w:rsidR="61A49B7A" w:rsidRPr="00A15A8E">
              <w:rPr>
                <w:rFonts w:ascii="Arial" w:hAnsi="Arial" w:cs="Arial"/>
              </w:rPr>
              <w:t>scenario</w:t>
            </w:r>
            <w:r w:rsidR="002031F6" w:rsidRPr="00A15A8E">
              <w:rPr>
                <w:rFonts w:ascii="Arial" w:hAnsi="Arial" w:cs="Arial"/>
              </w:rPr>
              <w:t>.</w:t>
            </w:r>
          </w:p>
        </w:tc>
      </w:tr>
    </w:tbl>
    <w:p w14:paraId="48CD57E0" w14:textId="77777777" w:rsidR="00FE0A62" w:rsidRPr="00A15A8E" w:rsidRDefault="00FE0A62" w:rsidP="00AC17D9">
      <w:pPr>
        <w:spacing w:line="360" w:lineRule="auto"/>
        <w:rPr>
          <w:rFonts w:ascii="Arial" w:hAnsi="Arial" w:cs="Arial"/>
        </w:rPr>
      </w:pPr>
    </w:p>
    <w:p w14:paraId="32FA917B" w14:textId="47A96B76" w:rsidR="00DD56CE" w:rsidRPr="00A15A8E" w:rsidRDefault="00DD56CE" w:rsidP="00AC17D9">
      <w:pPr>
        <w:keepNext/>
        <w:spacing w:line="360" w:lineRule="auto"/>
        <w:rPr>
          <w:rFonts w:ascii="Arial" w:hAnsi="Arial" w:cs="Arial"/>
        </w:rPr>
      </w:pPr>
    </w:p>
    <w:p w14:paraId="47381EF3" w14:textId="27308BEE" w:rsidR="00BD5519" w:rsidRPr="00A15A8E" w:rsidRDefault="00DD56CE" w:rsidP="00AC17D9">
      <w:pPr>
        <w:pStyle w:val="Caption"/>
        <w:spacing w:line="360" w:lineRule="auto"/>
        <w:rPr>
          <w:rFonts w:ascii="Arial" w:hAnsi="Arial" w:cs="Arial"/>
        </w:rPr>
      </w:pPr>
      <w:bookmarkStart w:id="33" w:name="_Ref162344613"/>
      <w:bookmarkStart w:id="34" w:name="_Toc164597819"/>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3</w:t>
      </w:r>
      <w:r w:rsidRPr="00A15A8E">
        <w:rPr>
          <w:rFonts w:ascii="Arial" w:hAnsi="Arial" w:cs="Arial"/>
        </w:rPr>
        <w:fldChar w:fldCharType="end"/>
      </w:r>
      <w:bookmarkEnd w:id="33"/>
      <w:r w:rsidRPr="00A15A8E">
        <w:rPr>
          <w:rFonts w:ascii="Arial" w:hAnsi="Arial" w:cs="Arial"/>
        </w:rPr>
        <w:t>- Advantage and Limitation of technologies used in "Computer Vision for Document Image Analysis and Text Extraction" written by Benchekrou.</w:t>
      </w:r>
      <w:bookmarkEnd w:id="34"/>
    </w:p>
    <w:p w14:paraId="532C7A06" w14:textId="77777777" w:rsidR="00506299" w:rsidRPr="00A15A8E" w:rsidRDefault="00506299" w:rsidP="00AC17D9">
      <w:pPr>
        <w:spacing w:line="360" w:lineRule="auto"/>
        <w:rPr>
          <w:rFonts w:ascii="Arial" w:hAnsi="Arial" w:cs="Arial"/>
        </w:rPr>
      </w:pPr>
    </w:p>
    <w:p w14:paraId="0AF9A16B" w14:textId="1FEF5EE3" w:rsidR="0031256A" w:rsidRPr="00A15A8E" w:rsidRDefault="00F85CFA" w:rsidP="00AC17D9">
      <w:pPr>
        <w:spacing w:line="360" w:lineRule="auto"/>
        <w:rPr>
          <w:rFonts w:ascii="Arial" w:hAnsi="Arial" w:cs="Arial"/>
        </w:rPr>
      </w:pPr>
      <w:r w:rsidRPr="00A15A8E">
        <w:rPr>
          <w:rFonts w:ascii="Arial" w:hAnsi="Arial" w:cs="Arial"/>
        </w:rPr>
        <w:t>The advant</w:t>
      </w:r>
      <w:r w:rsidR="00834EEC" w:rsidRPr="00A15A8E">
        <w:rPr>
          <w:rFonts w:ascii="Arial" w:hAnsi="Arial" w:cs="Arial"/>
        </w:rPr>
        <w:t xml:space="preserve">ages and disadvantages of these technologies can be found in </w:t>
      </w:r>
      <w:r w:rsidR="00834EEC" w:rsidRPr="00A15A8E">
        <w:rPr>
          <w:rFonts w:ascii="Arial" w:hAnsi="Arial" w:cs="Arial"/>
          <w:i/>
          <w:iCs/>
          <w:u w:val="single"/>
        </w:rPr>
        <w:fldChar w:fldCharType="begin"/>
      </w:r>
      <w:r w:rsidR="00834EEC" w:rsidRPr="00A15A8E">
        <w:rPr>
          <w:rFonts w:ascii="Arial" w:hAnsi="Arial" w:cs="Arial"/>
          <w:i/>
          <w:iCs/>
          <w:u w:val="single"/>
        </w:rPr>
        <w:instrText xml:space="preserve"> REF _Ref162344613 \h  \* MERGEFORMAT </w:instrText>
      </w:r>
      <w:r w:rsidR="00834EEC" w:rsidRPr="00A15A8E">
        <w:rPr>
          <w:rFonts w:ascii="Arial" w:hAnsi="Arial" w:cs="Arial"/>
          <w:i/>
          <w:iCs/>
          <w:u w:val="single"/>
        </w:rPr>
      </w:r>
      <w:r w:rsidR="00834EEC" w:rsidRPr="00A15A8E">
        <w:rPr>
          <w:rFonts w:ascii="Arial" w:hAnsi="Arial" w:cs="Arial"/>
          <w:i/>
          <w:iCs/>
          <w:u w:val="single"/>
        </w:rPr>
        <w:fldChar w:fldCharType="separate"/>
      </w:r>
      <w:r w:rsidR="00834EEC" w:rsidRPr="00A15A8E">
        <w:rPr>
          <w:rFonts w:ascii="Arial" w:hAnsi="Arial" w:cs="Arial"/>
          <w:i/>
          <w:iCs/>
          <w:u w:val="single"/>
        </w:rPr>
        <w:t xml:space="preserve">Table </w:t>
      </w:r>
      <w:r w:rsidR="00834EEC" w:rsidRPr="00A15A8E">
        <w:rPr>
          <w:rFonts w:ascii="Arial" w:hAnsi="Arial" w:cs="Arial"/>
          <w:i/>
          <w:iCs/>
          <w:noProof/>
          <w:u w:val="single"/>
        </w:rPr>
        <w:t>3</w:t>
      </w:r>
      <w:r w:rsidR="00834EEC" w:rsidRPr="00A15A8E">
        <w:rPr>
          <w:rFonts w:ascii="Arial" w:hAnsi="Arial" w:cs="Arial"/>
          <w:i/>
          <w:iCs/>
          <w:u w:val="single"/>
        </w:rPr>
        <w:fldChar w:fldCharType="end"/>
      </w:r>
      <w:r w:rsidR="00207E8A" w:rsidRPr="00A15A8E">
        <w:rPr>
          <w:rFonts w:ascii="Arial" w:hAnsi="Arial" w:cs="Arial"/>
        </w:rPr>
        <w:t xml:space="preserve">. </w:t>
      </w:r>
      <w:r w:rsidR="00106D9B" w:rsidRPr="00A15A8E">
        <w:rPr>
          <w:rFonts w:ascii="Arial" w:hAnsi="Arial" w:cs="Arial"/>
        </w:rPr>
        <w:t>Furthermore</w:t>
      </w:r>
      <w:r w:rsidR="00207E8A" w:rsidRPr="00A15A8E">
        <w:rPr>
          <w:rFonts w:ascii="Arial" w:hAnsi="Arial" w:cs="Arial"/>
        </w:rPr>
        <w:t xml:space="preserve">, </w:t>
      </w:r>
      <w:r w:rsidR="00106D9B" w:rsidRPr="00A15A8E">
        <w:rPr>
          <w:rFonts w:ascii="Arial" w:hAnsi="Arial" w:cs="Arial"/>
        </w:rPr>
        <w:t>the usage of GANs</w:t>
      </w:r>
      <w:r w:rsidR="00B25658" w:rsidRPr="00A15A8E">
        <w:rPr>
          <w:rFonts w:ascii="Arial" w:hAnsi="Arial" w:cs="Arial"/>
        </w:rPr>
        <w:t xml:space="preserve"> to create </w:t>
      </w:r>
      <w:r w:rsidR="008C5B98" w:rsidRPr="00A15A8E">
        <w:rPr>
          <w:rFonts w:ascii="Arial" w:hAnsi="Arial" w:cs="Arial"/>
        </w:rPr>
        <w:t>synthetic</w:t>
      </w:r>
      <w:r w:rsidR="00B25658" w:rsidRPr="00A15A8E">
        <w:rPr>
          <w:rFonts w:ascii="Arial" w:hAnsi="Arial" w:cs="Arial"/>
        </w:rPr>
        <w:t xml:space="preserve"> data is an interesting </w:t>
      </w:r>
      <w:r w:rsidR="008C5B98" w:rsidRPr="00A15A8E">
        <w:rPr>
          <w:rFonts w:ascii="Arial" w:hAnsi="Arial" w:cs="Arial"/>
        </w:rPr>
        <w:t>feature to improve the training dataset and, therefore, increases the accuracy</w:t>
      </w:r>
      <w:r w:rsidR="00266FF8" w:rsidRPr="00A15A8E">
        <w:rPr>
          <w:rFonts w:ascii="Arial" w:hAnsi="Arial" w:cs="Arial"/>
        </w:rPr>
        <w:t xml:space="preserve"> if </w:t>
      </w:r>
      <w:r w:rsidR="0031256A" w:rsidRPr="00A15A8E">
        <w:rPr>
          <w:rFonts w:ascii="Arial" w:hAnsi="Arial" w:cs="Arial"/>
        </w:rPr>
        <w:t>an</w:t>
      </w:r>
      <w:r w:rsidR="000E19A4" w:rsidRPr="00A15A8E">
        <w:rPr>
          <w:rFonts w:ascii="Arial" w:hAnsi="Arial" w:cs="Arial"/>
        </w:rPr>
        <w:t xml:space="preserve"> </w:t>
      </w:r>
      <w:r w:rsidR="00F74B52" w:rsidRPr="00A15A8E">
        <w:rPr>
          <w:rFonts w:ascii="Arial" w:hAnsi="Arial" w:cs="Arial"/>
        </w:rPr>
        <w:t xml:space="preserve">OCR algorithm is </w:t>
      </w:r>
      <w:r w:rsidR="0031256A" w:rsidRPr="00A15A8E">
        <w:rPr>
          <w:rFonts w:ascii="Arial" w:hAnsi="Arial" w:cs="Arial"/>
        </w:rPr>
        <w:t>developed</w:t>
      </w:r>
      <w:r w:rsidR="00F74B52" w:rsidRPr="00A15A8E">
        <w:rPr>
          <w:rFonts w:ascii="Arial" w:hAnsi="Arial" w:cs="Arial"/>
        </w:rPr>
        <w:t xml:space="preserve"> from scratch, such </w:t>
      </w:r>
      <w:r w:rsidR="001D3E95" w:rsidRPr="00A15A8E">
        <w:rPr>
          <w:rFonts w:ascii="Arial" w:hAnsi="Arial" w:cs="Arial"/>
        </w:rPr>
        <w:t>as the</w:t>
      </w:r>
      <w:r w:rsidR="00F74B52" w:rsidRPr="00A15A8E">
        <w:rPr>
          <w:rFonts w:ascii="Arial" w:hAnsi="Arial" w:cs="Arial"/>
        </w:rPr>
        <w:t xml:space="preserve"> different ones used in this third </w:t>
      </w:r>
      <w:r w:rsidR="001D3E95" w:rsidRPr="00A15A8E">
        <w:rPr>
          <w:rFonts w:ascii="Arial" w:hAnsi="Arial" w:cs="Arial"/>
        </w:rPr>
        <w:t>research paper</w:t>
      </w:r>
      <w:r w:rsidR="00F74B52" w:rsidRPr="00A15A8E">
        <w:rPr>
          <w:rFonts w:ascii="Arial" w:hAnsi="Arial" w:cs="Arial"/>
        </w:rPr>
        <w:t>.</w:t>
      </w:r>
      <w:r w:rsidR="001D3E95" w:rsidRPr="00A15A8E">
        <w:rPr>
          <w:rFonts w:ascii="Arial" w:hAnsi="Arial" w:cs="Arial"/>
        </w:rPr>
        <w:t xml:space="preserve"> </w:t>
      </w:r>
      <w:r w:rsidR="0031256A" w:rsidRPr="00A15A8E">
        <w:rPr>
          <w:rFonts w:ascii="Arial" w:hAnsi="Arial" w:cs="Arial"/>
        </w:rPr>
        <w:t xml:space="preserve"> Developing</w:t>
      </w:r>
      <w:r w:rsidR="00D24F5B" w:rsidRPr="00A15A8E">
        <w:rPr>
          <w:rFonts w:ascii="Arial" w:hAnsi="Arial" w:cs="Arial"/>
        </w:rPr>
        <w:t xml:space="preserve"> </w:t>
      </w:r>
      <w:r w:rsidR="008A09EF" w:rsidRPr="00A15A8E">
        <w:rPr>
          <w:rFonts w:ascii="Arial" w:hAnsi="Arial" w:cs="Arial"/>
        </w:rPr>
        <w:t>an</w:t>
      </w:r>
      <w:r w:rsidR="00D24F5B" w:rsidRPr="00A15A8E">
        <w:rPr>
          <w:rFonts w:ascii="Arial" w:hAnsi="Arial" w:cs="Arial"/>
        </w:rPr>
        <w:t xml:space="preserve"> </w:t>
      </w:r>
      <w:r w:rsidR="002D3633" w:rsidRPr="00A15A8E">
        <w:rPr>
          <w:rFonts w:ascii="Arial" w:hAnsi="Arial" w:cs="Arial"/>
        </w:rPr>
        <w:t xml:space="preserve">OCR from scratch without using an already </w:t>
      </w:r>
      <w:r w:rsidR="0054206D" w:rsidRPr="00A15A8E">
        <w:rPr>
          <w:rFonts w:ascii="Arial" w:hAnsi="Arial" w:cs="Arial"/>
        </w:rPr>
        <w:t>made system, such has Tesseract or Google</w:t>
      </w:r>
      <w:r w:rsidR="004817D9" w:rsidRPr="00A15A8E">
        <w:rPr>
          <w:rFonts w:ascii="Arial" w:hAnsi="Arial" w:cs="Arial"/>
        </w:rPr>
        <w:t xml:space="preserve"> Cloud</w:t>
      </w:r>
      <w:r w:rsidR="0054206D" w:rsidRPr="00A15A8E">
        <w:rPr>
          <w:rFonts w:ascii="Arial" w:hAnsi="Arial" w:cs="Arial"/>
        </w:rPr>
        <w:t xml:space="preserve"> Vision </w:t>
      </w:r>
      <w:r w:rsidR="004817D9" w:rsidRPr="00A15A8E">
        <w:rPr>
          <w:rFonts w:ascii="Arial" w:hAnsi="Arial" w:cs="Arial"/>
        </w:rPr>
        <w:t>API, could allow for a mo</w:t>
      </w:r>
      <w:r w:rsidR="00DC35C3" w:rsidRPr="00A15A8E">
        <w:rPr>
          <w:rFonts w:ascii="Arial" w:hAnsi="Arial" w:cs="Arial"/>
        </w:rPr>
        <w:t xml:space="preserve">re precise </w:t>
      </w:r>
      <w:r w:rsidR="00BA04AF" w:rsidRPr="00A15A8E">
        <w:rPr>
          <w:rFonts w:ascii="Arial" w:hAnsi="Arial" w:cs="Arial"/>
        </w:rPr>
        <w:t>extraction e</w:t>
      </w:r>
      <w:r w:rsidR="00DC35C3" w:rsidRPr="00A15A8E">
        <w:rPr>
          <w:rFonts w:ascii="Arial" w:hAnsi="Arial" w:cs="Arial"/>
        </w:rPr>
        <w:t xml:space="preserve">specially for Mauritian receipts, thereby it will increase the </w:t>
      </w:r>
      <w:r w:rsidR="00BA04AF" w:rsidRPr="00A15A8E">
        <w:rPr>
          <w:rFonts w:ascii="Arial" w:hAnsi="Arial" w:cs="Arial"/>
        </w:rPr>
        <w:t>development</w:t>
      </w:r>
      <w:r w:rsidR="00DC35C3" w:rsidRPr="00A15A8E">
        <w:rPr>
          <w:rFonts w:ascii="Arial" w:hAnsi="Arial" w:cs="Arial"/>
        </w:rPr>
        <w:t xml:space="preserve"> </w:t>
      </w:r>
      <w:r w:rsidR="00BA04AF" w:rsidRPr="00A15A8E">
        <w:rPr>
          <w:rFonts w:ascii="Arial" w:hAnsi="Arial" w:cs="Arial"/>
        </w:rPr>
        <w:t xml:space="preserve">time, but it will be limited by its training data, which in </w:t>
      </w:r>
      <w:r w:rsidR="008A09EF" w:rsidRPr="00A15A8E">
        <w:rPr>
          <w:rFonts w:ascii="Arial" w:hAnsi="Arial" w:cs="Arial"/>
        </w:rPr>
        <w:t>out context, is limited and, therefore, would not be recommended compared to the powerful pretrained system.</w:t>
      </w:r>
    </w:p>
    <w:p w14:paraId="498B28E2" w14:textId="1D31F88D" w:rsidR="00AC179D" w:rsidRPr="00A15A8E" w:rsidRDefault="001D3E95" w:rsidP="00AC17D9">
      <w:pPr>
        <w:spacing w:line="360" w:lineRule="auto"/>
        <w:rPr>
          <w:rFonts w:ascii="Arial" w:hAnsi="Arial" w:cs="Arial"/>
        </w:rPr>
      </w:pPr>
      <w:r w:rsidRPr="00A15A8E">
        <w:rPr>
          <w:rFonts w:ascii="Arial" w:hAnsi="Arial" w:cs="Arial"/>
        </w:rPr>
        <w:t xml:space="preserve"> </w:t>
      </w:r>
    </w:p>
    <w:p w14:paraId="6FEE8762" w14:textId="6BB6223F" w:rsidR="00ED40D8" w:rsidRPr="00A15A8E" w:rsidRDefault="004D030A" w:rsidP="00F13BAC">
      <w:pPr>
        <w:pStyle w:val="Heading2"/>
        <w:spacing w:line="360" w:lineRule="auto"/>
        <w:rPr>
          <w:rFonts w:ascii="Arial" w:hAnsi="Arial" w:cs="Arial"/>
        </w:rPr>
      </w:pPr>
      <w:bookmarkStart w:id="35" w:name="_Toc164859561"/>
      <w:r>
        <w:rPr>
          <w:rFonts w:ascii="Arial" w:hAnsi="Arial" w:cs="Arial"/>
        </w:rPr>
        <w:t xml:space="preserve">3.2 </w:t>
      </w:r>
      <w:r w:rsidR="00926667" w:rsidRPr="00A15A8E">
        <w:rPr>
          <w:rFonts w:ascii="Arial" w:hAnsi="Arial" w:cs="Arial"/>
        </w:rPr>
        <w:t>Mobile Application</w:t>
      </w:r>
      <w:bookmarkEnd w:id="35"/>
    </w:p>
    <w:p w14:paraId="10AD313C" w14:textId="22152105" w:rsidR="0058537B" w:rsidRPr="00A15A8E" w:rsidRDefault="00D81D37" w:rsidP="00F13BAC">
      <w:pPr>
        <w:pStyle w:val="Heading3"/>
        <w:spacing w:line="360" w:lineRule="auto"/>
        <w:rPr>
          <w:rFonts w:ascii="Arial" w:hAnsi="Arial" w:cs="Arial"/>
        </w:rPr>
      </w:pPr>
      <w:bookmarkStart w:id="36" w:name="_Toc156037985"/>
      <w:bookmarkStart w:id="37" w:name="_Ref163485672"/>
      <w:bookmarkStart w:id="38" w:name="_Toc164859562"/>
      <w:r w:rsidRPr="00A15A8E">
        <w:rPr>
          <w:rFonts w:ascii="Arial" w:hAnsi="Arial" w:cs="Arial"/>
        </w:rPr>
        <w:t>Paper</w:t>
      </w:r>
      <w:r w:rsidR="000A23FE" w:rsidRPr="00A15A8E">
        <w:rPr>
          <w:rFonts w:ascii="Arial" w:hAnsi="Arial" w:cs="Arial"/>
        </w:rPr>
        <w:t xml:space="preserve"> 4</w:t>
      </w:r>
      <w:r w:rsidRPr="00A15A8E">
        <w:rPr>
          <w:rFonts w:ascii="Arial" w:hAnsi="Arial" w:cs="Arial"/>
        </w:rPr>
        <w:t xml:space="preserve"> - React Native vs Flutter, cross-platform mobile application frameworks.</w:t>
      </w:r>
      <w:bookmarkEnd w:id="36"/>
      <w:bookmarkEnd w:id="37"/>
      <w:bookmarkEnd w:id="38"/>
    </w:p>
    <w:p w14:paraId="4ADEA776" w14:textId="70B1A937" w:rsidR="00BE15CC" w:rsidRPr="00A15A8E" w:rsidRDefault="0058537B" w:rsidP="00AC17D9">
      <w:pPr>
        <w:spacing w:line="360" w:lineRule="auto"/>
        <w:rPr>
          <w:rFonts w:ascii="Arial" w:hAnsi="Arial" w:cs="Arial"/>
        </w:rPr>
      </w:pPr>
      <w:r w:rsidRPr="00A15A8E">
        <w:rPr>
          <w:rFonts w:ascii="Arial" w:hAnsi="Arial" w:cs="Arial"/>
        </w:rPr>
        <w:t xml:space="preserve">The last </w:t>
      </w:r>
      <w:r w:rsidR="004161F6" w:rsidRPr="00A15A8E">
        <w:rPr>
          <w:rFonts w:ascii="Arial" w:hAnsi="Arial" w:cs="Arial"/>
        </w:rPr>
        <w:t xml:space="preserve">research paper “React Native vs Flutter, cross-platform mobile application frameworks” focuses on comparing two frameworks to develop cross-platform mobile application: React Native and Flutter </w:t>
      </w:r>
      <w:r w:rsidR="004161F6" w:rsidRPr="00A15A8E">
        <w:rPr>
          <w:rFonts w:ascii="Arial" w:hAnsi="Arial" w:cs="Arial"/>
        </w:rPr>
        <w:fldChar w:fldCharType="begin"/>
      </w:r>
      <w:r w:rsidR="004161F6" w:rsidRPr="00A15A8E">
        <w:rPr>
          <w:rFonts w:ascii="Arial" w:hAnsi="Arial" w:cs="Arial"/>
        </w:rP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rsidRPr="00A15A8E">
        <w:rPr>
          <w:rFonts w:ascii="Arial" w:hAnsi="Arial" w:cs="Arial"/>
        </w:rPr>
        <w:fldChar w:fldCharType="separate"/>
      </w:r>
      <w:r w:rsidR="004161F6" w:rsidRPr="00A15A8E">
        <w:rPr>
          <w:rFonts w:ascii="Arial" w:hAnsi="Arial" w:cs="Arial"/>
          <w:noProof/>
        </w:rPr>
        <w:t>(Wu, 2018)</w:t>
      </w:r>
      <w:r w:rsidR="004161F6" w:rsidRPr="00A15A8E">
        <w:rPr>
          <w:rFonts w:ascii="Arial" w:hAnsi="Arial" w:cs="Arial"/>
        </w:rPr>
        <w:fldChar w:fldCharType="end"/>
      </w:r>
      <w:r w:rsidR="004161F6" w:rsidRPr="00A15A8E">
        <w:rPr>
          <w:rFonts w:ascii="Arial" w:hAnsi="Arial" w:cs="Arial"/>
        </w:rPr>
        <w:t>.</w:t>
      </w:r>
      <w:r w:rsidR="00722441" w:rsidRPr="00A15A8E">
        <w:rPr>
          <w:rFonts w:ascii="Arial" w:hAnsi="Arial" w:cs="Arial"/>
        </w:rPr>
        <w:t xml:space="preserve"> These two frameworks are prominent factors in mobile development, and their advantages and disadvantages are available in </w:t>
      </w:r>
      <w:r w:rsidR="00722441" w:rsidRPr="00A15A8E">
        <w:rPr>
          <w:rFonts w:ascii="Arial" w:hAnsi="Arial" w:cs="Arial"/>
          <w:i/>
          <w:iCs/>
          <w:u w:val="single"/>
        </w:rPr>
        <w:fldChar w:fldCharType="begin"/>
      </w:r>
      <w:r w:rsidR="00722441" w:rsidRPr="00A15A8E">
        <w:rPr>
          <w:rFonts w:ascii="Arial" w:hAnsi="Arial" w:cs="Arial"/>
          <w:i/>
          <w:iCs/>
          <w:u w:val="single"/>
        </w:rPr>
        <w:instrText xml:space="preserve"> REF _Ref162357606 \h  \* MERGEFORMAT </w:instrText>
      </w:r>
      <w:r w:rsidR="00722441" w:rsidRPr="00A15A8E">
        <w:rPr>
          <w:rFonts w:ascii="Arial" w:hAnsi="Arial" w:cs="Arial"/>
          <w:i/>
          <w:iCs/>
          <w:u w:val="single"/>
        </w:rPr>
      </w:r>
      <w:r w:rsidR="00722441" w:rsidRPr="00A15A8E">
        <w:rPr>
          <w:rFonts w:ascii="Arial" w:hAnsi="Arial" w:cs="Arial"/>
          <w:i/>
          <w:iCs/>
          <w:u w:val="single"/>
        </w:rPr>
        <w:fldChar w:fldCharType="separate"/>
      </w:r>
      <w:r w:rsidR="00722441" w:rsidRPr="00A15A8E">
        <w:rPr>
          <w:rFonts w:ascii="Arial" w:hAnsi="Arial" w:cs="Arial"/>
          <w:i/>
          <w:iCs/>
          <w:u w:val="single"/>
        </w:rPr>
        <w:t xml:space="preserve">Table </w:t>
      </w:r>
      <w:r w:rsidR="00722441" w:rsidRPr="00A15A8E">
        <w:rPr>
          <w:rFonts w:ascii="Arial" w:hAnsi="Arial" w:cs="Arial"/>
          <w:i/>
          <w:iCs/>
          <w:noProof/>
          <w:u w:val="single"/>
        </w:rPr>
        <w:t>4</w:t>
      </w:r>
      <w:r w:rsidR="00722441" w:rsidRPr="00A15A8E">
        <w:rPr>
          <w:rFonts w:ascii="Arial" w:hAnsi="Arial" w:cs="Arial"/>
          <w:i/>
          <w:iCs/>
          <w:u w:val="single"/>
        </w:rPr>
        <w:fldChar w:fldCharType="end"/>
      </w:r>
      <w:r w:rsidR="008B1247" w:rsidRPr="00A15A8E">
        <w:rPr>
          <w:rFonts w:ascii="Arial" w:hAnsi="Arial" w:cs="Arial"/>
        </w:rPr>
        <w:t xml:space="preserve">. React Native, which was developed by Facebook, is using JavaScript and React, which are famous programing languages. However, for complex development, it will require a specific </w:t>
      </w:r>
      <w:r w:rsidR="001B460E" w:rsidRPr="00A15A8E">
        <w:rPr>
          <w:rFonts w:ascii="Arial" w:hAnsi="Arial" w:cs="Arial"/>
        </w:rPr>
        <w:t>programming language per platform. On the other hand, Flutter is developed by Google using Dart, which is not as widely adopted as JavaScript, but uses a single code base for both iOS and Android. However, this single code base creates a</w:t>
      </w:r>
      <w:r w:rsidR="00BE15CC" w:rsidRPr="00A15A8E">
        <w:rPr>
          <w:rFonts w:ascii="Arial" w:hAnsi="Arial" w:cs="Arial"/>
        </w:rPr>
        <w:t xml:space="preserve"> larger app size compared to React Native app. </w:t>
      </w:r>
    </w:p>
    <w:p w14:paraId="0CDAB783" w14:textId="42BF8E4B" w:rsidR="008673A8" w:rsidRPr="00A15A8E" w:rsidRDefault="00BE15CC" w:rsidP="00AC17D9">
      <w:pPr>
        <w:spacing w:line="360" w:lineRule="auto"/>
        <w:rPr>
          <w:rFonts w:ascii="Arial" w:hAnsi="Arial" w:cs="Arial"/>
        </w:rPr>
      </w:pPr>
      <w:r w:rsidRPr="00A15A8E">
        <w:rPr>
          <w:rFonts w:ascii="Arial" w:hAnsi="Arial" w:cs="Arial"/>
        </w:rPr>
        <w:t xml:space="preserve">In the context of the receipt extractor application, the </w:t>
      </w:r>
      <w:r w:rsidR="00920648" w:rsidRPr="00A15A8E">
        <w:rPr>
          <w:rFonts w:ascii="Arial" w:hAnsi="Arial" w:cs="Arial"/>
        </w:rPr>
        <w:t xml:space="preserve">emphasis will be on the execution speed and stability on the mobile app. Therefore, Flutter, as shown in </w:t>
      </w:r>
      <w:r w:rsidR="00920648" w:rsidRPr="00A15A8E">
        <w:rPr>
          <w:rFonts w:ascii="Arial" w:hAnsi="Arial" w:cs="Arial"/>
          <w:i/>
          <w:iCs/>
          <w:u w:val="single"/>
        </w:rPr>
        <w:fldChar w:fldCharType="begin"/>
      </w:r>
      <w:r w:rsidR="00920648" w:rsidRPr="00A15A8E">
        <w:rPr>
          <w:rFonts w:ascii="Arial" w:hAnsi="Arial" w:cs="Arial"/>
          <w:i/>
          <w:iCs/>
          <w:u w:val="single"/>
        </w:rPr>
        <w:instrText xml:space="preserve"> REF _Ref162357606 \h  \* MERGEFORMAT </w:instrText>
      </w:r>
      <w:r w:rsidR="00920648" w:rsidRPr="00A15A8E">
        <w:rPr>
          <w:rFonts w:ascii="Arial" w:hAnsi="Arial" w:cs="Arial"/>
          <w:i/>
          <w:iCs/>
          <w:u w:val="single"/>
        </w:rPr>
      </w:r>
      <w:r w:rsidR="00920648" w:rsidRPr="00A15A8E">
        <w:rPr>
          <w:rFonts w:ascii="Arial" w:hAnsi="Arial" w:cs="Arial"/>
          <w:i/>
          <w:iCs/>
          <w:u w:val="single"/>
        </w:rPr>
        <w:fldChar w:fldCharType="separate"/>
      </w:r>
      <w:r w:rsidR="00920648" w:rsidRPr="00A15A8E">
        <w:rPr>
          <w:rFonts w:ascii="Arial" w:hAnsi="Arial" w:cs="Arial"/>
          <w:i/>
          <w:iCs/>
          <w:u w:val="single"/>
        </w:rPr>
        <w:t xml:space="preserve">Table </w:t>
      </w:r>
      <w:r w:rsidR="00920648" w:rsidRPr="00A15A8E">
        <w:rPr>
          <w:rFonts w:ascii="Arial" w:hAnsi="Arial" w:cs="Arial"/>
          <w:i/>
          <w:iCs/>
          <w:noProof/>
          <w:u w:val="single"/>
        </w:rPr>
        <w:t>4</w:t>
      </w:r>
      <w:r w:rsidR="00920648" w:rsidRPr="00A15A8E">
        <w:rPr>
          <w:rFonts w:ascii="Arial" w:hAnsi="Arial" w:cs="Arial"/>
          <w:i/>
          <w:iCs/>
          <w:u w:val="single"/>
        </w:rPr>
        <w:fldChar w:fldCharType="end"/>
      </w:r>
      <w:r w:rsidR="00920648" w:rsidRPr="00A15A8E">
        <w:rPr>
          <w:rFonts w:ascii="Arial" w:hAnsi="Arial" w:cs="Arial"/>
        </w:rPr>
        <w:t>, is fast with different features for development, such has the hot reload with the portability from Android to iOS without code modification.</w:t>
      </w:r>
    </w:p>
    <w:p w14:paraId="5AF37CD9" w14:textId="77777777" w:rsidR="008673A8" w:rsidRPr="00A15A8E" w:rsidRDefault="008673A8"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1838"/>
        <w:gridCol w:w="3544"/>
        <w:gridCol w:w="3634"/>
      </w:tblGrid>
      <w:tr w:rsidR="008673A8" w:rsidRPr="00A15A8E" w14:paraId="59F0C7D7" w14:textId="77777777" w:rsidTr="008673A8">
        <w:tc>
          <w:tcPr>
            <w:tcW w:w="1838" w:type="dxa"/>
          </w:tcPr>
          <w:p w14:paraId="39BBF8E9"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gramming Language</w:t>
            </w:r>
          </w:p>
        </w:tc>
        <w:tc>
          <w:tcPr>
            <w:tcW w:w="3544" w:type="dxa"/>
          </w:tcPr>
          <w:p w14:paraId="7B48C421"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s</w:t>
            </w:r>
          </w:p>
        </w:tc>
        <w:tc>
          <w:tcPr>
            <w:tcW w:w="3634" w:type="dxa"/>
          </w:tcPr>
          <w:p w14:paraId="31991CC0"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Cons</w:t>
            </w:r>
          </w:p>
        </w:tc>
      </w:tr>
      <w:tr w:rsidR="008673A8" w:rsidRPr="00A15A8E" w14:paraId="44AE0172" w14:textId="77777777" w:rsidTr="008673A8">
        <w:tc>
          <w:tcPr>
            <w:tcW w:w="1838" w:type="dxa"/>
          </w:tcPr>
          <w:p w14:paraId="052F77FF"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React Native</w:t>
            </w:r>
          </w:p>
        </w:tc>
        <w:tc>
          <w:tcPr>
            <w:tcW w:w="3544" w:type="dxa"/>
          </w:tcPr>
          <w:p w14:paraId="091B32E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Strong Community Support with big tech contribution.</w:t>
            </w:r>
          </w:p>
          <w:p w14:paraId="737C8369"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Bring modern web techniques to mobile support.</w:t>
            </w:r>
          </w:p>
          <w:p w14:paraId="0ACA358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e JavaScript syntax extension for designing UI.</w:t>
            </w:r>
          </w:p>
          <w:p w14:paraId="0A74428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ccess native hardware feature like camera and storage.</w:t>
            </w:r>
          </w:p>
          <w:p w14:paraId="2929F224"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Encourage modularity and reusable of component.</w:t>
            </w:r>
          </w:p>
          <w:p w14:paraId="493B1D87" w14:textId="77777777" w:rsidR="008673A8" w:rsidRPr="00A15A8E" w:rsidRDefault="008673A8" w:rsidP="00AC17D9">
            <w:pPr>
              <w:spacing w:line="360" w:lineRule="auto"/>
              <w:rPr>
                <w:rFonts w:ascii="Arial" w:hAnsi="Arial" w:cs="Arial"/>
              </w:rPr>
            </w:pPr>
          </w:p>
        </w:tc>
        <w:tc>
          <w:tcPr>
            <w:tcW w:w="3634" w:type="dxa"/>
          </w:tcPr>
          <w:p w14:paraId="7BE8A4B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ave performance limitation compared to native app in complexes scenario using JavaScript thread or memory optimization.</w:t>
            </w:r>
          </w:p>
          <w:p w14:paraId="27034D0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ly dependable on third-party libraries for navigation and file system operations which may affect consistency and the reliability.</w:t>
            </w:r>
          </w:p>
        </w:tc>
      </w:tr>
      <w:tr w:rsidR="008673A8" w:rsidRPr="00A15A8E" w14:paraId="1BB5BF5D" w14:textId="77777777" w:rsidTr="008673A8">
        <w:tc>
          <w:tcPr>
            <w:tcW w:w="1838" w:type="dxa"/>
          </w:tcPr>
          <w:p w14:paraId="627A4356"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Flutter</w:t>
            </w:r>
          </w:p>
        </w:tc>
        <w:tc>
          <w:tcPr>
            <w:tcW w:w="3544" w:type="dxa"/>
          </w:tcPr>
          <w:p w14:paraId="07761AA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t-Performance using his own rendering engine for view component offering a close performance to native application.</w:t>
            </w:r>
          </w:p>
          <w:p w14:paraId="58EA2FEB"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ing Dart Programming language which is efficient for memory management and garbage collection offering fast performance.</w:t>
            </w:r>
          </w:p>
          <w:p w14:paraId="2B3D38B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viding customizable widget for development.</w:t>
            </w:r>
          </w:p>
          <w:p w14:paraId="66B699DA"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ot-Reload feature for development.</w:t>
            </w:r>
          </w:p>
          <w:p w14:paraId="06392F51"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ssuring a consistency across the different platform.</w:t>
            </w:r>
          </w:p>
        </w:tc>
        <w:tc>
          <w:tcPr>
            <w:tcW w:w="3634" w:type="dxa"/>
          </w:tcPr>
          <w:p w14:paraId="5AD8F836"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duce larger application size due to the different widget renderer that may affect the app size.</w:t>
            </w:r>
          </w:p>
          <w:p w14:paraId="50B71BE3"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Relatively new community compared to react native which may affect the resources available.</w:t>
            </w:r>
          </w:p>
        </w:tc>
      </w:tr>
    </w:tbl>
    <w:p w14:paraId="2CB07958" w14:textId="1CAA43BB" w:rsidR="000A23FE" w:rsidRPr="00A15A8E" w:rsidRDefault="000A23FE" w:rsidP="00AC17D9">
      <w:pPr>
        <w:keepNext/>
        <w:spacing w:line="360" w:lineRule="auto"/>
        <w:rPr>
          <w:rFonts w:ascii="Arial" w:hAnsi="Arial" w:cs="Arial"/>
        </w:rPr>
      </w:pPr>
    </w:p>
    <w:p w14:paraId="48A36863" w14:textId="5FD48FCC" w:rsidR="00ED40D8" w:rsidRDefault="000A23FE" w:rsidP="00AC17D9">
      <w:pPr>
        <w:pStyle w:val="Caption"/>
        <w:spacing w:line="360" w:lineRule="auto"/>
        <w:rPr>
          <w:rFonts w:ascii="Arial" w:hAnsi="Arial" w:cs="Arial"/>
        </w:rPr>
      </w:pPr>
      <w:bookmarkStart w:id="39" w:name="_Ref162357606"/>
      <w:bookmarkStart w:id="40" w:name="_Toc164597820"/>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4</w:t>
      </w:r>
      <w:r w:rsidRPr="00A15A8E">
        <w:rPr>
          <w:rFonts w:ascii="Arial" w:hAnsi="Arial" w:cs="Arial"/>
        </w:rPr>
        <w:fldChar w:fldCharType="end"/>
      </w:r>
      <w:bookmarkEnd w:id="39"/>
      <w:r w:rsidRPr="00A15A8E">
        <w:rPr>
          <w:rFonts w:ascii="Arial" w:hAnsi="Arial" w:cs="Arial"/>
        </w:rPr>
        <w:t xml:space="preserve"> - Advantage and limitation of Flutter and React Native from "React Native vs Flutter, cross-platform mobile application frameworks" written by Wu.</w:t>
      </w:r>
      <w:bookmarkEnd w:id="40"/>
    </w:p>
    <w:p w14:paraId="4A9AC791" w14:textId="77777777" w:rsidR="00767D9C" w:rsidRPr="00767D9C" w:rsidRDefault="00767D9C" w:rsidP="00AC17D9">
      <w:pPr>
        <w:spacing w:line="360" w:lineRule="auto"/>
      </w:pPr>
    </w:p>
    <w:p w14:paraId="67EE866C" w14:textId="65C6284A" w:rsidR="00AD761A" w:rsidRPr="00A15A8E" w:rsidRDefault="00910357" w:rsidP="0030578D">
      <w:pPr>
        <w:pStyle w:val="Heading1"/>
        <w:spacing w:line="360" w:lineRule="auto"/>
        <w:rPr>
          <w:rFonts w:ascii="Arial" w:hAnsi="Arial" w:cs="Arial"/>
        </w:rPr>
      </w:pPr>
      <w:bookmarkStart w:id="41" w:name="_Ref163492992"/>
      <w:bookmarkStart w:id="42" w:name="_Toc164859563"/>
      <w:r>
        <w:rPr>
          <w:rFonts w:ascii="Arial" w:hAnsi="Arial" w:cs="Arial"/>
        </w:rPr>
        <w:t xml:space="preserve">4 </w:t>
      </w:r>
      <w:r w:rsidR="00ED40D8" w:rsidRPr="00A15A8E">
        <w:rPr>
          <w:rFonts w:ascii="Arial" w:hAnsi="Arial" w:cs="Arial"/>
        </w:rPr>
        <w:t>Requirements specification</w:t>
      </w:r>
      <w:bookmarkEnd w:id="41"/>
      <w:bookmarkEnd w:id="42"/>
    </w:p>
    <w:p w14:paraId="0EDDFF1A" w14:textId="399C7DC3" w:rsidR="00A504F1" w:rsidRPr="00A15A8E" w:rsidRDefault="00910357" w:rsidP="00AC17D9">
      <w:pPr>
        <w:pStyle w:val="Heading2"/>
        <w:spacing w:line="360" w:lineRule="auto"/>
        <w:rPr>
          <w:rFonts w:ascii="Arial" w:hAnsi="Arial" w:cs="Arial"/>
        </w:rPr>
      </w:pPr>
      <w:bookmarkStart w:id="43" w:name="_Toc164859564"/>
      <w:r>
        <w:rPr>
          <w:rFonts w:ascii="Arial" w:hAnsi="Arial" w:cs="Arial"/>
        </w:rPr>
        <w:t xml:space="preserve">4.1 </w:t>
      </w:r>
      <w:r w:rsidR="004F4F25" w:rsidRPr="00A15A8E">
        <w:rPr>
          <w:rFonts w:ascii="Arial" w:hAnsi="Arial" w:cs="Arial"/>
        </w:rPr>
        <w:t>Receipt Section Detection</w:t>
      </w:r>
      <w:bookmarkEnd w:id="43"/>
    </w:p>
    <w:p w14:paraId="17B31A89" w14:textId="017868C9" w:rsidR="00F808BB" w:rsidRPr="00A15A8E" w:rsidRDefault="00470828" w:rsidP="00AC17D9">
      <w:pPr>
        <w:spacing w:line="360" w:lineRule="auto"/>
        <w:rPr>
          <w:rFonts w:ascii="Arial" w:hAnsi="Arial" w:cs="Arial"/>
        </w:rPr>
      </w:pPr>
      <w:r w:rsidRPr="00A15A8E">
        <w:rPr>
          <w:rFonts w:ascii="Arial" w:hAnsi="Arial" w:cs="Arial"/>
        </w:rPr>
        <w:t xml:space="preserve">As </w:t>
      </w:r>
      <w:r w:rsidR="00FF08E7" w:rsidRPr="00A15A8E">
        <w:rPr>
          <w:rFonts w:ascii="Arial" w:hAnsi="Arial" w:cs="Arial"/>
        </w:rPr>
        <w:t>referenced</w:t>
      </w:r>
      <w:r w:rsidR="006C6E1F" w:rsidRPr="00A15A8E">
        <w:rPr>
          <w:rFonts w:ascii="Arial" w:hAnsi="Arial" w:cs="Arial"/>
        </w:rPr>
        <w:t xml:space="preserve"> </w:t>
      </w:r>
      <w:r w:rsidR="008D4BFA" w:rsidRPr="00A15A8E">
        <w:rPr>
          <w:rFonts w:ascii="Arial" w:hAnsi="Arial" w:cs="Arial"/>
        </w:rPr>
        <w:t xml:space="preserve">while </w:t>
      </w:r>
      <w:r w:rsidR="00E919D0" w:rsidRPr="00A15A8E">
        <w:rPr>
          <w:rFonts w:ascii="Arial" w:hAnsi="Arial" w:cs="Arial"/>
        </w:rPr>
        <w:t>analyzing</w:t>
      </w:r>
      <w:r w:rsidR="00DF1FD2" w:rsidRPr="00A15A8E">
        <w:rPr>
          <w:rFonts w:ascii="Arial" w:hAnsi="Arial" w:cs="Arial"/>
        </w:rPr>
        <w:t xml:space="preserve"> </w:t>
      </w:r>
      <w:r w:rsidR="00674B24" w:rsidRPr="00A15A8E">
        <w:rPr>
          <w:rFonts w:ascii="Arial" w:hAnsi="Arial" w:cs="Arial"/>
          <w:i/>
          <w:iCs/>
          <w:u w:val="single"/>
        </w:rPr>
        <w:fldChar w:fldCharType="begin"/>
      </w:r>
      <w:r w:rsidR="00674B24" w:rsidRPr="00A15A8E">
        <w:rPr>
          <w:rFonts w:ascii="Arial" w:hAnsi="Arial" w:cs="Arial"/>
          <w:i/>
          <w:iCs/>
          <w:u w:val="single"/>
        </w:rPr>
        <w:instrText xml:space="preserve"> REF _Ref163479383 \h  \* MERGEFORMAT </w:instrText>
      </w:r>
      <w:r w:rsidR="00674B24" w:rsidRPr="00A15A8E">
        <w:rPr>
          <w:rFonts w:ascii="Arial" w:hAnsi="Arial" w:cs="Arial"/>
          <w:i/>
          <w:iCs/>
          <w:u w:val="single"/>
        </w:rPr>
      </w:r>
      <w:r w:rsidR="00674B24" w:rsidRPr="00A15A8E">
        <w:rPr>
          <w:rFonts w:ascii="Arial" w:hAnsi="Arial" w:cs="Arial"/>
          <w:i/>
          <w:iCs/>
          <w:u w:val="single"/>
        </w:rPr>
        <w:fldChar w:fldCharType="separate"/>
      </w:r>
      <w:r w:rsidR="00674B24" w:rsidRPr="00A15A8E">
        <w:rPr>
          <w:rFonts w:ascii="Arial" w:hAnsi="Arial" w:cs="Arial"/>
          <w:i/>
          <w:iCs/>
          <w:u w:val="single"/>
        </w:rPr>
        <w:t>Paper 2 - Information Extraction from Scanned Invoices using Machine Learning, OCR, and Spatial Feature Mapping Techniques</w:t>
      </w:r>
      <w:r w:rsidR="00674B24" w:rsidRPr="00A15A8E">
        <w:rPr>
          <w:rFonts w:ascii="Arial" w:hAnsi="Arial" w:cs="Arial"/>
          <w:i/>
          <w:iCs/>
          <w:u w:val="single"/>
        </w:rPr>
        <w:fldChar w:fldCharType="end"/>
      </w:r>
      <w:r w:rsidR="00674B24" w:rsidRPr="00A15A8E">
        <w:rPr>
          <w:rFonts w:ascii="Arial" w:hAnsi="Arial" w:cs="Arial"/>
          <w:i/>
          <w:iCs/>
          <w:u w:val="single"/>
        </w:rPr>
        <w:t xml:space="preserve"> ,</w:t>
      </w:r>
      <w:r w:rsidR="00C821DB" w:rsidRPr="00A15A8E">
        <w:rPr>
          <w:rFonts w:ascii="Arial" w:hAnsi="Arial" w:cs="Arial"/>
        </w:rPr>
        <w:t xml:space="preserve"> </w:t>
      </w:r>
      <w:r w:rsidR="00C617B0" w:rsidRPr="00A15A8E">
        <w:rPr>
          <w:rFonts w:ascii="Arial" w:hAnsi="Arial" w:cs="Arial"/>
        </w:rPr>
        <w:t xml:space="preserve">it presented </w:t>
      </w:r>
      <w:r w:rsidR="00532AA1" w:rsidRPr="00A15A8E">
        <w:rPr>
          <w:rFonts w:ascii="Arial" w:hAnsi="Arial" w:cs="Arial"/>
        </w:rPr>
        <w:t>t</w:t>
      </w:r>
      <w:r w:rsidR="00621392" w:rsidRPr="00A15A8E">
        <w:rPr>
          <w:rFonts w:ascii="Arial" w:hAnsi="Arial" w:cs="Arial"/>
        </w:rPr>
        <w:t>echnologies of</w:t>
      </w:r>
      <w:r w:rsidR="00532AA1" w:rsidRPr="00A15A8E">
        <w:rPr>
          <w:rFonts w:ascii="Arial" w:hAnsi="Arial" w:cs="Arial"/>
        </w:rPr>
        <w:t xml:space="preserve"> detection of the different sections of a receipt before applying </w:t>
      </w:r>
      <w:r w:rsidR="00C04BB1" w:rsidRPr="00A15A8E">
        <w:rPr>
          <w:rFonts w:ascii="Arial" w:hAnsi="Arial" w:cs="Arial"/>
        </w:rPr>
        <w:t xml:space="preserve">the text extraction </w:t>
      </w:r>
      <w:r w:rsidRPr="00A15A8E">
        <w:rPr>
          <w:rFonts w:ascii="Arial" w:hAnsi="Arial" w:cs="Arial"/>
        </w:rPr>
        <w:fldChar w:fldCharType="begin"/>
      </w:r>
      <w:r w:rsidRPr="00A15A8E">
        <w:rPr>
          <w:rFonts w:ascii="Arial" w:hAnsi="Arial" w:cs="Arial"/>
        </w:rP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Pr="00A15A8E">
        <w:rPr>
          <w:rFonts w:ascii="Arial" w:hAnsi="Arial" w:cs="Arial"/>
        </w:rPr>
        <w:fldChar w:fldCharType="separate"/>
      </w:r>
      <w:r w:rsidR="723537B8" w:rsidRPr="00A15A8E">
        <w:rPr>
          <w:rFonts w:ascii="Arial" w:hAnsi="Arial" w:cs="Arial"/>
          <w:noProof/>
        </w:rPr>
        <w:t>(Darsha, 2023)</w:t>
      </w:r>
      <w:r w:rsidRPr="00A15A8E">
        <w:rPr>
          <w:rFonts w:ascii="Arial" w:hAnsi="Arial" w:cs="Arial"/>
        </w:rPr>
        <w:fldChar w:fldCharType="end"/>
      </w:r>
      <w:r w:rsidR="00C04BB1" w:rsidRPr="00A15A8E">
        <w:rPr>
          <w:rFonts w:ascii="Arial" w:hAnsi="Arial" w:cs="Arial"/>
        </w:rPr>
        <w:t>.</w:t>
      </w:r>
      <w:r w:rsidR="00EE6CB7" w:rsidRPr="00A15A8E">
        <w:rPr>
          <w:rFonts w:ascii="Arial" w:hAnsi="Arial" w:cs="Arial"/>
        </w:rPr>
        <w:t xml:space="preserve"> </w:t>
      </w:r>
      <w:r w:rsidR="00A3153B" w:rsidRPr="00A15A8E">
        <w:rPr>
          <w:rFonts w:ascii="Arial" w:hAnsi="Arial" w:cs="Arial"/>
        </w:rPr>
        <w:t>These strategies</w:t>
      </w:r>
      <w:r w:rsidR="00AC75BF" w:rsidRPr="00A15A8E">
        <w:rPr>
          <w:rFonts w:ascii="Arial" w:hAnsi="Arial" w:cs="Arial"/>
        </w:rPr>
        <w:t xml:space="preserve"> will be </w:t>
      </w:r>
      <w:r w:rsidR="00A3153B" w:rsidRPr="00A15A8E">
        <w:rPr>
          <w:rFonts w:ascii="Arial" w:hAnsi="Arial" w:cs="Arial"/>
        </w:rPr>
        <w:t>kept</w:t>
      </w:r>
      <w:r w:rsidR="008D4F44" w:rsidRPr="00A15A8E">
        <w:rPr>
          <w:rFonts w:ascii="Arial" w:hAnsi="Arial" w:cs="Arial"/>
        </w:rPr>
        <w:t xml:space="preserve"> by detecting the key element of the receipt to </w:t>
      </w:r>
      <w:r w:rsidR="00FD1CB9" w:rsidRPr="00A15A8E">
        <w:rPr>
          <w:rFonts w:ascii="Arial" w:hAnsi="Arial" w:cs="Arial"/>
        </w:rPr>
        <w:t>increase</w:t>
      </w:r>
      <w:r w:rsidR="008D4F44" w:rsidRPr="00A15A8E">
        <w:rPr>
          <w:rFonts w:ascii="Arial" w:hAnsi="Arial" w:cs="Arial"/>
        </w:rPr>
        <w:t xml:space="preserve"> the formatting and classification </w:t>
      </w:r>
      <w:r w:rsidR="00FD1CB9" w:rsidRPr="00A15A8E">
        <w:rPr>
          <w:rFonts w:ascii="Arial" w:hAnsi="Arial" w:cs="Arial"/>
        </w:rPr>
        <w:t>of the receipt data</w:t>
      </w:r>
      <w:r w:rsidR="00C81A1A" w:rsidRPr="00A15A8E">
        <w:rPr>
          <w:rFonts w:ascii="Arial" w:hAnsi="Arial" w:cs="Arial"/>
        </w:rPr>
        <w:t xml:space="preserve"> by developing </w:t>
      </w:r>
      <w:r w:rsidR="00ED5EF1" w:rsidRPr="00A15A8E">
        <w:rPr>
          <w:rFonts w:ascii="Arial" w:hAnsi="Arial" w:cs="Arial"/>
        </w:rPr>
        <w:t>an</w:t>
      </w:r>
      <w:r w:rsidR="00C81A1A" w:rsidRPr="00A15A8E">
        <w:rPr>
          <w:rFonts w:ascii="Arial" w:hAnsi="Arial" w:cs="Arial"/>
        </w:rPr>
        <w:t xml:space="preserve"> image recognition model </w:t>
      </w:r>
      <w:r w:rsidR="00675E33" w:rsidRPr="00A15A8E">
        <w:rPr>
          <w:rFonts w:ascii="Arial" w:hAnsi="Arial" w:cs="Arial"/>
        </w:rPr>
        <w:t xml:space="preserve">to identify the precise areas representing </w:t>
      </w:r>
      <w:r w:rsidR="00E5279F" w:rsidRPr="00A15A8E">
        <w:rPr>
          <w:rFonts w:ascii="Arial" w:hAnsi="Arial" w:cs="Arial"/>
        </w:rPr>
        <w:t>some elements of the receipt, such has the total, items list, time, and shop information.</w:t>
      </w:r>
    </w:p>
    <w:p w14:paraId="55ED887D" w14:textId="77777777" w:rsidR="00A3153B" w:rsidRPr="00A15A8E" w:rsidRDefault="00A3153B" w:rsidP="00AC17D9">
      <w:pPr>
        <w:spacing w:line="360" w:lineRule="auto"/>
        <w:rPr>
          <w:rFonts w:ascii="Arial" w:hAnsi="Arial" w:cs="Arial"/>
        </w:rPr>
      </w:pPr>
    </w:p>
    <w:p w14:paraId="0B562A76" w14:textId="10CD9119" w:rsidR="00ED5EF1" w:rsidRPr="00A15A8E" w:rsidRDefault="00910357" w:rsidP="00AC17D9">
      <w:pPr>
        <w:pStyle w:val="Heading2"/>
        <w:spacing w:line="360" w:lineRule="auto"/>
        <w:rPr>
          <w:rFonts w:ascii="Arial" w:hAnsi="Arial" w:cs="Arial"/>
        </w:rPr>
      </w:pPr>
      <w:bookmarkStart w:id="44" w:name="_Toc164859565"/>
      <w:r>
        <w:rPr>
          <w:rFonts w:ascii="Arial" w:hAnsi="Arial" w:cs="Arial"/>
        </w:rPr>
        <w:t xml:space="preserve">4.2 </w:t>
      </w:r>
      <w:r w:rsidR="00D13274" w:rsidRPr="00A15A8E">
        <w:rPr>
          <w:rFonts w:ascii="Arial" w:hAnsi="Arial" w:cs="Arial"/>
        </w:rPr>
        <w:t>Text Extraction</w:t>
      </w:r>
      <w:bookmarkEnd w:id="44"/>
    </w:p>
    <w:p w14:paraId="5DBC00CB" w14:textId="02BA34D9" w:rsidR="00730CA3" w:rsidRPr="00A15A8E" w:rsidRDefault="003450F9" w:rsidP="00AC17D9">
      <w:pPr>
        <w:spacing w:line="360" w:lineRule="auto"/>
        <w:rPr>
          <w:rFonts w:ascii="Arial" w:hAnsi="Arial" w:cs="Arial"/>
        </w:rPr>
      </w:pPr>
      <w:r w:rsidRPr="00A15A8E">
        <w:rPr>
          <w:rFonts w:ascii="Arial" w:hAnsi="Arial" w:cs="Arial"/>
        </w:rPr>
        <w:t xml:space="preserve">A key feature of the </w:t>
      </w:r>
      <w:r w:rsidR="005068A7" w:rsidRPr="00A15A8E">
        <w:rPr>
          <w:rFonts w:ascii="Arial" w:hAnsi="Arial" w:cs="Arial"/>
        </w:rPr>
        <w:t xml:space="preserve">receipt extraction </w:t>
      </w:r>
      <w:r w:rsidR="00FF06B8" w:rsidRPr="00A15A8E">
        <w:rPr>
          <w:rFonts w:ascii="Arial" w:hAnsi="Arial" w:cs="Arial"/>
        </w:rPr>
        <w:t xml:space="preserve">will be </w:t>
      </w:r>
      <w:r w:rsidR="003D6FB4" w:rsidRPr="00A15A8E">
        <w:rPr>
          <w:rFonts w:ascii="Arial" w:hAnsi="Arial" w:cs="Arial"/>
        </w:rPr>
        <w:t xml:space="preserve">the character recognition which will allow the </w:t>
      </w:r>
      <w:r w:rsidR="00001EE1" w:rsidRPr="00A15A8E">
        <w:rPr>
          <w:rFonts w:ascii="Arial" w:hAnsi="Arial" w:cs="Arial"/>
        </w:rPr>
        <w:t>digitalization</w:t>
      </w:r>
      <w:r w:rsidR="003D6FB4" w:rsidRPr="00A15A8E">
        <w:rPr>
          <w:rFonts w:ascii="Arial" w:hAnsi="Arial" w:cs="Arial"/>
        </w:rPr>
        <w:t xml:space="preserve"> of the data from the paper to </w:t>
      </w:r>
      <w:r w:rsidR="00001EE1" w:rsidRPr="00A15A8E">
        <w:rPr>
          <w:rFonts w:ascii="Arial" w:hAnsi="Arial" w:cs="Arial"/>
        </w:rPr>
        <w:t>the receipt management system</w:t>
      </w:r>
      <w:r w:rsidR="000928D7" w:rsidRPr="00A15A8E">
        <w:rPr>
          <w:rFonts w:ascii="Arial" w:hAnsi="Arial" w:cs="Arial"/>
        </w:rPr>
        <w:t>.</w:t>
      </w:r>
      <w:r w:rsidR="001A1752" w:rsidRPr="00A15A8E">
        <w:rPr>
          <w:rFonts w:ascii="Arial" w:hAnsi="Arial" w:cs="Arial"/>
        </w:rPr>
        <w:t xml:space="preserve"> As per the inside from the wor</w:t>
      </w:r>
      <w:r w:rsidR="00AF0632" w:rsidRPr="00A15A8E">
        <w:rPr>
          <w:rFonts w:ascii="Arial" w:hAnsi="Arial" w:cs="Arial"/>
        </w:rPr>
        <w:t xml:space="preserve">k from Odd and </w:t>
      </w:r>
      <w:r w:rsidR="00FC56F5" w:rsidRPr="00A15A8E">
        <w:rPr>
          <w:rFonts w:ascii="Arial" w:hAnsi="Arial" w:cs="Arial"/>
        </w:rPr>
        <w:t xml:space="preserve">Theologou </w:t>
      </w:r>
      <w:r w:rsidR="00FC56F5" w:rsidRPr="00A15A8E">
        <w:rPr>
          <w:rFonts w:ascii="Arial" w:hAnsi="Arial" w:cs="Arial"/>
        </w:rPr>
        <w:fldChar w:fldCharType="begin"/>
      </w:r>
      <w:r w:rsidR="00FC56F5" w:rsidRPr="00A15A8E">
        <w:rPr>
          <w:rFonts w:ascii="Arial" w:hAnsi="Arial" w:cs="Arial"/>
        </w:rP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rsidRPr="00A15A8E">
        <w:rPr>
          <w:rFonts w:ascii="Arial" w:hAnsi="Arial" w:cs="Arial"/>
        </w:rPr>
        <w:fldChar w:fldCharType="separate"/>
      </w:r>
      <w:r w:rsidR="00FC56F5" w:rsidRPr="00A15A8E">
        <w:rPr>
          <w:rFonts w:ascii="Arial" w:hAnsi="Arial" w:cs="Arial"/>
          <w:noProof/>
        </w:rPr>
        <w:t>(Odd and Theologou, 2018)</w:t>
      </w:r>
      <w:r w:rsidR="00FC56F5" w:rsidRPr="00A15A8E">
        <w:rPr>
          <w:rFonts w:ascii="Arial" w:hAnsi="Arial" w:cs="Arial"/>
        </w:rPr>
        <w:fldChar w:fldCharType="end"/>
      </w:r>
      <w:r w:rsidR="009F27BD" w:rsidRPr="00A15A8E">
        <w:rPr>
          <w:rFonts w:ascii="Arial" w:hAnsi="Arial" w:cs="Arial"/>
        </w:rPr>
        <w:t>(</w:t>
      </w:r>
      <w:r w:rsidR="00806536" w:rsidRPr="00A15A8E">
        <w:rPr>
          <w:rFonts w:ascii="Arial" w:hAnsi="Arial" w:cs="Arial"/>
          <w:i/>
          <w:iCs/>
          <w:u w:val="single"/>
        </w:rPr>
        <w:fldChar w:fldCharType="begin"/>
      </w:r>
      <w:r w:rsidR="00806536" w:rsidRPr="00A15A8E">
        <w:rPr>
          <w:rFonts w:ascii="Arial" w:hAnsi="Arial" w:cs="Arial"/>
          <w:i/>
          <w:iCs/>
          <w:u w:val="single"/>
        </w:rPr>
        <w:instrText xml:space="preserve"> REF _Ref163481909 \h  \* MERGEFORMAT </w:instrText>
      </w:r>
      <w:r w:rsidR="00806536" w:rsidRPr="00A15A8E">
        <w:rPr>
          <w:rFonts w:ascii="Arial" w:hAnsi="Arial" w:cs="Arial"/>
          <w:i/>
          <w:iCs/>
          <w:u w:val="single"/>
        </w:rPr>
      </w:r>
      <w:r w:rsidR="00806536" w:rsidRPr="00A15A8E">
        <w:rPr>
          <w:rFonts w:ascii="Arial" w:hAnsi="Arial" w:cs="Arial"/>
          <w:i/>
          <w:iCs/>
          <w:u w:val="single"/>
        </w:rPr>
        <w:fldChar w:fldCharType="separate"/>
      </w:r>
      <w:r w:rsidR="00806536" w:rsidRPr="00A15A8E">
        <w:rPr>
          <w:rFonts w:ascii="Arial" w:hAnsi="Arial" w:cs="Arial"/>
          <w:i/>
          <w:iCs/>
          <w:u w:val="single"/>
        </w:rPr>
        <w:t>Paper 1</w:t>
      </w:r>
      <w:r w:rsidR="00806536" w:rsidRPr="00A15A8E">
        <w:rPr>
          <w:rFonts w:ascii="Arial" w:hAnsi="Arial" w:cs="Arial"/>
          <w:i/>
          <w:iCs/>
          <w:u w:val="single"/>
        </w:rPr>
        <w:fldChar w:fldCharType="end"/>
      </w:r>
      <w:r w:rsidR="00806536" w:rsidRPr="00A15A8E">
        <w:rPr>
          <w:rFonts w:ascii="Arial" w:hAnsi="Arial" w:cs="Arial"/>
        </w:rPr>
        <w:t>),</w:t>
      </w:r>
      <w:r w:rsidR="00CB64BF" w:rsidRPr="00A15A8E">
        <w:rPr>
          <w:rFonts w:ascii="Arial" w:hAnsi="Arial" w:cs="Arial"/>
        </w:rPr>
        <w:t xml:space="preserve"> Benchekrou </w:t>
      </w:r>
      <w:r w:rsidR="00CB64BF" w:rsidRPr="00A15A8E">
        <w:rPr>
          <w:rFonts w:ascii="Arial" w:hAnsi="Arial" w:cs="Arial"/>
        </w:rPr>
        <w:fldChar w:fldCharType="begin"/>
      </w:r>
      <w:r w:rsidR="00CB64BF" w:rsidRPr="00A15A8E">
        <w:rPr>
          <w:rFonts w:ascii="Arial" w:hAnsi="Arial" w:cs="Arial"/>
        </w:rP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sidRPr="00A15A8E">
        <w:rPr>
          <w:rFonts w:ascii="Cambria Math" w:hAnsi="Cambria Math" w:cs="Cambria Math"/>
        </w:rPr>
        <w:instrText>ﬀ</w:instrText>
      </w:r>
      <w:r w:rsidR="00CB64BF"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rsidRPr="00A15A8E">
        <w:rPr>
          <w:rFonts w:ascii="Arial" w:hAnsi="Arial" w:cs="Arial"/>
        </w:rPr>
        <w:fldChar w:fldCharType="separate"/>
      </w:r>
      <w:r w:rsidR="00CB64BF" w:rsidRPr="00A15A8E">
        <w:rPr>
          <w:rFonts w:ascii="Arial" w:hAnsi="Arial" w:cs="Arial"/>
          <w:noProof/>
        </w:rPr>
        <w:t>(Benchekroun, 2022)</w:t>
      </w:r>
      <w:r w:rsidR="00CB64BF" w:rsidRPr="00A15A8E">
        <w:rPr>
          <w:rFonts w:ascii="Arial" w:hAnsi="Arial" w:cs="Arial"/>
        </w:rPr>
        <w:fldChar w:fldCharType="end"/>
      </w:r>
      <w:r w:rsidR="0056505A" w:rsidRPr="00A15A8E">
        <w:rPr>
          <w:rFonts w:ascii="Arial" w:hAnsi="Arial" w:cs="Arial"/>
        </w:rPr>
        <w:t>(</w:t>
      </w:r>
      <w:r w:rsidR="0056505A" w:rsidRPr="00A15A8E">
        <w:rPr>
          <w:rFonts w:ascii="Arial" w:hAnsi="Arial" w:cs="Arial"/>
          <w:i/>
          <w:iCs/>
          <w:u w:val="single"/>
        </w:rPr>
        <w:fldChar w:fldCharType="begin"/>
      </w:r>
      <w:r w:rsidR="0056505A" w:rsidRPr="00A15A8E">
        <w:rPr>
          <w:rFonts w:ascii="Arial" w:hAnsi="Arial" w:cs="Arial"/>
          <w:i/>
          <w:iCs/>
          <w:u w:val="single"/>
        </w:rPr>
        <w:instrText xml:space="preserve"> REF _Ref163481989 \h  \* MERGEFORMAT </w:instrText>
      </w:r>
      <w:r w:rsidR="0056505A" w:rsidRPr="00A15A8E">
        <w:rPr>
          <w:rFonts w:ascii="Arial" w:hAnsi="Arial" w:cs="Arial"/>
          <w:i/>
          <w:iCs/>
          <w:u w:val="single"/>
        </w:rPr>
      </w:r>
      <w:r w:rsidR="0056505A" w:rsidRPr="00A15A8E">
        <w:rPr>
          <w:rFonts w:ascii="Arial" w:hAnsi="Arial" w:cs="Arial"/>
          <w:i/>
          <w:iCs/>
          <w:u w:val="single"/>
        </w:rPr>
        <w:fldChar w:fldCharType="separate"/>
      </w:r>
      <w:r w:rsidR="0056505A" w:rsidRPr="00A15A8E">
        <w:rPr>
          <w:rFonts w:ascii="Arial" w:hAnsi="Arial" w:cs="Arial"/>
          <w:i/>
          <w:iCs/>
          <w:u w:val="single"/>
        </w:rPr>
        <w:t>Paper 3</w:t>
      </w:r>
      <w:r w:rsidR="0056505A" w:rsidRPr="00A15A8E">
        <w:rPr>
          <w:rFonts w:ascii="Arial" w:hAnsi="Arial" w:cs="Arial"/>
          <w:i/>
          <w:iCs/>
          <w:u w:val="single"/>
        </w:rPr>
        <w:fldChar w:fldCharType="end"/>
      </w:r>
      <w:r w:rsidR="0056505A" w:rsidRPr="00A15A8E">
        <w:rPr>
          <w:rFonts w:ascii="Arial" w:hAnsi="Arial" w:cs="Arial"/>
        </w:rPr>
        <w:t xml:space="preserve">) and </w:t>
      </w:r>
      <w:r w:rsidR="00AF51A2" w:rsidRPr="00A15A8E">
        <w:rPr>
          <w:rFonts w:ascii="Arial" w:hAnsi="Arial" w:cs="Arial"/>
        </w:rPr>
        <w:t xml:space="preserve">Darsha </w:t>
      </w:r>
      <w:r w:rsidR="00AF51A2" w:rsidRPr="00A15A8E">
        <w:rPr>
          <w:rFonts w:ascii="Arial" w:hAnsi="Arial" w:cs="Arial"/>
        </w:rPr>
        <w:fldChar w:fldCharType="begin"/>
      </w:r>
      <w:r w:rsidR="00B63B17" w:rsidRPr="00A15A8E">
        <w:rPr>
          <w:rFonts w:ascii="Arial" w:hAnsi="Arial" w:cs="Arial"/>
        </w:rP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rsidRPr="00A15A8E">
        <w:rPr>
          <w:rFonts w:ascii="Arial" w:hAnsi="Arial" w:cs="Arial"/>
        </w:rPr>
        <w:fldChar w:fldCharType="separate"/>
      </w:r>
      <w:r w:rsidR="00B63B17" w:rsidRPr="00A15A8E">
        <w:rPr>
          <w:rFonts w:ascii="Arial" w:hAnsi="Arial" w:cs="Arial"/>
          <w:noProof/>
        </w:rPr>
        <w:t>(Darsha, 2023)</w:t>
      </w:r>
      <w:r w:rsidR="00AF51A2" w:rsidRPr="00A15A8E">
        <w:rPr>
          <w:rFonts w:ascii="Arial" w:hAnsi="Arial" w:cs="Arial"/>
        </w:rPr>
        <w:fldChar w:fldCharType="end"/>
      </w:r>
      <w:r w:rsidR="00B63B17" w:rsidRPr="00A15A8E">
        <w:rPr>
          <w:rFonts w:ascii="Arial" w:hAnsi="Arial" w:cs="Arial"/>
        </w:rPr>
        <w:t>(</w:t>
      </w:r>
      <w:r w:rsidR="00B63B17" w:rsidRPr="00A15A8E">
        <w:rPr>
          <w:rFonts w:ascii="Arial" w:hAnsi="Arial" w:cs="Arial"/>
          <w:i/>
          <w:iCs/>
          <w:u w:val="single"/>
        </w:rPr>
        <w:fldChar w:fldCharType="begin"/>
      </w:r>
      <w:r w:rsidR="00B63B17" w:rsidRPr="00A15A8E">
        <w:rPr>
          <w:rFonts w:ascii="Arial" w:hAnsi="Arial" w:cs="Arial"/>
          <w:i/>
          <w:iCs/>
          <w:u w:val="single"/>
        </w:rPr>
        <w:instrText xml:space="preserve"> REF _Ref163482115 \h  \* MERGEFORMAT </w:instrText>
      </w:r>
      <w:r w:rsidR="00B63B17" w:rsidRPr="00A15A8E">
        <w:rPr>
          <w:rFonts w:ascii="Arial" w:hAnsi="Arial" w:cs="Arial"/>
          <w:i/>
          <w:iCs/>
          <w:u w:val="single"/>
        </w:rPr>
      </w:r>
      <w:r w:rsidR="00B63B17" w:rsidRPr="00A15A8E">
        <w:rPr>
          <w:rFonts w:ascii="Arial" w:hAnsi="Arial" w:cs="Arial"/>
          <w:i/>
          <w:iCs/>
          <w:u w:val="single"/>
        </w:rPr>
        <w:fldChar w:fldCharType="separate"/>
      </w:r>
      <w:r w:rsidR="00B63B17" w:rsidRPr="00A15A8E">
        <w:rPr>
          <w:rFonts w:ascii="Arial" w:hAnsi="Arial" w:cs="Arial"/>
          <w:i/>
          <w:iCs/>
          <w:u w:val="single"/>
        </w:rPr>
        <w:t>Paper 2</w:t>
      </w:r>
      <w:r w:rsidR="00B63B17" w:rsidRPr="00A15A8E">
        <w:rPr>
          <w:rFonts w:ascii="Arial" w:hAnsi="Arial" w:cs="Arial"/>
          <w:i/>
          <w:iCs/>
          <w:u w:val="single"/>
        </w:rPr>
        <w:fldChar w:fldCharType="end"/>
      </w:r>
      <w:r w:rsidR="00B63B17" w:rsidRPr="00A15A8E">
        <w:rPr>
          <w:rFonts w:ascii="Arial" w:hAnsi="Arial" w:cs="Arial"/>
        </w:rPr>
        <w:t>)</w:t>
      </w:r>
      <w:r w:rsidR="009B1862" w:rsidRPr="00A15A8E">
        <w:rPr>
          <w:rFonts w:ascii="Arial" w:hAnsi="Arial" w:cs="Arial"/>
        </w:rPr>
        <w:t xml:space="preserve"> showing </w:t>
      </w:r>
      <w:r w:rsidR="008B0D8F" w:rsidRPr="00A15A8E">
        <w:rPr>
          <w:rFonts w:ascii="Arial" w:hAnsi="Arial" w:cs="Arial"/>
        </w:rPr>
        <w:t xml:space="preserve">Optical Character </w:t>
      </w:r>
      <w:r w:rsidR="004627FC" w:rsidRPr="00A15A8E">
        <w:rPr>
          <w:rFonts w:ascii="Arial" w:hAnsi="Arial" w:cs="Arial"/>
        </w:rPr>
        <w:t>Recognition (OCR</w:t>
      </w:r>
      <w:r w:rsidR="00FC35CC" w:rsidRPr="00A15A8E">
        <w:rPr>
          <w:rFonts w:ascii="Arial" w:hAnsi="Arial" w:cs="Arial"/>
        </w:rPr>
        <w:t xml:space="preserve">) </w:t>
      </w:r>
      <w:r w:rsidR="004627FC" w:rsidRPr="00A15A8E">
        <w:rPr>
          <w:rFonts w:ascii="Arial" w:hAnsi="Arial" w:cs="Arial"/>
        </w:rPr>
        <w:t xml:space="preserve">technologies, </w:t>
      </w:r>
      <w:r w:rsidR="00FC35CC" w:rsidRPr="00A15A8E">
        <w:rPr>
          <w:rFonts w:ascii="Arial" w:hAnsi="Arial" w:cs="Arial"/>
        </w:rPr>
        <w:t xml:space="preserve">such has </w:t>
      </w:r>
      <w:r w:rsidR="0064774E" w:rsidRPr="00A15A8E">
        <w:rPr>
          <w:rFonts w:ascii="Arial" w:hAnsi="Arial" w:cs="Arial"/>
        </w:rPr>
        <w:t xml:space="preserve">Tesseract OCR and Google Cloud Vision API, along with </w:t>
      </w:r>
      <w:r w:rsidR="00A53643" w:rsidRPr="00A15A8E">
        <w:rPr>
          <w:rFonts w:ascii="Arial" w:hAnsi="Arial" w:cs="Arial"/>
        </w:rPr>
        <w:t>advanced machine learning models</w:t>
      </w:r>
      <w:r w:rsidR="009375AF" w:rsidRPr="00A15A8E">
        <w:rPr>
          <w:rFonts w:ascii="Arial" w:hAnsi="Arial" w:cs="Arial"/>
        </w:rPr>
        <w:t>.</w:t>
      </w:r>
      <w:r w:rsidR="00250759" w:rsidRPr="00A15A8E">
        <w:rPr>
          <w:rFonts w:ascii="Arial" w:hAnsi="Arial" w:cs="Arial"/>
        </w:rPr>
        <w:t xml:space="preserve"> </w:t>
      </w:r>
      <w:r w:rsidR="009375AF" w:rsidRPr="00A15A8E">
        <w:rPr>
          <w:rFonts w:ascii="Arial" w:hAnsi="Arial" w:cs="Arial"/>
        </w:rPr>
        <w:t>P</w:t>
      </w:r>
      <w:r w:rsidR="00250759" w:rsidRPr="00A15A8E">
        <w:rPr>
          <w:rFonts w:ascii="Arial" w:hAnsi="Arial" w:cs="Arial"/>
        </w:rPr>
        <w:t xml:space="preserve">resented in all three </w:t>
      </w:r>
      <w:r w:rsidR="005B5384" w:rsidRPr="00A15A8E">
        <w:rPr>
          <w:rFonts w:ascii="Arial" w:hAnsi="Arial" w:cs="Arial"/>
        </w:rPr>
        <w:t>research papers, it</w:t>
      </w:r>
      <w:r w:rsidR="00703B30" w:rsidRPr="00A15A8E">
        <w:rPr>
          <w:rFonts w:ascii="Arial" w:hAnsi="Arial" w:cs="Arial"/>
        </w:rPr>
        <w:t xml:space="preserve"> shows the importance of the text extraction as a vital feature as it impacts the precision of the global system.</w:t>
      </w:r>
    </w:p>
    <w:p w14:paraId="63384B49" w14:textId="77777777" w:rsidR="004C7DE3" w:rsidRPr="00A15A8E" w:rsidRDefault="004C7DE3" w:rsidP="00AC17D9">
      <w:pPr>
        <w:spacing w:line="360" w:lineRule="auto"/>
        <w:rPr>
          <w:rFonts w:ascii="Arial" w:hAnsi="Arial" w:cs="Arial"/>
        </w:rPr>
      </w:pPr>
    </w:p>
    <w:p w14:paraId="69A8596C" w14:textId="21E514AD" w:rsidR="004C7DE3" w:rsidRPr="00A15A8E" w:rsidRDefault="00910357" w:rsidP="00AC17D9">
      <w:pPr>
        <w:pStyle w:val="Heading2"/>
        <w:spacing w:line="360" w:lineRule="auto"/>
        <w:rPr>
          <w:rFonts w:ascii="Arial" w:hAnsi="Arial" w:cs="Arial"/>
        </w:rPr>
      </w:pPr>
      <w:bookmarkStart w:id="45" w:name="_Toc164859566"/>
      <w:r>
        <w:rPr>
          <w:rFonts w:ascii="Arial" w:hAnsi="Arial" w:cs="Arial"/>
        </w:rPr>
        <w:t xml:space="preserve">4.3 </w:t>
      </w:r>
      <w:r w:rsidR="004C7DE3" w:rsidRPr="00A15A8E">
        <w:rPr>
          <w:rFonts w:ascii="Arial" w:hAnsi="Arial" w:cs="Arial"/>
        </w:rPr>
        <w:t xml:space="preserve">Format and Classify </w:t>
      </w:r>
      <w:r w:rsidR="00D918EA" w:rsidRPr="00A15A8E">
        <w:rPr>
          <w:rFonts w:ascii="Arial" w:hAnsi="Arial" w:cs="Arial"/>
        </w:rPr>
        <w:t>text extraction.</w:t>
      </w:r>
      <w:bookmarkEnd w:id="45"/>
    </w:p>
    <w:p w14:paraId="62E02BF6" w14:textId="7450B182" w:rsidR="0040406E" w:rsidRPr="00A15A8E" w:rsidRDefault="00A3393E" w:rsidP="00AC17D9">
      <w:pPr>
        <w:spacing w:line="360" w:lineRule="auto"/>
        <w:rPr>
          <w:rFonts w:ascii="Arial" w:hAnsi="Arial" w:cs="Arial"/>
        </w:rPr>
      </w:pPr>
      <w:r w:rsidRPr="00A15A8E">
        <w:rPr>
          <w:rFonts w:ascii="Arial" w:hAnsi="Arial" w:cs="Arial"/>
        </w:rPr>
        <w:t>After extrac</w:t>
      </w:r>
      <w:r w:rsidR="008344FF" w:rsidRPr="00A15A8E">
        <w:rPr>
          <w:rFonts w:ascii="Arial" w:hAnsi="Arial" w:cs="Arial"/>
        </w:rPr>
        <w:t xml:space="preserve">ting the raw data from the receipt, a formatting </w:t>
      </w:r>
      <w:r w:rsidR="006C75F5" w:rsidRPr="00A15A8E">
        <w:rPr>
          <w:rFonts w:ascii="Arial" w:hAnsi="Arial" w:cs="Arial"/>
        </w:rPr>
        <w:t xml:space="preserve">and classification showed in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08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1 - Utilize OCR text to extract receipt data and classify receipts with common Machine Learning algorithms</w:t>
      </w:r>
      <w:r w:rsidR="00D43BFF" w:rsidRPr="00A15A8E">
        <w:rPr>
          <w:rFonts w:ascii="Arial" w:hAnsi="Arial" w:cs="Arial"/>
          <w:i/>
          <w:iCs/>
          <w:u w:val="single"/>
        </w:rPr>
        <w:fldChar w:fldCharType="end"/>
      </w:r>
      <w:r w:rsidR="00D43BFF" w:rsidRPr="00A15A8E">
        <w:rPr>
          <w:rFonts w:ascii="Arial" w:hAnsi="Arial" w:cs="Arial"/>
        </w:rPr>
        <w:t xml:space="preserve"> and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26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 xml:space="preserve">Paper 2 - Information Extraction from </w:t>
      </w:r>
      <w:r w:rsidR="00D43BFF" w:rsidRPr="00A15A8E">
        <w:rPr>
          <w:rFonts w:ascii="Arial" w:hAnsi="Arial" w:cs="Arial"/>
          <w:i/>
          <w:iCs/>
          <w:u w:val="single"/>
        </w:rPr>
        <w:lastRenderedPageBreak/>
        <w:t>Scanned Invoices using Machine Learning, OCR, and Spatial Feature Mapping Techniques</w:t>
      </w:r>
      <w:r w:rsidR="00D43BFF" w:rsidRPr="00A15A8E">
        <w:rPr>
          <w:rFonts w:ascii="Arial" w:hAnsi="Arial" w:cs="Arial"/>
          <w:i/>
          <w:iCs/>
          <w:u w:val="single"/>
        </w:rPr>
        <w:fldChar w:fldCharType="end"/>
      </w:r>
      <w:r w:rsidR="00D43BFF" w:rsidRPr="00A15A8E">
        <w:rPr>
          <w:rFonts w:ascii="Arial" w:hAnsi="Arial" w:cs="Arial"/>
          <w:i/>
          <w:iCs/>
          <w:u w:val="single"/>
        </w:rPr>
        <w:t xml:space="preserve"> </w:t>
      </w:r>
      <w:r w:rsidR="00D073C6" w:rsidRPr="00A15A8E">
        <w:rPr>
          <w:rFonts w:ascii="Arial" w:hAnsi="Arial" w:cs="Arial"/>
        </w:rPr>
        <w:t xml:space="preserve">underscore the effectiveness of the machine learning algorithm for text classification </w:t>
      </w:r>
      <w:r w:rsidR="00522E89" w:rsidRPr="00A15A8E">
        <w:rPr>
          <w:rFonts w:ascii="Arial" w:hAnsi="Arial" w:cs="Arial"/>
        </w:rPr>
        <w:t xml:space="preserve"> usin</w:t>
      </w:r>
      <w:r w:rsidR="00172882" w:rsidRPr="00A15A8E">
        <w:rPr>
          <w:rFonts w:ascii="Arial" w:hAnsi="Arial" w:cs="Arial"/>
        </w:rPr>
        <w:t>g models such has LinearSVC and MLPClassifier.</w:t>
      </w:r>
      <w:r w:rsidR="00711D74" w:rsidRPr="00A15A8E">
        <w:rPr>
          <w:rFonts w:ascii="Arial" w:hAnsi="Arial" w:cs="Arial"/>
        </w:rPr>
        <w:t xml:space="preserve"> This approach </w:t>
      </w:r>
      <w:r w:rsidR="00EB6B17" w:rsidRPr="00A15A8E">
        <w:rPr>
          <w:rFonts w:ascii="Arial" w:hAnsi="Arial" w:cs="Arial"/>
        </w:rPr>
        <w:t>facilitates</w:t>
      </w:r>
      <w:r w:rsidR="00AE4041" w:rsidRPr="00A15A8E">
        <w:rPr>
          <w:rFonts w:ascii="Arial" w:hAnsi="Arial" w:cs="Arial"/>
        </w:rPr>
        <w:t xml:space="preserve"> the classification of the receipt and the </w:t>
      </w:r>
      <w:r w:rsidR="00EB6B17" w:rsidRPr="00A15A8E">
        <w:rPr>
          <w:rFonts w:ascii="Arial" w:hAnsi="Arial" w:cs="Arial"/>
        </w:rPr>
        <w:t>formatting</w:t>
      </w:r>
      <w:r w:rsidR="005F3ED5" w:rsidRPr="00A15A8E">
        <w:rPr>
          <w:rFonts w:ascii="Arial" w:hAnsi="Arial" w:cs="Arial"/>
        </w:rPr>
        <w:t xml:space="preserve"> of the output to </w:t>
      </w:r>
      <w:r w:rsidR="6C2C34DC" w:rsidRPr="00A15A8E">
        <w:rPr>
          <w:rFonts w:ascii="Arial" w:hAnsi="Arial" w:cs="Arial"/>
        </w:rPr>
        <w:t>enable</w:t>
      </w:r>
      <w:r w:rsidR="005F3ED5" w:rsidRPr="00A15A8E">
        <w:rPr>
          <w:rFonts w:ascii="Arial" w:hAnsi="Arial" w:cs="Arial"/>
        </w:rPr>
        <w:t xml:space="preserve"> the </w:t>
      </w:r>
      <w:r w:rsidR="00EB6B17" w:rsidRPr="00A15A8E">
        <w:rPr>
          <w:rFonts w:ascii="Arial" w:hAnsi="Arial" w:cs="Arial"/>
        </w:rPr>
        <w:t>uniformities</w:t>
      </w:r>
      <w:r w:rsidR="005F3ED5" w:rsidRPr="00A15A8E">
        <w:rPr>
          <w:rFonts w:ascii="Arial" w:hAnsi="Arial" w:cs="Arial"/>
        </w:rPr>
        <w:t xml:space="preserve"> of the data structure for a possible database storage and </w:t>
      </w:r>
      <w:r w:rsidR="00EB6B17" w:rsidRPr="00A15A8E">
        <w:rPr>
          <w:rFonts w:ascii="Arial" w:hAnsi="Arial" w:cs="Arial"/>
        </w:rPr>
        <w:t>analytics.</w:t>
      </w:r>
    </w:p>
    <w:p w14:paraId="18EE88CD" w14:textId="456B6DC2" w:rsidR="0040406E" w:rsidRPr="00A15A8E" w:rsidRDefault="00910357" w:rsidP="00AC17D9">
      <w:pPr>
        <w:pStyle w:val="Heading2"/>
        <w:spacing w:line="360" w:lineRule="auto"/>
        <w:rPr>
          <w:rFonts w:ascii="Arial" w:hAnsi="Arial" w:cs="Arial"/>
        </w:rPr>
      </w:pPr>
      <w:bookmarkStart w:id="46" w:name="_Toc164859567"/>
      <w:r>
        <w:rPr>
          <w:rFonts w:ascii="Arial" w:hAnsi="Arial" w:cs="Arial"/>
        </w:rPr>
        <w:t xml:space="preserve">4.5 </w:t>
      </w:r>
      <w:r w:rsidR="006B36AB" w:rsidRPr="00A15A8E">
        <w:rPr>
          <w:rFonts w:ascii="Arial" w:hAnsi="Arial" w:cs="Arial"/>
        </w:rPr>
        <w:t>User Interface</w:t>
      </w:r>
      <w:bookmarkEnd w:id="46"/>
    </w:p>
    <w:p w14:paraId="238F9068" w14:textId="5DF19431" w:rsidR="006D7D7A" w:rsidRPr="00A15A8E" w:rsidRDefault="00564507" w:rsidP="00AC17D9">
      <w:pPr>
        <w:spacing w:line="360" w:lineRule="auto"/>
        <w:rPr>
          <w:rFonts w:ascii="Arial" w:hAnsi="Arial" w:cs="Arial"/>
        </w:rPr>
      </w:pPr>
      <w:r w:rsidRPr="00A15A8E">
        <w:rPr>
          <w:rFonts w:ascii="Arial" w:hAnsi="Arial" w:cs="Arial"/>
        </w:rPr>
        <w:t>Even though t</w:t>
      </w:r>
      <w:r w:rsidR="00041D19" w:rsidRPr="00A15A8E">
        <w:rPr>
          <w:rFonts w:ascii="Arial" w:hAnsi="Arial" w:cs="Arial"/>
        </w:rPr>
        <w:t xml:space="preserve">he </w:t>
      </w:r>
      <w:r w:rsidR="00095CD4" w:rsidRPr="00A15A8E">
        <w:rPr>
          <w:rFonts w:ascii="Arial" w:hAnsi="Arial" w:cs="Arial"/>
        </w:rPr>
        <w:t xml:space="preserve">papers </w:t>
      </w:r>
      <w:r w:rsidRPr="00A15A8E">
        <w:rPr>
          <w:rFonts w:ascii="Arial" w:hAnsi="Arial" w:cs="Arial"/>
        </w:rPr>
        <w:t>criticize</w:t>
      </w:r>
      <w:r w:rsidR="00095CD4" w:rsidRPr="00A15A8E">
        <w:rPr>
          <w:rFonts w:ascii="Arial" w:hAnsi="Arial" w:cs="Arial"/>
        </w:rPr>
        <w:t xml:space="preserve"> the receipt extraction, it showcases </w:t>
      </w:r>
      <w:r w:rsidRPr="00A15A8E">
        <w:rPr>
          <w:rFonts w:ascii="Arial" w:hAnsi="Arial" w:cs="Arial"/>
        </w:rPr>
        <w:t xml:space="preserve">multiple technologies for the processing, but none of them </w:t>
      </w:r>
      <w:r w:rsidR="005B0C36" w:rsidRPr="00A15A8E">
        <w:rPr>
          <w:rFonts w:ascii="Arial" w:hAnsi="Arial" w:cs="Arial"/>
        </w:rPr>
        <w:t>provide user-interface for common users to employ these technologies</w:t>
      </w:r>
      <w:r w:rsidR="00781078" w:rsidRPr="00A15A8E">
        <w:rPr>
          <w:rFonts w:ascii="Arial" w:hAnsi="Arial" w:cs="Arial"/>
        </w:rPr>
        <w:t xml:space="preserve">, which without this will </w:t>
      </w:r>
      <w:r w:rsidR="001C5858" w:rsidRPr="00A15A8E">
        <w:rPr>
          <w:rFonts w:ascii="Arial" w:hAnsi="Arial" w:cs="Arial"/>
        </w:rPr>
        <w:t>restrict</w:t>
      </w:r>
      <w:r w:rsidR="00781078" w:rsidRPr="00A15A8E">
        <w:rPr>
          <w:rFonts w:ascii="Arial" w:hAnsi="Arial" w:cs="Arial"/>
        </w:rPr>
        <w:t xml:space="preserve"> the usage of the software </w:t>
      </w:r>
      <w:r w:rsidR="001C5858" w:rsidRPr="00A15A8E">
        <w:rPr>
          <w:rFonts w:ascii="Arial" w:hAnsi="Arial" w:cs="Arial"/>
        </w:rPr>
        <w:t>to specialized set of users.</w:t>
      </w:r>
      <w:r w:rsidR="0083204A" w:rsidRPr="00A15A8E">
        <w:rPr>
          <w:rFonts w:ascii="Arial" w:hAnsi="Arial" w:cs="Arial"/>
        </w:rPr>
        <w:t xml:space="preserve"> Therefore, a User Interface (UI)</w:t>
      </w:r>
      <w:r w:rsidR="00206F61" w:rsidRPr="00A15A8E">
        <w:rPr>
          <w:rFonts w:ascii="Arial" w:hAnsi="Arial" w:cs="Arial"/>
        </w:rPr>
        <w:t xml:space="preserve"> is required to increase the spectrum of possible users.</w:t>
      </w:r>
      <w:r w:rsidR="009F367D" w:rsidRPr="00A15A8E">
        <w:rPr>
          <w:rFonts w:ascii="Arial" w:hAnsi="Arial" w:cs="Arial"/>
        </w:rPr>
        <w:t xml:space="preserve"> As showed in </w:t>
      </w:r>
      <w:r w:rsidR="00CC1881" w:rsidRPr="00A15A8E">
        <w:rPr>
          <w:rFonts w:ascii="Arial" w:hAnsi="Arial" w:cs="Arial"/>
          <w:i/>
          <w:iCs/>
          <w:u w:val="single"/>
        </w:rPr>
        <w:fldChar w:fldCharType="begin"/>
      </w:r>
      <w:r w:rsidR="00CC1881" w:rsidRPr="00A15A8E">
        <w:rPr>
          <w:rFonts w:ascii="Arial" w:hAnsi="Arial" w:cs="Arial"/>
          <w:i/>
          <w:iCs/>
          <w:u w:val="single"/>
        </w:rPr>
        <w:instrText xml:space="preserve"> REF _Ref163485672 \h  \* MERGEFORMAT </w:instrText>
      </w:r>
      <w:r w:rsidR="00CC1881" w:rsidRPr="00A15A8E">
        <w:rPr>
          <w:rFonts w:ascii="Arial" w:hAnsi="Arial" w:cs="Arial"/>
          <w:i/>
          <w:iCs/>
          <w:u w:val="single"/>
        </w:rPr>
      </w:r>
      <w:r w:rsidR="00CC1881" w:rsidRPr="00A15A8E">
        <w:rPr>
          <w:rFonts w:ascii="Arial" w:hAnsi="Arial" w:cs="Arial"/>
          <w:i/>
          <w:iCs/>
          <w:u w:val="single"/>
        </w:rPr>
        <w:fldChar w:fldCharType="separate"/>
      </w:r>
      <w:r w:rsidR="00CC1881" w:rsidRPr="00A15A8E">
        <w:rPr>
          <w:rFonts w:ascii="Arial" w:hAnsi="Arial" w:cs="Arial"/>
          <w:i/>
          <w:iCs/>
          <w:u w:val="single"/>
        </w:rPr>
        <w:t>Paper 4 - React Native vs Flutter, cross-platform mobile application frameworks</w:t>
      </w:r>
      <w:r w:rsidR="00CC1881" w:rsidRPr="00A15A8E">
        <w:rPr>
          <w:rFonts w:ascii="Arial" w:hAnsi="Arial" w:cs="Arial"/>
          <w:i/>
          <w:iCs/>
          <w:u w:val="single"/>
        </w:rPr>
        <w:fldChar w:fldCharType="end"/>
      </w:r>
      <w:r w:rsidR="00CC1881" w:rsidRPr="00A15A8E">
        <w:rPr>
          <w:rFonts w:ascii="Arial" w:hAnsi="Arial" w:cs="Arial"/>
          <w:i/>
          <w:iCs/>
          <w:u w:val="single"/>
        </w:rPr>
        <w:t xml:space="preserve"> ,</w:t>
      </w:r>
      <w:r w:rsidR="00CC1881" w:rsidRPr="00A15A8E">
        <w:rPr>
          <w:rFonts w:ascii="Arial" w:hAnsi="Arial" w:cs="Arial"/>
        </w:rPr>
        <w:t xml:space="preserve"> </w:t>
      </w:r>
      <w:r w:rsidR="002F05FF" w:rsidRPr="00A15A8E">
        <w:rPr>
          <w:rFonts w:ascii="Arial" w:hAnsi="Arial" w:cs="Arial"/>
        </w:rPr>
        <w:t xml:space="preserve">comparing Flutter and React Native </w:t>
      </w:r>
      <w:r w:rsidR="00DA470E" w:rsidRPr="00A15A8E">
        <w:rPr>
          <w:rFonts w:ascii="Arial" w:hAnsi="Arial" w:cs="Arial"/>
        </w:rPr>
        <w:t xml:space="preserve">mobile developing framework </w:t>
      </w:r>
      <w:r w:rsidRPr="00A15A8E">
        <w:rPr>
          <w:rFonts w:ascii="Arial" w:hAnsi="Arial" w:cs="Arial"/>
        </w:rPr>
        <w:fldChar w:fldCharType="begin"/>
      </w:r>
      <w:r w:rsidRPr="00A15A8E">
        <w:rPr>
          <w:rFonts w:ascii="Arial" w:hAnsi="Arial" w:cs="Arial"/>
        </w:rP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Pr="00A15A8E">
        <w:rPr>
          <w:rFonts w:ascii="Arial" w:hAnsi="Arial" w:cs="Arial"/>
        </w:rPr>
        <w:fldChar w:fldCharType="separate"/>
      </w:r>
      <w:r w:rsidR="7504C9CD" w:rsidRPr="00A15A8E">
        <w:rPr>
          <w:rFonts w:ascii="Arial" w:hAnsi="Arial" w:cs="Arial"/>
          <w:noProof/>
        </w:rPr>
        <w:t>(Wu, 2018)</w:t>
      </w:r>
      <w:r w:rsidRPr="00A15A8E">
        <w:rPr>
          <w:rFonts w:ascii="Arial" w:hAnsi="Arial" w:cs="Arial"/>
        </w:rPr>
        <w:fldChar w:fldCharType="end"/>
      </w:r>
      <w:r w:rsidR="00DA470E" w:rsidRPr="00A15A8E">
        <w:rPr>
          <w:rFonts w:ascii="Arial" w:hAnsi="Arial" w:cs="Arial"/>
        </w:rPr>
        <w:t>.</w:t>
      </w:r>
      <w:r w:rsidR="00E10445" w:rsidRPr="00A15A8E">
        <w:rPr>
          <w:rFonts w:ascii="Arial" w:hAnsi="Arial" w:cs="Arial"/>
        </w:rPr>
        <w:t xml:space="preserve"> </w:t>
      </w:r>
      <w:r w:rsidR="00C24FB7" w:rsidRPr="00A15A8E">
        <w:rPr>
          <w:rFonts w:ascii="Arial" w:hAnsi="Arial" w:cs="Arial"/>
        </w:rPr>
        <w:t>These frameworks</w:t>
      </w:r>
      <w:r w:rsidR="00E10445" w:rsidRPr="00A15A8E">
        <w:rPr>
          <w:rFonts w:ascii="Arial" w:hAnsi="Arial" w:cs="Arial"/>
        </w:rPr>
        <w:t xml:space="preserve"> </w:t>
      </w:r>
      <w:r w:rsidR="00DD2494" w:rsidRPr="00A15A8E">
        <w:rPr>
          <w:rFonts w:ascii="Arial" w:hAnsi="Arial" w:cs="Arial"/>
        </w:rPr>
        <w:t xml:space="preserve">demonstrated the portability of the UI development through multiple </w:t>
      </w:r>
      <w:r w:rsidR="00B80EEB" w:rsidRPr="00A15A8E">
        <w:rPr>
          <w:rFonts w:ascii="Arial" w:hAnsi="Arial" w:cs="Arial"/>
        </w:rPr>
        <w:t xml:space="preserve">devise </w:t>
      </w:r>
      <w:r w:rsidR="00C24FB7" w:rsidRPr="00A15A8E">
        <w:rPr>
          <w:rFonts w:ascii="Arial" w:hAnsi="Arial" w:cs="Arial"/>
        </w:rPr>
        <w:t>common use of the system.</w:t>
      </w:r>
    </w:p>
    <w:p w14:paraId="7E5BA056" w14:textId="53E8A038" w:rsidR="00B9097B" w:rsidRPr="00A15A8E" w:rsidRDefault="00910357" w:rsidP="00AC17D9">
      <w:pPr>
        <w:pStyle w:val="Heading1"/>
        <w:spacing w:line="360" w:lineRule="auto"/>
        <w:rPr>
          <w:rFonts w:ascii="Arial" w:hAnsi="Arial" w:cs="Arial"/>
        </w:rPr>
      </w:pPr>
      <w:bookmarkStart w:id="47" w:name="_Toc164859568"/>
      <w:r>
        <w:rPr>
          <w:rFonts w:ascii="Arial" w:hAnsi="Arial" w:cs="Arial"/>
        </w:rPr>
        <w:t xml:space="preserve">5 </w:t>
      </w:r>
      <w:r w:rsidR="00517783" w:rsidRPr="00A15A8E">
        <w:rPr>
          <w:rFonts w:ascii="Arial" w:hAnsi="Arial" w:cs="Arial"/>
        </w:rPr>
        <w:t>Design</w:t>
      </w:r>
      <w:bookmarkEnd w:id="47"/>
    </w:p>
    <w:p w14:paraId="0C10234E" w14:textId="2A53C299" w:rsidR="00BC30BE" w:rsidRDefault="00956110" w:rsidP="00AC17D9">
      <w:pPr>
        <w:spacing w:line="360" w:lineRule="auto"/>
        <w:rPr>
          <w:rFonts w:ascii="Arial" w:hAnsi="Arial" w:cs="Arial"/>
        </w:rPr>
      </w:pPr>
      <w:r w:rsidRPr="00A15A8E">
        <w:rPr>
          <w:rFonts w:ascii="Arial" w:hAnsi="Arial" w:cs="Arial"/>
        </w:rPr>
        <w:t xml:space="preserve">After </w:t>
      </w:r>
      <w:r w:rsidR="00567A42" w:rsidRPr="00A15A8E">
        <w:rPr>
          <w:rFonts w:ascii="Arial" w:hAnsi="Arial" w:cs="Arial"/>
        </w:rPr>
        <w:t>d</w:t>
      </w:r>
      <w:r w:rsidR="00C97126" w:rsidRPr="00A15A8E">
        <w:rPr>
          <w:rFonts w:ascii="Arial" w:hAnsi="Arial" w:cs="Arial"/>
        </w:rPr>
        <w:t xml:space="preserve">iscussing the existing work </w:t>
      </w:r>
      <w:r w:rsidR="00567A42" w:rsidRPr="00A15A8E">
        <w:rPr>
          <w:rFonts w:ascii="Arial" w:hAnsi="Arial" w:cs="Arial"/>
        </w:rPr>
        <w:t xml:space="preserve">in </w:t>
      </w:r>
      <w:r w:rsidR="00567A42" w:rsidRPr="00A15A8E">
        <w:rPr>
          <w:rFonts w:ascii="Arial" w:hAnsi="Arial" w:cs="Arial"/>
          <w:i/>
          <w:iCs/>
          <w:u w:val="single"/>
        </w:rPr>
        <w:fldChar w:fldCharType="begin"/>
      </w:r>
      <w:r w:rsidR="00567A42" w:rsidRPr="00A15A8E">
        <w:rPr>
          <w:rFonts w:ascii="Arial" w:hAnsi="Arial" w:cs="Arial"/>
          <w:i/>
          <w:iCs/>
          <w:u w:val="single"/>
        </w:rPr>
        <w:instrText xml:space="preserve"> REF _Ref163492738 \h  \* MERGEFORMAT </w:instrText>
      </w:r>
      <w:r w:rsidR="00567A42" w:rsidRPr="00A15A8E">
        <w:rPr>
          <w:rFonts w:ascii="Arial" w:hAnsi="Arial" w:cs="Arial"/>
          <w:i/>
          <w:iCs/>
          <w:u w:val="single"/>
        </w:rPr>
      </w:r>
      <w:r w:rsidR="00567A42" w:rsidRPr="00A15A8E">
        <w:rPr>
          <w:rFonts w:ascii="Arial" w:hAnsi="Arial" w:cs="Arial"/>
          <w:i/>
          <w:iCs/>
          <w:u w:val="single"/>
        </w:rPr>
        <w:fldChar w:fldCharType="separate"/>
      </w:r>
      <w:r w:rsidR="00567A42" w:rsidRPr="00A15A8E">
        <w:rPr>
          <w:rFonts w:ascii="Arial" w:hAnsi="Arial" w:cs="Arial"/>
          <w:i/>
          <w:iCs/>
          <w:u w:val="single"/>
        </w:rPr>
        <w:t>Literature review</w:t>
      </w:r>
      <w:r w:rsidR="00567A42" w:rsidRPr="00A15A8E">
        <w:rPr>
          <w:rFonts w:ascii="Arial" w:hAnsi="Arial" w:cs="Arial"/>
          <w:i/>
          <w:iCs/>
          <w:u w:val="single"/>
        </w:rPr>
        <w:fldChar w:fldCharType="end"/>
      </w:r>
      <w:r w:rsidR="00567A42" w:rsidRPr="00A15A8E">
        <w:rPr>
          <w:rFonts w:ascii="Arial" w:hAnsi="Arial" w:cs="Arial"/>
        </w:rPr>
        <w:t xml:space="preserve"> </w:t>
      </w:r>
      <w:r w:rsidR="00395696" w:rsidRPr="00A15A8E">
        <w:rPr>
          <w:rFonts w:ascii="Arial" w:hAnsi="Arial" w:cs="Arial"/>
        </w:rPr>
        <w:t xml:space="preserve">and </w:t>
      </w:r>
      <w:r w:rsidR="00823696" w:rsidRPr="00A15A8E">
        <w:rPr>
          <w:rFonts w:ascii="Arial" w:hAnsi="Arial" w:cs="Arial"/>
        </w:rPr>
        <w:t xml:space="preserve">discussing the different requirements in </w:t>
      </w:r>
      <w:r w:rsidR="00823696" w:rsidRPr="00A15A8E">
        <w:rPr>
          <w:rFonts w:ascii="Arial" w:hAnsi="Arial" w:cs="Arial"/>
          <w:i/>
          <w:iCs/>
          <w:u w:val="single"/>
        </w:rPr>
        <w:fldChar w:fldCharType="begin"/>
      </w:r>
      <w:r w:rsidR="00823696" w:rsidRPr="00A15A8E">
        <w:rPr>
          <w:rFonts w:ascii="Arial" w:hAnsi="Arial" w:cs="Arial"/>
          <w:i/>
          <w:iCs/>
          <w:u w:val="single"/>
        </w:rPr>
        <w:instrText xml:space="preserve"> REF _Ref163492992 \h  \* MERGEFORMAT </w:instrText>
      </w:r>
      <w:r w:rsidR="00823696" w:rsidRPr="00A15A8E">
        <w:rPr>
          <w:rFonts w:ascii="Arial" w:hAnsi="Arial" w:cs="Arial"/>
          <w:i/>
          <w:iCs/>
          <w:u w:val="single"/>
        </w:rPr>
      </w:r>
      <w:r w:rsidR="00823696" w:rsidRPr="00A15A8E">
        <w:rPr>
          <w:rFonts w:ascii="Arial" w:hAnsi="Arial" w:cs="Arial"/>
          <w:i/>
          <w:iCs/>
          <w:u w:val="single"/>
        </w:rPr>
        <w:fldChar w:fldCharType="separate"/>
      </w:r>
      <w:r w:rsidR="00823696" w:rsidRPr="00A15A8E">
        <w:rPr>
          <w:rFonts w:ascii="Arial" w:hAnsi="Arial" w:cs="Arial"/>
          <w:i/>
          <w:iCs/>
          <w:u w:val="single"/>
        </w:rPr>
        <w:t>Requirements specification</w:t>
      </w:r>
      <w:r w:rsidR="00823696" w:rsidRPr="00A15A8E">
        <w:rPr>
          <w:rFonts w:ascii="Arial" w:hAnsi="Arial" w:cs="Arial"/>
          <w:i/>
          <w:iCs/>
          <w:u w:val="single"/>
        </w:rPr>
        <w:fldChar w:fldCharType="end"/>
      </w:r>
      <w:r w:rsidR="00D33BE0" w:rsidRPr="00A15A8E">
        <w:rPr>
          <w:rFonts w:ascii="Arial" w:hAnsi="Arial" w:cs="Arial"/>
        </w:rPr>
        <w:t xml:space="preserve">, we can now discuss the design of the system </w:t>
      </w:r>
      <w:r w:rsidR="00727046" w:rsidRPr="00A15A8E">
        <w:rPr>
          <w:rFonts w:ascii="Arial" w:hAnsi="Arial" w:cs="Arial"/>
        </w:rPr>
        <w:t xml:space="preserve">application. At that stage of </w:t>
      </w:r>
      <w:r w:rsidR="00C06DE5" w:rsidRPr="00A15A8E">
        <w:rPr>
          <w:rFonts w:ascii="Arial" w:hAnsi="Arial" w:cs="Arial"/>
        </w:rPr>
        <w:t>development,</w:t>
      </w:r>
      <w:r w:rsidR="00727046" w:rsidRPr="00A15A8E">
        <w:rPr>
          <w:rFonts w:ascii="Arial" w:hAnsi="Arial" w:cs="Arial"/>
        </w:rPr>
        <w:t xml:space="preserve"> it can be </w:t>
      </w:r>
      <w:r w:rsidR="00C06DE5" w:rsidRPr="00A15A8E">
        <w:rPr>
          <w:rFonts w:ascii="Arial" w:hAnsi="Arial" w:cs="Arial"/>
        </w:rPr>
        <w:t xml:space="preserve">separated into two distinct parts, which will be working together simultaneously. The server side, </w:t>
      </w:r>
      <w:r w:rsidR="002570F2" w:rsidRPr="00A15A8E">
        <w:rPr>
          <w:rFonts w:ascii="Arial" w:hAnsi="Arial" w:cs="Arial"/>
        </w:rPr>
        <w:t xml:space="preserve">which will manage all the </w:t>
      </w:r>
      <w:r w:rsidR="00323444" w:rsidRPr="00A15A8E">
        <w:rPr>
          <w:rFonts w:ascii="Arial" w:hAnsi="Arial" w:cs="Arial"/>
        </w:rPr>
        <w:t xml:space="preserve">computationally exhausting processing, </w:t>
      </w:r>
      <w:r w:rsidR="009415B4" w:rsidRPr="00A15A8E">
        <w:rPr>
          <w:rFonts w:ascii="Arial" w:hAnsi="Arial" w:cs="Arial"/>
        </w:rPr>
        <w:t>such as the “receipt extraction feature” which will</w:t>
      </w:r>
      <w:r w:rsidR="00323444" w:rsidRPr="00A15A8E">
        <w:rPr>
          <w:rFonts w:ascii="Arial" w:hAnsi="Arial" w:cs="Arial"/>
        </w:rPr>
        <w:t xml:space="preserve"> </w:t>
      </w:r>
      <w:r w:rsidR="009415B4" w:rsidRPr="00A15A8E">
        <w:rPr>
          <w:rFonts w:ascii="Arial" w:hAnsi="Arial" w:cs="Arial"/>
        </w:rPr>
        <w:t xml:space="preserve">reduce the </w:t>
      </w:r>
      <w:r w:rsidR="009E6755" w:rsidRPr="00A15A8E">
        <w:rPr>
          <w:rFonts w:ascii="Arial" w:hAnsi="Arial" w:cs="Arial"/>
        </w:rPr>
        <w:t>execution time and provide a better user experience</w:t>
      </w:r>
      <w:r w:rsidR="003C031F" w:rsidRPr="00A15A8E">
        <w:rPr>
          <w:rFonts w:ascii="Arial" w:hAnsi="Arial" w:cs="Arial"/>
        </w:rPr>
        <w:t xml:space="preserve"> wh</w:t>
      </w:r>
      <w:r w:rsidR="003F7068" w:rsidRPr="00A15A8E">
        <w:rPr>
          <w:rFonts w:ascii="Arial" w:hAnsi="Arial" w:cs="Arial"/>
        </w:rPr>
        <w:t>ile communicating with the database. Also, everything will be built</w:t>
      </w:r>
      <w:r w:rsidR="00EA4CAE" w:rsidRPr="00A15A8E">
        <w:rPr>
          <w:rFonts w:ascii="Arial" w:hAnsi="Arial" w:cs="Arial"/>
        </w:rPr>
        <w:t xml:space="preserve"> in a docker container to offer a</w:t>
      </w:r>
      <w:r w:rsidR="00C47EB8" w:rsidRPr="00A15A8E">
        <w:rPr>
          <w:rFonts w:ascii="Arial" w:hAnsi="Arial" w:cs="Arial"/>
        </w:rPr>
        <w:t>n</w:t>
      </w:r>
      <w:r w:rsidR="00EA4CAE" w:rsidRPr="00A15A8E">
        <w:rPr>
          <w:rFonts w:ascii="Arial" w:hAnsi="Arial" w:cs="Arial"/>
        </w:rPr>
        <w:t xml:space="preserve"> easy deployment </w:t>
      </w:r>
      <w:r w:rsidR="00C47EB8" w:rsidRPr="00A15A8E">
        <w:rPr>
          <w:rFonts w:ascii="Arial" w:hAnsi="Arial" w:cs="Arial"/>
        </w:rPr>
        <w:t>on any device.</w:t>
      </w:r>
      <w:r w:rsidR="009E6755" w:rsidRPr="00A15A8E">
        <w:rPr>
          <w:rFonts w:ascii="Arial" w:hAnsi="Arial" w:cs="Arial"/>
        </w:rPr>
        <w:t xml:space="preserve"> </w:t>
      </w:r>
      <w:r w:rsidR="00C47EB8" w:rsidRPr="00A15A8E">
        <w:rPr>
          <w:rFonts w:ascii="Arial" w:hAnsi="Arial" w:cs="Arial"/>
        </w:rPr>
        <w:t>A</w:t>
      </w:r>
      <w:r w:rsidR="009E6755" w:rsidRPr="00A15A8E">
        <w:rPr>
          <w:rFonts w:ascii="Arial" w:hAnsi="Arial" w:cs="Arial"/>
        </w:rPr>
        <w:t xml:space="preserve">nd </w:t>
      </w:r>
      <w:r w:rsidR="00D82A62" w:rsidRPr="00A15A8E">
        <w:rPr>
          <w:rFonts w:ascii="Arial" w:hAnsi="Arial" w:cs="Arial"/>
        </w:rPr>
        <w:t xml:space="preserve">on the other hand, the mobile application will be used as a gateway for the user to operate the </w:t>
      </w:r>
      <w:r w:rsidR="001D5E7E" w:rsidRPr="00A15A8E">
        <w:rPr>
          <w:rFonts w:ascii="Arial" w:hAnsi="Arial" w:cs="Arial"/>
        </w:rPr>
        <w:t>system</w:t>
      </w:r>
      <w:r w:rsidR="000D7392" w:rsidRPr="00A15A8E">
        <w:rPr>
          <w:rFonts w:ascii="Arial" w:hAnsi="Arial" w:cs="Arial"/>
        </w:rPr>
        <w:t xml:space="preserve"> and communicate with the server</w:t>
      </w:r>
      <w:r w:rsidR="00B576AE">
        <w:rPr>
          <w:rFonts w:ascii="Arial" w:hAnsi="Arial" w:cs="Arial"/>
        </w:rPr>
        <w:t xml:space="preserve">. </w:t>
      </w:r>
      <w:r w:rsidR="00965CDB">
        <w:rPr>
          <w:rFonts w:ascii="Arial" w:hAnsi="Arial" w:cs="Arial"/>
        </w:rPr>
        <w:t xml:space="preserve">A Clearer view of the system and </w:t>
      </w:r>
      <w:r w:rsidR="00E42711">
        <w:rPr>
          <w:rFonts w:ascii="Arial" w:hAnsi="Arial" w:cs="Arial"/>
        </w:rPr>
        <w:t xml:space="preserve">its intern interaction </w:t>
      </w:r>
      <w:r w:rsidR="006E4384">
        <w:rPr>
          <w:rFonts w:ascii="Arial" w:hAnsi="Arial" w:cs="Arial"/>
        </w:rPr>
        <w:t>are showed</w:t>
      </w:r>
      <w:r w:rsidR="007706C6">
        <w:rPr>
          <w:rFonts w:ascii="Arial" w:hAnsi="Arial" w:cs="Arial"/>
        </w:rPr>
        <w:t xml:space="preserve"> in </w:t>
      </w:r>
      <w:r w:rsidR="007706C6" w:rsidRPr="00FE55E9">
        <w:rPr>
          <w:rFonts w:ascii="Arial" w:hAnsi="Arial" w:cs="Arial"/>
          <w:i/>
          <w:iCs/>
          <w:u w:val="single"/>
        </w:rPr>
        <w:fldChar w:fldCharType="begin"/>
      </w:r>
      <w:r w:rsidR="007706C6" w:rsidRPr="00FE55E9">
        <w:rPr>
          <w:rFonts w:ascii="Arial" w:hAnsi="Arial" w:cs="Arial"/>
          <w:i/>
          <w:iCs/>
          <w:u w:val="single"/>
        </w:rPr>
        <w:instrText xml:space="preserve"> REF _Ref164603519 \h </w:instrText>
      </w:r>
      <w:r w:rsidR="00FE55E9" w:rsidRPr="00FE55E9">
        <w:rPr>
          <w:rFonts w:ascii="Arial" w:hAnsi="Arial" w:cs="Arial"/>
          <w:i/>
          <w:iCs/>
          <w:u w:val="single"/>
        </w:rPr>
        <w:instrText xml:space="preserve"> \* MERGEFORMAT </w:instrText>
      </w:r>
      <w:r w:rsidR="007706C6" w:rsidRPr="00FE55E9">
        <w:rPr>
          <w:rFonts w:ascii="Arial" w:hAnsi="Arial" w:cs="Arial"/>
          <w:i/>
          <w:iCs/>
          <w:u w:val="single"/>
        </w:rPr>
      </w:r>
      <w:r w:rsidR="007706C6" w:rsidRPr="00FE55E9">
        <w:rPr>
          <w:rFonts w:ascii="Arial" w:hAnsi="Arial" w:cs="Arial"/>
          <w:i/>
          <w:iCs/>
          <w:u w:val="single"/>
        </w:rPr>
        <w:fldChar w:fldCharType="separate"/>
      </w:r>
      <w:r w:rsidR="007706C6" w:rsidRPr="00FE55E9">
        <w:rPr>
          <w:i/>
          <w:iCs/>
          <w:u w:val="single"/>
        </w:rPr>
        <w:t xml:space="preserve">Figure </w:t>
      </w:r>
      <w:r w:rsidR="007706C6" w:rsidRPr="00FE55E9">
        <w:rPr>
          <w:i/>
          <w:iCs/>
          <w:noProof/>
          <w:u w:val="single"/>
        </w:rPr>
        <w:t>1</w:t>
      </w:r>
      <w:r w:rsidR="007706C6" w:rsidRPr="00FE55E9">
        <w:rPr>
          <w:i/>
          <w:iCs/>
          <w:u w:val="single"/>
        </w:rPr>
        <w:t xml:space="preserve"> - System Design Diagram</w:t>
      </w:r>
      <w:r w:rsidR="007706C6" w:rsidRPr="00FE55E9">
        <w:rPr>
          <w:rFonts w:ascii="Arial" w:hAnsi="Arial" w:cs="Arial"/>
          <w:i/>
          <w:iCs/>
          <w:u w:val="single"/>
        </w:rPr>
        <w:fldChar w:fldCharType="end"/>
      </w:r>
      <w:r w:rsidR="007706C6">
        <w:rPr>
          <w:rFonts w:ascii="Arial" w:hAnsi="Arial" w:cs="Arial"/>
        </w:rPr>
        <w:t xml:space="preserve"> and </w:t>
      </w:r>
      <w:r w:rsidR="00FE55E9" w:rsidRPr="00FE55E9">
        <w:rPr>
          <w:rFonts w:ascii="Arial" w:hAnsi="Arial" w:cs="Arial"/>
          <w:i/>
          <w:iCs/>
          <w:u w:val="single"/>
        </w:rPr>
        <w:fldChar w:fldCharType="begin"/>
      </w:r>
      <w:r w:rsidR="00FE55E9" w:rsidRPr="00FE55E9">
        <w:rPr>
          <w:rFonts w:ascii="Arial" w:hAnsi="Arial" w:cs="Arial"/>
          <w:i/>
          <w:iCs/>
          <w:u w:val="single"/>
        </w:rPr>
        <w:instrText xml:space="preserve"> REF _Ref164603549 \h  \* MERGEFORMAT </w:instrText>
      </w:r>
      <w:r w:rsidR="00FE55E9" w:rsidRPr="00FE55E9">
        <w:rPr>
          <w:rFonts w:ascii="Arial" w:hAnsi="Arial" w:cs="Arial"/>
          <w:i/>
          <w:iCs/>
          <w:u w:val="single"/>
        </w:rPr>
      </w:r>
      <w:r w:rsidR="00FE55E9" w:rsidRPr="00FE55E9">
        <w:rPr>
          <w:rFonts w:ascii="Arial" w:hAnsi="Arial" w:cs="Arial"/>
          <w:i/>
          <w:iCs/>
          <w:u w:val="single"/>
        </w:rPr>
        <w:fldChar w:fldCharType="separate"/>
      </w:r>
      <w:r w:rsidR="00FE55E9" w:rsidRPr="00FE55E9">
        <w:rPr>
          <w:i/>
          <w:iCs/>
          <w:u w:val="single"/>
        </w:rPr>
        <w:t xml:space="preserve">Figure </w:t>
      </w:r>
      <w:r w:rsidR="00FE55E9" w:rsidRPr="00FE55E9">
        <w:rPr>
          <w:i/>
          <w:iCs/>
          <w:noProof/>
          <w:u w:val="single"/>
        </w:rPr>
        <w:t>2</w:t>
      </w:r>
      <w:r w:rsidR="00FE55E9" w:rsidRPr="00FE55E9">
        <w:rPr>
          <w:i/>
          <w:iCs/>
          <w:u w:val="single"/>
        </w:rPr>
        <w:t xml:space="preserve"> - System Class Diagram</w:t>
      </w:r>
      <w:r w:rsidR="00FE55E9" w:rsidRPr="00FE55E9">
        <w:rPr>
          <w:rFonts w:ascii="Arial" w:hAnsi="Arial" w:cs="Arial"/>
          <w:i/>
          <w:iCs/>
          <w:u w:val="single"/>
        </w:rPr>
        <w:fldChar w:fldCharType="end"/>
      </w:r>
      <w:r w:rsidR="000D7392" w:rsidRPr="00A15A8E">
        <w:rPr>
          <w:rFonts w:ascii="Arial" w:hAnsi="Arial" w:cs="Arial"/>
        </w:rPr>
        <w:t>. In the next following sections, a list of the features will be integrate</w:t>
      </w:r>
      <w:r w:rsidR="00CD3BA4" w:rsidRPr="00A15A8E">
        <w:rPr>
          <w:rFonts w:ascii="Arial" w:hAnsi="Arial" w:cs="Arial"/>
        </w:rPr>
        <w:t>d.</w:t>
      </w:r>
    </w:p>
    <w:p w14:paraId="29D34760" w14:textId="19205DE7" w:rsidR="00FF35DB" w:rsidRDefault="00FF35DB" w:rsidP="00AC17D9">
      <w:pPr>
        <w:keepNext/>
        <w:spacing w:line="360" w:lineRule="auto"/>
      </w:pPr>
      <w:r>
        <w:rPr>
          <w:noProof/>
        </w:rPr>
        <w:lastRenderedPageBreak/>
        <mc:AlternateContent>
          <mc:Choice Requires="wpg">
            <w:drawing>
              <wp:inline distT="0" distB="0" distL="0" distR="0" wp14:anchorId="3FFCFB35" wp14:editId="0D22605E">
                <wp:extent cx="5958840" cy="3041650"/>
                <wp:effectExtent l="0" t="0" r="0" b="6350"/>
                <wp:docPr id="1651777760" name="Group 3"/>
                <wp:cNvGraphicFramePr/>
                <a:graphic xmlns:a="http://schemas.openxmlformats.org/drawingml/2006/main">
                  <a:graphicData uri="http://schemas.microsoft.com/office/word/2010/wordprocessingGroup">
                    <wpg:wgp>
                      <wpg:cNvGrpSpPr/>
                      <wpg:grpSpPr>
                        <a:xfrm>
                          <a:off x="0" y="0"/>
                          <a:ext cx="5958840" cy="3041650"/>
                          <a:chOff x="0" y="0"/>
                          <a:chExt cx="5958840" cy="3041650"/>
                        </a:xfrm>
                      </wpg:grpSpPr>
                      <pic:pic xmlns:pic="http://schemas.openxmlformats.org/drawingml/2006/picture">
                        <pic:nvPicPr>
                          <pic:cNv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58840" cy="2720340"/>
                          </a:xfrm>
                          <a:prstGeom prst="rect">
                            <a:avLst/>
                          </a:prstGeom>
                        </pic:spPr>
                      </pic:pic>
                      <wps:wsp>
                        <wps:cNvPr id="1656235116" name="Text Box 1"/>
                        <wps:cNvSpPr txBox="1"/>
                        <wps:spPr>
                          <a:xfrm>
                            <a:off x="0" y="2774950"/>
                            <a:ext cx="5958840" cy="266700"/>
                          </a:xfrm>
                          <a:prstGeom prst="rect">
                            <a:avLst/>
                          </a:prstGeom>
                          <a:solidFill>
                            <a:prstClr val="white"/>
                          </a:solidFill>
                          <a:ln>
                            <a:noFill/>
                          </a:ln>
                        </wps:spPr>
                        <wps:txbx>
                          <w:txbxContent>
                            <w:p w14:paraId="2E1901A6" w14:textId="140675BC" w:rsidR="00FF35DB" w:rsidRPr="00D22244" w:rsidRDefault="00FF35DB" w:rsidP="00FF35DB">
                              <w:pPr>
                                <w:pStyle w:val="Caption"/>
                                <w:rPr>
                                  <w:rFonts w:ascii="Arial" w:hAnsi="Arial" w:cs="Arial"/>
                                  <w:noProof/>
                                </w:rPr>
                              </w:pPr>
                              <w:r>
                                <w:t xml:space="preserve">Figure </w:t>
                              </w:r>
                              <w:r>
                                <w:fldChar w:fldCharType="begin"/>
                              </w:r>
                              <w:r>
                                <w:instrText xml:space="preserve"> SEQ Figure \* ARABIC </w:instrText>
                              </w:r>
                              <w:r>
                                <w:fldChar w:fldCharType="separate"/>
                              </w:r>
                              <w:r w:rsidR="00173AEE">
                                <w:rPr>
                                  <w:noProof/>
                                </w:rPr>
                                <w:t>1</w:t>
                              </w:r>
                              <w:r>
                                <w:fldChar w:fldCharType="end"/>
                              </w:r>
                              <w:r>
                                <w:t xml:space="preserve"> - </w:t>
                              </w:r>
                              <w:r w:rsidRPr="002F0A74">
                                <w:t>System Design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FFCFB35" id="Group 3" o:spid="_x0000_s1026" style="width:469.2pt;height:239.5pt;mso-position-horizontal-relative:char;mso-position-vertical-relative:line" coordsize="59588,304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&#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ttps://www.draw.io/?open=W109937cff21db2b5%2F109937CFF21DB2B5!151376&amp;local-data=%7B%22type%22%3A%22OneDrive%22%2C%22id%22%3A%22109937CFF21DB2B5!151376%22%2C%22driveId%22%3A%22109937cff21db2b5%22%2C%22lastModifiedDate%22%3A%222024-04-20T13%3A26%3A07.02Z%22%2C%22pageId%22%3A%22tKTZuB-xBKqNt3nbTBtX%22%2C%22layers%22%3A%5B0%5D%7D" style="position:absolute;width:59588;height:272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">
                  <v:imagedata r:id="rId14" o:title="?open=W109937cff21db2b5%2F109937CFF21DB2B5!151376&amp;local-data=%7B%22type%22%3A%22OneDrive%22%2C%22id%22%3A%22109937CFF21DB2B5!151376%22%2C%22driveId%22%3A%22109937cff21db2b5%22%2C%22lastModifiedDate%22%3A%222024-04-20T13%3A26%3A07"/>
                </v:shape>
                <v:shapetype id="_x0000_t202" coordsize="21600,21600" o:spt="202" path="m,l,21600r21600,l21600,xe">
                  <v:stroke joinstyle="miter"/>
                  <v:path gradientshapeok="t" o:connecttype="rect"/>
                </v:shapetype>
                <v:shape id="_x0000_s1028" type="#_x0000_t202" style="position:absolute;top:27749;width:5958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" stroked="f">
                  <v:textbox style="mso-fit-shape-to-text:t" inset="0,0,0,0">
                    <w:txbxContent>
                      <w:p w14:paraId="2E1901A6" w14:textId="140675BC" w:rsidR="00FF35DB" w:rsidRPr="00D22244" w:rsidRDefault="00FF35DB" w:rsidP="00FF35DB">
                        <w:pPr>
                          <w:pStyle w:val="Caption"/>
                          <w:rPr>
                            <w:rFonts w:ascii="Arial" w:hAnsi="Arial" w:cs="Arial"/>
                            <w:noProof/>
                          </w:rPr>
                        </w:pPr>
                        <w:r>
                          <w:t xml:space="preserve">Figure </w:t>
                        </w:r>
                        <w:r>
                          <w:fldChar w:fldCharType="begin"/>
                        </w:r>
                        <w:r>
                          <w:instrText xml:space="preserve"> SEQ Figure \* ARABIC </w:instrText>
                        </w:r>
                        <w:r>
                          <w:fldChar w:fldCharType="separate"/>
                        </w:r>
                        <w:r w:rsidR="00173AEE">
                          <w:rPr>
                            <w:noProof/>
                          </w:rPr>
                          <w:t>1</w:t>
                        </w:r>
                        <w:r>
                          <w:fldChar w:fldCharType="end"/>
                        </w:r>
                        <w:r>
                          <w:t xml:space="preserve"> - </w:t>
                        </w:r>
                        <w:r w:rsidRPr="002F0A74">
                          <w:t>System Design Diagram</w:t>
                        </w:r>
                      </w:p>
                    </w:txbxContent>
                  </v:textbox>
                </v:shape>
                <w10:anchorlock/>
              </v:group>
            </w:pict>
          </mc:Fallback>
        </mc:AlternateContent>
      </w:r>
    </w:p>
    <w:p w14:paraId="4A5F87DC" w14:textId="2C10BC9B" w:rsidR="00FF35DB" w:rsidRDefault="00FF35DB" w:rsidP="00AC17D9">
      <w:pPr>
        <w:keepNext/>
        <w:spacing w:line="360" w:lineRule="auto"/>
      </w:pPr>
    </w:p>
    <w:p w14:paraId="2DC5D745" w14:textId="243566D3" w:rsidR="00656F2D" w:rsidRDefault="00656F2D" w:rsidP="00AC17D9">
      <w:pPr>
        <w:keepNext/>
        <w:spacing w:line="360" w:lineRule="auto"/>
      </w:pPr>
    </w:p>
    <w:p w14:paraId="6C027C33" w14:textId="77777777" w:rsidR="00FF35DB" w:rsidRDefault="00FF35DB" w:rsidP="007E53A7">
      <w:pPr>
        <w:pStyle w:val="Caption"/>
        <w:spacing w:line="360" w:lineRule="auto"/>
      </w:pPr>
      <w:bookmarkStart w:id="48" w:name="_Ref164603519"/>
      <w:bookmarkStart w:id="49" w:name="_Toc164604840"/>
    </w:p>
    <w:p w14:paraId="27DC1A90" w14:textId="700E7374" w:rsidR="00FF35DB" w:rsidRDefault="00FF35DB" w:rsidP="007E53A7">
      <w:pPr>
        <w:pStyle w:val="Caption"/>
        <w:spacing w:line="360" w:lineRule="auto"/>
      </w:pPr>
    </w:p>
    <w:bookmarkEnd w:id="48"/>
    <w:bookmarkEnd w:id="49"/>
    <w:p w14:paraId="201A25B7" w14:textId="7570237F" w:rsidR="00656F2D" w:rsidRDefault="00FF35DB" w:rsidP="00AC17D9">
      <w:pPr>
        <w:keepNext/>
        <w:spacing w:line="360" w:lineRule="auto"/>
      </w:pPr>
      <w:r>
        <w:rPr>
          <w:noProof/>
        </w:rPr>
        <w:lastRenderedPageBreak/>
        <mc:AlternateContent>
          <mc:Choice Requires="wpg">
            <w:drawing>
              <wp:inline distT="0" distB="0" distL="0" distR="0" wp14:anchorId="1349F278" wp14:editId="26725077">
                <wp:extent cx="5710555" cy="5351780"/>
                <wp:effectExtent l="0" t="0" r="4445" b="0"/>
                <wp:docPr id="2029297556" name="Group 4"/>
                <wp:cNvGraphicFramePr/>
                <a:graphic xmlns:a="http://schemas.openxmlformats.org/drawingml/2006/main">
                  <a:graphicData uri="http://schemas.microsoft.com/office/word/2010/wordprocessingGroup">
                    <wpg:wgp>
                      <wpg:cNvGrpSpPr/>
                      <wpg:grpSpPr>
                        <a:xfrm>
                          <a:off x="0" y="0"/>
                          <a:ext cx="5710555" cy="5351780"/>
                          <a:chOff x="0" y="0"/>
                          <a:chExt cx="5710555" cy="5351780"/>
                        </a:xfrm>
                      </wpg:grpSpPr>
                      <pic:pic xmlns:pic="http://schemas.openxmlformats.org/drawingml/2006/picture">
                        <pic:nvPicPr>
                          <pic:cNv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10555" cy="5026660"/>
                          </a:xfrm>
                          <a:prstGeom prst="rect">
                            <a:avLst/>
                          </a:prstGeom>
                        </pic:spPr>
                      </pic:pic>
                      <wps:wsp>
                        <wps:cNvPr id="1810710729" name="Text Box 1"/>
                        <wps:cNvSpPr txBox="1"/>
                        <wps:spPr>
                          <a:xfrm>
                            <a:off x="0" y="5085080"/>
                            <a:ext cx="5710555" cy="266700"/>
                          </a:xfrm>
                          <a:prstGeom prst="rect">
                            <a:avLst/>
                          </a:prstGeom>
                          <a:solidFill>
                            <a:prstClr val="white"/>
                          </a:solidFill>
                          <a:ln>
                            <a:noFill/>
                          </a:ln>
                        </wps:spPr>
                        <wps:txbx>
                          <w:txbxContent>
                            <w:p w14:paraId="475C2EFE" w14:textId="2250F73B" w:rsidR="00FF35DB" w:rsidRPr="00822DBD" w:rsidRDefault="00FF35DB" w:rsidP="00FF35DB">
                              <w:pPr>
                                <w:pStyle w:val="Caption"/>
                                <w:rPr>
                                  <w:rFonts w:ascii="Arial" w:hAnsi="Arial" w:cs="Arial"/>
                                  <w:noProof/>
                                </w:rPr>
                              </w:pPr>
                              <w:r>
                                <w:t xml:space="preserve">Figure </w:t>
                              </w:r>
                              <w:r>
                                <w:fldChar w:fldCharType="begin"/>
                              </w:r>
                              <w:r>
                                <w:instrText xml:space="preserve"> SEQ Figure \* ARABIC </w:instrText>
                              </w:r>
                              <w:r>
                                <w:fldChar w:fldCharType="separate"/>
                              </w:r>
                              <w:r w:rsidR="00173AEE">
                                <w:rPr>
                                  <w:noProof/>
                                </w:rPr>
                                <w:t>2</w:t>
                              </w:r>
                              <w:r>
                                <w:fldChar w:fldCharType="end"/>
                              </w:r>
                              <w:r>
                                <w:t xml:space="preserve"> - </w:t>
                              </w:r>
                              <w:r w:rsidRPr="001C1488">
                                <w:t>System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349F278" id="Group 4" o:spid="_x0000_s1029" style="width:449.65pt;height:421.4pt;mso-position-horizontal-relative:char;mso-position-vertical-relative:line" coordsize="57105,535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">
                <v:shape id="Picture 4" o:spid="_x0000_s1030" type="#_x0000_t75" alt="https://www.draw.io/?open=W109937cff21db2b5%2F109937CFF21DB2B5!145764&amp;local-data=%7B%22type%22%3A%22OneDrive%22%2C%22id%22%3A%22109937CFF21DB2B5!145764%22%2C%22driveId%22%3A%22109937cff21db2b5%22%2C%22lastModifiedDate%22%3A%222024-04-20T15%3A38%3A02.417Z%22%2C%22pageId%22%3A%22jHKnIer3RVHyAMdDst35%22%2C%22layers%22%3A%5B0%5D%7D" style="position:absolute;width:57105;height:50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">
                  <v:imagedata r:id="rId16" o:title="?open=W109937cff21db2b5%2F109937CFF21DB2B5!145764&amp;local-data=%7B%22type%22%3A%22OneDrive%22%2C%22id%22%3A%22109937CFF21DB2B5!145764%22%2C%22driveId%22%3A%22109937cff21db2b5%22%2C%22lastModifiedDate%22%3A%222024-04-20T15%3A38%3A02"/>
                </v:shape>
                <v:shape id="_x0000_s1031" type="#_x0000_t202" style="position:absolute;top:50850;width:571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" stroked="f">
                  <v:textbox style="mso-fit-shape-to-text:t" inset="0,0,0,0">
                    <w:txbxContent>
                      <w:p w14:paraId="475C2EFE" w14:textId="2250F73B" w:rsidR="00FF35DB" w:rsidRPr="00822DBD" w:rsidRDefault="00FF35DB" w:rsidP="00FF35DB">
                        <w:pPr>
                          <w:pStyle w:val="Caption"/>
                          <w:rPr>
                            <w:rFonts w:ascii="Arial" w:hAnsi="Arial" w:cs="Arial"/>
                            <w:noProof/>
                          </w:rPr>
                        </w:pPr>
                        <w:r>
                          <w:t xml:space="preserve">Figure </w:t>
                        </w:r>
                        <w:r>
                          <w:fldChar w:fldCharType="begin"/>
                        </w:r>
                        <w:r>
                          <w:instrText xml:space="preserve"> SEQ Figure \* ARABIC </w:instrText>
                        </w:r>
                        <w:r>
                          <w:fldChar w:fldCharType="separate"/>
                        </w:r>
                        <w:r w:rsidR="00173AEE">
                          <w:rPr>
                            <w:noProof/>
                          </w:rPr>
                          <w:t>2</w:t>
                        </w:r>
                        <w:r>
                          <w:fldChar w:fldCharType="end"/>
                        </w:r>
                        <w:r>
                          <w:t xml:space="preserve"> - </w:t>
                        </w:r>
                        <w:r w:rsidRPr="001C1488">
                          <w:t>System Class Diagram</w:t>
                        </w:r>
                      </w:p>
                    </w:txbxContent>
                  </v:textbox>
                </v:shape>
                <w10:anchorlock/>
              </v:group>
            </w:pict>
          </mc:Fallback>
        </mc:AlternateContent>
      </w:r>
    </w:p>
    <w:p w14:paraId="3DC8F6D3" w14:textId="77777777" w:rsidR="00FF35DB" w:rsidRDefault="00FF35DB" w:rsidP="00AC17D9">
      <w:pPr>
        <w:pStyle w:val="Heading2"/>
        <w:spacing w:line="360" w:lineRule="auto"/>
        <w:rPr>
          <w:rFonts w:ascii="Arial" w:hAnsi="Arial" w:cs="Arial"/>
        </w:rPr>
      </w:pPr>
      <w:bookmarkStart w:id="50" w:name="_Toc164859569"/>
    </w:p>
    <w:p w14:paraId="7EB7EEDB" w14:textId="77777777" w:rsidR="00FF35DB" w:rsidRDefault="00FF35DB" w:rsidP="00AC17D9">
      <w:pPr>
        <w:pStyle w:val="Heading2"/>
        <w:spacing w:line="360" w:lineRule="auto"/>
        <w:rPr>
          <w:rFonts w:ascii="Arial" w:hAnsi="Arial" w:cs="Arial"/>
        </w:rPr>
      </w:pPr>
    </w:p>
    <w:p w14:paraId="22092032" w14:textId="77777777" w:rsidR="00FF35DB" w:rsidRDefault="00FF35DB" w:rsidP="00AC17D9">
      <w:pPr>
        <w:pStyle w:val="Heading2"/>
        <w:spacing w:line="360" w:lineRule="auto"/>
        <w:rPr>
          <w:rFonts w:ascii="Arial" w:hAnsi="Arial" w:cs="Arial"/>
        </w:rPr>
      </w:pPr>
    </w:p>
    <w:p w14:paraId="466E938B" w14:textId="77777777" w:rsidR="00FF35DB" w:rsidRDefault="00FF35DB" w:rsidP="00AC17D9">
      <w:pPr>
        <w:pStyle w:val="Heading2"/>
        <w:spacing w:line="360" w:lineRule="auto"/>
        <w:rPr>
          <w:rFonts w:ascii="Arial" w:hAnsi="Arial" w:cs="Arial"/>
        </w:rPr>
      </w:pPr>
    </w:p>
    <w:p w14:paraId="12DE51C7" w14:textId="77777777" w:rsidR="00FF35DB" w:rsidRDefault="00FF35DB" w:rsidP="00AC17D9">
      <w:pPr>
        <w:pStyle w:val="Heading2"/>
        <w:spacing w:line="360" w:lineRule="auto"/>
        <w:rPr>
          <w:rFonts w:ascii="Arial" w:hAnsi="Arial" w:cs="Arial"/>
        </w:rPr>
      </w:pPr>
    </w:p>
    <w:p w14:paraId="2DDFDCC5" w14:textId="77777777" w:rsidR="00FF35DB" w:rsidRDefault="00FF35DB" w:rsidP="00AC17D9">
      <w:pPr>
        <w:pStyle w:val="Heading2"/>
        <w:spacing w:line="360" w:lineRule="auto"/>
        <w:rPr>
          <w:rFonts w:ascii="Arial" w:hAnsi="Arial" w:cs="Arial"/>
        </w:rPr>
      </w:pPr>
    </w:p>
    <w:p w14:paraId="300A3AA1" w14:textId="77777777" w:rsidR="00FF35DB" w:rsidRDefault="00FF35DB" w:rsidP="00AC17D9">
      <w:pPr>
        <w:pStyle w:val="Heading2"/>
        <w:spacing w:line="360" w:lineRule="auto"/>
        <w:rPr>
          <w:rFonts w:ascii="Arial" w:hAnsi="Arial" w:cs="Arial"/>
        </w:rPr>
      </w:pPr>
    </w:p>
    <w:p w14:paraId="7E082362" w14:textId="77777777" w:rsidR="00FF35DB" w:rsidRDefault="00FF35DB" w:rsidP="00AC17D9">
      <w:pPr>
        <w:pStyle w:val="Heading2"/>
        <w:spacing w:line="360" w:lineRule="auto"/>
        <w:rPr>
          <w:rFonts w:ascii="Arial" w:hAnsi="Arial" w:cs="Arial"/>
        </w:rPr>
      </w:pPr>
    </w:p>
    <w:p w14:paraId="2271C9F7" w14:textId="77777777" w:rsidR="00FF35DB" w:rsidRDefault="00FF35DB" w:rsidP="00AC17D9">
      <w:pPr>
        <w:pStyle w:val="Heading2"/>
        <w:spacing w:line="360" w:lineRule="auto"/>
        <w:rPr>
          <w:rFonts w:ascii="Arial" w:hAnsi="Arial" w:cs="Arial"/>
        </w:rPr>
      </w:pPr>
    </w:p>
    <w:p w14:paraId="062BCB14" w14:textId="19426036" w:rsidR="00941B17" w:rsidRPr="00A15A8E" w:rsidRDefault="00910357" w:rsidP="00AC17D9">
      <w:pPr>
        <w:pStyle w:val="Heading2"/>
        <w:spacing w:line="360" w:lineRule="auto"/>
        <w:rPr>
          <w:rFonts w:ascii="Arial" w:hAnsi="Arial" w:cs="Arial"/>
        </w:rPr>
      </w:pPr>
      <w:r>
        <w:rPr>
          <w:rFonts w:ascii="Arial" w:hAnsi="Arial" w:cs="Arial"/>
        </w:rPr>
        <w:t xml:space="preserve">5.1 </w:t>
      </w:r>
      <w:r w:rsidR="00B9097B" w:rsidRPr="00A15A8E">
        <w:rPr>
          <w:rFonts w:ascii="Arial" w:hAnsi="Arial" w:cs="Arial"/>
        </w:rPr>
        <w:t>Server</w:t>
      </w:r>
      <w:bookmarkEnd w:id="50"/>
    </w:p>
    <w:p w14:paraId="337E6DFB" w14:textId="4E7AD567" w:rsidR="0055342A" w:rsidRPr="00A15A8E" w:rsidRDefault="00856027" w:rsidP="00AC17D9">
      <w:pPr>
        <w:pStyle w:val="Heading3"/>
        <w:spacing w:line="360" w:lineRule="auto"/>
        <w:rPr>
          <w:rFonts w:ascii="Arial" w:hAnsi="Arial" w:cs="Arial"/>
        </w:rPr>
      </w:pPr>
      <w:bookmarkStart w:id="51" w:name="_Toc164859570"/>
      <w:r w:rsidRPr="00A15A8E">
        <w:rPr>
          <w:rFonts w:ascii="Arial" w:hAnsi="Arial" w:cs="Arial"/>
        </w:rPr>
        <w:t>Receipt extraction feature.</w:t>
      </w:r>
      <w:bookmarkEnd w:id="51"/>
    </w:p>
    <w:p w14:paraId="5F475EC2" w14:textId="2C7E8017" w:rsidR="0055342A" w:rsidRPr="00A15A8E" w:rsidRDefault="00724A52" w:rsidP="00AC17D9">
      <w:pPr>
        <w:spacing w:line="360" w:lineRule="auto"/>
        <w:rPr>
          <w:rFonts w:ascii="Arial" w:hAnsi="Arial" w:cs="Arial"/>
        </w:rPr>
      </w:pPr>
      <w:commentRangeStart w:id="52"/>
      <w:r w:rsidRPr="00A15A8E">
        <w:rPr>
          <w:rFonts w:ascii="Arial" w:hAnsi="Arial" w:cs="Arial"/>
        </w:rPr>
        <w:t>A</w:t>
      </w:r>
      <w:r w:rsidR="000534FC" w:rsidRPr="00A15A8E">
        <w:rPr>
          <w:rFonts w:ascii="Arial" w:hAnsi="Arial" w:cs="Arial"/>
        </w:rPr>
        <w:t>s</w:t>
      </w:r>
      <w:r w:rsidR="00EF7851" w:rsidRPr="00A15A8E">
        <w:rPr>
          <w:rFonts w:ascii="Arial" w:hAnsi="Arial" w:cs="Arial"/>
        </w:rPr>
        <w:t xml:space="preserve"> previously mentioned</w:t>
      </w:r>
      <w:r w:rsidR="000534FC" w:rsidRPr="00A15A8E">
        <w:rPr>
          <w:rFonts w:ascii="Arial" w:hAnsi="Arial" w:cs="Arial"/>
        </w:rPr>
        <w:t xml:space="preserve">, the </w:t>
      </w:r>
      <w:r w:rsidR="00383F51" w:rsidRPr="00A15A8E">
        <w:rPr>
          <w:rFonts w:ascii="Arial" w:hAnsi="Arial" w:cs="Arial"/>
        </w:rPr>
        <w:t>receipt extraction is</w:t>
      </w:r>
      <w:r w:rsidR="009E0501" w:rsidRPr="00A15A8E">
        <w:rPr>
          <w:rFonts w:ascii="Arial" w:hAnsi="Arial" w:cs="Arial"/>
        </w:rPr>
        <w:t xml:space="preserve"> the key feature of the </w:t>
      </w:r>
      <w:r w:rsidR="001F2928" w:rsidRPr="00A15A8E">
        <w:rPr>
          <w:rFonts w:ascii="Arial" w:hAnsi="Arial" w:cs="Arial"/>
        </w:rPr>
        <w:t>system</w:t>
      </w:r>
      <w:r w:rsidR="00C63DF6" w:rsidRPr="00A15A8E">
        <w:rPr>
          <w:rFonts w:ascii="Arial" w:hAnsi="Arial" w:cs="Arial"/>
        </w:rPr>
        <w:t xml:space="preserve"> </w:t>
      </w:r>
      <w:r w:rsidR="007D7CF8" w:rsidRPr="00A15A8E">
        <w:rPr>
          <w:rFonts w:ascii="Arial" w:hAnsi="Arial" w:cs="Arial"/>
        </w:rPr>
        <w:t xml:space="preserve">which has global purpose to extract </w:t>
      </w:r>
      <w:r w:rsidR="00B81445" w:rsidRPr="00A15A8E">
        <w:rPr>
          <w:rFonts w:ascii="Arial" w:hAnsi="Arial" w:cs="Arial"/>
        </w:rPr>
        <w:t>from a receipt image</w:t>
      </w:r>
      <w:r w:rsidR="002C1FE5" w:rsidRPr="00A15A8E">
        <w:rPr>
          <w:rFonts w:ascii="Arial" w:hAnsi="Arial" w:cs="Arial"/>
        </w:rPr>
        <w:t xml:space="preserve"> </w:t>
      </w:r>
      <w:r w:rsidR="0022630E" w:rsidRPr="00A15A8E">
        <w:rPr>
          <w:rFonts w:ascii="Arial" w:hAnsi="Arial" w:cs="Arial"/>
        </w:rPr>
        <w:t xml:space="preserve">into a specific format </w:t>
      </w:r>
      <w:r w:rsidR="0083294D" w:rsidRPr="00A15A8E">
        <w:rPr>
          <w:rFonts w:ascii="Arial" w:hAnsi="Arial" w:cs="Arial"/>
        </w:rPr>
        <w:t>while predicting the type of receipt</w:t>
      </w:r>
      <w:r w:rsidR="00DC44C7" w:rsidRPr="00A15A8E">
        <w:rPr>
          <w:rFonts w:ascii="Arial" w:hAnsi="Arial" w:cs="Arial"/>
        </w:rPr>
        <w:t>.</w:t>
      </w:r>
      <w:r w:rsidR="00711F60" w:rsidRPr="00A15A8E">
        <w:rPr>
          <w:rFonts w:ascii="Arial" w:hAnsi="Arial" w:cs="Arial"/>
        </w:rPr>
        <w:t xml:space="preserve"> </w:t>
      </w:r>
      <w:r w:rsidR="00D1200C" w:rsidRPr="00A15A8E">
        <w:rPr>
          <w:rFonts w:ascii="Arial" w:hAnsi="Arial" w:cs="Arial"/>
        </w:rPr>
        <w:t xml:space="preserve">The </w:t>
      </w:r>
      <w:r w:rsidR="51F0B94E" w:rsidRPr="00A15A8E">
        <w:rPr>
          <w:rFonts w:ascii="Arial" w:hAnsi="Arial" w:cs="Arial"/>
        </w:rPr>
        <w:t>fields</w:t>
      </w:r>
      <w:r w:rsidR="00D1200C" w:rsidRPr="00A15A8E">
        <w:rPr>
          <w:rFonts w:ascii="Arial" w:hAnsi="Arial" w:cs="Arial"/>
        </w:rPr>
        <w:t xml:space="preserve"> which will be extracted </w:t>
      </w:r>
      <w:r w:rsidR="00ED2165" w:rsidRPr="00A15A8E">
        <w:rPr>
          <w:rFonts w:ascii="Arial" w:hAnsi="Arial" w:cs="Arial"/>
        </w:rPr>
        <w:t xml:space="preserve">are </w:t>
      </w:r>
      <w:r w:rsidR="001F45DE" w:rsidRPr="00A15A8E">
        <w:rPr>
          <w:rFonts w:ascii="Arial" w:hAnsi="Arial" w:cs="Arial"/>
        </w:rPr>
        <w:t xml:space="preserve">the </w:t>
      </w:r>
      <w:r w:rsidR="00B82B77" w:rsidRPr="00A15A8E">
        <w:rPr>
          <w:rFonts w:ascii="Arial" w:hAnsi="Arial" w:cs="Arial"/>
        </w:rPr>
        <w:t>shop information, the list of items</w:t>
      </w:r>
      <w:r w:rsidR="00A748B0" w:rsidRPr="00A15A8E">
        <w:rPr>
          <w:rFonts w:ascii="Arial" w:hAnsi="Arial" w:cs="Arial"/>
        </w:rPr>
        <w:t>, the total</w:t>
      </w:r>
      <w:r w:rsidR="51F0B94E" w:rsidRPr="00A15A8E">
        <w:rPr>
          <w:rFonts w:ascii="Arial" w:hAnsi="Arial" w:cs="Arial"/>
        </w:rPr>
        <w:t>,</w:t>
      </w:r>
      <w:r w:rsidR="00A748B0" w:rsidRPr="00A15A8E">
        <w:rPr>
          <w:rFonts w:ascii="Arial" w:hAnsi="Arial" w:cs="Arial"/>
        </w:rPr>
        <w:t xml:space="preserve"> and the date of the transaction</w:t>
      </w:r>
      <w:r w:rsidR="3A16A59D" w:rsidRPr="00A15A8E">
        <w:rPr>
          <w:rFonts w:ascii="Arial" w:hAnsi="Arial" w:cs="Arial"/>
        </w:rPr>
        <w:t>, which are</w:t>
      </w:r>
      <w:r w:rsidR="00D64CC7" w:rsidRPr="00A15A8E">
        <w:rPr>
          <w:rFonts w:ascii="Arial" w:hAnsi="Arial" w:cs="Arial"/>
        </w:rPr>
        <w:t xml:space="preserve"> to be formatted </w:t>
      </w:r>
      <w:r w:rsidR="00F40B84" w:rsidRPr="00A15A8E">
        <w:rPr>
          <w:rFonts w:ascii="Arial" w:hAnsi="Arial" w:cs="Arial"/>
        </w:rPr>
        <w:t xml:space="preserve">into a </w:t>
      </w:r>
      <w:r w:rsidR="00DE60EC" w:rsidRPr="00A15A8E">
        <w:rPr>
          <w:rFonts w:ascii="Arial" w:hAnsi="Arial" w:cs="Arial"/>
        </w:rPr>
        <w:t>js</w:t>
      </w:r>
      <w:r w:rsidR="00F40B84" w:rsidRPr="00A15A8E">
        <w:rPr>
          <w:rFonts w:ascii="Arial" w:hAnsi="Arial" w:cs="Arial"/>
        </w:rPr>
        <w:t xml:space="preserve">on format to be stored </w:t>
      </w:r>
      <w:r w:rsidR="43971626" w:rsidRPr="00A15A8E">
        <w:rPr>
          <w:rFonts w:ascii="Arial" w:hAnsi="Arial" w:cs="Arial"/>
        </w:rPr>
        <w:t>in</w:t>
      </w:r>
      <w:r w:rsidR="00F40B84" w:rsidRPr="00A15A8E">
        <w:rPr>
          <w:rFonts w:ascii="Arial" w:hAnsi="Arial" w:cs="Arial"/>
        </w:rPr>
        <w:t xml:space="preserve"> a database</w:t>
      </w:r>
      <w:r w:rsidR="00077F71" w:rsidRPr="00A15A8E">
        <w:rPr>
          <w:rFonts w:ascii="Arial" w:hAnsi="Arial" w:cs="Arial"/>
        </w:rPr>
        <w:t xml:space="preserve">. </w:t>
      </w:r>
      <w:r w:rsidR="00736756" w:rsidRPr="00A15A8E">
        <w:rPr>
          <w:rFonts w:ascii="Arial" w:hAnsi="Arial" w:cs="Arial"/>
        </w:rPr>
        <w:t xml:space="preserve">The structure of this feature is </w:t>
      </w:r>
      <w:r w:rsidR="00F9549B" w:rsidRPr="00A15A8E">
        <w:rPr>
          <w:rFonts w:ascii="Arial" w:hAnsi="Arial" w:cs="Arial"/>
        </w:rPr>
        <w:t>composed</w:t>
      </w:r>
      <w:r w:rsidR="009D17BB" w:rsidRPr="00A15A8E">
        <w:rPr>
          <w:rFonts w:ascii="Arial" w:hAnsi="Arial" w:cs="Arial"/>
        </w:rPr>
        <w:t xml:space="preserve"> of three major </w:t>
      </w:r>
      <w:r w:rsidR="00F9549B" w:rsidRPr="00A15A8E">
        <w:rPr>
          <w:rFonts w:ascii="Arial" w:hAnsi="Arial" w:cs="Arial"/>
        </w:rPr>
        <w:t>parts</w:t>
      </w:r>
      <w:r w:rsidR="0BC931BE" w:rsidRPr="00A15A8E">
        <w:rPr>
          <w:rFonts w:ascii="Arial" w:hAnsi="Arial" w:cs="Arial"/>
        </w:rPr>
        <w:t>;</w:t>
      </w:r>
      <w:r w:rsidR="006E7341" w:rsidRPr="00A15A8E">
        <w:rPr>
          <w:rFonts w:ascii="Arial" w:hAnsi="Arial" w:cs="Arial"/>
        </w:rPr>
        <w:t xml:space="preserve"> the receipt section image recognition</w:t>
      </w:r>
      <w:r w:rsidR="00603957" w:rsidRPr="00A15A8E">
        <w:rPr>
          <w:rFonts w:ascii="Arial" w:hAnsi="Arial" w:cs="Arial"/>
        </w:rPr>
        <w:t xml:space="preserve"> model</w:t>
      </w:r>
      <w:r w:rsidR="006E7341" w:rsidRPr="00A15A8E">
        <w:rPr>
          <w:rFonts w:ascii="Arial" w:hAnsi="Arial" w:cs="Arial"/>
        </w:rPr>
        <w:t>,</w:t>
      </w:r>
      <w:r w:rsidR="001A5870" w:rsidRPr="00A15A8E">
        <w:rPr>
          <w:rFonts w:ascii="Arial" w:hAnsi="Arial" w:cs="Arial"/>
        </w:rPr>
        <w:t xml:space="preserve"> followed by</w:t>
      </w:r>
      <w:r w:rsidR="006E7341" w:rsidRPr="00A15A8E">
        <w:rPr>
          <w:rFonts w:ascii="Arial" w:hAnsi="Arial" w:cs="Arial"/>
        </w:rPr>
        <w:t xml:space="preserve"> </w:t>
      </w:r>
      <w:r w:rsidR="004B77DF" w:rsidRPr="00A15A8E">
        <w:rPr>
          <w:rFonts w:ascii="Arial" w:hAnsi="Arial" w:cs="Arial"/>
        </w:rPr>
        <w:t xml:space="preserve">the text extraction of </w:t>
      </w:r>
      <w:r w:rsidR="60644F1C" w:rsidRPr="00A15A8E">
        <w:rPr>
          <w:rFonts w:ascii="Arial" w:hAnsi="Arial" w:cs="Arial"/>
        </w:rPr>
        <w:t>this</w:t>
      </w:r>
      <w:r w:rsidR="004B77DF" w:rsidRPr="00A15A8E">
        <w:rPr>
          <w:rFonts w:ascii="Arial" w:hAnsi="Arial" w:cs="Arial"/>
        </w:rPr>
        <w:t xml:space="preserve"> section</w:t>
      </w:r>
      <w:r w:rsidR="60644F1C" w:rsidRPr="00A15A8E">
        <w:rPr>
          <w:rFonts w:ascii="Arial" w:hAnsi="Arial" w:cs="Arial"/>
        </w:rPr>
        <w:t>,</w:t>
      </w:r>
      <w:r w:rsidR="004B77DF" w:rsidRPr="00A15A8E">
        <w:rPr>
          <w:rFonts w:ascii="Arial" w:hAnsi="Arial" w:cs="Arial"/>
        </w:rPr>
        <w:t xml:space="preserve"> and </w:t>
      </w:r>
      <w:r w:rsidR="007F35C4" w:rsidRPr="00A15A8E">
        <w:rPr>
          <w:rFonts w:ascii="Arial" w:hAnsi="Arial" w:cs="Arial"/>
        </w:rPr>
        <w:t>finally</w:t>
      </w:r>
      <w:r w:rsidR="60644F1C" w:rsidRPr="00A15A8E">
        <w:rPr>
          <w:rFonts w:ascii="Arial" w:hAnsi="Arial" w:cs="Arial"/>
        </w:rPr>
        <w:t>,</w:t>
      </w:r>
      <w:r w:rsidR="004B77DF" w:rsidRPr="00A15A8E">
        <w:rPr>
          <w:rFonts w:ascii="Arial" w:hAnsi="Arial" w:cs="Arial"/>
        </w:rPr>
        <w:t xml:space="preserve"> the </w:t>
      </w:r>
      <w:r w:rsidR="007F35C4" w:rsidRPr="00A15A8E">
        <w:rPr>
          <w:rFonts w:ascii="Arial" w:hAnsi="Arial" w:cs="Arial"/>
        </w:rPr>
        <w:t>formatting</w:t>
      </w:r>
      <w:r w:rsidR="004B77DF" w:rsidRPr="00A15A8E">
        <w:rPr>
          <w:rFonts w:ascii="Arial" w:hAnsi="Arial" w:cs="Arial"/>
        </w:rPr>
        <w:t xml:space="preserve"> and </w:t>
      </w:r>
      <w:r w:rsidR="00C204F4" w:rsidRPr="00A15A8E">
        <w:rPr>
          <w:rFonts w:ascii="Arial" w:hAnsi="Arial" w:cs="Arial"/>
        </w:rPr>
        <w:t>classification of the receipt extracted data</w:t>
      </w:r>
      <w:r w:rsidR="007F35C4" w:rsidRPr="00A15A8E">
        <w:rPr>
          <w:rFonts w:ascii="Arial" w:hAnsi="Arial" w:cs="Arial"/>
        </w:rPr>
        <w:t>.</w:t>
      </w:r>
      <w:r w:rsidR="00103A8E" w:rsidRPr="00A15A8E">
        <w:rPr>
          <w:rFonts w:ascii="Arial" w:hAnsi="Arial" w:cs="Arial"/>
        </w:rPr>
        <w:t xml:space="preserve"> </w:t>
      </w:r>
    </w:p>
    <w:p w14:paraId="291D81DF" w14:textId="77777777" w:rsidR="00F9549B" w:rsidRPr="00A15A8E" w:rsidRDefault="00F9549B" w:rsidP="00AC17D9">
      <w:pPr>
        <w:spacing w:line="360" w:lineRule="auto"/>
        <w:rPr>
          <w:rFonts w:ascii="Arial" w:hAnsi="Arial" w:cs="Arial"/>
        </w:rPr>
      </w:pPr>
    </w:p>
    <w:p w14:paraId="23375686" w14:textId="0E16CE32" w:rsidR="00F9549B" w:rsidRPr="00A15A8E" w:rsidRDefault="001A5870" w:rsidP="00AC17D9">
      <w:pPr>
        <w:spacing w:line="360" w:lineRule="auto"/>
        <w:rPr>
          <w:rFonts w:ascii="Arial" w:hAnsi="Arial" w:cs="Arial"/>
        </w:rPr>
      </w:pPr>
      <w:r w:rsidRPr="00A15A8E">
        <w:rPr>
          <w:rFonts w:ascii="Arial" w:hAnsi="Arial" w:cs="Arial"/>
        </w:rPr>
        <w:t xml:space="preserve">The </w:t>
      </w:r>
      <w:r w:rsidR="000A490D" w:rsidRPr="00A15A8E">
        <w:rPr>
          <w:rFonts w:ascii="Arial" w:hAnsi="Arial" w:cs="Arial"/>
        </w:rPr>
        <w:t>receipt section</w:t>
      </w:r>
      <w:r w:rsidR="00AE4B86" w:rsidRPr="00A15A8E">
        <w:rPr>
          <w:rFonts w:ascii="Arial" w:hAnsi="Arial" w:cs="Arial"/>
        </w:rPr>
        <w:t xml:space="preserve"> detection model </w:t>
      </w:r>
      <w:r w:rsidR="00FE6E6D" w:rsidRPr="00A15A8E">
        <w:rPr>
          <w:rFonts w:ascii="Arial" w:hAnsi="Arial" w:cs="Arial"/>
        </w:rPr>
        <w:t>is the first step of the receipt extraction feature</w:t>
      </w:r>
      <w:r w:rsidR="004D3730" w:rsidRPr="00A15A8E">
        <w:rPr>
          <w:rFonts w:ascii="Arial" w:hAnsi="Arial" w:cs="Arial"/>
        </w:rPr>
        <w:t xml:space="preserve">. </w:t>
      </w:r>
      <w:r w:rsidR="00974927" w:rsidRPr="00A15A8E">
        <w:rPr>
          <w:rFonts w:ascii="Arial" w:hAnsi="Arial" w:cs="Arial"/>
        </w:rPr>
        <w:t xml:space="preserve">The model will </w:t>
      </w:r>
      <w:r w:rsidR="00E41F29" w:rsidRPr="00A15A8E">
        <w:rPr>
          <w:rFonts w:ascii="Arial" w:hAnsi="Arial" w:cs="Arial"/>
        </w:rPr>
        <w:t>compose</w:t>
      </w:r>
      <w:r w:rsidR="00974927" w:rsidRPr="00A15A8E">
        <w:rPr>
          <w:rFonts w:ascii="Arial" w:hAnsi="Arial" w:cs="Arial"/>
        </w:rPr>
        <w:t xml:space="preserve"> of </w:t>
      </w:r>
      <w:r w:rsidR="001C30B2" w:rsidRPr="00A15A8E">
        <w:rPr>
          <w:rFonts w:ascii="Arial" w:hAnsi="Arial" w:cs="Arial"/>
        </w:rPr>
        <w:t>a</w:t>
      </w:r>
      <w:r w:rsidR="00974927" w:rsidRPr="00A15A8E">
        <w:rPr>
          <w:rFonts w:ascii="Arial" w:hAnsi="Arial" w:cs="Arial"/>
        </w:rPr>
        <w:t xml:space="preserve"> </w:t>
      </w:r>
      <w:r w:rsidR="03F2726E" w:rsidRPr="00A15A8E">
        <w:rPr>
          <w:rFonts w:ascii="Arial" w:hAnsi="Arial" w:cs="Arial"/>
        </w:rPr>
        <w:t>YOLO</w:t>
      </w:r>
      <w:r w:rsidR="00974927" w:rsidRPr="00A15A8E">
        <w:rPr>
          <w:rFonts w:ascii="Arial" w:hAnsi="Arial" w:cs="Arial"/>
        </w:rPr>
        <w:t xml:space="preserve"> v8 model </w:t>
      </w:r>
      <w:r w:rsidR="00E737CF" w:rsidRPr="00A15A8E">
        <w:rPr>
          <w:rFonts w:ascii="Arial" w:hAnsi="Arial" w:cs="Arial"/>
        </w:rPr>
        <w:t>to predict the</w:t>
      </w:r>
      <w:r w:rsidR="0068158D" w:rsidRPr="00A15A8E">
        <w:rPr>
          <w:rFonts w:ascii="Arial" w:hAnsi="Arial" w:cs="Arial"/>
        </w:rPr>
        <w:t xml:space="preserve"> </w:t>
      </w:r>
      <w:r w:rsidR="00A7047A" w:rsidRPr="00A15A8E">
        <w:rPr>
          <w:rFonts w:ascii="Arial" w:hAnsi="Arial" w:cs="Arial"/>
        </w:rPr>
        <w:t>different</w:t>
      </w:r>
      <w:r w:rsidR="0068158D" w:rsidRPr="00A15A8E">
        <w:rPr>
          <w:rFonts w:ascii="Arial" w:hAnsi="Arial" w:cs="Arial"/>
        </w:rPr>
        <w:t xml:space="preserve"> receipt sections</w:t>
      </w:r>
      <w:r w:rsidR="50C9D2B6" w:rsidRPr="00A15A8E">
        <w:rPr>
          <w:rFonts w:ascii="Arial" w:hAnsi="Arial" w:cs="Arial"/>
        </w:rPr>
        <w:t>,</w:t>
      </w:r>
      <w:r w:rsidR="0068158D" w:rsidRPr="00A15A8E">
        <w:rPr>
          <w:rFonts w:ascii="Arial" w:hAnsi="Arial" w:cs="Arial"/>
        </w:rPr>
        <w:t xml:space="preserve"> </w:t>
      </w:r>
      <w:r w:rsidR="20F4C842" w:rsidRPr="00A15A8E">
        <w:rPr>
          <w:rFonts w:ascii="Arial" w:hAnsi="Arial" w:cs="Arial"/>
        </w:rPr>
        <w:t xml:space="preserve">which are </w:t>
      </w:r>
      <w:r w:rsidR="663240CD" w:rsidRPr="00A15A8E">
        <w:rPr>
          <w:rFonts w:ascii="Arial" w:hAnsi="Arial" w:cs="Arial"/>
        </w:rPr>
        <w:t>explained</w:t>
      </w:r>
      <w:r w:rsidR="00A7047A" w:rsidRPr="00A15A8E">
        <w:rPr>
          <w:rFonts w:ascii="Arial" w:hAnsi="Arial" w:cs="Arial"/>
        </w:rPr>
        <w:t xml:space="preserve"> in the </w:t>
      </w:r>
      <w:r w:rsidR="70D46DEA" w:rsidRPr="00A15A8E">
        <w:rPr>
          <w:rFonts w:ascii="Arial" w:hAnsi="Arial" w:cs="Arial"/>
        </w:rPr>
        <w:t>preceding</w:t>
      </w:r>
      <w:r w:rsidR="00A7047A" w:rsidRPr="00A15A8E">
        <w:rPr>
          <w:rFonts w:ascii="Arial" w:hAnsi="Arial" w:cs="Arial"/>
        </w:rPr>
        <w:t xml:space="preserve"> paragraph</w:t>
      </w:r>
      <w:r w:rsidR="007E488C" w:rsidRPr="00A15A8E">
        <w:rPr>
          <w:rFonts w:ascii="Arial" w:hAnsi="Arial" w:cs="Arial"/>
        </w:rPr>
        <w:t xml:space="preserve"> trained by </w:t>
      </w:r>
      <w:r w:rsidR="006F5385" w:rsidRPr="00A15A8E">
        <w:rPr>
          <w:rFonts w:ascii="Arial" w:hAnsi="Arial" w:cs="Arial"/>
        </w:rPr>
        <w:t xml:space="preserve">Mauritian receipt to </w:t>
      </w:r>
      <w:r w:rsidR="00D31771" w:rsidRPr="00A15A8E">
        <w:rPr>
          <w:rFonts w:ascii="Arial" w:hAnsi="Arial" w:cs="Arial"/>
        </w:rPr>
        <w:t>better predict the section of the receipt.</w:t>
      </w:r>
      <w:r w:rsidR="00E41F29" w:rsidRPr="00A15A8E">
        <w:rPr>
          <w:rFonts w:ascii="Arial" w:hAnsi="Arial" w:cs="Arial"/>
        </w:rPr>
        <w:t xml:space="preserve"> </w:t>
      </w:r>
      <w:r w:rsidR="5161A16C" w:rsidRPr="00A15A8E">
        <w:rPr>
          <w:rFonts w:ascii="Arial" w:hAnsi="Arial" w:cs="Arial"/>
        </w:rPr>
        <w:t>To describe in more</w:t>
      </w:r>
      <w:r w:rsidR="00E41F29" w:rsidRPr="00A15A8E">
        <w:rPr>
          <w:rFonts w:ascii="Arial" w:hAnsi="Arial" w:cs="Arial"/>
        </w:rPr>
        <w:t xml:space="preserve"> detail,</w:t>
      </w:r>
      <w:r w:rsidR="007A4E3F" w:rsidRPr="00A15A8E">
        <w:rPr>
          <w:rFonts w:ascii="Arial" w:hAnsi="Arial" w:cs="Arial"/>
        </w:rPr>
        <w:t xml:space="preserve"> </w:t>
      </w:r>
      <w:r w:rsidR="000B266F" w:rsidRPr="00A15A8E">
        <w:rPr>
          <w:rFonts w:ascii="Arial" w:hAnsi="Arial" w:cs="Arial"/>
        </w:rPr>
        <w:t xml:space="preserve">the prediction will take input </w:t>
      </w:r>
      <w:r w:rsidR="45146155" w:rsidRPr="00A15A8E">
        <w:rPr>
          <w:rFonts w:ascii="Arial" w:hAnsi="Arial" w:cs="Arial"/>
        </w:rPr>
        <w:t>as a</w:t>
      </w:r>
      <w:r w:rsidR="000B266F" w:rsidRPr="00A15A8E">
        <w:rPr>
          <w:rFonts w:ascii="Arial" w:hAnsi="Arial" w:cs="Arial"/>
        </w:rPr>
        <w:t xml:space="preserve"> picture</w:t>
      </w:r>
      <w:r w:rsidR="00CB5264" w:rsidRPr="00A15A8E">
        <w:rPr>
          <w:rFonts w:ascii="Arial" w:hAnsi="Arial" w:cs="Arial"/>
        </w:rPr>
        <w:t xml:space="preserve"> of</w:t>
      </w:r>
      <w:r w:rsidR="000B266F" w:rsidRPr="00A15A8E">
        <w:rPr>
          <w:rFonts w:ascii="Arial" w:hAnsi="Arial" w:cs="Arial"/>
        </w:rPr>
        <w:t xml:space="preserve"> 640 per 640 pixel </w:t>
      </w:r>
      <w:r w:rsidR="00CB5264" w:rsidRPr="00A15A8E">
        <w:rPr>
          <w:rFonts w:ascii="Arial" w:hAnsi="Arial" w:cs="Arial"/>
        </w:rPr>
        <w:t xml:space="preserve">and return </w:t>
      </w:r>
      <w:r w:rsidR="002C67CD" w:rsidRPr="00A15A8E">
        <w:rPr>
          <w:rFonts w:ascii="Arial" w:hAnsi="Arial" w:cs="Arial"/>
        </w:rPr>
        <w:t xml:space="preserve">for each class (chop information, item list, …) </w:t>
      </w:r>
      <w:r w:rsidR="00E73CF6" w:rsidRPr="00A15A8E">
        <w:rPr>
          <w:rFonts w:ascii="Arial" w:hAnsi="Arial" w:cs="Arial"/>
        </w:rPr>
        <w:t>their coordinate on the picture.</w:t>
      </w:r>
    </w:p>
    <w:p w14:paraId="76825FC3" w14:textId="77777777" w:rsidR="00E73CF6" w:rsidRPr="00A15A8E" w:rsidRDefault="00E73CF6" w:rsidP="00AC17D9">
      <w:pPr>
        <w:spacing w:line="360" w:lineRule="auto"/>
        <w:rPr>
          <w:rFonts w:ascii="Arial" w:hAnsi="Arial" w:cs="Arial"/>
        </w:rPr>
      </w:pPr>
    </w:p>
    <w:p w14:paraId="6875251B" w14:textId="2E559FEA" w:rsidR="00E73CF6" w:rsidRPr="00A15A8E" w:rsidRDefault="00D07820" w:rsidP="00AC17D9">
      <w:pPr>
        <w:spacing w:line="360" w:lineRule="auto"/>
        <w:rPr>
          <w:rFonts w:ascii="Arial" w:hAnsi="Arial" w:cs="Arial"/>
        </w:rPr>
      </w:pPr>
      <w:r w:rsidRPr="00A15A8E">
        <w:rPr>
          <w:rFonts w:ascii="Arial" w:hAnsi="Arial" w:cs="Arial"/>
        </w:rPr>
        <w:t>The second step of th</w:t>
      </w:r>
      <w:r w:rsidR="004F095C" w:rsidRPr="00A15A8E">
        <w:rPr>
          <w:rFonts w:ascii="Arial" w:hAnsi="Arial" w:cs="Arial"/>
        </w:rPr>
        <w:t>is feature is the extraction</w:t>
      </w:r>
      <w:r w:rsidR="00D37A9F" w:rsidRPr="00A15A8E">
        <w:rPr>
          <w:rFonts w:ascii="Arial" w:hAnsi="Arial" w:cs="Arial"/>
        </w:rPr>
        <w:t xml:space="preserve"> of the text display</w:t>
      </w:r>
      <w:r w:rsidR="004F095C" w:rsidRPr="00A15A8E">
        <w:rPr>
          <w:rFonts w:ascii="Arial" w:hAnsi="Arial" w:cs="Arial"/>
        </w:rPr>
        <w:t xml:space="preserve"> of these class</w:t>
      </w:r>
      <w:r w:rsidR="00D37A9F" w:rsidRPr="00A15A8E">
        <w:rPr>
          <w:rFonts w:ascii="Arial" w:hAnsi="Arial" w:cs="Arial"/>
        </w:rPr>
        <w:t xml:space="preserve"> extracts</w:t>
      </w:r>
      <w:r w:rsidR="004F095C" w:rsidRPr="00A15A8E">
        <w:rPr>
          <w:rFonts w:ascii="Arial" w:hAnsi="Arial" w:cs="Arial"/>
        </w:rPr>
        <w:t xml:space="preserve"> </w:t>
      </w:r>
      <w:r w:rsidR="00E27E50" w:rsidRPr="00A15A8E">
        <w:rPr>
          <w:rFonts w:ascii="Arial" w:hAnsi="Arial" w:cs="Arial"/>
        </w:rPr>
        <w:t xml:space="preserve">through </w:t>
      </w:r>
      <w:r w:rsidR="00DA1958" w:rsidRPr="00A15A8E">
        <w:rPr>
          <w:rFonts w:ascii="Arial" w:hAnsi="Arial" w:cs="Arial"/>
        </w:rPr>
        <w:t>OCR</w:t>
      </w:r>
      <w:r w:rsidR="00CA626E" w:rsidRPr="00A15A8E">
        <w:rPr>
          <w:rFonts w:ascii="Arial" w:hAnsi="Arial" w:cs="Arial"/>
        </w:rPr>
        <w:t xml:space="preserve">, for each detected class, a sub-image composed of coordinates of the </w:t>
      </w:r>
      <w:r w:rsidR="002F204A" w:rsidRPr="00A15A8E">
        <w:rPr>
          <w:rFonts w:ascii="Arial" w:hAnsi="Arial" w:cs="Arial"/>
        </w:rPr>
        <w:t xml:space="preserve">class prediction, and the extracted text. </w:t>
      </w:r>
      <w:r w:rsidR="00A332F0" w:rsidRPr="00A15A8E">
        <w:rPr>
          <w:rFonts w:ascii="Arial" w:hAnsi="Arial" w:cs="Arial"/>
        </w:rPr>
        <w:t xml:space="preserve">As for the choice of the OCR, based on the different OCR technologies </w:t>
      </w:r>
      <w:r w:rsidR="00525246" w:rsidRPr="00A15A8E">
        <w:rPr>
          <w:rFonts w:ascii="Arial" w:hAnsi="Arial" w:cs="Arial"/>
        </w:rPr>
        <w:t>showed in</w:t>
      </w:r>
      <w:r w:rsidR="00B43DB2" w:rsidRPr="00A15A8E">
        <w:rPr>
          <w:rFonts w:ascii="Arial" w:hAnsi="Arial" w:cs="Arial"/>
        </w:rPr>
        <w:t xml:space="preserve"> the</w:t>
      </w:r>
      <w:r w:rsidR="00525246" w:rsidRPr="00A15A8E">
        <w:rPr>
          <w:rFonts w:ascii="Arial" w:hAnsi="Arial" w:cs="Arial"/>
        </w:rPr>
        <w:t xml:space="preserve"> </w:t>
      </w:r>
      <w:r w:rsidR="00B43DB2" w:rsidRPr="00A15A8E">
        <w:rPr>
          <w:rFonts w:ascii="Arial" w:hAnsi="Arial" w:cs="Arial"/>
          <w:i/>
          <w:iCs/>
          <w:u w:val="single"/>
        </w:rPr>
        <w:fldChar w:fldCharType="begin"/>
      </w:r>
      <w:r w:rsidR="00B43DB2" w:rsidRPr="00A15A8E">
        <w:rPr>
          <w:rFonts w:ascii="Arial" w:hAnsi="Arial" w:cs="Arial"/>
          <w:i/>
          <w:iCs/>
          <w:u w:val="single"/>
        </w:rPr>
        <w:instrText xml:space="preserve"> REF _Ref163500847 \h  \* MERGEFORMAT </w:instrText>
      </w:r>
      <w:r w:rsidR="00B43DB2" w:rsidRPr="00A15A8E">
        <w:rPr>
          <w:rFonts w:ascii="Arial" w:hAnsi="Arial" w:cs="Arial"/>
          <w:i/>
          <w:iCs/>
          <w:u w:val="single"/>
        </w:rPr>
      </w:r>
      <w:r w:rsidR="00B43DB2" w:rsidRPr="00A15A8E">
        <w:rPr>
          <w:rFonts w:ascii="Arial" w:hAnsi="Arial" w:cs="Arial"/>
          <w:i/>
          <w:iCs/>
          <w:u w:val="single"/>
        </w:rPr>
        <w:fldChar w:fldCharType="separate"/>
      </w:r>
      <w:r w:rsidR="00B43DB2" w:rsidRPr="00A15A8E">
        <w:rPr>
          <w:rFonts w:ascii="Arial" w:hAnsi="Arial" w:cs="Arial"/>
          <w:i/>
          <w:iCs/>
          <w:u w:val="single"/>
        </w:rPr>
        <w:t>Literature review</w:t>
      </w:r>
      <w:r w:rsidR="00B43DB2" w:rsidRPr="00A15A8E">
        <w:rPr>
          <w:rFonts w:ascii="Arial" w:hAnsi="Arial" w:cs="Arial"/>
          <w:i/>
          <w:iCs/>
          <w:u w:val="single"/>
        </w:rPr>
        <w:fldChar w:fldCharType="end"/>
      </w:r>
      <w:r w:rsidR="00F2750C" w:rsidRPr="00A15A8E">
        <w:rPr>
          <w:rFonts w:ascii="Arial" w:hAnsi="Arial" w:cs="Arial"/>
        </w:rPr>
        <w:t xml:space="preserve">, </w:t>
      </w:r>
      <w:r w:rsidR="0019284D" w:rsidRPr="00A15A8E">
        <w:rPr>
          <w:rFonts w:ascii="Arial" w:hAnsi="Arial" w:cs="Arial"/>
        </w:rPr>
        <w:t xml:space="preserve">the OCR used would be Tesseract OCR </w:t>
      </w:r>
      <w:r w:rsidR="00BB1B72" w:rsidRPr="00A15A8E">
        <w:rPr>
          <w:rFonts w:ascii="Arial" w:hAnsi="Arial" w:cs="Arial"/>
        </w:rPr>
        <w:t>due to its high efficiency and capacity to be deployed locally without using a third-party service.</w:t>
      </w:r>
    </w:p>
    <w:p w14:paraId="26D90553" w14:textId="77777777" w:rsidR="00BB1B72" w:rsidRPr="00A15A8E" w:rsidRDefault="00BB1B72" w:rsidP="00AC17D9">
      <w:pPr>
        <w:spacing w:line="360" w:lineRule="auto"/>
        <w:rPr>
          <w:rFonts w:ascii="Arial" w:hAnsi="Arial" w:cs="Arial"/>
        </w:rPr>
      </w:pPr>
    </w:p>
    <w:p w14:paraId="7F968F13" w14:textId="139C792C" w:rsidR="00303AD8" w:rsidRPr="00A15A8E" w:rsidRDefault="00B02152" w:rsidP="00AC17D9">
      <w:pPr>
        <w:keepNext/>
        <w:spacing w:line="360" w:lineRule="auto"/>
        <w:rPr>
          <w:rFonts w:ascii="Arial" w:hAnsi="Arial" w:cs="Arial"/>
        </w:rPr>
      </w:pPr>
      <w:r w:rsidRPr="00A15A8E">
        <w:rPr>
          <w:rFonts w:ascii="Arial" w:hAnsi="Arial" w:cs="Arial"/>
        </w:rPr>
        <w:t>Finally, the classification and formatting of the of the output of the previous function output. This task will be performed by a Custom Multi-Layer Perceptron (MLP)</w:t>
      </w:r>
      <w:r w:rsidR="00A80C65" w:rsidRPr="00A15A8E">
        <w:rPr>
          <w:rFonts w:ascii="Arial" w:hAnsi="Arial" w:cs="Arial"/>
        </w:rPr>
        <w:t xml:space="preserve"> </w:t>
      </w:r>
      <w:r w:rsidRPr="00A15A8E">
        <w:rPr>
          <w:rFonts w:ascii="Arial" w:hAnsi="Arial" w:cs="Arial"/>
        </w:rPr>
        <w:t xml:space="preserve">to, firstly classify the receipt into categories (groceries, restaurant, cosmetics, electronics, </w:t>
      </w:r>
      <w:r w:rsidR="00901B3B" w:rsidRPr="00A15A8E">
        <w:rPr>
          <w:rFonts w:ascii="Arial" w:hAnsi="Arial" w:cs="Arial"/>
        </w:rPr>
        <w:t>etc.</w:t>
      </w:r>
      <w:r w:rsidRPr="00A15A8E">
        <w:rPr>
          <w:rFonts w:ascii="Arial" w:hAnsi="Arial" w:cs="Arial"/>
        </w:rPr>
        <w:t>)</w:t>
      </w:r>
      <w:r w:rsidR="00D71E67" w:rsidRPr="00A15A8E">
        <w:rPr>
          <w:rFonts w:ascii="Arial" w:hAnsi="Arial" w:cs="Arial"/>
        </w:rPr>
        <w:t xml:space="preserve">, then format all the information into a specific format </w:t>
      </w:r>
      <w:r w:rsidR="009949AA" w:rsidRPr="00A15A8E">
        <w:rPr>
          <w:rFonts w:ascii="Arial" w:hAnsi="Arial" w:cs="Arial"/>
        </w:rPr>
        <w:t>(</w:t>
      </w:r>
      <w:r w:rsidR="004C75E7" w:rsidRPr="00A15A8E">
        <w:rPr>
          <w:rFonts w:ascii="Arial" w:hAnsi="Arial" w:cs="Arial"/>
        </w:rPr>
        <w:t>see</w:t>
      </w:r>
      <w:r w:rsidR="00BB6428">
        <w:rPr>
          <w:rFonts w:ascii="Arial" w:hAnsi="Arial" w:cs="Arial"/>
        </w:rPr>
        <w:t xml:space="preserve"> </w:t>
      </w:r>
      <w:r w:rsidR="00BB6428" w:rsidRPr="00BB6428">
        <w:rPr>
          <w:rFonts w:ascii="Arial" w:hAnsi="Arial" w:cs="Arial"/>
          <w:i/>
          <w:iCs/>
          <w:u w:val="single"/>
        </w:rPr>
        <w:fldChar w:fldCharType="begin"/>
      </w:r>
      <w:r w:rsidR="00BB6428" w:rsidRPr="00BB6428">
        <w:rPr>
          <w:rFonts w:ascii="Arial" w:hAnsi="Arial" w:cs="Arial"/>
          <w:i/>
          <w:iCs/>
          <w:u w:val="single"/>
        </w:rPr>
        <w:instrText xml:space="preserve"> REF _Ref163756048 \h  \* MERGEFORMAT </w:instrText>
      </w:r>
      <w:r w:rsidR="00BB6428" w:rsidRPr="00BB6428">
        <w:rPr>
          <w:rFonts w:ascii="Arial" w:hAnsi="Arial" w:cs="Arial"/>
          <w:i/>
          <w:iCs/>
          <w:u w:val="single"/>
        </w:rPr>
      </w:r>
      <w:r w:rsidR="00BB6428" w:rsidRPr="00BB6428">
        <w:rPr>
          <w:rFonts w:ascii="Arial" w:hAnsi="Arial" w:cs="Arial"/>
          <w:i/>
          <w:iCs/>
          <w:u w:val="single"/>
        </w:rPr>
        <w:fldChar w:fldCharType="separate"/>
      </w:r>
      <w:r w:rsidR="00BB6428" w:rsidRPr="00BB6428">
        <w:rPr>
          <w:rFonts w:ascii="Arial" w:hAnsi="Arial" w:cs="Arial"/>
          <w:i/>
          <w:iCs/>
          <w:u w:val="single"/>
        </w:rPr>
        <w:t xml:space="preserve">Figure </w:t>
      </w:r>
      <w:r w:rsidR="00BB6428" w:rsidRPr="00BB6428">
        <w:rPr>
          <w:rFonts w:ascii="Arial" w:hAnsi="Arial" w:cs="Arial"/>
          <w:i/>
          <w:iCs/>
          <w:noProof/>
          <w:u w:val="single"/>
        </w:rPr>
        <w:t>3</w:t>
      </w:r>
      <w:r w:rsidR="00BB6428" w:rsidRPr="00BB6428">
        <w:rPr>
          <w:rFonts w:ascii="Arial" w:hAnsi="Arial" w:cs="Arial"/>
          <w:i/>
          <w:iCs/>
          <w:u w:val="single"/>
        </w:rPr>
        <w:t xml:space="preserve"> - </w:t>
      </w:r>
      <w:r w:rsidR="00BB6428" w:rsidRPr="00BB6428">
        <w:rPr>
          <w:rFonts w:ascii="Arial" w:hAnsi="Arial" w:cs="Arial"/>
          <w:i/>
          <w:iCs/>
          <w:u w:val="single"/>
        </w:rPr>
        <w:lastRenderedPageBreak/>
        <w:t>Receipt Extraction Feature output format</w:t>
      </w:r>
      <w:r w:rsidR="00BB6428" w:rsidRPr="00BB6428">
        <w:rPr>
          <w:rFonts w:ascii="Arial" w:hAnsi="Arial" w:cs="Arial"/>
          <w:i/>
          <w:iCs/>
          <w:u w:val="single"/>
        </w:rPr>
        <w:fldChar w:fldCharType="end"/>
      </w:r>
      <w:r w:rsidR="004C75E7" w:rsidRPr="00A15A8E">
        <w:rPr>
          <w:rFonts w:ascii="Arial" w:hAnsi="Arial" w:cs="Arial"/>
        </w:rPr>
        <w:t>)</w:t>
      </w:r>
      <w:r w:rsidR="0000315D" w:rsidRPr="00A15A8E">
        <w:rPr>
          <w:rFonts w:ascii="Arial" w:hAnsi="Arial" w:cs="Arial"/>
        </w:rPr>
        <w:t xml:space="preserve"> </w:t>
      </w:r>
      <w:r w:rsidR="009949AA" w:rsidRPr="00A15A8E">
        <w:rPr>
          <w:rFonts w:ascii="Arial" w:hAnsi="Arial" w:cs="Arial"/>
        </w:rPr>
        <w:t xml:space="preserve">in json </w:t>
      </w:r>
      <w:r w:rsidR="0047033B">
        <w:rPr>
          <w:rFonts w:ascii="Arial" w:hAnsi="Arial" w:cs="Arial"/>
        </w:rPr>
        <w:t>to be send back to the user</w:t>
      </w:r>
      <w:r w:rsidR="00C309A3">
        <w:rPr>
          <w:rFonts w:ascii="Arial" w:hAnsi="Arial" w:cs="Arial"/>
        </w:rPr>
        <w:t xml:space="preserve">. The user will then </w:t>
      </w:r>
      <w:proofErr w:type="gramStart"/>
      <w:r w:rsidR="00C309A3">
        <w:rPr>
          <w:rFonts w:ascii="Arial" w:hAnsi="Arial" w:cs="Arial"/>
        </w:rPr>
        <w:t>have the opportunity to</w:t>
      </w:r>
      <w:proofErr w:type="gramEnd"/>
      <w:r w:rsidR="00C309A3">
        <w:rPr>
          <w:rFonts w:ascii="Arial" w:hAnsi="Arial" w:cs="Arial"/>
        </w:rPr>
        <w:t xml:space="preserve"> correct the </w:t>
      </w:r>
      <w:r w:rsidR="00001934">
        <w:rPr>
          <w:rFonts w:ascii="Arial" w:hAnsi="Arial" w:cs="Arial"/>
        </w:rPr>
        <w:t xml:space="preserve">extraction result if wanted before being send back to the </w:t>
      </w:r>
      <w:r w:rsidR="005B13DD">
        <w:rPr>
          <w:rFonts w:ascii="Arial" w:hAnsi="Arial" w:cs="Arial"/>
        </w:rPr>
        <w:t>server to be stored into the database.</w:t>
      </w:r>
    </w:p>
    <w:commentRangeEnd w:id="52"/>
    <w:p w14:paraId="2CB3A7A0" w14:textId="65F0D7AB" w:rsidR="00303AD8" w:rsidRPr="00A15A8E" w:rsidRDefault="00A94814" w:rsidP="00AC17D9">
      <w:pPr>
        <w:keepNext/>
        <w:spacing w:line="360" w:lineRule="auto"/>
        <w:rPr>
          <w:rFonts w:ascii="Arial" w:hAnsi="Arial" w:cs="Arial"/>
        </w:rPr>
      </w:pPr>
      <w:r w:rsidRPr="00A15A8E">
        <w:rPr>
          <w:rStyle w:val="CommentReference"/>
          <w:rFonts w:ascii="Arial" w:hAnsi="Arial" w:cs="Arial"/>
        </w:rPr>
        <w:commentReference w:id="52"/>
      </w:r>
    </w:p>
    <w:p w14:paraId="6E5DE08E" w14:textId="715192A0" w:rsidR="004310AB" w:rsidRPr="00A15A8E" w:rsidRDefault="002966D2" w:rsidP="00AC17D9">
      <w:pPr>
        <w:spacing w:line="360" w:lineRule="auto"/>
        <w:rPr>
          <w:rFonts w:ascii="Arial" w:hAnsi="Arial" w:cs="Arial"/>
        </w:rPr>
      </w:pPr>
      <w:bookmarkStart w:id="53" w:name="_MON_1774173266"/>
      <w:bookmarkEnd w:id="53"/>
      <w:r w:rsidRPr="00F569FB">
        <w:rPr>
          <w:rFonts w:ascii="Arial" w:hAnsi="Arial" w:cs="Arial"/>
          <w:noProof/>
        </w:rPr>
        <w:drawing>
          <wp:inline distT="0" distB="0" distL="0" distR="0" wp14:anchorId="6D8D59AA" wp14:editId="740164B4">
            <wp:extent cx="5724525" cy="3089275"/>
            <wp:effectExtent l="0" t="0" r="3175" b="0"/>
            <wp:docPr id="5" name="Object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5"/>
                    <pic:cNvPicPr>
                      <a:picLocks noGrp="1" noRot="1" noChangeAspect="1" noEditPoints="1" noAdjustHandles="1" noChangeArrowheads="1" noChangeShapeType="1" noCrop="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3089275"/>
                    </a:xfrm>
                    <a:prstGeom prst="rect">
                      <a:avLst/>
                    </a:prstGeom>
                    <a:noFill/>
                    <a:ln>
                      <a:noFill/>
                    </a:ln>
                  </pic:spPr>
                </pic:pic>
              </a:graphicData>
            </a:graphic>
          </wp:inline>
        </w:drawing>
      </w:r>
    </w:p>
    <w:p w14:paraId="4A97CB08" w14:textId="274349B5" w:rsidR="00DB0424" w:rsidRDefault="004310AB" w:rsidP="007E53A7">
      <w:pPr>
        <w:pStyle w:val="Caption"/>
        <w:spacing w:line="360" w:lineRule="auto"/>
        <w:rPr>
          <w:rFonts w:ascii="Arial" w:hAnsi="Arial" w:cs="Arial"/>
        </w:rPr>
      </w:pPr>
      <w:bookmarkStart w:id="54" w:name="_Ref163756032"/>
      <w:bookmarkStart w:id="55" w:name="_Ref163551864"/>
      <w:bookmarkStart w:id="56" w:name="_Ref163756048"/>
      <w:bookmarkStart w:id="57" w:name="_Toc164604842"/>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73AEE">
        <w:rPr>
          <w:rFonts w:ascii="Arial" w:hAnsi="Arial" w:cs="Arial"/>
          <w:noProof/>
        </w:rPr>
        <w:t>3</w:t>
      </w:r>
      <w:r w:rsidRPr="00A15A8E">
        <w:rPr>
          <w:rFonts w:ascii="Arial" w:hAnsi="Arial" w:cs="Arial"/>
        </w:rPr>
        <w:fldChar w:fldCharType="end"/>
      </w:r>
      <w:bookmarkEnd w:id="54"/>
      <w:r w:rsidRPr="00A15A8E">
        <w:rPr>
          <w:rFonts w:ascii="Arial" w:hAnsi="Arial" w:cs="Arial"/>
        </w:rPr>
        <w:t xml:space="preserve"> - Receipt Extraction Feature output </w:t>
      </w:r>
      <w:bookmarkEnd w:id="55"/>
      <w:r w:rsidRPr="00A15A8E">
        <w:rPr>
          <w:rFonts w:ascii="Arial" w:hAnsi="Arial" w:cs="Arial"/>
        </w:rPr>
        <w:t>format.</w:t>
      </w:r>
      <w:bookmarkEnd w:id="56"/>
      <w:bookmarkEnd w:id="57"/>
    </w:p>
    <w:p w14:paraId="731B6700" w14:textId="77777777" w:rsidR="007E53A7" w:rsidRPr="007E53A7" w:rsidRDefault="007E53A7" w:rsidP="007E53A7"/>
    <w:p w14:paraId="58F1E3BC" w14:textId="399A34A2" w:rsidR="0055342A" w:rsidRPr="00A15A8E" w:rsidRDefault="00343A1C" w:rsidP="00AC17D9">
      <w:pPr>
        <w:pStyle w:val="Heading3"/>
        <w:spacing w:line="360" w:lineRule="auto"/>
        <w:rPr>
          <w:rFonts w:ascii="Arial" w:hAnsi="Arial" w:cs="Arial"/>
        </w:rPr>
      </w:pPr>
      <w:bookmarkStart w:id="58" w:name="_Toc164859571"/>
      <w:r w:rsidRPr="00A15A8E">
        <w:rPr>
          <w:rFonts w:ascii="Arial" w:hAnsi="Arial" w:cs="Arial"/>
        </w:rPr>
        <w:t>User Correction Feature.</w:t>
      </w:r>
      <w:bookmarkEnd w:id="58"/>
    </w:p>
    <w:p w14:paraId="6A101F55" w14:textId="59466386" w:rsidR="00343A1C" w:rsidRDefault="00E12020" w:rsidP="00AC17D9">
      <w:pPr>
        <w:spacing w:line="360" w:lineRule="auto"/>
        <w:rPr>
          <w:rFonts w:ascii="Arial" w:hAnsi="Arial" w:cs="Arial"/>
        </w:rPr>
      </w:pPr>
      <w:r w:rsidRPr="00A15A8E">
        <w:rPr>
          <w:rFonts w:ascii="Arial" w:hAnsi="Arial" w:cs="Arial"/>
        </w:rPr>
        <w:t>While the dat</w:t>
      </w:r>
      <w:r w:rsidR="00A86C61" w:rsidRPr="00A15A8E">
        <w:rPr>
          <w:rFonts w:ascii="Arial" w:hAnsi="Arial" w:cs="Arial"/>
        </w:rPr>
        <w:t>a</w:t>
      </w:r>
      <w:r w:rsidRPr="00A15A8E">
        <w:rPr>
          <w:rFonts w:ascii="Arial" w:hAnsi="Arial" w:cs="Arial"/>
        </w:rPr>
        <w:t xml:space="preserve"> will be automatically extracted, the user </w:t>
      </w:r>
      <w:r w:rsidR="00263054" w:rsidRPr="00A15A8E">
        <w:rPr>
          <w:rFonts w:ascii="Arial" w:hAnsi="Arial" w:cs="Arial"/>
        </w:rPr>
        <w:t>will have the opportunity to “review” the extracted data</w:t>
      </w:r>
      <w:r w:rsidR="004C65C6" w:rsidRPr="00A15A8E">
        <w:rPr>
          <w:rFonts w:ascii="Arial" w:hAnsi="Arial" w:cs="Arial"/>
        </w:rPr>
        <w:t>, through the flutter application interface</w:t>
      </w:r>
      <w:r w:rsidR="006B7BD3" w:rsidRPr="00A15A8E">
        <w:rPr>
          <w:rFonts w:ascii="Arial" w:hAnsi="Arial" w:cs="Arial"/>
        </w:rPr>
        <w:t>,</w:t>
      </w:r>
      <w:r w:rsidR="00263054" w:rsidRPr="00A15A8E">
        <w:rPr>
          <w:rFonts w:ascii="Arial" w:hAnsi="Arial" w:cs="Arial"/>
        </w:rPr>
        <w:t xml:space="preserve"> to ensure </w:t>
      </w:r>
      <w:r w:rsidR="006B7BD3" w:rsidRPr="00A15A8E">
        <w:rPr>
          <w:rFonts w:ascii="Arial" w:hAnsi="Arial" w:cs="Arial"/>
        </w:rPr>
        <w:t xml:space="preserve">the </w:t>
      </w:r>
      <w:r w:rsidR="75B9E42D" w:rsidRPr="00A15A8E">
        <w:rPr>
          <w:rFonts w:ascii="Arial" w:hAnsi="Arial" w:cs="Arial"/>
        </w:rPr>
        <w:t>data is correct,</w:t>
      </w:r>
      <w:r w:rsidR="006B7BD3" w:rsidRPr="00A15A8E">
        <w:rPr>
          <w:rFonts w:ascii="Arial" w:hAnsi="Arial" w:cs="Arial"/>
        </w:rPr>
        <w:t xml:space="preserve"> which will be </w:t>
      </w:r>
      <w:r w:rsidR="75B9E42D" w:rsidRPr="00A15A8E">
        <w:rPr>
          <w:rFonts w:ascii="Arial" w:hAnsi="Arial" w:cs="Arial"/>
        </w:rPr>
        <w:t xml:space="preserve">stored in the </w:t>
      </w:r>
      <w:r w:rsidR="00DC7BE6" w:rsidRPr="00A15A8E">
        <w:rPr>
          <w:rFonts w:ascii="Arial" w:hAnsi="Arial" w:cs="Arial"/>
        </w:rPr>
        <w:t>database.</w:t>
      </w:r>
      <w:r w:rsidR="002B28D1" w:rsidRPr="00A15A8E">
        <w:rPr>
          <w:rFonts w:ascii="Arial" w:hAnsi="Arial" w:cs="Arial"/>
        </w:rPr>
        <w:t xml:space="preserve"> The </w:t>
      </w:r>
      <w:r w:rsidR="007B4B27" w:rsidRPr="00A15A8E">
        <w:rPr>
          <w:rFonts w:ascii="Arial" w:hAnsi="Arial" w:cs="Arial"/>
        </w:rPr>
        <w:t xml:space="preserve">corrected data will be set </w:t>
      </w:r>
      <w:r w:rsidR="75B9E42D" w:rsidRPr="00A15A8E">
        <w:rPr>
          <w:rFonts w:ascii="Arial" w:hAnsi="Arial" w:cs="Arial"/>
        </w:rPr>
        <w:t>as</w:t>
      </w:r>
      <w:r w:rsidR="007B4B27" w:rsidRPr="00A15A8E">
        <w:rPr>
          <w:rFonts w:ascii="Arial" w:hAnsi="Arial" w:cs="Arial"/>
        </w:rPr>
        <w:t xml:space="preserve"> </w:t>
      </w:r>
      <w:r w:rsidR="00A86C61" w:rsidRPr="00A15A8E">
        <w:rPr>
          <w:rFonts w:ascii="Arial" w:hAnsi="Arial" w:cs="Arial"/>
        </w:rPr>
        <w:t>“</w:t>
      </w:r>
      <w:r w:rsidR="007B4B27" w:rsidRPr="00A15A8E">
        <w:rPr>
          <w:rFonts w:ascii="Arial" w:hAnsi="Arial" w:cs="Arial"/>
        </w:rPr>
        <w:t>review</w:t>
      </w:r>
      <w:r w:rsidR="00A86C61" w:rsidRPr="00A15A8E">
        <w:rPr>
          <w:rFonts w:ascii="Arial" w:hAnsi="Arial" w:cs="Arial"/>
        </w:rPr>
        <w:t xml:space="preserve">ed” and </w:t>
      </w:r>
      <w:r w:rsidR="00A30AA6" w:rsidRPr="00A15A8E">
        <w:rPr>
          <w:rFonts w:ascii="Arial" w:hAnsi="Arial" w:cs="Arial"/>
        </w:rPr>
        <w:t>will be accessible by the analytics feature to ensure the accuracy of the data.</w:t>
      </w:r>
      <w:r w:rsidR="00951E13" w:rsidRPr="00A15A8E">
        <w:rPr>
          <w:rFonts w:ascii="Arial" w:hAnsi="Arial" w:cs="Arial"/>
        </w:rPr>
        <w:t xml:space="preserve"> The structure of the </w:t>
      </w:r>
      <w:r w:rsidR="0008166C" w:rsidRPr="00A15A8E">
        <w:rPr>
          <w:rFonts w:ascii="Arial" w:hAnsi="Arial" w:cs="Arial"/>
        </w:rPr>
        <w:t xml:space="preserve">feature can be seen in the sequence </w:t>
      </w:r>
      <w:r w:rsidR="00D22920" w:rsidRPr="00A15A8E">
        <w:rPr>
          <w:rFonts w:ascii="Arial" w:hAnsi="Arial" w:cs="Arial"/>
        </w:rPr>
        <w:t>diagram</w:t>
      </w:r>
      <w:r w:rsidR="00EF61F2">
        <w:rPr>
          <w:rFonts w:ascii="Arial" w:hAnsi="Arial" w:cs="Arial"/>
        </w:rPr>
        <w:t xml:space="preserve"> </w:t>
      </w:r>
      <w:r w:rsidR="00EF61F2" w:rsidRPr="00935A11">
        <w:rPr>
          <w:rFonts w:ascii="Arial" w:hAnsi="Arial" w:cs="Arial"/>
          <w:i/>
          <w:iCs/>
          <w:u w:val="single"/>
        </w:rPr>
        <w:fldChar w:fldCharType="begin"/>
      </w:r>
      <w:r w:rsidR="00EF61F2" w:rsidRPr="00935A11">
        <w:rPr>
          <w:rFonts w:ascii="Arial" w:hAnsi="Arial" w:cs="Arial"/>
          <w:i/>
          <w:iCs/>
          <w:u w:val="single"/>
        </w:rPr>
        <w:instrText xml:space="preserve"> REF _Ref164603673 \h </w:instrText>
      </w:r>
      <w:r w:rsidR="00935A11" w:rsidRPr="00935A11">
        <w:rPr>
          <w:rFonts w:ascii="Arial" w:hAnsi="Arial" w:cs="Arial"/>
          <w:i/>
          <w:iCs/>
          <w:u w:val="single"/>
        </w:rPr>
        <w:instrText xml:space="preserve"> \* MERGEFORMAT </w:instrText>
      </w:r>
      <w:r w:rsidR="00EF61F2" w:rsidRPr="00935A11">
        <w:rPr>
          <w:rFonts w:ascii="Arial" w:hAnsi="Arial" w:cs="Arial"/>
          <w:i/>
          <w:iCs/>
          <w:u w:val="single"/>
        </w:rPr>
      </w:r>
      <w:r w:rsidR="00EF61F2" w:rsidRPr="00935A11">
        <w:rPr>
          <w:rFonts w:ascii="Arial" w:hAnsi="Arial" w:cs="Arial"/>
          <w:i/>
          <w:iCs/>
          <w:u w:val="single"/>
        </w:rPr>
        <w:fldChar w:fldCharType="separate"/>
      </w:r>
      <w:r w:rsidR="00EF61F2" w:rsidRPr="00935A11">
        <w:rPr>
          <w:i/>
          <w:iCs/>
          <w:u w:val="single"/>
        </w:rPr>
        <w:t xml:space="preserve">Figure </w:t>
      </w:r>
      <w:r w:rsidR="00EF61F2" w:rsidRPr="00935A11">
        <w:rPr>
          <w:i/>
          <w:iCs/>
          <w:noProof/>
          <w:u w:val="single"/>
        </w:rPr>
        <w:t>5</w:t>
      </w:r>
      <w:r w:rsidR="00EF61F2" w:rsidRPr="00935A11">
        <w:rPr>
          <w:i/>
          <w:iCs/>
          <w:u w:val="single"/>
        </w:rPr>
        <w:t xml:space="preserve"> - Receipt Extraction Feature Sequence Diagram</w:t>
      </w:r>
      <w:r w:rsidR="00EF61F2" w:rsidRPr="00935A11">
        <w:rPr>
          <w:rFonts w:ascii="Arial" w:hAnsi="Arial" w:cs="Arial"/>
          <w:i/>
          <w:iCs/>
          <w:u w:val="single"/>
        </w:rPr>
        <w:fldChar w:fldCharType="end"/>
      </w:r>
      <w:r w:rsidR="00DF1777" w:rsidRPr="00DF1777">
        <w:rPr>
          <w:rFonts w:ascii="Arial" w:hAnsi="Arial" w:cs="Arial"/>
        </w:rPr>
        <w:t>.</w:t>
      </w:r>
    </w:p>
    <w:p w14:paraId="46EE03AB" w14:textId="77777777" w:rsidR="00DF1777" w:rsidRPr="00A15A8E" w:rsidRDefault="00DF1777" w:rsidP="00AC17D9">
      <w:pPr>
        <w:spacing w:line="360" w:lineRule="auto"/>
        <w:rPr>
          <w:rFonts w:ascii="Arial" w:hAnsi="Arial" w:cs="Arial"/>
        </w:rPr>
      </w:pPr>
    </w:p>
    <w:p w14:paraId="0E8FD17C" w14:textId="72370BD3" w:rsidR="00F521B9" w:rsidRPr="00A15A8E" w:rsidRDefault="0069020C" w:rsidP="00AC17D9">
      <w:pPr>
        <w:pStyle w:val="Heading3"/>
        <w:spacing w:line="360" w:lineRule="auto"/>
        <w:rPr>
          <w:rFonts w:ascii="Arial" w:hAnsi="Arial" w:cs="Arial"/>
        </w:rPr>
      </w:pPr>
      <w:bookmarkStart w:id="59" w:name="_Toc164859572"/>
      <w:r w:rsidRPr="00A15A8E">
        <w:rPr>
          <w:rFonts w:ascii="Arial" w:hAnsi="Arial" w:cs="Arial"/>
        </w:rPr>
        <w:t>Server Communication</w:t>
      </w:r>
      <w:bookmarkEnd w:id="59"/>
      <w:r w:rsidR="007A0892" w:rsidRPr="00A15A8E">
        <w:rPr>
          <w:rFonts w:ascii="Arial" w:hAnsi="Arial" w:cs="Arial"/>
        </w:rPr>
        <w:t xml:space="preserve"> </w:t>
      </w:r>
    </w:p>
    <w:p w14:paraId="041E2967" w14:textId="59FE63F8" w:rsidR="00FC430D" w:rsidRPr="00A15A8E" w:rsidRDefault="75B9E42D" w:rsidP="00AC17D9">
      <w:pPr>
        <w:spacing w:line="360" w:lineRule="auto"/>
        <w:rPr>
          <w:rFonts w:ascii="Arial" w:hAnsi="Arial" w:cs="Arial"/>
        </w:rPr>
      </w:pPr>
      <w:r w:rsidRPr="00A15A8E">
        <w:rPr>
          <w:rFonts w:ascii="Arial" w:hAnsi="Arial" w:cs="Arial"/>
        </w:rPr>
        <w:t>As</w:t>
      </w:r>
      <w:r w:rsidR="00BC3A04" w:rsidRPr="00A15A8E">
        <w:rPr>
          <w:rFonts w:ascii="Arial" w:hAnsi="Arial" w:cs="Arial"/>
        </w:rPr>
        <w:t xml:space="preserve"> for the communication </w:t>
      </w:r>
      <w:r w:rsidR="00C070F5" w:rsidRPr="00A15A8E">
        <w:rPr>
          <w:rFonts w:ascii="Arial" w:hAnsi="Arial" w:cs="Arial"/>
        </w:rPr>
        <w:t>between the server and the application, the HTTP (Hypertext Transfer Protoc</w:t>
      </w:r>
      <w:r w:rsidR="003060FE" w:rsidRPr="00A15A8E">
        <w:rPr>
          <w:rFonts w:ascii="Arial" w:hAnsi="Arial" w:cs="Arial"/>
        </w:rPr>
        <w:t>o</w:t>
      </w:r>
      <w:r w:rsidR="00C070F5" w:rsidRPr="00A15A8E">
        <w:rPr>
          <w:rFonts w:ascii="Arial" w:hAnsi="Arial" w:cs="Arial"/>
        </w:rPr>
        <w:t>l)</w:t>
      </w:r>
      <w:r w:rsidR="003060FE" w:rsidRPr="00A15A8E">
        <w:rPr>
          <w:rFonts w:ascii="Arial" w:hAnsi="Arial" w:cs="Arial"/>
        </w:rPr>
        <w:t xml:space="preserve"> will be integrally </w:t>
      </w:r>
      <w:r w:rsidRPr="00A15A8E">
        <w:rPr>
          <w:rFonts w:ascii="Arial" w:hAnsi="Arial" w:cs="Arial"/>
        </w:rPr>
        <w:t>handled</w:t>
      </w:r>
      <w:r w:rsidR="003060FE" w:rsidRPr="00A15A8E">
        <w:rPr>
          <w:rFonts w:ascii="Arial" w:hAnsi="Arial" w:cs="Arial"/>
        </w:rPr>
        <w:t xml:space="preserve"> </w:t>
      </w:r>
      <w:r w:rsidR="00BB10C6" w:rsidRPr="00A15A8E">
        <w:rPr>
          <w:rFonts w:ascii="Arial" w:hAnsi="Arial" w:cs="Arial"/>
        </w:rPr>
        <w:t>by a FastAPI application host into the server.</w:t>
      </w:r>
      <w:r w:rsidR="001A011F" w:rsidRPr="00A15A8E">
        <w:rPr>
          <w:rFonts w:ascii="Arial" w:hAnsi="Arial" w:cs="Arial"/>
        </w:rPr>
        <w:t xml:space="preserve"> The primary function of the FastAPI app is to execute </w:t>
      </w:r>
      <w:r w:rsidR="009D5628" w:rsidRPr="00A15A8E">
        <w:rPr>
          <w:rFonts w:ascii="Arial" w:hAnsi="Arial" w:cs="Arial"/>
        </w:rPr>
        <w:t>the requested</w:t>
      </w:r>
      <w:r w:rsidR="00254914" w:rsidRPr="00A15A8E">
        <w:rPr>
          <w:rFonts w:ascii="Arial" w:hAnsi="Arial" w:cs="Arial"/>
        </w:rPr>
        <w:t xml:space="preserve"> server feature and relay back the result to the mobile app.</w:t>
      </w:r>
      <w:r w:rsidR="00C070F5" w:rsidRPr="00A15A8E">
        <w:rPr>
          <w:rFonts w:ascii="Arial" w:hAnsi="Arial" w:cs="Arial"/>
        </w:rPr>
        <w:t xml:space="preserve"> </w:t>
      </w:r>
      <w:r w:rsidR="00C843EC" w:rsidRPr="00A15A8E">
        <w:rPr>
          <w:rFonts w:ascii="Arial" w:hAnsi="Arial" w:cs="Arial"/>
        </w:rPr>
        <w:t xml:space="preserve">Each endpoint </w:t>
      </w:r>
      <w:r w:rsidR="00FA1285" w:rsidRPr="00A15A8E">
        <w:rPr>
          <w:rFonts w:ascii="Arial" w:hAnsi="Arial" w:cs="Arial"/>
        </w:rPr>
        <w:t>will be related to a feature of the server and therefore</w:t>
      </w:r>
      <w:r w:rsidRPr="00A15A8E">
        <w:rPr>
          <w:rFonts w:ascii="Arial" w:hAnsi="Arial" w:cs="Arial"/>
        </w:rPr>
        <w:t>,</w:t>
      </w:r>
      <w:r w:rsidR="00FA1285" w:rsidRPr="00A15A8E">
        <w:rPr>
          <w:rFonts w:ascii="Arial" w:hAnsi="Arial" w:cs="Arial"/>
        </w:rPr>
        <w:t xml:space="preserve"> </w:t>
      </w:r>
      <w:r w:rsidR="00C97FBC" w:rsidRPr="00A15A8E">
        <w:rPr>
          <w:rFonts w:ascii="Arial" w:hAnsi="Arial" w:cs="Arial"/>
        </w:rPr>
        <w:t>forming the server’s operation core.</w:t>
      </w:r>
    </w:p>
    <w:p w14:paraId="0D2AF622" w14:textId="6D39A006" w:rsidR="003757F9" w:rsidRPr="00DB40A8" w:rsidRDefault="004B3AE6" w:rsidP="00AC17D9">
      <w:pPr>
        <w:pStyle w:val="Heading3"/>
        <w:spacing w:line="360" w:lineRule="auto"/>
        <w:rPr>
          <w:rFonts w:ascii="Arial" w:hAnsi="Arial" w:cs="Arial"/>
        </w:rPr>
      </w:pPr>
      <w:bookmarkStart w:id="60" w:name="_Toc164859573"/>
      <w:r w:rsidRPr="00A15A8E">
        <w:rPr>
          <w:rFonts w:ascii="Arial" w:hAnsi="Arial" w:cs="Arial"/>
        </w:rPr>
        <w:lastRenderedPageBreak/>
        <w:t>Database</w:t>
      </w:r>
      <w:bookmarkEnd w:id="60"/>
    </w:p>
    <w:p w14:paraId="77D968F9" w14:textId="155A9ADF" w:rsidR="003757F9" w:rsidRPr="00A15A8E" w:rsidRDefault="003D659E" w:rsidP="00AC17D9">
      <w:pPr>
        <w:spacing w:line="360" w:lineRule="auto"/>
        <w:rPr>
          <w:rFonts w:ascii="Arial" w:hAnsi="Arial" w:cs="Arial"/>
          <w:color w:val="000000" w:themeColor="text1"/>
        </w:rPr>
      </w:pPr>
      <w:r w:rsidRPr="00A15A8E">
        <w:rPr>
          <w:rFonts w:ascii="Arial" w:hAnsi="Arial" w:cs="Arial"/>
          <w:color w:val="000000" w:themeColor="text1"/>
        </w:rPr>
        <w:t>The server architecture will include a database system which will</w:t>
      </w:r>
      <w:r w:rsidR="00592B2C" w:rsidRPr="00A15A8E">
        <w:rPr>
          <w:rFonts w:ascii="Arial" w:hAnsi="Arial" w:cs="Arial"/>
          <w:color w:val="000000" w:themeColor="text1"/>
        </w:rPr>
        <w:t xml:space="preserve"> maintain user and receipt’s related data</w:t>
      </w:r>
      <w:r w:rsidR="00A21618" w:rsidRPr="00A15A8E">
        <w:rPr>
          <w:rFonts w:ascii="Arial" w:hAnsi="Arial" w:cs="Arial"/>
          <w:color w:val="000000" w:themeColor="text1"/>
        </w:rPr>
        <w:t>.</w:t>
      </w:r>
      <w:r w:rsidR="008F0738" w:rsidRPr="00A15A8E">
        <w:rPr>
          <w:rFonts w:ascii="Arial" w:hAnsi="Arial" w:cs="Arial"/>
          <w:color w:val="000000" w:themeColor="text1"/>
        </w:rPr>
        <w:t xml:space="preserve"> Using Docker technology, the </w:t>
      </w:r>
      <w:r w:rsidR="00624E44" w:rsidRPr="00A15A8E">
        <w:rPr>
          <w:rFonts w:ascii="Arial" w:hAnsi="Arial" w:cs="Arial"/>
          <w:color w:val="000000" w:themeColor="text1"/>
        </w:rPr>
        <w:t>server will</w:t>
      </w:r>
      <w:r w:rsidR="00EE2DCA" w:rsidRPr="00A15A8E">
        <w:rPr>
          <w:rFonts w:ascii="Arial" w:hAnsi="Arial" w:cs="Arial"/>
          <w:color w:val="000000" w:themeColor="text1"/>
        </w:rPr>
        <w:t xml:space="preserve"> use a PostgreSQL database</w:t>
      </w:r>
      <w:r w:rsidR="00F305E5" w:rsidRPr="00A15A8E">
        <w:rPr>
          <w:rFonts w:ascii="Arial" w:hAnsi="Arial" w:cs="Arial"/>
          <w:color w:val="000000" w:themeColor="text1"/>
        </w:rPr>
        <w:t xml:space="preserve"> </w:t>
      </w:r>
      <w:r w:rsidR="77DD11BB" w:rsidRPr="00A15A8E">
        <w:rPr>
          <w:rFonts w:ascii="Arial" w:hAnsi="Arial" w:cs="Arial"/>
          <w:color w:val="000000" w:themeColor="text1"/>
        </w:rPr>
        <w:t>initializing</w:t>
      </w:r>
      <w:r w:rsidR="00F305E5" w:rsidRPr="00A15A8E">
        <w:rPr>
          <w:rFonts w:ascii="Arial" w:hAnsi="Arial" w:cs="Arial"/>
          <w:color w:val="000000" w:themeColor="text1"/>
        </w:rPr>
        <w:t xml:space="preserve"> alongside the </w:t>
      </w:r>
      <w:r w:rsidR="00624E44" w:rsidRPr="00A15A8E">
        <w:rPr>
          <w:rFonts w:ascii="Arial" w:hAnsi="Arial" w:cs="Arial"/>
          <w:color w:val="000000" w:themeColor="text1"/>
        </w:rPr>
        <w:t>server’s</w:t>
      </w:r>
      <w:r w:rsidR="00F305E5" w:rsidRPr="00A15A8E">
        <w:rPr>
          <w:rFonts w:ascii="Arial" w:hAnsi="Arial" w:cs="Arial"/>
          <w:color w:val="000000" w:themeColor="text1"/>
        </w:rPr>
        <w:t xml:space="preserve"> image. During the server’s image building, the</w:t>
      </w:r>
      <w:r w:rsidR="006144AD" w:rsidRPr="00A15A8E">
        <w:rPr>
          <w:rFonts w:ascii="Arial" w:hAnsi="Arial" w:cs="Arial"/>
          <w:color w:val="000000" w:themeColor="text1"/>
        </w:rPr>
        <w:t xml:space="preserve"> PostgreSQL image will be </w:t>
      </w:r>
      <w:r w:rsidR="00AA3EE2" w:rsidRPr="00A15A8E">
        <w:rPr>
          <w:rFonts w:ascii="Arial" w:hAnsi="Arial" w:cs="Arial"/>
          <w:color w:val="000000" w:themeColor="text1"/>
        </w:rPr>
        <w:t>initialized</w:t>
      </w:r>
      <w:r w:rsidR="5C62527C" w:rsidRPr="00A15A8E">
        <w:rPr>
          <w:rFonts w:ascii="Arial" w:hAnsi="Arial" w:cs="Arial"/>
          <w:color w:val="000000" w:themeColor="text1"/>
        </w:rPr>
        <w:t>,</w:t>
      </w:r>
      <w:r w:rsidR="006144AD" w:rsidRPr="00A15A8E">
        <w:rPr>
          <w:rFonts w:ascii="Arial" w:hAnsi="Arial" w:cs="Arial"/>
          <w:color w:val="000000" w:themeColor="text1"/>
        </w:rPr>
        <w:t xml:space="preserve"> </w:t>
      </w:r>
      <w:r w:rsidR="001B7E2C" w:rsidRPr="00A15A8E">
        <w:rPr>
          <w:rFonts w:ascii="Arial" w:hAnsi="Arial" w:cs="Arial"/>
          <w:color w:val="000000" w:themeColor="text1"/>
        </w:rPr>
        <w:t xml:space="preserve">and if in absence of pre-existing data, the </w:t>
      </w:r>
      <w:r w:rsidR="00010976" w:rsidRPr="00A15A8E">
        <w:rPr>
          <w:rFonts w:ascii="Arial" w:hAnsi="Arial" w:cs="Arial"/>
          <w:color w:val="000000" w:themeColor="text1"/>
        </w:rPr>
        <w:t xml:space="preserve">database schema </w:t>
      </w:r>
      <w:r w:rsidR="00624E44" w:rsidRPr="00A15A8E">
        <w:rPr>
          <w:rFonts w:ascii="Arial" w:hAnsi="Arial" w:cs="Arial"/>
          <w:color w:val="000000" w:themeColor="text1"/>
        </w:rPr>
        <w:t>will</w:t>
      </w:r>
      <w:r w:rsidR="00010976" w:rsidRPr="00A15A8E">
        <w:rPr>
          <w:rFonts w:ascii="Arial" w:hAnsi="Arial" w:cs="Arial"/>
          <w:color w:val="000000" w:themeColor="text1"/>
        </w:rPr>
        <w:t xml:space="preserve"> be </w:t>
      </w:r>
      <w:r w:rsidR="00222399" w:rsidRPr="00A15A8E">
        <w:rPr>
          <w:rFonts w:ascii="Arial" w:hAnsi="Arial" w:cs="Arial"/>
          <w:color w:val="000000" w:themeColor="text1"/>
        </w:rPr>
        <w:t>initialized</w:t>
      </w:r>
      <w:r w:rsidR="00010976" w:rsidRPr="00A15A8E">
        <w:rPr>
          <w:rFonts w:ascii="Arial" w:hAnsi="Arial" w:cs="Arial"/>
          <w:color w:val="000000" w:themeColor="text1"/>
        </w:rPr>
        <w:t xml:space="preserve"> </w:t>
      </w:r>
      <w:r w:rsidR="00624E44" w:rsidRPr="00A15A8E">
        <w:rPr>
          <w:rFonts w:ascii="Arial" w:hAnsi="Arial" w:cs="Arial"/>
          <w:color w:val="000000" w:themeColor="text1"/>
        </w:rPr>
        <w:t>through the execution of an SQL scripts</w:t>
      </w:r>
      <w:r w:rsidR="00AA3EE2" w:rsidRPr="00A15A8E">
        <w:rPr>
          <w:rFonts w:ascii="Arial" w:hAnsi="Arial" w:cs="Arial"/>
          <w:color w:val="000000" w:themeColor="text1"/>
        </w:rPr>
        <w:t>. The usage of docker will ensure a seamless integration of the system.</w:t>
      </w:r>
    </w:p>
    <w:p w14:paraId="22251E73" w14:textId="77777777" w:rsidR="00222399" w:rsidRPr="00A15A8E" w:rsidRDefault="00222399" w:rsidP="00AC17D9">
      <w:pPr>
        <w:spacing w:line="360" w:lineRule="auto"/>
        <w:rPr>
          <w:rFonts w:ascii="Arial" w:hAnsi="Arial" w:cs="Arial"/>
          <w:color w:val="000000" w:themeColor="text1"/>
        </w:rPr>
      </w:pPr>
    </w:p>
    <w:p w14:paraId="68AF2C15" w14:textId="1EAE3EDC" w:rsidR="00222399" w:rsidRPr="00A15A8E" w:rsidRDefault="00222399" w:rsidP="00AC17D9">
      <w:pPr>
        <w:spacing w:line="360" w:lineRule="auto"/>
        <w:rPr>
          <w:rFonts w:ascii="Arial" w:hAnsi="Arial" w:cs="Arial"/>
          <w:color w:val="000000" w:themeColor="text1"/>
        </w:rPr>
      </w:pPr>
      <w:r w:rsidRPr="00A15A8E">
        <w:rPr>
          <w:rFonts w:ascii="Arial" w:hAnsi="Arial" w:cs="Arial"/>
          <w:color w:val="000000" w:themeColor="text1"/>
        </w:rPr>
        <w:t xml:space="preserve">The database </w:t>
      </w:r>
      <w:r w:rsidR="000B4CDB" w:rsidRPr="00A15A8E">
        <w:rPr>
          <w:rFonts w:ascii="Arial" w:hAnsi="Arial" w:cs="Arial"/>
          <w:color w:val="000000" w:themeColor="text1"/>
        </w:rPr>
        <w:t xml:space="preserve">schema is </w:t>
      </w:r>
      <w:r w:rsidR="0060611A" w:rsidRPr="00A15A8E">
        <w:rPr>
          <w:rFonts w:ascii="Arial" w:hAnsi="Arial" w:cs="Arial"/>
          <w:color w:val="000000" w:themeColor="text1"/>
        </w:rPr>
        <w:t>composed</w:t>
      </w:r>
      <w:r w:rsidR="000B4CDB" w:rsidRPr="00A15A8E">
        <w:rPr>
          <w:rFonts w:ascii="Arial" w:hAnsi="Arial" w:cs="Arial"/>
          <w:color w:val="000000" w:themeColor="text1"/>
        </w:rPr>
        <w:t xml:space="preserve"> of three primary tables</w:t>
      </w:r>
      <w:r w:rsidR="0060611A" w:rsidRPr="00A15A8E">
        <w:rPr>
          <w:rFonts w:ascii="Arial" w:hAnsi="Arial" w:cs="Arial"/>
          <w:color w:val="000000" w:themeColor="text1"/>
        </w:rPr>
        <w:t>, outline as follows:</w:t>
      </w:r>
    </w:p>
    <w:p w14:paraId="6879A4B2" w14:textId="4E010E23" w:rsidR="0060611A" w:rsidRPr="00A15A8E" w:rsidRDefault="00894366"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Users table: </w:t>
      </w:r>
      <w:r w:rsidR="000E4C5D" w:rsidRPr="00A15A8E">
        <w:rPr>
          <w:rFonts w:ascii="Arial" w:hAnsi="Arial" w:cs="Arial"/>
          <w:color w:val="000000" w:themeColor="text1"/>
        </w:rPr>
        <w:t>A table for user related infor</w:t>
      </w:r>
      <w:r w:rsidR="003E6624" w:rsidRPr="00A15A8E">
        <w:rPr>
          <w:rFonts w:ascii="Arial" w:hAnsi="Arial" w:cs="Arial"/>
          <w:color w:val="000000" w:themeColor="text1"/>
        </w:rPr>
        <w:t>mation</w:t>
      </w:r>
      <w:r w:rsidR="00284B28" w:rsidRPr="00A15A8E">
        <w:rPr>
          <w:rFonts w:ascii="Arial" w:hAnsi="Arial" w:cs="Arial"/>
          <w:color w:val="000000" w:themeColor="text1"/>
        </w:rPr>
        <w:t>.</w:t>
      </w:r>
    </w:p>
    <w:p w14:paraId="0DD0AAD3" w14:textId="6D7C20BE" w:rsidR="005A10BC" w:rsidRPr="00A15A8E" w:rsidRDefault="005A10BC"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Raw Receipt Table: </w:t>
      </w:r>
      <w:r w:rsidR="006E66AF" w:rsidRPr="00A15A8E">
        <w:rPr>
          <w:rFonts w:ascii="Arial" w:hAnsi="Arial" w:cs="Arial"/>
          <w:color w:val="000000" w:themeColor="text1"/>
        </w:rPr>
        <w:t xml:space="preserve">A table to store the </w:t>
      </w:r>
      <w:r w:rsidR="00284B28" w:rsidRPr="00A15A8E">
        <w:rPr>
          <w:rFonts w:ascii="Arial" w:hAnsi="Arial" w:cs="Arial"/>
          <w:color w:val="000000" w:themeColor="text1"/>
        </w:rPr>
        <w:t>unprocessed</w:t>
      </w:r>
      <w:r w:rsidR="006E66AF" w:rsidRPr="00A15A8E">
        <w:rPr>
          <w:rFonts w:ascii="Arial" w:hAnsi="Arial" w:cs="Arial"/>
          <w:color w:val="000000" w:themeColor="text1"/>
        </w:rPr>
        <w:t xml:space="preserve"> data </w:t>
      </w:r>
      <w:r w:rsidR="003B2F52" w:rsidRPr="00A15A8E">
        <w:rPr>
          <w:rFonts w:ascii="Arial" w:hAnsi="Arial" w:cs="Arial"/>
          <w:color w:val="000000" w:themeColor="text1"/>
        </w:rPr>
        <w:t>before any</w:t>
      </w:r>
      <w:r w:rsidR="00284B28" w:rsidRPr="00A15A8E">
        <w:rPr>
          <w:rFonts w:ascii="Arial" w:hAnsi="Arial" w:cs="Arial"/>
          <w:color w:val="000000" w:themeColor="text1"/>
        </w:rPr>
        <w:t xml:space="preserve"> data manipulation.</w:t>
      </w:r>
    </w:p>
    <w:p w14:paraId="1BC24B44" w14:textId="2352DC82" w:rsidR="004D5428" w:rsidRPr="004903D3" w:rsidRDefault="00D52BD7"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Receipts Tables: A table which will contain all data related to the receipt extraction</w:t>
      </w:r>
      <w:r w:rsidR="006704C9" w:rsidRPr="00A15A8E">
        <w:rPr>
          <w:rFonts w:ascii="Arial" w:hAnsi="Arial" w:cs="Arial"/>
          <w:color w:val="000000" w:themeColor="text1"/>
        </w:rPr>
        <w:t>.</w:t>
      </w:r>
    </w:p>
    <w:p w14:paraId="5E213D22" w14:textId="7E911217" w:rsidR="00376843" w:rsidRPr="004903D3" w:rsidRDefault="00376843" w:rsidP="00AC17D9">
      <w:pPr>
        <w:spacing w:line="360" w:lineRule="auto"/>
        <w:rPr>
          <w:rFonts w:ascii="Arial" w:hAnsi="Arial" w:cs="Arial"/>
          <w:color w:val="000000" w:themeColor="text1"/>
        </w:rPr>
      </w:pPr>
      <w:r w:rsidRPr="00A15A8E">
        <w:rPr>
          <w:rFonts w:ascii="Arial" w:hAnsi="Arial" w:cs="Arial"/>
          <w:color w:val="000000" w:themeColor="text1"/>
        </w:rPr>
        <w:t xml:space="preserve">Each table use a specific purpose </w:t>
      </w:r>
      <w:r w:rsidR="006809C7" w:rsidRPr="00A15A8E">
        <w:rPr>
          <w:rFonts w:ascii="Arial" w:hAnsi="Arial" w:cs="Arial"/>
          <w:color w:val="000000" w:themeColor="text1"/>
        </w:rPr>
        <w:t xml:space="preserve">and all </w:t>
      </w:r>
      <w:r w:rsidR="00222A8E" w:rsidRPr="00A15A8E">
        <w:rPr>
          <w:rFonts w:ascii="Arial" w:hAnsi="Arial" w:cs="Arial"/>
          <w:color w:val="000000" w:themeColor="text1"/>
        </w:rPr>
        <w:t>tables’</w:t>
      </w:r>
      <w:r w:rsidR="00434BA0" w:rsidRPr="00A15A8E">
        <w:rPr>
          <w:rFonts w:ascii="Arial" w:hAnsi="Arial" w:cs="Arial"/>
          <w:color w:val="000000" w:themeColor="text1"/>
        </w:rPr>
        <w:t xml:space="preserve"> </w:t>
      </w:r>
      <w:r w:rsidR="00222A8E" w:rsidRPr="00A15A8E">
        <w:rPr>
          <w:rFonts w:ascii="Arial" w:hAnsi="Arial" w:cs="Arial"/>
          <w:color w:val="000000" w:themeColor="text1"/>
        </w:rPr>
        <w:t>keys</w:t>
      </w:r>
      <w:r w:rsidR="00DE0E14" w:rsidRPr="00A15A8E">
        <w:rPr>
          <w:rFonts w:ascii="Arial" w:hAnsi="Arial" w:cs="Arial"/>
          <w:color w:val="000000" w:themeColor="text1"/>
        </w:rPr>
        <w:t xml:space="preserve"> can be found in the database schema showed </w:t>
      </w:r>
      <w:r w:rsidR="006E377D" w:rsidRPr="00A15A8E">
        <w:rPr>
          <w:rFonts w:ascii="Arial" w:hAnsi="Arial" w:cs="Arial"/>
          <w:color w:val="000000" w:themeColor="text1"/>
        </w:rPr>
        <w:t xml:space="preserve">in </w:t>
      </w:r>
      <w:r w:rsidR="004903D3" w:rsidRPr="004903D3">
        <w:rPr>
          <w:rFonts w:ascii="Arial" w:hAnsi="Arial" w:cs="Arial"/>
          <w:i/>
          <w:iCs/>
          <w:color w:val="000000" w:themeColor="text1"/>
          <w:u w:val="single"/>
        </w:rPr>
        <w:fldChar w:fldCharType="begin"/>
      </w:r>
      <w:r w:rsidR="004903D3" w:rsidRPr="004903D3">
        <w:rPr>
          <w:rFonts w:ascii="Arial" w:hAnsi="Arial" w:cs="Arial"/>
          <w:i/>
          <w:iCs/>
          <w:color w:val="000000" w:themeColor="text1"/>
          <w:u w:val="single"/>
        </w:rPr>
        <w:instrText xml:space="preserve"> REF _Ref164603750 \h  \* MERGEFORMAT </w:instrText>
      </w:r>
      <w:r w:rsidR="004903D3" w:rsidRPr="004903D3">
        <w:rPr>
          <w:rFonts w:ascii="Arial" w:hAnsi="Arial" w:cs="Arial"/>
          <w:i/>
          <w:iCs/>
          <w:color w:val="000000" w:themeColor="text1"/>
          <w:u w:val="single"/>
        </w:rPr>
      </w:r>
      <w:r w:rsidR="004903D3" w:rsidRPr="004903D3">
        <w:rPr>
          <w:rFonts w:ascii="Arial" w:hAnsi="Arial" w:cs="Arial"/>
          <w:i/>
          <w:iCs/>
          <w:color w:val="000000" w:themeColor="text1"/>
          <w:u w:val="single"/>
        </w:rPr>
        <w:fldChar w:fldCharType="separate"/>
      </w:r>
      <w:r w:rsidR="004903D3" w:rsidRPr="004903D3">
        <w:rPr>
          <w:i/>
          <w:iCs/>
          <w:u w:val="single"/>
        </w:rPr>
        <w:t xml:space="preserve">Figure </w:t>
      </w:r>
      <w:r w:rsidR="004903D3" w:rsidRPr="004903D3">
        <w:rPr>
          <w:i/>
          <w:iCs/>
          <w:noProof/>
          <w:u w:val="single"/>
        </w:rPr>
        <w:t>4</w:t>
      </w:r>
      <w:r w:rsidR="004903D3" w:rsidRPr="004903D3">
        <w:rPr>
          <w:i/>
          <w:iCs/>
          <w:u w:val="single"/>
        </w:rPr>
        <w:t xml:space="preserve"> - Database Schema</w:t>
      </w:r>
      <w:r w:rsidR="004903D3" w:rsidRPr="004903D3">
        <w:rPr>
          <w:rFonts w:ascii="Arial" w:hAnsi="Arial" w:cs="Arial"/>
          <w:i/>
          <w:iCs/>
          <w:color w:val="000000" w:themeColor="text1"/>
          <w:u w:val="single"/>
        </w:rPr>
        <w:fldChar w:fldCharType="end"/>
      </w:r>
      <w:r w:rsidR="004903D3">
        <w:rPr>
          <w:rFonts w:ascii="Arial" w:hAnsi="Arial" w:cs="Arial"/>
          <w:color w:val="000000" w:themeColor="text1"/>
        </w:rPr>
        <w:t>.</w:t>
      </w:r>
    </w:p>
    <w:p w14:paraId="2A0AF8B2" w14:textId="77777777" w:rsidR="004903D3" w:rsidRDefault="004903D3" w:rsidP="00AC17D9">
      <w:pPr>
        <w:spacing w:line="360" w:lineRule="auto"/>
        <w:rPr>
          <w:rFonts w:ascii="Arial" w:hAnsi="Arial" w:cs="Arial"/>
          <w:color w:val="FF0000"/>
          <w:sz w:val="36"/>
          <w:szCs w:val="36"/>
        </w:rPr>
      </w:pPr>
    </w:p>
    <w:p w14:paraId="3B24BA51" w14:textId="77777777" w:rsidR="00161A78" w:rsidRDefault="00161A78" w:rsidP="00AC17D9">
      <w:pPr>
        <w:keepNext/>
        <w:spacing w:line="360" w:lineRule="auto"/>
      </w:pPr>
      <w:r>
        <w:rPr>
          <w:rFonts w:ascii="Arial" w:hAnsi="Arial" w:cs="Arial"/>
          <w:noProof/>
          <w:color w:val="000000" w:themeColor="text1"/>
        </w:rPr>
        <w:drawing>
          <wp:inline distT="0" distB="0" distL="0" distR="0" wp14:anchorId="2EC912E5" wp14:editId="3105B7F9">
            <wp:extent cx="5385916" cy="2880922"/>
            <wp:effectExtent l="0" t="0" r="0" b="2540"/>
            <wp:doc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14895" cy="2896423"/>
                    </a:xfrm>
                    <a:prstGeom prst="rect">
                      <a:avLst/>
                    </a:prstGeom>
                  </pic:spPr>
                </pic:pic>
              </a:graphicData>
            </a:graphic>
          </wp:inline>
        </w:drawing>
      </w:r>
    </w:p>
    <w:p w14:paraId="0C5E5FDE" w14:textId="66A4E923" w:rsidR="00C06E01" w:rsidRPr="00A15A8E" w:rsidRDefault="00161A78" w:rsidP="00AC17D9">
      <w:pPr>
        <w:pStyle w:val="Caption"/>
        <w:spacing w:line="360" w:lineRule="auto"/>
        <w:rPr>
          <w:rFonts w:ascii="Arial" w:hAnsi="Arial" w:cs="Arial"/>
          <w:color w:val="000000" w:themeColor="text1"/>
        </w:rPr>
      </w:pPr>
      <w:bookmarkStart w:id="61" w:name="_Ref164603750"/>
      <w:bookmarkStart w:id="62" w:name="_Toc164604843"/>
      <w:r>
        <w:t xml:space="preserve">Figure </w:t>
      </w:r>
      <w:r>
        <w:fldChar w:fldCharType="begin"/>
      </w:r>
      <w:r>
        <w:instrText xml:space="preserve"> SEQ Figure \* ARABIC </w:instrText>
      </w:r>
      <w:r>
        <w:fldChar w:fldCharType="separate"/>
      </w:r>
      <w:r w:rsidR="00173AEE">
        <w:rPr>
          <w:noProof/>
        </w:rPr>
        <w:t>4</w:t>
      </w:r>
      <w:r>
        <w:fldChar w:fldCharType="end"/>
      </w:r>
      <w:r>
        <w:t xml:space="preserve"> - Database Schema</w:t>
      </w:r>
      <w:bookmarkEnd w:id="61"/>
      <w:bookmarkEnd w:id="62"/>
    </w:p>
    <w:p w14:paraId="22EEDC1C" w14:textId="77777777" w:rsidR="003757F9" w:rsidRPr="00A15A8E" w:rsidRDefault="003757F9" w:rsidP="00AC17D9">
      <w:pPr>
        <w:spacing w:line="360" w:lineRule="auto"/>
        <w:rPr>
          <w:rFonts w:ascii="Arial" w:hAnsi="Arial" w:cs="Arial"/>
          <w:color w:val="000000" w:themeColor="text1"/>
        </w:rPr>
      </w:pPr>
    </w:p>
    <w:p w14:paraId="5CBDF526" w14:textId="1F137D69" w:rsidR="002E1E29" w:rsidRPr="00A15A8E" w:rsidRDefault="003A3649" w:rsidP="00E7650C">
      <w:pPr>
        <w:pStyle w:val="Heading2"/>
        <w:spacing w:line="360" w:lineRule="auto"/>
        <w:rPr>
          <w:rFonts w:ascii="Arial" w:hAnsi="Arial" w:cs="Arial"/>
        </w:rPr>
      </w:pPr>
      <w:bookmarkStart w:id="63" w:name="_Toc164859574"/>
      <w:r>
        <w:rPr>
          <w:rFonts w:ascii="Arial" w:hAnsi="Arial" w:cs="Arial"/>
        </w:rPr>
        <w:lastRenderedPageBreak/>
        <w:t xml:space="preserve">5.2 Mobile </w:t>
      </w:r>
      <w:commentRangeStart w:id="64"/>
      <w:r w:rsidR="00B9097B" w:rsidRPr="00A15A8E">
        <w:rPr>
          <w:rFonts w:ascii="Arial" w:hAnsi="Arial" w:cs="Arial"/>
        </w:rPr>
        <w:t>Application</w:t>
      </w:r>
      <w:commentRangeEnd w:id="64"/>
      <w:r w:rsidR="009D6B02">
        <w:rPr>
          <w:rStyle w:val="CommentReference"/>
          <w:rFonts w:asciiTheme="minorHAnsi" w:eastAsiaTheme="minorHAnsi" w:hAnsiTheme="minorHAnsi" w:cstheme="minorBidi"/>
          <w:color w:val="auto"/>
        </w:rPr>
        <w:commentReference w:id="64"/>
      </w:r>
      <w:bookmarkEnd w:id="63"/>
    </w:p>
    <w:p w14:paraId="19B702D8" w14:textId="5AF8C025" w:rsidR="002E1E29" w:rsidRPr="00A15A8E" w:rsidRDefault="003C6440" w:rsidP="00AC17D9">
      <w:pPr>
        <w:pStyle w:val="Heading3"/>
        <w:spacing w:line="360" w:lineRule="auto"/>
        <w:rPr>
          <w:rFonts w:ascii="Arial" w:hAnsi="Arial" w:cs="Arial"/>
        </w:rPr>
      </w:pPr>
      <w:bookmarkStart w:id="65" w:name="_Toc164859575"/>
      <w:r w:rsidRPr="00A15A8E">
        <w:rPr>
          <w:rFonts w:ascii="Arial" w:hAnsi="Arial" w:cs="Arial"/>
        </w:rPr>
        <w:t>Receipt upload for receipt extraction.</w:t>
      </w:r>
      <w:bookmarkEnd w:id="65"/>
    </w:p>
    <w:p w14:paraId="20D1F6A0" w14:textId="34924D53" w:rsidR="00F27C93" w:rsidRDefault="002F1D11" w:rsidP="00AC17D9">
      <w:pPr>
        <w:spacing w:line="360" w:lineRule="auto"/>
        <w:rPr>
          <w:rFonts w:ascii="Arial" w:hAnsi="Arial" w:cs="Arial"/>
        </w:rPr>
      </w:pPr>
      <w:r w:rsidRPr="00A15A8E">
        <w:rPr>
          <w:rFonts w:ascii="Arial" w:hAnsi="Arial" w:cs="Arial"/>
        </w:rPr>
        <w:t>On the</w:t>
      </w:r>
      <w:r w:rsidR="0034514A" w:rsidRPr="00A15A8E">
        <w:rPr>
          <w:rFonts w:ascii="Arial" w:hAnsi="Arial" w:cs="Arial"/>
        </w:rPr>
        <w:t xml:space="preserve"> user side, the key feature of the application is the </w:t>
      </w:r>
      <w:r w:rsidR="00B0398A" w:rsidRPr="00A15A8E">
        <w:rPr>
          <w:rFonts w:ascii="Arial" w:hAnsi="Arial" w:cs="Arial"/>
        </w:rPr>
        <w:t>upload o</w:t>
      </w:r>
      <w:r w:rsidR="00FA11BA" w:rsidRPr="00A15A8E">
        <w:rPr>
          <w:rFonts w:ascii="Arial" w:hAnsi="Arial" w:cs="Arial"/>
        </w:rPr>
        <w:t>f</w:t>
      </w:r>
      <w:r w:rsidR="00B0398A" w:rsidRPr="00A15A8E">
        <w:rPr>
          <w:rFonts w:ascii="Arial" w:hAnsi="Arial" w:cs="Arial"/>
        </w:rPr>
        <w:t xml:space="preserve"> the receipt of the </w:t>
      </w:r>
      <w:r w:rsidR="00FA11BA" w:rsidRPr="00A15A8E">
        <w:rPr>
          <w:rFonts w:ascii="Arial" w:hAnsi="Arial" w:cs="Arial"/>
        </w:rPr>
        <w:t xml:space="preserve">extraction of </w:t>
      </w:r>
      <w:r w:rsidR="7E7C4619" w:rsidRPr="00A15A8E">
        <w:rPr>
          <w:rFonts w:ascii="Arial" w:hAnsi="Arial" w:cs="Arial"/>
        </w:rPr>
        <w:t>its</w:t>
      </w:r>
      <w:r w:rsidR="00FA11BA" w:rsidRPr="00A15A8E">
        <w:rPr>
          <w:rFonts w:ascii="Arial" w:hAnsi="Arial" w:cs="Arial"/>
        </w:rPr>
        <w:t xml:space="preserve"> data to be </w:t>
      </w:r>
      <w:r w:rsidR="7E7C4619" w:rsidRPr="00A15A8E">
        <w:rPr>
          <w:rFonts w:ascii="Arial" w:hAnsi="Arial" w:cs="Arial"/>
        </w:rPr>
        <w:t xml:space="preserve">stored </w:t>
      </w:r>
      <w:r w:rsidR="00FA11BA" w:rsidRPr="00A15A8E">
        <w:rPr>
          <w:rFonts w:ascii="Arial" w:hAnsi="Arial" w:cs="Arial"/>
        </w:rPr>
        <w:t>in the database.</w:t>
      </w:r>
      <w:r w:rsidR="00EB790B" w:rsidRPr="00A15A8E">
        <w:rPr>
          <w:rFonts w:ascii="Arial" w:hAnsi="Arial" w:cs="Arial"/>
        </w:rPr>
        <w:t xml:space="preserve"> The first step is the </w:t>
      </w:r>
      <w:r w:rsidR="00B75279" w:rsidRPr="00A15A8E">
        <w:rPr>
          <w:rFonts w:ascii="Arial" w:hAnsi="Arial" w:cs="Arial"/>
        </w:rPr>
        <w:t xml:space="preserve">loading </w:t>
      </w:r>
      <w:r w:rsidR="7E7C4619" w:rsidRPr="00A15A8E">
        <w:rPr>
          <w:rFonts w:ascii="Arial" w:hAnsi="Arial" w:cs="Arial"/>
        </w:rPr>
        <w:t>of</w:t>
      </w:r>
      <w:r w:rsidR="00B75279" w:rsidRPr="00A15A8E">
        <w:rPr>
          <w:rFonts w:ascii="Arial" w:hAnsi="Arial" w:cs="Arial"/>
        </w:rPr>
        <w:t xml:space="preserve"> the receipt</w:t>
      </w:r>
      <w:r w:rsidR="7E7C4619" w:rsidRPr="00A15A8E">
        <w:rPr>
          <w:rFonts w:ascii="Arial" w:hAnsi="Arial" w:cs="Arial"/>
        </w:rPr>
        <w:t>,</w:t>
      </w:r>
      <w:r w:rsidR="00B75279" w:rsidRPr="00A15A8E">
        <w:rPr>
          <w:rFonts w:ascii="Arial" w:hAnsi="Arial" w:cs="Arial"/>
        </w:rPr>
        <w:t xml:space="preserve"> either through the </w:t>
      </w:r>
      <w:r w:rsidR="7E7C4619" w:rsidRPr="00A15A8E">
        <w:rPr>
          <w:rFonts w:ascii="Arial" w:hAnsi="Arial" w:cs="Arial"/>
        </w:rPr>
        <w:t>uploading</w:t>
      </w:r>
      <w:r w:rsidR="00B75279" w:rsidRPr="00A15A8E">
        <w:rPr>
          <w:rFonts w:ascii="Arial" w:hAnsi="Arial" w:cs="Arial"/>
        </w:rPr>
        <w:t xml:space="preserve"> from the phone gallery, or a live capture through the camera. </w:t>
      </w:r>
      <w:r w:rsidR="00CE62DB" w:rsidRPr="00A15A8E">
        <w:rPr>
          <w:rFonts w:ascii="Arial" w:hAnsi="Arial" w:cs="Arial"/>
        </w:rPr>
        <w:t xml:space="preserve">It is then followed by the upload to the server through </w:t>
      </w:r>
      <w:r w:rsidR="00935838" w:rsidRPr="00A15A8E">
        <w:rPr>
          <w:rFonts w:ascii="Arial" w:hAnsi="Arial" w:cs="Arial"/>
        </w:rPr>
        <w:t>http post request</w:t>
      </w:r>
      <w:r w:rsidR="7E7C4619" w:rsidRPr="00A15A8E">
        <w:rPr>
          <w:rFonts w:ascii="Arial" w:hAnsi="Arial" w:cs="Arial"/>
        </w:rPr>
        <w:t>,</w:t>
      </w:r>
      <w:r w:rsidR="006E16CB" w:rsidRPr="00A15A8E">
        <w:rPr>
          <w:rFonts w:ascii="Arial" w:hAnsi="Arial" w:cs="Arial"/>
        </w:rPr>
        <w:t xml:space="preserve"> </w:t>
      </w:r>
      <w:r w:rsidR="00055838" w:rsidRPr="00A15A8E">
        <w:rPr>
          <w:rFonts w:ascii="Arial" w:hAnsi="Arial" w:cs="Arial"/>
        </w:rPr>
        <w:t>where the receipt extraction will be done</w:t>
      </w:r>
      <w:r w:rsidR="7E7C4619" w:rsidRPr="00A15A8E">
        <w:rPr>
          <w:rFonts w:ascii="Arial" w:hAnsi="Arial" w:cs="Arial"/>
        </w:rPr>
        <w:t>. The</w:t>
      </w:r>
      <w:r w:rsidR="00055838" w:rsidRPr="00A15A8E">
        <w:rPr>
          <w:rFonts w:ascii="Arial" w:hAnsi="Arial" w:cs="Arial"/>
        </w:rPr>
        <w:t xml:space="preserve"> </w:t>
      </w:r>
      <w:r w:rsidR="00D76FEF" w:rsidRPr="00A15A8E">
        <w:rPr>
          <w:rFonts w:ascii="Arial" w:hAnsi="Arial" w:cs="Arial"/>
        </w:rPr>
        <w:t>result will</w:t>
      </w:r>
      <w:r w:rsidR="0061351D" w:rsidRPr="00A15A8E">
        <w:rPr>
          <w:rFonts w:ascii="Arial" w:hAnsi="Arial" w:cs="Arial"/>
        </w:rPr>
        <w:t xml:space="preserve"> be </w:t>
      </w:r>
      <w:r w:rsidR="7E7C4619" w:rsidRPr="00A15A8E">
        <w:rPr>
          <w:rFonts w:ascii="Arial" w:hAnsi="Arial" w:cs="Arial"/>
        </w:rPr>
        <w:t>stored</w:t>
      </w:r>
      <w:r w:rsidR="0061351D" w:rsidRPr="00A15A8E">
        <w:rPr>
          <w:rFonts w:ascii="Arial" w:hAnsi="Arial" w:cs="Arial"/>
        </w:rPr>
        <w:t xml:space="preserve"> as “pending”</w:t>
      </w:r>
      <w:r w:rsidR="00BA5A41" w:rsidRPr="00A15A8E">
        <w:rPr>
          <w:rFonts w:ascii="Arial" w:hAnsi="Arial" w:cs="Arial"/>
        </w:rPr>
        <w:t xml:space="preserve"> status in the database before being </w:t>
      </w:r>
      <w:r w:rsidR="7E7C4619" w:rsidRPr="00A15A8E">
        <w:rPr>
          <w:rFonts w:ascii="Arial" w:hAnsi="Arial" w:cs="Arial"/>
        </w:rPr>
        <w:t>sent</w:t>
      </w:r>
      <w:r w:rsidR="00BA5A41" w:rsidRPr="00A15A8E">
        <w:rPr>
          <w:rFonts w:ascii="Arial" w:hAnsi="Arial" w:cs="Arial"/>
        </w:rPr>
        <w:t xml:space="preserve"> back to the mobile application. With the result </w:t>
      </w:r>
      <w:r w:rsidR="00621651" w:rsidRPr="00A15A8E">
        <w:rPr>
          <w:rFonts w:ascii="Arial" w:hAnsi="Arial" w:cs="Arial"/>
        </w:rPr>
        <w:t xml:space="preserve">of the extraction, the user will have the option to review and modify the result to correct potential error </w:t>
      </w:r>
      <w:r w:rsidR="006522C9" w:rsidRPr="00A15A8E">
        <w:rPr>
          <w:rFonts w:ascii="Arial" w:hAnsi="Arial" w:cs="Arial"/>
        </w:rPr>
        <w:t xml:space="preserve">before being </w:t>
      </w:r>
      <w:r w:rsidR="7E7C4619" w:rsidRPr="00A15A8E">
        <w:rPr>
          <w:rFonts w:ascii="Arial" w:hAnsi="Arial" w:cs="Arial"/>
        </w:rPr>
        <w:t>sent</w:t>
      </w:r>
      <w:r w:rsidR="006522C9" w:rsidRPr="00A15A8E">
        <w:rPr>
          <w:rFonts w:ascii="Arial" w:hAnsi="Arial" w:cs="Arial"/>
        </w:rPr>
        <w:t xml:space="preserve"> back to the server to update the receipt data stored </w:t>
      </w:r>
      <w:r w:rsidR="7E7C4619" w:rsidRPr="00A15A8E">
        <w:rPr>
          <w:rFonts w:ascii="Arial" w:hAnsi="Arial" w:cs="Arial"/>
        </w:rPr>
        <w:t>in</w:t>
      </w:r>
      <w:r w:rsidR="006522C9" w:rsidRPr="00A15A8E">
        <w:rPr>
          <w:rFonts w:ascii="Arial" w:hAnsi="Arial" w:cs="Arial"/>
        </w:rPr>
        <w:t xml:space="preserve"> the </w:t>
      </w:r>
      <w:r w:rsidR="005D1B2B" w:rsidRPr="00A15A8E">
        <w:rPr>
          <w:rFonts w:ascii="Arial" w:hAnsi="Arial" w:cs="Arial"/>
        </w:rPr>
        <w:t>database and set is status as “reviewed”.</w:t>
      </w:r>
    </w:p>
    <w:p w14:paraId="0F416C8B" w14:textId="77777777" w:rsidR="00E7650C" w:rsidRDefault="00E7650C" w:rsidP="00AC17D9">
      <w:pPr>
        <w:spacing w:line="360" w:lineRule="auto"/>
        <w:rPr>
          <w:rFonts w:ascii="Arial" w:hAnsi="Arial" w:cs="Arial"/>
        </w:rPr>
      </w:pPr>
    </w:p>
    <w:p w14:paraId="056DAD8A" w14:textId="77777777" w:rsidR="004534E5" w:rsidRDefault="00B749F4" w:rsidP="00AC17D9">
      <w:pPr>
        <w:keepNext/>
        <w:spacing w:line="360" w:lineRule="auto"/>
      </w:pPr>
      <w:r>
        <w:rPr>
          <w:rFonts w:ascii="Arial" w:hAnsi="Arial" w:cs="Arial"/>
          <w:noProof/>
        </w:rPr>
        <w:lastRenderedPageBreak/>
        <w:drawing>
          <wp:inline distT="0" distB="0" distL="0" distR="0" wp14:anchorId="5FFCAA02" wp14:editId="0EDC199E">
            <wp:extent cx="5678905" cy="8467399"/>
            <wp:effectExtent l="0" t="0" r="0" b="3810"/>
            <wp:doc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01463" cy="8650136"/>
                    </a:xfrm>
                    <a:prstGeom prst="rect">
                      <a:avLst/>
                    </a:prstGeom>
                  </pic:spPr>
                </pic:pic>
              </a:graphicData>
            </a:graphic>
          </wp:inline>
        </w:drawing>
      </w:r>
    </w:p>
    <w:p w14:paraId="2B8C45D5" w14:textId="535F307B" w:rsidR="00D10681" w:rsidRDefault="004534E5" w:rsidP="00AC17D9">
      <w:pPr>
        <w:pStyle w:val="Caption"/>
        <w:spacing w:line="360" w:lineRule="auto"/>
        <w:rPr>
          <w:rFonts w:ascii="Arial" w:hAnsi="Arial" w:cs="Arial"/>
        </w:rPr>
      </w:pPr>
      <w:bookmarkStart w:id="66" w:name="_Ref164603673"/>
      <w:bookmarkStart w:id="67" w:name="_Toc164604844"/>
      <w:r>
        <w:t xml:space="preserve">Figure </w:t>
      </w:r>
      <w:r>
        <w:fldChar w:fldCharType="begin"/>
      </w:r>
      <w:r>
        <w:instrText xml:space="preserve"> SEQ Figure \* ARABIC </w:instrText>
      </w:r>
      <w:r>
        <w:fldChar w:fldCharType="separate"/>
      </w:r>
      <w:r w:rsidR="00173AEE">
        <w:rPr>
          <w:noProof/>
        </w:rPr>
        <w:t>5</w:t>
      </w:r>
      <w:r>
        <w:fldChar w:fldCharType="end"/>
      </w:r>
      <w:r>
        <w:t xml:space="preserve"> - Receipt Extraction Feature Sequence Diagram</w:t>
      </w:r>
      <w:bookmarkEnd w:id="66"/>
      <w:bookmarkEnd w:id="67"/>
    </w:p>
    <w:p w14:paraId="14CBF118" w14:textId="76E8823F" w:rsidR="007F4733" w:rsidRPr="00A15A8E" w:rsidRDefault="007F4733" w:rsidP="00AC17D9">
      <w:pPr>
        <w:spacing w:line="360" w:lineRule="auto"/>
        <w:rPr>
          <w:rFonts w:ascii="Arial" w:hAnsi="Arial" w:cs="Arial"/>
        </w:rPr>
      </w:pPr>
    </w:p>
    <w:p w14:paraId="2F42051E" w14:textId="77777777" w:rsidR="005D1B2B" w:rsidRPr="00A15A8E" w:rsidRDefault="005D1B2B" w:rsidP="00AC17D9">
      <w:pPr>
        <w:spacing w:line="360" w:lineRule="auto"/>
        <w:rPr>
          <w:rFonts w:ascii="Arial" w:hAnsi="Arial" w:cs="Arial"/>
        </w:rPr>
      </w:pPr>
    </w:p>
    <w:p w14:paraId="14F66164" w14:textId="0D34BCD8" w:rsidR="005D1B2B" w:rsidRPr="00A15A8E" w:rsidRDefault="00A470A0" w:rsidP="00AC17D9">
      <w:pPr>
        <w:pStyle w:val="Heading3"/>
        <w:spacing w:line="360" w:lineRule="auto"/>
        <w:rPr>
          <w:rFonts w:ascii="Arial" w:hAnsi="Arial" w:cs="Arial"/>
        </w:rPr>
      </w:pPr>
      <w:bookmarkStart w:id="68" w:name="_Toc164859576"/>
      <w:r w:rsidRPr="00A15A8E">
        <w:rPr>
          <w:rFonts w:ascii="Arial" w:hAnsi="Arial" w:cs="Arial"/>
        </w:rPr>
        <w:t xml:space="preserve">List </w:t>
      </w:r>
      <w:r w:rsidR="002B7DDD" w:rsidRPr="00A15A8E">
        <w:rPr>
          <w:rFonts w:ascii="Arial" w:hAnsi="Arial" w:cs="Arial"/>
        </w:rPr>
        <w:t>Receipt Historical</w:t>
      </w:r>
      <w:bookmarkEnd w:id="68"/>
    </w:p>
    <w:p w14:paraId="03604036" w14:textId="3F63AB85" w:rsidR="00B9097B" w:rsidRPr="00A15A8E" w:rsidRDefault="00673A0D" w:rsidP="00AC17D9">
      <w:pPr>
        <w:spacing w:line="360" w:lineRule="auto"/>
        <w:rPr>
          <w:rFonts w:ascii="Arial" w:hAnsi="Arial" w:cs="Arial"/>
        </w:rPr>
      </w:pPr>
      <w:r w:rsidRPr="00A15A8E">
        <w:rPr>
          <w:rFonts w:ascii="Arial" w:hAnsi="Arial" w:cs="Arial"/>
        </w:rPr>
        <w:t xml:space="preserve">The application will </w:t>
      </w:r>
      <w:r w:rsidR="009E4DB7" w:rsidRPr="00A15A8E">
        <w:rPr>
          <w:rFonts w:ascii="Arial" w:hAnsi="Arial" w:cs="Arial"/>
        </w:rPr>
        <w:t xml:space="preserve">allow the user to </w:t>
      </w:r>
      <w:r w:rsidR="003F06A2" w:rsidRPr="00A15A8E">
        <w:rPr>
          <w:rFonts w:ascii="Arial" w:hAnsi="Arial" w:cs="Arial"/>
        </w:rPr>
        <w:t xml:space="preserve">review </w:t>
      </w:r>
      <w:r w:rsidR="7E7C4619" w:rsidRPr="00A15A8E">
        <w:rPr>
          <w:rFonts w:ascii="Arial" w:hAnsi="Arial" w:cs="Arial"/>
        </w:rPr>
        <w:t>their</w:t>
      </w:r>
      <w:r w:rsidR="00175AE4" w:rsidRPr="00A15A8E">
        <w:rPr>
          <w:rFonts w:ascii="Arial" w:hAnsi="Arial" w:cs="Arial"/>
        </w:rPr>
        <w:t xml:space="preserve"> historical entries in a form of a list where </w:t>
      </w:r>
      <w:r w:rsidR="007D2047" w:rsidRPr="00A15A8E">
        <w:rPr>
          <w:rFonts w:ascii="Arial" w:hAnsi="Arial" w:cs="Arial"/>
        </w:rPr>
        <w:t>key information about the receipt will be display</w:t>
      </w:r>
      <w:r w:rsidR="007D3CED" w:rsidRPr="00A15A8E">
        <w:rPr>
          <w:rFonts w:ascii="Arial" w:hAnsi="Arial" w:cs="Arial"/>
        </w:rPr>
        <w:t xml:space="preserve">. </w:t>
      </w:r>
      <w:r w:rsidR="7E7C4619" w:rsidRPr="00A15A8E">
        <w:rPr>
          <w:rFonts w:ascii="Arial" w:hAnsi="Arial" w:cs="Arial"/>
        </w:rPr>
        <w:t>It will</w:t>
      </w:r>
      <w:r w:rsidR="007D3CED" w:rsidRPr="00A15A8E">
        <w:rPr>
          <w:rFonts w:ascii="Arial" w:hAnsi="Arial" w:cs="Arial"/>
        </w:rPr>
        <w:t xml:space="preserve"> query the </w:t>
      </w:r>
      <w:r w:rsidR="00DC754E" w:rsidRPr="00A15A8E">
        <w:rPr>
          <w:rFonts w:ascii="Arial" w:hAnsi="Arial" w:cs="Arial"/>
        </w:rPr>
        <w:t xml:space="preserve">“reviewed” status receipt from the user </w:t>
      </w:r>
      <w:r w:rsidR="00B83A44" w:rsidRPr="00A15A8E">
        <w:rPr>
          <w:rFonts w:ascii="Arial" w:hAnsi="Arial" w:cs="Arial"/>
        </w:rPr>
        <w:t>before formatting the data for display.</w:t>
      </w:r>
    </w:p>
    <w:p w14:paraId="0B639CAE" w14:textId="16712F3F" w:rsidR="00B83A44" w:rsidRPr="00A15A8E" w:rsidRDefault="004B4FFC" w:rsidP="00AC17D9">
      <w:pPr>
        <w:pStyle w:val="Heading3"/>
        <w:spacing w:line="360" w:lineRule="auto"/>
        <w:rPr>
          <w:rFonts w:ascii="Arial" w:hAnsi="Arial" w:cs="Arial"/>
        </w:rPr>
      </w:pPr>
      <w:bookmarkStart w:id="69" w:name="_Toc164859577"/>
      <w:r w:rsidRPr="00A15A8E">
        <w:rPr>
          <w:rFonts w:ascii="Arial" w:hAnsi="Arial" w:cs="Arial"/>
        </w:rPr>
        <w:t>Analytics</w:t>
      </w:r>
      <w:bookmarkEnd w:id="69"/>
    </w:p>
    <w:p w14:paraId="49E75E3E" w14:textId="535513A6" w:rsidR="006E55E2" w:rsidRPr="00A15A8E" w:rsidRDefault="00BF3F07" w:rsidP="00AC17D9">
      <w:pPr>
        <w:spacing w:line="360" w:lineRule="auto"/>
        <w:rPr>
          <w:rFonts w:ascii="Arial" w:hAnsi="Arial" w:cs="Arial"/>
        </w:rPr>
      </w:pPr>
      <w:r w:rsidRPr="00A15A8E">
        <w:rPr>
          <w:rFonts w:ascii="Arial" w:hAnsi="Arial" w:cs="Arial"/>
        </w:rPr>
        <w:t>The application will offer the user</w:t>
      </w:r>
      <w:r w:rsidR="00B96C8E" w:rsidRPr="00A15A8E">
        <w:rPr>
          <w:rFonts w:ascii="Arial" w:hAnsi="Arial" w:cs="Arial"/>
        </w:rPr>
        <w:t xml:space="preserve"> the possibilities to show analytics through their data stored </w:t>
      </w:r>
      <w:r w:rsidR="7E7C4619" w:rsidRPr="00A15A8E">
        <w:rPr>
          <w:rFonts w:ascii="Arial" w:hAnsi="Arial" w:cs="Arial"/>
        </w:rPr>
        <w:t>in</w:t>
      </w:r>
      <w:r w:rsidR="002E2A78" w:rsidRPr="00A15A8E">
        <w:rPr>
          <w:rFonts w:ascii="Arial" w:hAnsi="Arial" w:cs="Arial"/>
        </w:rPr>
        <w:t xml:space="preserve"> the datab</w:t>
      </w:r>
      <w:r w:rsidR="008C6FC3" w:rsidRPr="00A15A8E">
        <w:rPr>
          <w:rFonts w:ascii="Arial" w:hAnsi="Arial" w:cs="Arial"/>
        </w:rPr>
        <w:t xml:space="preserve">ase. When this page </w:t>
      </w:r>
      <w:r w:rsidR="7E7C4619" w:rsidRPr="00A15A8E">
        <w:rPr>
          <w:rFonts w:ascii="Arial" w:hAnsi="Arial" w:cs="Arial"/>
        </w:rPr>
        <w:t>has loaded</w:t>
      </w:r>
      <w:r w:rsidR="008C6FC3" w:rsidRPr="00A15A8E">
        <w:rPr>
          <w:rFonts w:ascii="Arial" w:hAnsi="Arial" w:cs="Arial"/>
        </w:rPr>
        <w:t xml:space="preserve">, the current user’s data will be </w:t>
      </w:r>
      <w:r w:rsidR="001A5753" w:rsidRPr="00A15A8E">
        <w:rPr>
          <w:rFonts w:ascii="Arial" w:hAnsi="Arial" w:cs="Arial"/>
        </w:rPr>
        <w:t>requested to the server</w:t>
      </w:r>
      <w:r w:rsidR="7E7C4619" w:rsidRPr="00A15A8E">
        <w:rPr>
          <w:rFonts w:ascii="Arial" w:hAnsi="Arial" w:cs="Arial"/>
        </w:rPr>
        <w:t>,</w:t>
      </w:r>
      <w:r w:rsidR="001A5753" w:rsidRPr="00A15A8E">
        <w:rPr>
          <w:rFonts w:ascii="Arial" w:hAnsi="Arial" w:cs="Arial"/>
        </w:rPr>
        <w:t xml:space="preserve"> which will query it </w:t>
      </w:r>
      <w:r w:rsidR="00797EAE" w:rsidRPr="00A15A8E">
        <w:rPr>
          <w:rFonts w:ascii="Arial" w:hAnsi="Arial" w:cs="Arial"/>
        </w:rPr>
        <w:t>from</w:t>
      </w:r>
      <w:r w:rsidR="001A5753" w:rsidRPr="00A15A8E">
        <w:rPr>
          <w:rFonts w:ascii="Arial" w:hAnsi="Arial" w:cs="Arial"/>
        </w:rPr>
        <w:t xml:space="preserve"> the database back to the mobile application</w:t>
      </w:r>
      <w:r w:rsidR="7E7C4619" w:rsidRPr="00A15A8E">
        <w:rPr>
          <w:rFonts w:ascii="Arial" w:hAnsi="Arial" w:cs="Arial"/>
        </w:rPr>
        <w:t>. The</w:t>
      </w:r>
      <w:r w:rsidR="00797EAE" w:rsidRPr="00A15A8E">
        <w:rPr>
          <w:rFonts w:ascii="Arial" w:hAnsi="Arial" w:cs="Arial"/>
        </w:rPr>
        <w:t xml:space="preserve"> data will be </w:t>
      </w:r>
      <w:r w:rsidR="7E7C4619" w:rsidRPr="00A15A8E">
        <w:rPr>
          <w:rFonts w:ascii="Arial" w:hAnsi="Arial" w:cs="Arial"/>
        </w:rPr>
        <w:t>processed</w:t>
      </w:r>
      <w:r w:rsidR="00797EAE" w:rsidRPr="00A15A8E">
        <w:rPr>
          <w:rFonts w:ascii="Arial" w:hAnsi="Arial" w:cs="Arial"/>
        </w:rPr>
        <w:t xml:space="preserve"> d</w:t>
      </w:r>
      <w:r w:rsidR="008E5E21" w:rsidRPr="00A15A8E">
        <w:rPr>
          <w:rFonts w:ascii="Arial" w:hAnsi="Arial" w:cs="Arial"/>
        </w:rPr>
        <w:t xml:space="preserve">irectly </w:t>
      </w:r>
      <w:r w:rsidR="7E7C4619" w:rsidRPr="00A15A8E">
        <w:rPr>
          <w:rFonts w:ascii="Arial" w:hAnsi="Arial" w:cs="Arial"/>
        </w:rPr>
        <w:t>from</w:t>
      </w:r>
      <w:r w:rsidR="008E5E21" w:rsidRPr="00A15A8E">
        <w:rPr>
          <w:rFonts w:ascii="Arial" w:hAnsi="Arial" w:cs="Arial"/>
        </w:rPr>
        <w:t xml:space="preserve"> the application during the building of the widget </w:t>
      </w:r>
      <w:r w:rsidR="7E7C4619" w:rsidRPr="00A15A8E">
        <w:rPr>
          <w:rFonts w:ascii="Arial" w:hAnsi="Arial" w:cs="Arial"/>
        </w:rPr>
        <w:t>to</w:t>
      </w:r>
      <w:r w:rsidR="00C8204A" w:rsidRPr="00A15A8E">
        <w:rPr>
          <w:rFonts w:ascii="Arial" w:hAnsi="Arial" w:cs="Arial"/>
        </w:rPr>
        <w:t xml:space="preserve"> create different analytics </w:t>
      </w:r>
      <w:r w:rsidR="7E7C4619" w:rsidRPr="00A15A8E">
        <w:rPr>
          <w:rFonts w:ascii="Arial" w:hAnsi="Arial" w:cs="Arial"/>
        </w:rPr>
        <w:t>for</w:t>
      </w:r>
      <w:r w:rsidR="00C8204A" w:rsidRPr="00A15A8E">
        <w:rPr>
          <w:rFonts w:ascii="Arial" w:hAnsi="Arial" w:cs="Arial"/>
        </w:rPr>
        <w:t xml:space="preserve"> the user. The </w:t>
      </w:r>
      <w:r w:rsidR="00315036" w:rsidRPr="00A15A8E">
        <w:rPr>
          <w:rFonts w:ascii="Arial" w:hAnsi="Arial" w:cs="Arial"/>
        </w:rPr>
        <w:t xml:space="preserve">first graph provided will be </w:t>
      </w:r>
      <w:r w:rsidR="00D12978" w:rsidRPr="00A15A8E">
        <w:rPr>
          <w:rFonts w:ascii="Arial" w:hAnsi="Arial" w:cs="Arial"/>
        </w:rPr>
        <w:t>a line graph showing the sum</w:t>
      </w:r>
      <w:r w:rsidR="00986DED" w:rsidRPr="00A15A8E">
        <w:rPr>
          <w:rFonts w:ascii="Arial" w:hAnsi="Arial" w:cs="Arial"/>
        </w:rPr>
        <w:t xml:space="preserve"> of purchase</w:t>
      </w:r>
      <w:r w:rsidR="7E7C4619" w:rsidRPr="00A15A8E">
        <w:rPr>
          <w:rFonts w:ascii="Arial" w:hAnsi="Arial" w:cs="Arial"/>
        </w:rPr>
        <w:t>/s</w:t>
      </w:r>
      <w:r w:rsidR="00D12978" w:rsidRPr="00A15A8E">
        <w:rPr>
          <w:rFonts w:ascii="Arial" w:hAnsi="Arial" w:cs="Arial"/>
        </w:rPr>
        <w:t xml:space="preserve"> per day </w:t>
      </w:r>
      <w:r w:rsidR="00986DED" w:rsidRPr="00A15A8E">
        <w:rPr>
          <w:rFonts w:ascii="Arial" w:hAnsi="Arial" w:cs="Arial"/>
        </w:rPr>
        <w:t>within a</w:t>
      </w:r>
      <w:r w:rsidR="00755A36" w:rsidRPr="00A15A8E">
        <w:rPr>
          <w:rFonts w:ascii="Arial" w:hAnsi="Arial" w:cs="Arial"/>
        </w:rPr>
        <w:t xml:space="preserve"> range of </w:t>
      </w:r>
      <w:r w:rsidR="7E7C4619" w:rsidRPr="00A15A8E">
        <w:rPr>
          <w:rFonts w:ascii="Arial" w:hAnsi="Arial" w:cs="Arial"/>
        </w:rPr>
        <w:t>one</w:t>
      </w:r>
      <w:r w:rsidR="00755A36" w:rsidRPr="00A15A8E">
        <w:rPr>
          <w:rFonts w:ascii="Arial" w:hAnsi="Arial" w:cs="Arial"/>
        </w:rPr>
        <w:t xml:space="preserve"> month</w:t>
      </w:r>
      <w:r w:rsidR="7E7C4619" w:rsidRPr="00A15A8E">
        <w:rPr>
          <w:rFonts w:ascii="Arial" w:hAnsi="Arial" w:cs="Arial"/>
        </w:rPr>
        <w:t>,</w:t>
      </w:r>
      <w:r w:rsidR="00755A36" w:rsidRPr="00A15A8E">
        <w:rPr>
          <w:rFonts w:ascii="Arial" w:hAnsi="Arial" w:cs="Arial"/>
        </w:rPr>
        <w:t xml:space="preserve"> with the capacity to </w:t>
      </w:r>
      <w:r w:rsidR="008677EA" w:rsidRPr="00A15A8E">
        <w:rPr>
          <w:rFonts w:ascii="Arial" w:hAnsi="Arial" w:cs="Arial"/>
        </w:rPr>
        <w:t>display for older month</w:t>
      </w:r>
      <w:r w:rsidR="7E7C4619" w:rsidRPr="00A15A8E">
        <w:rPr>
          <w:rFonts w:ascii="Arial" w:hAnsi="Arial" w:cs="Arial"/>
        </w:rPr>
        <w:t xml:space="preserve">/s. It will </w:t>
      </w:r>
      <w:r w:rsidR="002141E1" w:rsidRPr="00A15A8E">
        <w:rPr>
          <w:rFonts w:ascii="Arial" w:hAnsi="Arial" w:cs="Arial"/>
        </w:rPr>
        <w:t>allow the user to keep track of th</w:t>
      </w:r>
      <w:r w:rsidR="00DE12F4" w:rsidRPr="00A15A8E">
        <w:rPr>
          <w:rFonts w:ascii="Arial" w:hAnsi="Arial" w:cs="Arial"/>
        </w:rPr>
        <w:t xml:space="preserve">e money </w:t>
      </w:r>
      <w:r w:rsidR="7E7C4619" w:rsidRPr="00A15A8E">
        <w:rPr>
          <w:rFonts w:ascii="Arial" w:hAnsi="Arial" w:cs="Arial"/>
        </w:rPr>
        <w:t>spent</w:t>
      </w:r>
      <w:r w:rsidR="00DE12F4" w:rsidRPr="00A15A8E">
        <w:rPr>
          <w:rFonts w:ascii="Arial" w:hAnsi="Arial" w:cs="Arial"/>
        </w:rPr>
        <w:t xml:space="preserve"> during the month.</w:t>
      </w:r>
      <w:r w:rsidR="008278AD" w:rsidRPr="00A15A8E">
        <w:rPr>
          <w:rFonts w:ascii="Arial" w:hAnsi="Arial" w:cs="Arial"/>
        </w:rPr>
        <w:t xml:space="preserve"> A second graph </w:t>
      </w:r>
      <w:r w:rsidR="7E7C4619" w:rsidRPr="00A15A8E">
        <w:rPr>
          <w:rFonts w:ascii="Arial" w:hAnsi="Arial" w:cs="Arial"/>
        </w:rPr>
        <w:t xml:space="preserve">provided will be </w:t>
      </w:r>
      <w:r w:rsidR="002D4D5F" w:rsidRPr="00A15A8E">
        <w:rPr>
          <w:rFonts w:ascii="Arial" w:hAnsi="Arial" w:cs="Arial"/>
        </w:rPr>
        <w:t xml:space="preserve">generated </w:t>
      </w:r>
      <w:r w:rsidR="7E7C4619" w:rsidRPr="00A15A8E">
        <w:rPr>
          <w:rFonts w:ascii="Arial" w:hAnsi="Arial" w:cs="Arial"/>
        </w:rPr>
        <w:t>as</w:t>
      </w:r>
      <w:r w:rsidR="002D4D5F" w:rsidRPr="00A15A8E">
        <w:rPr>
          <w:rFonts w:ascii="Arial" w:hAnsi="Arial" w:cs="Arial"/>
        </w:rPr>
        <w:t xml:space="preserve"> a pie graph </w:t>
      </w:r>
      <w:r w:rsidR="7E7C4619" w:rsidRPr="00A15A8E">
        <w:rPr>
          <w:rFonts w:ascii="Arial" w:hAnsi="Arial" w:cs="Arial"/>
        </w:rPr>
        <w:t>that shows</w:t>
      </w:r>
      <w:r w:rsidR="002D4D5F" w:rsidRPr="00A15A8E">
        <w:rPr>
          <w:rFonts w:ascii="Arial" w:hAnsi="Arial" w:cs="Arial"/>
        </w:rPr>
        <w:t xml:space="preserve"> the </w:t>
      </w:r>
      <w:r w:rsidR="004D72A9" w:rsidRPr="00A15A8E">
        <w:rPr>
          <w:rFonts w:ascii="Arial" w:hAnsi="Arial" w:cs="Arial"/>
        </w:rPr>
        <w:t xml:space="preserve">sum of </w:t>
      </w:r>
      <w:r w:rsidR="00E26FA5" w:rsidRPr="00A15A8E">
        <w:rPr>
          <w:rFonts w:ascii="Arial" w:hAnsi="Arial" w:cs="Arial"/>
        </w:rPr>
        <w:t xml:space="preserve">money </w:t>
      </w:r>
      <w:r w:rsidR="7E7C4619" w:rsidRPr="00A15A8E">
        <w:rPr>
          <w:rFonts w:ascii="Arial" w:hAnsi="Arial" w:cs="Arial"/>
        </w:rPr>
        <w:t>spent</w:t>
      </w:r>
      <w:r w:rsidR="00E26FA5" w:rsidRPr="00A15A8E">
        <w:rPr>
          <w:rFonts w:ascii="Arial" w:hAnsi="Arial" w:cs="Arial"/>
        </w:rPr>
        <w:t xml:space="preserve"> per receipt categories (</w:t>
      </w:r>
      <w:r w:rsidR="001C584D" w:rsidRPr="00A15A8E">
        <w:rPr>
          <w:rFonts w:ascii="Arial" w:hAnsi="Arial" w:cs="Arial"/>
        </w:rPr>
        <w:t>groceries</w:t>
      </w:r>
      <w:r w:rsidR="00E26FA5" w:rsidRPr="00A15A8E">
        <w:rPr>
          <w:rFonts w:ascii="Arial" w:hAnsi="Arial" w:cs="Arial"/>
        </w:rPr>
        <w:t xml:space="preserve">, </w:t>
      </w:r>
      <w:r w:rsidR="001C584D" w:rsidRPr="00A15A8E">
        <w:rPr>
          <w:rFonts w:ascii="Arial" w:hAnsi="Arial" w:cs="Arial"/>
        </w:rPr>
        <w:t>restaurant, etc.) per month</w:t>
      </w:r>
      <w:r w:rsidR="7E7C4619" w:rsidRPr="00A15A8E">
        <w:rPr>
          <w:rFonts w:ascii="Arial" w:hAnsi="Arial" w:cs="Arial"/>
        </w:rPr>
        <w:t>,</w:t>
      </w:r>
      <w:r w:rsidR="001C584D" w:rsidRPr="00A15A8E">
        <w:rPr>
          <w:rFonts w:ascii="Arial" w:hAnsi="Arial" w:cs="Arial"/>
        </w:rPr>
        <w:t xml:space="preserve"> also with the </w:t>
      </w:r>
      <w:r w:rsidR="7E7C4619" w:rsidRPr="00A15A8E">
        <w:rPr>
          <w:rFonts w:ascii="Arial" w:hAnsi="Arial" w:cs="Arial"/>
        </w:rPr>
        <w:t>ability</w:t>
      </w:r>
      <w:r w:rsidR="001C584D" w:rsidRPr="00A15A8E">
        <w:rPr>
          <w:rFonts w:ascii="Arial" w:hAnsi="Arial" w:cs="Arial"/>
        </w:rPr>
        <w:t xml:space="preserve"> to see </w:t>
      </w:r>
      <w:r w:rsidR="7E7C4619" w:rsidRPr="00A15A8E">
        <w:rPr>
          <w:rFonts w:ascii="Arial" w:hAnsi="Arial" w:cs="Arial"/>
        </w:rPr>
        <w:t xml:space="preserve">data of </w:t>
      </w:r>
      <w:r w:rsidR="001C584D" w:rsidRPr="00A15A8E">
        <w:rPr>
          <w:rFonts w:ascii="Arial" w:hAnsi="Arial" w:cs="Arial"/>
        </w:rPr>
        <w:t>older month</w:t>
      </w:r>
      <w:r w:rsidR="7E7C4619" w:rsidRPr="00A15A8E">
        <w:rPr>
          <w:rFonts w:ascii="Arial" w:hAnsi="Arial" w:cs="Arial"/>
        </w:rPr>
        <w:t>/s. It will</w:t>
      </w:r>
      <w:r w:rsidR="00076F7A" w:rsidRPr="00A15A8E">
        <w:rPr>
          <w:rFonts w:ascii="Arial" w:hAnsi="Arial" w:cs="Arial"/>
        </w:rPr>
        <w:t xml:space="preserve"> allow the user to </w:t>
      </w:r>
      <w:r w:rsidR="7E7C4619" w:rsidRPr="00A15A8E">
        <w:rPr>
          <w:rFonts w:ascii="Arial" w:hAnsi="Arial" w:cs="Arial"/>
        </w:rPr>
        <w:t xml:space="preserve">view </w:t>
      </w:r>
      <w:r w:rsidR="00076F7A" w:rsidRPr="00A15A8E">
        <w:rPr>
          <w:rFonts w:ascii="Arial" w:hAnsi="Arial" w:cs="Arial"/>
        </w:rPr>
        <w:t xml:space="preserve">the amount for each </w:t>
      </w:r>
      <w:r w:rsidR="7E7C4619" w:rsidRPr="00A15A8E">
        <w:rPr>
          <w:rFonts w:ascii="Arial" w:hAnsi="Arial" w:cs="Arial"/>
        </w:rPr>
        <w:t>category</w:t>
      </w:r>
      <w:r w:rsidR="00076F7A" w:rsidRPr="00A15A8E">
        <w:rPr>
          <w:rFonts w:ascii="Arial" w:hAnsi="Arial" w:cs="Arial"/>
        </w:rPr>
        <w:t xml:space="preserve"> and allow </w:t>
      </w:r>
      <w:r w:rsidR="00CA3377" w:rsidRPr="00A15A8E">
        <w:rPr>
          <w:rFonts w:ascii="Arial" w:hAnsi="Arial" w:cs="Arial"/>
        </w:rPr>
        <w:t xml:space="preserve">it to manage a potential </w:t>
      </w:r>
      <w:r w:rsidR="7E7C4619" w:rsidRPr="00A15A8E">
        <w:rPr>
          <w:rFonts w:ascii="Arial" w:hAnsi="Arial" w:cs="Arial"/>
        </w:rPr>
        <w:t>budget</w:t>
      </w:r>
      <w:r w:rsidR="00CA3377" w:rsidRPr="00A15A8E">
        <w:rPr>
          <w:rFonts w:ascii="Arial" w:hAnsi="Arial" w:cs="Arial"/>
        </w:rPr>
        <w:t>.</w:t>
      </w:r>
    </w:p>
    <w:p w14:paraId="019FDB3C" w14:textId="3CAB195A" w:rsidR="00467802" w:rsidRPr="00A15A8E" w:rsidRDefault="003A3649" w:rsidP="00AC17D9">
      <w:pPr>
        <w:pStyle w:val="Heading1"/>
        <w:spacing w:line="360" w:lineRule="auto"/>
        <w:rPr>
          <w:rFonts w:ascii="Arial" w:hAnsi="Arial" w:cs="Arial"/>
        </w:rPr>
      </w:pPr>
      <w:bookmarkStart w:id="70" w:name="_Toc164859578"/>
      <w:r>
        <w:rPr>
          <w:rFonts w:ascii="Arial" w:hAnsi="Arial" w:cs="Arial"/>
        </w:rPr>
        <w:t xml:space="preserve">6 </w:t>
      </w:r>
      <w:r w:rsidR="002B1198" w:rsidRPr="00A15A8E">
        <w:rPr>
          <w:rFonts w:ascii="Arial" w:hAnsi="Arial" w:cs="Arial"/>
        </w:rPr>
        <w:t>Imp</w:t>
      </w:r>
      <w:r w:rsidR="004F663E" w:rsidRPr="00A15A8E">
        <w:rPr>
          <w:rFonts w:ascii="Arial" w:hAnsi="Arial" w:cs="Arial"/>
        </w:rPr>
        <w:t>lementation</w:t>
      </w:r>
      <w:bookmarkEnd w:id="70"/>
    </w:p>
    <w:p w14:paraId="4A1EDC70" w14:textId="13AC6D77" w:rsidR="004C20EB" w:rsidRPr="00A15A8E" w:rsidRDefault="00090E85" w:rsidP="00AC17D9">
      <w:pPr>
        <w:pStyle w:val="Heading2"/>
        <w:spacing w:line="360" w:lineRule="auto"/>
        <w:rPr>
          <w:rFonts w:ascii="Arial" w:hAnsi="Arial" w:cs="Arial"/>
        </w:rPr>
      </w:pPr>
      <w:bookmarkStart w:id="71" w:name="_Ref164264735"/>
      <w:bookmarkStart w:id="72" w:name="_Toc164859579"/>
      <w:r>
        <w:rPr>
          <w:rFonts w:ascii="Arial" w:hAnsi="Arial" w:cs="Arial"/>
        </w:rPr>
        <w:t xml:space="preserve">6.1 </w:t>
      </w:r>
      <w:commentRangeStart w:id="73"/>
      <w:r w:rsidR="00467802" w:rsidRPr="00A15A8E">
        <w:rPr>
          <w:rFonts w:ascii="Arial" w:hAnsi="Arial" w:cs="Arial"/>
        </w:rPr>
        <w:t>Server</w:t>
      </w:r>
      <w:bookmarkEnd w:id="71"/>
      <w:commentRangeEnd w:id="73"/>
      <w:r w:rsidR="009C7CB8">
        <w:rPr>
          <w:rStyle w:val="CommentReference"/>
          <w:rFonts w:asciiTheme="minorHAnsi" w:eastAsiaTheme="minorHAnsi" w:hAnsiTheme="minorHAnsi" w:cstheme="minorBidi"/>
          <w:color w:val="auto"/>
        </w:rPr>
        <w:commentReference w:id="73"/>
      </w:r>
      <w:bookmarkEnd w:id="72"/>
    </w:p>
    <w:p w14:paraId="763551D3" w14:textId="5742C536" w:rsidR="00CE3AB2" w:rsidRPr="00A15A8E" w:rsidRDefault="1488D4BA" w:rsidP="00AC17D9">
      <w:pPr>
        <w:spacing w:line="360" w:lineRule="auto"/>
        <w:rPr>
          <w:rFonts w:ascii="Arial" w:hAnsi="Arial" w:cs="Arial"/>
        </w:rPr>
      </w:pPr>
      <w:r w:rsidRPr="1488D4BA">
        <w:rPr>
          <w:rFonts w:ascii="Arial" w:hAnsi="Arial" w:cs="Arial"/>
        </w:rPr>
        <w:t xml:space="preserve">During the development of the server, multiple technologies where used, alongside multiple developmental tools and techniques. This section is going to focus on the key component of the server and the modification needed to be done compared to the original design. In a first </w:t>
      </w:r>
      <w:r w:rsidR="486DB20E" w:rsidRPr="486DB20E">
        <w:rPr>
          <w:rFonts w:ascii="Arial" w:hAnsi="Arial" w:cs="Arial"/>
        </w:rPr>
        <w:t>section</w:t>
      </w:r>
      <w:r w:rsidRPr="1488D4BA">
        <w:rPr>
          <w:rFonts w:ascii="Arial" w:hAnsi="Arial" w:cs="Arial"/>
        </w:rPr>
        <w:t xml:space="preserve">, the integration of docker in the server will be </w:t>
      </w:r>
      <w:r w:rsidR="5308EEBF" w:rsidRPr="5308EEBF">
        <w:rPr>
          <w:rFonts w:ascii="Arial" w:hAnsi="Arial" w:cs="Arial"/>
        </w:rPr>
        <w:t>discussed</w:t>
      </w:r>
      <w:r w:rsidRPr="1488D4BA">
        <w:rPr>
          <w:rFonts w:ascii="Arial" w:hAnsi="Arial" w:cs="Arial"/>
        </w:rPr>
        <w:t xml:space="preserve">, </w:t>
      </w:r>
      <w:r w:rsidR="551E3B75" w:rsidRPr="551E3B75">
        <w:rPr>
          <w:rFonts w:ascii="Arial" w:hAnsi="Arial" w:cs="Arial"/>
        </w:rPr>
        <w:t>followed</w:t>
      </w:r>
      <w:r w:rsidRPr="1488D4BA">
        <w:rPr>
          <w:rFonts w:ascii="Arial" w:hAnsi="Arial" w:cs="Arial"/>
        </w:rPr>
        <w:t xml:space="preserve"> by the usage of make file. And </w:t>
      </w:r>
      <w:r w:rsidR="5DBAF5ED" w:rsidRPr="5DBAF5ED">
        <w:rPr>
          <w:rFonts w:ascii="Arial" w:hAnsi="Arial" w:cs="Arial"/>
        </w:rPr>
        <w:t>lastly,</w:t>
      </w:r>
      <w:r w:rsidRPr="1488D4BA">
        <w:rPr>
          <w:rFonts w:ascii="Arial" w:hAnsi="Arial" w:cs="Arial"/>
        </w:rPr>
        <w:t xml:space="preserve"> </w:t>
      </w:r>
      <w:r w:rsidR="71ACD670" w:rsidRPr="71ACD670">
        <w:rPr>
          <w:rFonts w:ascii="Arial" w:hAnsi="Arial" w:cs="Arial"/>
        </w:rPr>
        <w:t>provide</w:t>
      </w:r>
      <w:r w:rsidRPr="1488D4BA">
        <w:rPr>
          <w:rFonts w:ascii="Arial" w:hAnsi="Arial" w:cs="Arial"/>
        </w:rPr>
        <w:t xml:space="preserve"> details about the Receipt Section Detection Model and the modification needed </w:t>
      </w:r>
      <w:r w:rsidR="0A4EDE83" w:rsidRPr="0A4EDE83">
        <w:rPr>
          <w:rFonts w:ascii="Arial" w:hAnsi="Arial" w:cs="Arial"/>
        </w:rPr>
        <w:t>to be</w:t>
      </w:r>
      <w:r w:rsidRPr="1488D4BA">
        <w:rPr>
          <w:rFonts w:ascii="Arial" w:hAnsi="Arial" w:cs="Arial"/>
        </w:rPr>
        <w:t xml:space="preserve"> done for the classification/formatting section of the server.</w:t>
      </w:r>
    </w:p>
    <w:p w14:paraId="0F951B4F" w14:textId="4BC78657" w:rsidR="00137DA7" w:rsidRPr="00A15A8E" w:rsidRDefault="009D60B3" w:rsidP="00AC17D9">
      <w:pPr>
        <w:pStyle w:val="Heading3"/>
        <w:spacing w:line="360" w:lineRule="auto"/>
        <w:rPr>
          <w:rFonts w:ascii="Arial" w:hAnsi="Arial" w:cs="Arial"/>
        </w:rPr>
      </w:pPr>
      <w:bookmarkStart w:id="74" w:name="_Toc164859580"/>
      <w:r w:rsidRPr="00A15A8E">
        <w:rPr>
          <w:rFonts w:ascii="Arial" w:hAnsi="Arial" w:cs="Arial"/>
        </w:rPr>
        <w:lastRenderedPageBreak/>
        <w:t>Docker Usage</w:t>
      </w:r>
      <w:bookmarkEnd w:id="74"/>
    </w:p>
    <w:p w14:paraId="11BF603F" w14:textId="2214BA90" w:rsidR="009D60B3" w:rsidRPr="00A15A8E" w:rsidRDefault="00744447" w:rsidP="00AC17D9">
      <w:pPr>
        <w:spacing w:line="360" w:lineRule="auto"/>
        <w:rPr>
          <w:rFonts w:ascii="Arial" w:hAnsi="Arial" w:cs="Arial"/>
        </w:rPr>
      </w:pPr>
      <w:r w:rsidRPr="00A15A8E">
        <w:rPr>
          <w:rFonts w:ascii="Arial" w:hAnsi="Arial" w:cs="Arial"/>
        </w:rPr>
        <w:t xml:space="preserve">Since the server </w:t>
      </w:r>
      <w:r w:rsidR="003D3A04" w:rsidRPr="00A15A8E">
        <w:rPr>
          <w:rFonts w:ascii="Arial" w:hAnsi="Arial" w:cs="Arial"/>
        </w:rPr>
        <w:t>is the backbone</w:t>
      </w:r>
      <w:r w:rsidR="015D2135" w:rsidRPr="015D2135">
        <w:rPr>
          <w:rFonts w:ascii="Arial" w:hAnsi="Arial" w:cs="Arial"/>
        </w:rPr>
        <w:t xml:space="preserve"> </w:t>
      </w:r>
      <w:r w:rsidR="7706DB72" w:rsidRPr="7706DB72">
        <w:rPr>
          <w:rFonts w:ascii="Arial" w:hAnsi="Arial" w:cs="Arial"/>
        </w:rPr>
        <w:t>of</w:t>
      </w:r>
      <w:r w:rsidR="003D3A04" w:rsidRPr="00A15A8E">
        <w:rPr>
          <w:rFonts w:ascii="Arial" w:hAnsi="Arial" w:cs="Arial"/>
        </w:rPr>
        <w:t xml:space="preserve"> the whole system</w:t>
      </w:r>
      <w:r w:rsidR="00326693" w:rsidRPr="00A15A8E">
        <w:rPr>
          <w:rFonts w:ascii="Arial" w:hAnsi="Arial" w:cs="Arial"/>
        </w:rPr>
        <w:t xml:space="preserve">, the capacity to be easily </w:t>
      </w:r>
      <w:r w:rsidR="7813C6C2" w:rsidRPr="7813C6C2">
        <w:rPr>
          <w:rFonts w:ascii="Arial" w:hAnsi="Arial" w:cs="Arial"/>
        </w:rPr>
        <w:t>deployed</w:t>
      </w:r>
      <w:r w:rsidR="00DD3C01" w:rsidRPr="00A15A8E">
        <w:rPr>
          <w:rFonts w:ascii="Arial" w:hAnsi="Arial" w:cs="Arial"/>
        </w:rPr>
        <w:t xml:space="preserve"> into </w:t>
      </w:r>
      <w:r w:rsidR="5A4B75C6" w:rsidRPr="5A4B75C6">
        <w:rPr>
          <w:rFonts w:ascii="Arial" w:hAnsi="Arial" w:cs="Arial"/>
        </w:rPr>
        <w:t>the server</w:t>
      </w:r>
      <w:r w:rsidR="00DD3C01" w:rsidRPr="00A15A8E">
        <w:rPr>
          <w:rFonts w:ascii="Arial" w:hAnsi="Arial" w:cs="Arial"/>
        </w:rPr>
        <w:t xml:space="preserve"> with public </w:t>
      </w:r>
      <w:r w:rsidR="003A2A87" w:rsidRPr="00A15A8E">
        <w:rPr>
          <w:rFonts w:ascii="Arial" w:hAnsi="Arial" w:cs="Arial"/>
        </w:rPr>
        <w:t>IP</w:t>
      </w:r>
      <w:r w:rsidR="00DD3C01" w:rsidRPr="00A15A8E">
        <w:rPr>
          <w:rFonts w:ascii="Arial" w:hAnsi="Arial" w:cs="Arial"/>
        </w:rPr>
        <w:t xml:space="preserve"> </w:t>
      </w:r>
      <w:r w:rsidR="00B0229C" w:rsidRPr="00A15A8E">
        <w:rPr>
          <w:rFonts w:ascii="Arial" w:hAnsi="Arial" w:cs="Arial"/>
        </w:rPr>
        <w:t>to allow</w:t>
      </w:r>
      <w:r w:rsidR="003A2A87" w:rsidRPr="00A15A8E">
        <w:rPr>
          <w:rFonts w:ascii="Arial" w:hAnsi="Arial" w:cs="Arial"/>
        </w:rPr>
        <w:t xml:space="preserve"> a connection through internet</w:t>
      </w:r>
      <w:r w:rsidR="2B81F4E1" w:rsidRPr="2B81F4E1">
        <w:rPr>
          <w:rFonts w:ascii="Arial" w:hAnsi="Arial" w:cs="Arial"/>
        </w:rPr>
        <w:t xml:space="preserve"> </w:t>
      </w:r>
      <w:r w:rsidR="418BB2CB" w:rsidRPr="418BB2CB">
        <w:rPr>
          <w:rFonts w:ascii="Arial" w:hAnsi="Arial" w:cs="Arial"/>
        </w:rPr>
        <w:t xml:space="preserve">is </w:t>
      </w:r>
      <w:r w:rsidR="1115EFFC" w:rsidRPr="1115EFFC">
        <w:rPr>
          <w:rFonts w:ascii="Arial" w:hAnsi="Arial" w:cs="Arial"/>
        </w:rPr>
        <w:t xml:space="preserve">important for </w:t>
      </w:r>
      <w:r w:rsidR="7F27BBB5" w:rsidRPr="7F27BBB5">
        <w:rPr>
          <w:rFonts w:ascii="Arial" w:hAnsi="Arial" w:cs="Arial"/>
        </w:rPr>
        <w:t xml:space="preserve">more </w:t>
      </w:r>
      <w:r w:rsidR="6C6642E7" w:rsidRPr="6C6642E7">
        <w:rPr>
          <w:rFonts w:ascii="Arial" w:hAnsi="Arial" w:cs="Arial"/>
        </w:rPr>
        <w:t>attainable access,</w:t>
      </w:r>
      <w:r w:rsidR="7F27BBB5" w:rsidRPr="7F27BBB5">
        <w:rPr>
          <w:rFonts w:ascii="Arial" w:hAnsi="Arial" w:cs="Arial"/>
        </w:rPr>
        <w:t xml:space="preserve"> and possibly reduce </w:t>
      </w:r>
      <w:r w:rsidR="6C6642E7" w:rsidRPr="6C6642E7">
        <w:rPr>
          <w:rFonts w:ascii="Arial" w:hAnsi="Arial" w:cs="Arial"/>
        </w:rPr>
        <w:t>restriction while using the application.</w:t>
      </w:r>
      <w:r w:rsidR="00325B18" w:rsidRPr="00A15A8E">
        <w:rPr>
          <w:rFonts w:ascii="Arial" w:hAnsi="Arial" w:cs="Arial"/>
        </w:rPr>
        <w:t xml:space="preserve"> For developing </w:t>
      </w:r>
      <w:r w:rsidR="6C6642E7" w:rsidRPr="6C6642E7">
        <w:rPr>
          <w:rFonts w:ascii="Arial" w:hAnsi="Arial" w:cs="Arial"/>
        </w:rPr>
        <w:t>purposes</w:t>
      </w:r>
      <w:r w:rsidR="00325B18" w:rsidRPr="00A15A8E">
        <w:rPr>
          <w:rFonts w:ascii="Arial" w:hAnsi="Arial" w:cs="Arial"/>
        </w:rPr>
        <w:t xml:space="preserve">, the server </w:t>
      </w:r>
      <w:r w:rsidR="6C6642E7" w:rsidRPr="6C6642E7">
        <w:rPr>
          <w:rFonts w:ascii="Arial" w:hAnsi="Arial" w:cs="Arial"/>
        </w:rPr>
        <w:t>is hosted</w:t>
      </w:r>
      <w:r w:rsidR="00A43DED" w:rsidRPr="00A15A8E">
        <w:rPr>
          <w:rFonts w:ascii="Arial" w:hAnsi="Arial" w:cs="Arial"/>
        </w:rPr>
        <w:t xml:space="preserve"> locally </w:t>
      </w:r>
      <w:r w:rsidR="00484C00" w:rsidRPr="00A15A8E">
        <w:rPr>
          <w:rFonts w:ascii="Arial" w:hAnsi="Arial" w:cs="Arial"/>
        </w:rPr>
        <w:t xml:space="preserve">using the hosting machine private IP to make the http request connect from the </w:t>
      </w:r>
      <w:r w:rsidR="001F4BEC" w:rsidRPr="00A15A8E">
        <w:rPr>
          <w:rFonts w:ascii="Arial" w:hAnsi="Arial" w:cs="Arial"/>
        </w:rPr>
        <w:t>mobile application to the server</w:t>
      </w:r>
      <w:r w:rsidR="00C2743D" w:rsidRPr="00A15A8E">
        <w:rPr>
          <w:rFonts w:ascii="Arial" w:hAnsi="Arial" w:cs="Arial"/>
        </w:rPr>
        <w:t xml:space="preserve"> with the </w:t>
      </w:r>
      <w:r w:rsidR="00B53D4D" w:rsidRPr="00A15A8E">
        <w:rPr>
          <w:rFonts w:ascii="Arial" w:hAnsi="Arial" w:cs="Arial"/>
        </w:rPr>
        <w:t>objective</w:t>
      </w:r>
      <w:r w:rsidR="00C2743D" w:rsidRPr="00A15A8E">
        <w:rPr>
          <w:rFonts w:ascii="Arial" w:hAnsi="Arial" w:cs="Arial"/>
        </w:rPr>
        <w:t xml:space="preserve"> in the future to be </w:t>
      </w:r>
      <w:r w:rsidR="6C6642E7" w:rsidRPr="6C6642E7">
        <w:rPr>
          <w:rFonts w:ascii="Arial" w:hAnsi="Arial" w:cs="Arial"/>
        </w:rPr>
        <w:t>deployed</w:t>
      </w:r>
      <w:r w:rsidR="00C2743D" w:rsidRPr="00A15A8E">
        <w:rPr>
          <w:rFonts w:ascii="Arial" w:hAnsi="Arial" w:cs="Arial"/>
        </w:rPr>
        <w:t xml:space="preserve"> into server with </w:t>
      </w:r>
      <w:r w:rsidR="001D0D5C" w:rsidRPr="00A15A8E">
        <w:rPr>
          <w:rFonts w:ascii="Arial" w:hAnsi="Arial" w:cs="Arial"/>
        </w:rPr>
        <w:t>a</w:t>
      </w:r>
      <w:r w:rsidR="00C2743D" w:rsidRPr="00A15A8E">
        <w:rPr>
          <w:rFonts w:ascii="Arial" w:hAnsi="Arial" w:cs="Arial"/>
        </w:rPr>
        <w:t xml:space="preserve"> public </w:t>
      </w:r>
      <w:r w:rsidR="00B53D4D" w:rsidRPr="00A15A8E">
        <w:rPr>
          <w:rFonts w:ascii="Arial" w:hAnsi="Arial" w:cs="Arial"/>
        </w:rPr>
        <w:t>IP.  The solution for an easy migration</w:t>
      </w:r>
      <w:r w:rsidR="001D0D5C" w:rsidRPr="00A15A8E">
        <w:rPr>
          <w:rFonts w:ascii="Arial" w:hAnsi="Arial" w:cs="Arial"/>
        </w:rPr>
        <w:t xml:space="preserve"> in the future is the us</w:t>
      </w:r>
      <w:r w:rsidR="00940A65" w:rsidRPr="00A15A8E">
        <w:rPr>
          <w:rFonts w:ascii="Arial" w:hAnsi="Arial" w:cs="Arial"/>
        </w:rPr>
        <w:t xml:space="preserve">age </w:t>
      </w:r>
      <w:r w:rsidR="00765430" w:rsidRPr="00A15A8E">
        <w:rPr>
          <w:rFonts w:ascii="Arial" w:hAnsi="Arial" w:cs="Arial"/>
        </w:rPr>
        <w:t>containers technologies, and</w:t>
      </w:r>
      <w:r w:rsidR="6C6642E7" w:rsidRPr="6C6642E7">
        <w:rPr>
          <w:rFonts w:ascii="Arial" w:hAnsi="Arial" w:cs="Arial"/>
        </w:rPr>
        <w:t>,</w:t>
      </w:r>
      <w:r w:rsidR="00765430" w:rsidRPr="00A15A8E">
        <w:rPr>
          <w:rFonts w:ascii="Arial" w:hAnsi="Arial" w:cs="Arial"/>
        </w:rPr>
        <w:t xml:space="preserve"> in this </w:t>
      </w:r>
      <w:r w:rsidR="00557065" w:rsidRPr="00A15A8E">
        <w:rPr>
          <w:rFonts w:ascii="Arial" w:hAnsi="Arial" w:cs="Arial"/>
        </w:rPr>
        <w:t>case</w:t>
      </w:r>
      <w:r w:rsidR="6C6642E7" w:rsidRPr="6C6642E7">
        <w:rPr>
          <w:rFonts w:ascii="Arial" w:hAnsi="Arial" w:cs="Arial"/>
        </w:rPr>
        <w:t>,</w:t>
      </w:r>
      <w:r w:rsidR="00557065" w:rsidRPr="00A15A8E">
        <w:rPr>
          <w:rFonts w:ascii="Arial" w:hAnsi="Arial" w:cs="Arial"/>
        </w:rPr>
        <w:t xml:space="preserve"> Docker. Two </w:t>
      </w:r>
      <w:r w:rsidR="002D5F71" w:rsidRPr="00A15A8E">
        <w:rPr>
          <w:rFonts w:ascii="Arial" w:hAnsi="Arial" w:cs="Arial"/>
        </w:rPr>
        <w:t>images</w:t>
      </w:r>
      <w:r w:rsidR="00557065" w:rsidRPr="00A15A8E">
        <w:rPr>
          <w:rFonts w:ascii="Arial" w:hAnsi="Arial" w:cs="Arial"/>
        </w:rPr>
        <w:t xml:space="preserve"> </w:t>
      </w:r>
      <w:r w:rsidR="6C6642E7" w:rsidRPr="6C6642E7">
        <w:rPr>
          <w:rFonts w:ascii="Arial" w:hAnsi="Arial" w:cs="Arial"/>
        </w:rPr>
        <w:t>were</w:t>
      </w:r>
      <w:r w:rsidR="00557065" w:rsidRPr="00A15A8E">
        <w:rPr>
          <w:rFonts w:ascii="Arial" w:hAnsi="Arial" w:cs="Arial"/>
        </w:rPr>
        <w:t xml:space="preserve"> </w:t>
      </w:r>
      <w:r w:rsidR="00A0594D" w:rsidRPr="00A15A8E">
        <w:rPr>
          <w:rFonts w:ascii="Arial" w:hAnsi="Arial" w:cs="Arial"/>
        </w:rPr>
        <w:t>built</w:t>
      </w:r>
      <w:r w:rsidR="00557065" w:rsidRPr="00A15A8E">
        <w:rPr>
          <w:rFonts w:ascii="Arial" w:hAnsi="Arial" w:cs="Arial"/>
        </w:rPr>
        <w:t xml:space="preserve"> from </w:t>
      </w:r>
      <w:r w:rsidR="00A0594D" w:rsidRPr="00A15A8E">
        <w:rPr>
          <w:rFonts w:ascii="Arial" w:hAnsi="Arial" w:cs="Arial"/>
        </w:rPr>
        <w:t>the docker-compose.ym</w:t>
      </w:r>
      <w:r w:rsidR="00801744" w:rsidRPr="00A15A8E">
        <w:rPr>
          <w:rFonts w:ascii="Arial" w:hAnsi="Arial" w:cs="Arial"/>
        </w:rPr>
        <w:t>l</w:t>
      </w:r>
      <w:r w:rsidR="00A0594D" w:rsidRPr="00A15A8E">
        <w:rPr>
          <w:rFonts w:ascii="Arial" w:hAnsi="Arial" w:cs="Arial"/>
        </w:rPr>
        <w:t xml:space="preserve"> file</w:t>
      </w:r>
      <w:r w:rsidR="6C6642E7" w:rsidRPr="6C6642E7">
        <w:rPr>
          <w:rFonts w:ascii="Arial" w:hAnsi="Arial" w:cs="Arial"/>
        </w:rPr>
        <w:t>. Firstly,</w:t>
      </w:r>
      <w:r w:rsidR="00801744" w:rsidRPr="00A15A8E">
        <w:rPr>
          <w:rFonts w:ascii="Arial" w:hAnsi="Arial" w:cs="Arial"/>
        </w:rPr>
        <w:t xml:space="preserve"> the</w:t>
      </w:r>
      <w:r w:rsidR="00465C0D" w:rsidRPr="00A15A8E">
        <w:rPr>
          <w:rFonts w:ascii="Arial" w:hAnsi="Arial" w:cs="Arial"/>
        </w:rPr>
        <w:t xml:space="preserve"> app</w:t>
      </w:r>
      <w:r w:rsidR="00B24D88" w:rsidRPr="00A15A8E">
        <w:rPr>
          <w:rFonts w:ascii="Arial" w:hAnsi="Arial" w:cs="Arial"/>
        </w:rPr>
        <w:t xml:space="preserve"> image</w:t>
      </w:r>
      <w:r w:rsidR="00D308C8" w:rsidRPr="00A15A8E">
        <w:rPr>
          <w:rFonts w:ascii="Arial" w:hAnsi="Arial" w:cs="Arial"/>
        </w:rPr>
        <w:t xml:space="preserve"> building </w:t>
      </w:r>
      <w:r w:rsidR="3684DB98" w:rsidRPr="3684DB98">
        <w:rPr>
          <w:rFonts w:ascii="Arial" w:hAnsi="Arial" w:cs="Arial"/>
        </w:rPr>
        <w:t>coupled with</w:t>
      </w:r>
      <w:r w:rsidR="6D0AF656" w:rsidRPr="6D0AF656">
        <w:rPr>
          <w:rFonts w:ascii="Arial" w:hAnsi="Arial" w:cs="Arial"/>
        </w:rPr>
        <w:t xml:space="preserve"> the</w:t>
      </w:r>
      <w:r w:rsidR="00F312E0" w:rsidRPr="00A15A8E">
        <w:rPr>
          <w:rFonts w:ascii="Arial" w:hAnsi="Arial" w:cs="Arial"/>
        </w:rPr>
        <w:t xml:space="preserve"> Dockerfile file</w:t>
      </w:r>
      <w:r w:rsidR="4CC977DC" w:rsidRPr="4CC977DC">
        <w:rPr>
          <w:rFonts w:ascii="Arial" w:hAnsi="Arial" w:cs="Arial"/>
        </w:rPr>
        <w:t xml:space="preserve"> sets</w:t>
      </w:r>
      <w:r w:rsidR="00100C18" w:rsidRPr="00A15A8E">
        <w:rPr>
          <w:rFonts w:ascii="Arial" w:hAnsi="Arial" w:cs="Arial"/>
        </w:rPr>
        <w:t xml:space="preserve"> the python environment of the app to Python</w:t>
      </w:r>
      <w:r w:rsidR="00E9784E" w:rsidRPr="00A15A8E">
        <w:rPr>
          <w:rFonts w:ascii="Arial" w:hAnsi="Arial" w:cs="Arial"/>
        </w:rPr>
        <w:t>3.9</w:t>
      </w:r>
      <w:r w:rsidR="00FA2C4A" w:rsidRPr="00A15A8E">
        <w:rPr>
          <w:rFonts w:ascii="Arial" w:hAnsi="Arial" w:cs="Arial"/>
        </w:rPr>
        <w:t xml:space="preserve"> and </w:t>
      </w:r>
      <w:r w:rsidR="103CF395" w:rsidRPr="103CF395">
        <w:rPr>
          <w:rFonts w:ascii="Arial" w:hAnsi="Arial" w:cs="Arial"/>
        </w:rPr>
        <w:t>installs</w:t>
      </w:r>
      <w:r w:rsidR="00E47802" w:rsidRPr="00A15A8E">
        <w:rPr>
          <w:rFonts w:ascii="Arial" w:hAnsi="Arial" w:cs="Arial"/>
        </w:rPr>
        <w:t xml:space="preserve"> the different dependency </w:t>
      </w:r>
      <w:r w:rsidR="00B7063C" w:rsidRPr="00A15A8E">
        <w:rPr>
          <w:rFonts w:ascii="Arial" w:hAnsi="Arial" w:cs="Arial"/>
        </w:rPr>
        <w:t xml:space="preserve">and python </w:t>
      </w:r>
      <w:r w:rsidR="4973E960" w:rsidRPr="4973E960">
        <w:rPr>
          <w:rFonts w:ascii="Arial" w:hAnsi="Arial" w:cs="Arial"/>
        </w:rPr>
        <w:t>packages</w:t>
      </w:r>
      <w:r w:rsidR="00B7063C" w:rsidRPr="00A15A8E">
        <w:rPr>
          <w:rFonts w:ascii="Arial" w:hAnsi="Arial" w:cs="Arial"/>
        </w:rPr>
        <w:t xml:space="preserve"> </w:t>
      </w:r>
      <w:r w:rsidR="007B6786" w:rsidRPr="00A15A8E">
        <w:rPr>
          <w:rFonts w:ascii="Arial" w:hAnsi="Arial" w:cs="Arial"/>
        </w:rPr>
        <w:t xml:space="preserve">required for the different </w:t>
      </w:r>
      <w:r w:rsidR="3DDE5EF2" w:rsidRPr="3DDE5EF2">
        <w:rPr>
          <w:rFonts w:ascii="Arial" w:hAnsi="Arial" w:cs="Arial"/>
        </w:rPr>
        <w:t>processes</w:t>
      </w:r>
      <w:r w:rsidR="007B6786" w:rsidRPr="00A15A8E">
        <w:rPr>
          <w:rFonts w:ascii="Arial" w:hAnsi="Arial" w:cs="Arial"/>
        </w:rPr>
        <w:t xml:space="preserve"> </w:t>
      </w:r>
      <w:r w:rsidR="4973E960" w:rsidRPr="4973E960">
        <w:rPr>
          <w:rFonts w:ascii="Arial" w:hAnsi="Arial" w:cs="Arial"/>
        </w:rPr>
        <w:t>for</w:t>
      </w:r>
      <w:r w:rsidR="007B6786" w:rsidRPr="00A15A8E">
        <w:rPr>
          <w:rFonts w:ascii="Arial" w:hAnsi="Arial" w:cs="Arial"/>
        </w:rPr>
        <w:t xml:space="preserve"> the server to run</w:t>
      </w:r>
      <w:r w:rsidR="3DDE5EF2" w:rsidRPr="3DDE5EF2">
        <w:rPr>
          <w:rFonts w:ascii="Arial" w:hAnsi="Arial" w:cs="Arial"/>
        </w:rPr>
        <w:t xml:space="preserve"> on</w:t>
      </w:r>
      <w:r w:rsidR="009B39D5" w:rsidRPr="00A15A8E">
        <w:rPr>
          <w:rFonts w:ascii="Arial" w:hAnsi="Arial" w:cs="Arial"/>
        </w:rPr>
        <w:t xml:space="preserve">. In addition, the whole </w:t>
      </w:r>
      <w:r w:rsidR="002572B4" w:rsidRPr="00A15A8E">
        <w:rPr>
          <w:rFonts w:ascii="Arial" w:hAnsi="Arial" w:cs="Arial"/>
        </w:rPr>
        <w:t xml:space="preserve">server has been </w:t>
      </w:r>
      <w:r w:rsidR="345DEE69" w:rsidRPr="345DEE69">
        <w:rPr>
          <w:rFonts w:ascii="Arial" w:hAnsi="Arial" w:cs="Arial"/>
        </w:rPr>
        <w:t>packaged</w:t>
      </w:r>
      <w:r w:rsidR="002572B4" w:rsidRPr="00A15A8E">
        <w:rPr>
          <w:rFonts w:ascii="Arial" w:hAnsi="Arial" w:cs="Arial"/>
        </w:rPr>
        <w:t xml:space="preserve"> and </w:t>
      </w:r>
      <w:r w:rsidR="345DEE69" w:rsidRPr="345DEE69">
        <w:rPr>
          <w:rFonts w:ascii="Arial" w:hAnsi="Arial" w:cs="Arial"/>
        </w:rPr>
        <w:t>installed</w:t>
      </w:r>
      <w:r w:rsidR="002572B4" w:rsidRPr="00A15A8E">
        <w:rPr>
          <w:rFonts w:ascii="Arial" w:hAnsi="Arial" w:cs="Arial"/>
        </w:rPr>
        <w:t xml:space="preserve"> </w:t>
      </w:r>
      <w:r w:rsidR="00124790" w:rsidRPr="00A15A8E">
        <w:rPr>
          <w:rFonts w:ascii="Arial" w:hAnsi="Arial" w:cs="Arial"/>
        </w:rPr>
        <w:t>by t</w:t>
      </w:r>
      <w:r w:rsidR="00F40E2D" w:rsidRPr="00A15A8E">
        <w:rPr>
          <w:rFonts w:ascii="Arial" w:hAnsi="Arial" w:cs="Arial"/>
        </w:rPr>
        <w:t>he Dockerfile</w:t>
      </w:r>
      <w:r w:rsidR="2DDF6A4C" w:rsidRPr="2DDF6A4C">
        <w:rPr>
          <w:rFonts w:ascii="Arial" w:hAnsi="Arial" w:cs="Arial"/>
        </w:rPr>
        <w:t xml:space="preserve">, </w:t>
      </w:r>
      <w:r w:rsidR="00F40E2D" w:rsidRPr="00A15A8E">
        <w:rPr>
          <w:rFonts w:ascii="Arial" w:hAnsi="Arial" w:cs="Arial"/>
        </w:rPr>
        <w:t>and finally</w:t>
      </w:r>
      <w:r w:rsidR="2DDF6A4C" w:rsidRPr="2DDF6A4C">
        <w:rPr>
          <w:rFonts w:ascii="Arial" w:hAnsi="Arial" w:cs="Arial"/>
        </w:rPr>
        <w:t>,</w:t>
      </w:r>
      <w:r w:rsidR="00F40E2D" w:rsidRPr="00A15A8E">
        <w:rPr>
          <w:rFonts w:ascii="Arial" w:hAnsi="Arial" w:cs="Arial"/>
        </w:rPr>
        <w:t xml:space="preserve"> </w:t>
      </w:r>
      <w:r w:rsidR="003C6B10" w:rsidRPr="00A15A8E">
        <w:rPr>
          <w:rFonts w:ascii="Arial" w:hAnsi="Arial" w:cs="Arial"/>
        </w:rPr>
        <w:t xml:space="preserve">at the end of the initialization of the app image, </w:t>
      </w:r>
      <w:r w:rsidR="32DFD8F1" w:rsidRPr="32DFD8F1">
        <w:rPr>
          <w:rFonts w:ascii="Arial" w:hAnsi="Arial" w:cs="Arial"/>
        </w:rPr>
        <w:t>it starts</w:t>
      </w:r>
      <w:r w:rsidR="003C6B10" w:rsidRPr="00A15A8E">
        <w:rPr>
          <w:rFonts w:ascii="Arial" w:hAnsi="Arial" w:cs="Arial"/>
        </w:rPr>
        <w:t xml:space="preserve"> the FastAPI application</w:t>
      </w:r>
      <w:r w:rsidR="001B7AB0" w:rsidRPr="00A15A8E">
        <w:rPr>
          <w:rFonts w:ascii="Arial" w:hAnsi="Arial" w:cs="Arial"/>
        </w:rPr>
        <w:t xml:space="preserve">. The second image </w:t>
      </w:r>
      <w:r w:rsidR="50E46A08" w:rsidRPr="50E46A08">
        <w:rPr>
          <w:rFonts w:ascii="Arial" w:hAnsi="Arial" w:cs="Arial"/>
        </w:rPr>
        <w:t>which was built</w:t>
      </w:r>
      <w:r w:rsidR="001B7AB0" w:rsidRPr="00A15A8E">
        <w:rPr>
          <w:rFonts w:ascii="Arial" w:hAnsi="Arial" w:cs="Arial"/>
        </w:rPr>
        <w:t xml:space="preserve"> </w:t>
      </w:r>
      <w:r w:rsidR="007F4858" w:rsidRPr="00A15A8E">
        <w:rPr>
          <w:rFonts w:ascii="Arial" w:hAnsi="Arial" w:cs="Arial"/>
        </w:rPr>
        <w:t xml:space="preserve">is a Postgres image </w:t>
      </w:r>
      <w:r w:rsidR="17EDD8A0" w:rsidRPr="17EDD8A0">
        <w:rPr>
          <w:rFonts w:ascii="Arial" w:hAnsi="Arial" w:cs="Arial"/>
        </w:rPr>
        <w:t xml:space="preserve">that </w:t>
      </w:r>
      <w:r w:rsidR="521CF119" w:rsidRPr="521CF119">
        <w:rPr>
          <w:rFonts w:ascii="Arial" w:hAnsi="Arial" w:cs="Arial"/>
        </w:rPr>
        <w:t>provides</w:t>
      </w:r>
      <w:r w:rsidR="32B3A5B8" w:rsidRPr="32B3A5B8">
        <w:rPr>
          <w:rFonts w:ascii="Arial" w:hAnsi="Arial" w:cs="Arial"/>
        </w:rPr>
        <w:t xml:space="preserve"> a</w:t>
      </w:r>
      <w:r w:rsidR="007F4858" w:rsidRPr="00A15A8E">
        <w:rPr>
          <w:rFonts w:ascii="Arial" w:hAnsi="Arial" w:cs="Arial"/>
        </w:rPr>
        <w:t xml:space="preserve"> PostgreSQL database which the server will use to store</w:t>
      </w:r>
      <w:r w:rsidR="00A566D0" w:rsidRPr="00A15A8E">
        <w:rPr>
          <w:rFonts w:ascii="Arial" w:hAnsi="Arial" w:cs="Arial"/>
        </w:rPr>
        <w:t xml:space="preserve"> dat</w:t>
      </w:r>
      <w:r w:rsidR="00552C16" w:rsidRPr="00A15A8E">
        <w:rPr>
          <w:rFonts w:ascii="Arial" w:hAnsi="Arial" w:cs="Arial"/>
        </w:rPr>
        <w:t xml:space="preserve">a, </w:t>
      </w:r>
      <w:r w:rsidR="52888C96" w:rsidRPr="52888C96">
        <w:rPr>
          <w:rFonts w:ascii="Arial" w:hAnsi="Arial" w:cs="Arial"/>
        </w:rPr>
        <w:t xml:space="preserve">is </w:t>
      </w:r>
      <w:r w:rsidR="2F5DB295" w:rsidRPr="2F5DB295">
        <w:rPr>
          <w:rFonts w:ascii="Arial" w:hAnsi="Arial" w:cs="Arial"/>
        </w:rPr>
        <w:t>mounted</w:t>
      </w:r>
      <w:r w:rsidR="00552C16" w:rsidRPr="00A15A8E">
        <w:rPr>
          <w:rFonts w:ascii="Arial" w:hAnsi="Arial" w:cs="Arial"/>
        </w:rPr>
        <w:t xml:space="preserve"> </w:t>
      </w:r>
      <w:r w:rsidR="5A4D789C" w:rsidRPr="5A4D789C">
        <w:rPr>
          <w:rFonts w:ascii="Arial" w:hAnsi="Arial" w:cs="Arial"/>
        </w:rPr>
        <w:t xml:space="preserve">onto </w:t>
      </w:r>
      <w:r w:rsidR="00552C16" w:rsidRPr="00A15A8E">
        <w:rPr>
          <w:rFonts w:ascii="Arial" w:hAnsi="Arial" w:cs="Arial"/>
        </w:rPr>
        <w:t xml:space="preserve">a </w:t>
      </w:r>
      <w:r w:rsidR="0047514B" w:rsidRPr="00A15A8E">
        <w:rPr>
          <w:rFonts w:ascii="Arial" w:hAnsi="Arial" w:cs="Arial"/>
        </w:rPr>
        <w:t>‘</w:t>
      </w:r>
      <w:r w:rsidR="00552C16" w:rsidRPr="00A15A8E">
        <w:rPr>
          <w:rFonts w:ascii="Arial" w:hAnsi="Arial" w:cs="Arial"/>
        </w:rPr>
        <w:t>/data</w:t>
      </w:r>
      <w:r w:rsidR="0047514B" w:rsidRPr="00A15A8E">
        <w:rPr>
          <w:rFonts w:ascii="Arial" w:hAnsi="Arial" w:cs="Arial"/>
        </w:rPr>
        <w:t>’</w:t>
      </w:r>
      <w:r w:rsidR="00552C16" w:rsidRPr="00A15A8E">
        <w:rPr>
          <w:rFonts w:ascii="Arial" w:hAnsi="Arial" w:cs="Arial"/>
        </w:rPr>
        <w:t xml:space="preserve"> </w:t>
      </w:r>
      <w:r w:rsidR="00FB1360" w:rsidRPr="00A15A8E">
        <w:rPr>
          <w:rFonts w:ascii="Arial" w:hAnsi="Arial" w:cs="Arial"/>
        </w:rPr>
        <w:t>folder</w:t>
      </w:r>
      <w:r w:rsidR="20A525D8" w:rsidRPr="20A525D8">
        <w:rPr>
          <w:rFonts w:ascii="Arial" w:hAnsi="Arial" w:cs="Arial"/>
        </w:rPr>
        <w:t>. If</w:t>
      </w:r>
      <w:r w:rsidR="00FB1360" w:rsidRPr="00A15A8E">
        <w:rPr>
          <w:rFonts w:ascii="Arial" w:hAnsi="Arial" w:cs="Arial"/>
        </w:rPr>
        <w:t xml:space="preserve"> this folder doesn’t exist</w:t>
      </w:r>
      <w:r w:rsidR="20A525D8" w:rsidRPr="20A525D8">
        <w:rPr>
          <w:rFonts w:ascii="Arial" w:hAnsi="Arial" w:cs="Arial"/>
        </w:rPr>
        <w:t>,</w:t>
      </w:r>
      <w:r w:rsidR="00B92C71" w:rsidRPr="00A15A8E">
        <w:rPr>
          <w:rFonts w:ascii="Arial" w:hAnsi="Arial" w:cs="Arial"/>
        </w:rPr>
        <w:t xml:space="preserve"> the initialization will build the database, </w:t>
      </w:r>
      <w:r w:rsidR="00A137F0" w:rsidRPr="00A15A8E">
        <w:rPr>
          <w:rFonts w:ascii="Arial" w:hAnsi="Arial" w:cs="Arial"/>
        </w:rPr>
        <w:t>its schema</w:t>
      </w:r>
      <w:r w:rsidR="3F9E7601" w:rsidRPr="3F9E7601">
        <w:rPr>
          <w:rFonts w:ascii="Arial" w:hAnsi="Arial" w:cs="Arial"/>
        </w:rPr>
        <w:t>,</w:t>
      </w:r>
      <w:r w:rsidR="00A137F0" w:rsidRPr="00A15A8E">
        <w:rPr>
          <w:rFonts w:ascii="Arial" w:hAnsi="Arial" w:cs="Arial"/>
        </w:rPr>
        <w:t xml:space="preserve"> and mock data by running the SQL file placed in </w:t>
      </w:r>
      <w:r w:rsidR="00580C43" w:rsidRPr="00A15A8E">
        <w:rPr>
          <w:rFonts w:ascii="Arial" w:hAnsi="Arial" w:cs="Arial"/>
        </w:rPr>
        <w:t>‘/postgres</w:t>
      </w:r>
      <w:r w:rsidR="0047514B" w:rsidRPr="00A15A8E">
        <w:rPr>
          <w:rFonts w:ascii="Arial" w:hAnsi="Arial" w:cs="Arial"/>
        </w:rPr>
        <w:t>_init’ folder</w:t>
      </w:r>
      <w:r w:rsidR="00F54947" w:rsidRPr="00A15A8E">
        <w:rPr>
          <w:rFonts w:ascii="Arial" w:hAnsi="Arial" w:cs="Arial"/>
        </w:rPr>
        <w:t xml:space="preserve">. All </w:t>
      </w:r>
      <w:r w:rsidR="00442EF3" w:rsidRPr="00A15A8E">
        <w:rPr>
          <w:rFonts w:ascii="Arial" w:hAnsi="Arial" w:cs="Arial"/>
        </w:rPr>
        <w:t>these actions</w:t>
      </w:r>
      <w:r w:rsidR="00023B23" w:rsidRPr="00A15A8E">
        <w:rPr>
          <w:rFonts w:ascii="Arial" w:hAnsi="Arial" w:cs="Arial"/>
        </w:rPr>
        <w:t xml:space="preserve"> allow the server to be </w:t>
      </w:r>
      <w:r w:rsidR="00442EF3" w:rsidRPr="00A15A8E">
        <w:rPr>
          <w:rFonts w:ascii="Arial" w:hAnsi="Arial" w:cs="Arial"/>
        </w:rPr>
        <w:t>quickly</w:t>
      </w:r>
      <w:r w:rsidR="00023B23" w:rsidRPr="00A15A8E">
        <w:rPr>
          <w:rFonts w:ascii="Arial" w:hAnsi="Arial" w:cs="Arial"/>
        </w:rPr>
        <w:t xml:space="preserve"> and easy </w:t>
      </w:r>
      <w:r w:rsidR="4B547EDA" w:rsidRPr="4B547EDA">
        <w:rPr>
          <w:rFonts w:ascii="Arial" w:hAnsi="Arial" w:cs="Arial"/>
        </w:rPr>
        <w:t>deployed</w:t>
      </w:r>
      <w:r w:rsidR="00023B23" w:rsidRPr="00A15A8E">
        <w:rPr>
          <w:rFonts w:ascii="Arial" w:hAnsi="Arial" w:cs="Arial"/>
        </w:rPr>
        <w:t xml:space="preserve"> </w:t>
      </w:r>
      <w:r w:rsidR="00642043" w:rsidRPr="00A15A8E">
        <w:rPr>
          <w:rFonts w:ascii="Arial" w:hAnsi="Arial" w:cs="Arial"/>
        </w:rPr>
        <w:t>into</w:t>
      </w:r>
      <w:r w:rsidR="00717422" w:rsidRPr="00A15A8E">
        <w:rPr>
          <w:rFonts w:ascii="Arial" w:hAnsi="Arial" w:cs="Arial"/>
        </w:rPr>
        <w:t xml:space="preserve"> any kind of </w:t>
      </w:r>
      <w:r w:rsidR="000B46F1" w:rsidRPr="00A15A8E">
        <w:rPr>
          <w:rFonts w:ascii="Arial" w:hAnsi="Arial" w:cs="Arial"/>
        </w:rPr>
        <w:t xml:space="preserve">computer or server </w:t>
      </w:r>
      <w:r w:rsidR="00642043" w:rsidRPr="00A15A8E">
        <w:rPr>
          <w:rFonts w:ascii="Arial" w:hAnsi="Arial" w:cs="Arial"/>
        </w:rPr>
        <w:t xml:space="preserve">powerful enough </w:t>
      </w:r>
      <w:proofErr w:type="gramStart"/>
      <w:r w:rsidR="00642043" w:rsidRPr="00A15A8E">
        <w:rPr>
          <w:rFonts w:ascii="Arial" w:hAnsi="Arial" w:cs="Arial"/>
        </w:rPr>
        <w:t xml:space="preserve">as long </w:t>
      </w:r>
      <w:r w:rsidR="07567DCC" w:rsidRPr="07567DCC">
        <w:rPr>
          <w:rFonts w:ascii="Arial" w:hAnsi="Arial" w:cs="Arial"/>
        </w:rPr>
        <w:t>as</w:t>
      </w:r>
      <w:proofErr w:type="gramEnd"/>
      <w:r w:rsidR="00642043" w:rsidRPr="00A15A8E">
        <w:rPr>
          <w:rFonts w:ascii="Arial" w:hAnsi="Arial" w:cs="Arial"/>
        </w:rPr>
        <w:t xml:space="preserve"> the support have docker.</w:t>
      </w:r>
    </w:p>
    <w:p w14:paraId="151EAFC5" w14:textId="31A9D301" w:rsidR="009D60B3" w:rsidRPr="00A15A8E" w:rsidRDefault="009D60B3" w:rsidP="00AC17D9">
      <w:pPr>
        <w:pStyle w:val="Heading3"/>
        <w:spacing w:line="360" w:lineRule="auto"/>
        <w:rPr>
          <w:rFonts w:ascii="Arial" w:hAnsi="Arial" w:cs="Arial"/>
        </w:rPr>
      </w:pPr>
      <w:bookmarkStart w:id="75" w:name="_Toc164859581"/>
      <w:r w:rsidRPr="00A15A8E">
        <w:rPr>
          <w:rFonts w:ascii="Arial" w:hAnsi="Arial" w:cs="Arial"/>
        </w:rPr>
        <w:t>Makefile</w:t>
      </w:r>
      <w:bookmarkEnd w:id="75"/>
    </w:p>
    <w:p w14:paraId="45955398" w14:textId="158A521C" w:rsidR="00AB10DE" w:rsidRPr="00A15A8E" w:rsidRDefault="00AB10DE" w:rsidP="00AC17D9">
      <w:pPr>
        <w:spacing w:line="360" w:lineRule="auto"/>
        <w:rPr>
          <w:rFonts w:ascii="Arial" w:hAnsi="Arial" w:cs="Arial"/>
        </w:rPr>
      </w:pPr>
      <w:r w:rsidRPr="00A15A8E">
        <w:rPr>
          <w:rFonts w:ascii="Arial" w:hAnsi="Arial" w:cs="Arial"/>
        </w:rPr>
        <w:t>To facilitate the</w:t>
      </w:r>
      <w:r w:rsidR="00946C22" w:rsidRPr="00A15A8E">
        <w:rPr>
          <w:rFonts w:ascii="Arial" w:hAnsi="Arial" w:cs="Arial"/>
        </w:rPr>
        <w:t xml:space="preserve"> usage of the </w:t>
      </w:r>
      <w:r w:rsidR="005B725A" w:rsidRPr="00A15A8E">
        <w:rPr>
          <w:rFonts w:ascii="Arial" w:hAnsi="Arial" w:cs="Arial"/>
        </w:rPr>
        <w:t>server and</w:t>
      </w:r>
      <w:r w:rsidR="00B630D2" w:rsidRPr="00A15A8E">
        <w:rPr>
          <w:rFonts w:ascii="Arial" w:hAnsi="Arial" w:cs="Arial"/>
        </w:rPr>
        <w:t xml:space="preserve"> </w:t>
      </w:r>
      <w:r w:rsidR="00494935" w:rsidRPr="00A15A8E">
        <w:rPr>
          <w:rFonts w:ascii="Arial" w:hAnsi="Arial" w:cs="Arial"/>
        </w:rPr>
        <w:t xml:space="preserve">reduce the </w:t>
      </w:r>
      <w:r w:rsidR="00A010F6" w:rsidRPr="00A15A8E">
        <w:rPr>
          <w:rFonts w:ascii="Arial" w:hAnsi="Arial" w:cs="Arial"/>
        </w:rPr>
        <w:t xml:space="preserve">complexity of command to </w:t>
      </w:r>
      <w:r w:rsidR="00856EF3" w:rsidRPr="00A15A8E">
        <w:rPr>
          <w:rFonts w:ascii="Arial" w:hAnsi="Arial" w:cs="Arial"/>
        </w:rPr>
        <w:t>use the ser</w:t>
      </w:r>
      <w:r w:rsidR="005B725A" w:rsidRPr="00A15A8E">
        <w:rPr>
          <w:rFonts w:ascii="Arial" w:hAnsi="Arial" w:cs="Arial"/>
        </w:rPr>
        <w:t>ver</w:t>
      </w:r>
      <w:r w:rsidR="7D800D52" w:rsidRPr="7D800D52">
        <w:rPr>
          <w:rFonts w:ascii="Arial" w:hAnsi="Arial" w:cs="Arial"/>
        </w:rPr>
        <w:t>, a</w:t>
      </w:r>
      <w:r w:rsidR="005B725A" w:rsidRPr="00A15A8E">
        <w:rPr>
          <w:rFonts w:ascii="Arial" w:hAnsi="Arial" w:cs="Arial"/>
        </w:rPr>
        <w:t xml:space="preserve"> Makefile </w:t>
      </w:r>
      <w:r w:rsidR="004B613F" w:rsidRPr="00A15A8E">
        <w:rPr>
          <w:rFonts w:ascii="Arial" w:hAnsi="Arial" w:cs="Arial"/>
        </w:rPr>
        <w:t xml:space="preserve">is </w:t>
      </w:r>
      <w:r w:rsidR="5B77875D" w:rsidRPr="5B77875D">
        <w:rPr>
          <w:rFonts w:ascii="Arial" w:hAnsi="Arial" w:cs="Arial"/>
        </w:rPr>
        <w:t>integrated</w:t>
      </w:r>
      <w:r w:rsidR="004B613F" w:rsidRPr="00A15A8E">
        <w:rPr>
          <w:rFonts w:ascii="Arial" w:hAnsi="Arial" w:cs="Arial"/>
        </w:rPr>
        <w:t xml:space="preserve"> with a set of rules</w:t>
      </w:r>
      <w:r w:rsidR="00742387" w:rsidRPr="00A15A8E">
        <w:rPr>
          <w:rFonts w:ascii="Arial" w:hAnsi="Arial" w:cs="Arial"/>
        </w:rPr>
        <w:t xml:space="preserve"> </w:t>
      </w:r>
      <w:r w:rsidR="00552363" w:rsidRPr="00A15A8E">
        <w:rPr>
          <w:rFonts w:ascii="Arial" w:hAnsi="Arial" w:cs="Arial"/>
        </w:rPr>
        <w:t xml:space="preserve">useful for the user and </w:t>
      </w:r>
      <w:r w:rsidR="6E4A3BFD" w:rsidRPr="6E4A3BFD">
        <w:rPr>
          <w:rFonts w:ascii="Arial" w:hAnsi="Arial" w:cs="Arial"/>
        </w:rPr>
        <w:t>uses</w:t>
      </w:r>
      <w:r w:rsidR="00552363" w:rsidRPr="00A15A8E">
        <w:rPr>
          <w:rFonts w:ascii="Arial" w:hAnsi="Arial" w:cs="Arial"/>
        </w:rPr>
        <w:t xml:space="preserve"> the server</w:t>
      </w:r>
      <w:r w:rsidR="00EF6E55" w:rsidRPr="00A15A8E">
        <w:rPr>
          <w:rFonts w:ascii="Arial" w:hAnsi="Arial" w:cs="Arial"/>
        </w:rPr>
        <w:t xml:space="preserve"> and some specific case of the mobile application.</w:t>
      </w:r>
      <w:r w:rsidR="00FB1098" w:rsidRPr="00A15A8E">
        <w:rPr>
          <w:rFonts w:ascii="Arial" w:hAnsi="Arial" w:cs="Arial"/>
        </w:rPr>
        <w:t xml:space="preserve"> There </w:t>
      </w:r>
      <w:r w:rsidR="007B2FF8" w:rsidRPr="00A15A8E">
        <w:rPr>
          <w:rFonts w:ascii="Arial" w:hAnsi="Arial" w:cs="Arial"/>
        </w:rPr>
        <w:t>are</w:t>
      </w:r>
      <w:r w:rsidR="00FB1098" w:rsidRPr="00A15A8E">
        <w:rPr>
          <w:rFonts w:ascii="Arial" w:hAnsi="Arial" w:cs="Arial"/>
        </w:rPr>
        <w:t xml:space="preserve"> </w:t>
      </w:r>
      <w:r w:rsidR="00B56531" w:rsidRPr="00A15A8E">
        <w:rPr>
          <w:rFonts w:ascii="Arial" w:hAnsi="Arial" w:cs="Arial"/>
        </w:rPr>
        <w:t>6 rules that can be use</w:t>
      </w:r>
      <w:r w:rsidR="002D1596" w:rsidRPr="00A15A8E">
        <w:rPr>
          <w:rFonts w:ascii="Arial" w:hAnsi="Arial" w:cs="Arial"/>
        </w:rPr>
        <w:t xml:space="preserve"> at the root of the project</w:t>
      </w:r>
      <w:r w:rsidR="00A45A1E" w:rsidRPr="00A15A8E">
        <w:rPr>
          <w:rFonts w:ascii="Arial" w:hAnsi="Arial" w:cs="Arial"/>
        </w:rPr>
        <w:t>:</w:t>
      </w:r>
    </w:p>
    <w:p w14:paraId="3125AA73" w14:textId="77777777" w:rsidR="00A45A1E" w:rsidRPr="00A15A8E" w:rsidRDefault="00A45A1E" w:rsidP="00AC17D9">
      <w:pPr>
        <w:spacing w:line="360" w:lineRule="auto"/>
        <w:rPr>
          <w:rFonts w:ascii="Arial" w:hAnsi="Arial" w:cs="Arial"/>
        </w:rPr>
      </w:pPr>
    </w:p>
    <w:p w14:paraId="38138AB9" w14:textId="6167C562" w:rsidR="002D1596" w:rsidRPr="00A15A8E" w:rsidRDefault="008F3B08" w:rsidP="00AC17D9">
      <w:pPr>
        <w:spacing w:line="360" w:lineRule="auto"/>
        <w:rPr>
          <w:rFonts w:ascii="Arial" w:hAnsi="Arial" w:cs="Arial"/>
        </w:rPr>
      </w:pPr>
      <w:r w:rsidRPr="00A15A8E">
        <w:rPr>
          <w:rFonts w:ascii="Arial" w:hAnsi="Arial" w:cs="Arial"/>
          <w:b/>
          <w:bCs/>
        </w:rPr>
        <w:t>‘make server-build’</w:t>
      </w:r>
      <w:r w:rsidRPr="00A15A8E">
        <w:rPr>
          <w:rFonts w:ascii="Arial" w:hAnsi="Arial" w:cs="Arial"/>
        </w:rPr>
        <w:t xml:space="preserve">: </w:t>
      </w:r>
      <w:r w:rsidR="008E510C" w:rsidRPr="00A15A8E">
        <w:rPr>
          <w:rFonts w:ascii="Arial" w:hAnsi="Arial" w:cs="Arial"/>
        </w:rPr>
        <w:t>This rule</w:t>
      </w:r>
      <w:r w:rsidR="00904762" w:rsidRPr="00A15A8E">
        <w:rPr>
          <w:rFonts w:ascii="Arial" w:hAnsi="Arial" w:cs="Arial"/>
        </w:rPr>
        <w:t xml:space="preserve"> is a simple </w:t>
      </w:r>
      <w:r w:rsidR="00A01C59" w:rsidRPr="00A15A8E">
        <w:rPr>
          <w:rFonts w:ascii="Arial" w:hAnsi="Arial" w:cs="Arial"/>
        </w:rPr>
        <w:t xml:space="preserve">set of </w:t>
      </w:r>
      <w:r w:rsidR="76ED4F69" w:rsidRPr="76ED4F69">
        <w:rPr>
          <w:rFonts w:ascii="Arial" w:hAnsi="Arial" w:cs="Arial"/>
        </w:rPr>
        <w:t>commands</w:t>
      </w:r>
      <w:r w:rsidR="00A01C59" w:rsidRPr="00A15A8E">
        <w:rPr>
          <w:rFonts w:ascii="Arial" w:hAnsi="Arial" w:cs="Arial"/>
        </w:rPr>
        <w:t xml:space="preserve"> which will </w:t>
      </w:r>
      <w:r w:rsidR="00BE2565" w:rsidRPr="00A15A8E">
        <w:rPr>
          <w:rFonts w:ascii="Arial" w:hAnsi="Arial" w:cs="Arial"/>
        </w:rPr>
        <w:t xml:space="preserve">go to the server code root </w:t>
      </w:r>
      <w:r w:rsidR="00EB7EF8" w:rsidRPr="00A15A8E">
        <w:rPr>
          <w:rFonts w:ascii="Arial" w:hAnsi="Arial" w:cs="Arial"/>
        </w:rPr>
        <w:t>and build the images of the server without starting it</w:t>
      </w:r>
      <w:r w:rsidR="007B6662" w:rsidRPr="00A15A8E">
        <w:rPr>
          <w:rFonts w:ascii="Arial" w:hAnsi="Arial" w:cs="Arial"/>
        </w:rPr>
        <w:t xml:space="preserve">. It is mostly useful for developing </w:t>
      </w:r>
      <w:r w:rsidR="1103EBD7" w:rsidRPr="1103EBD7">
        <w:rPr>
          <w:rFonts w:ascii="Arial" w:hAnsi="Arial" w:cs="Arial"/>
        </w:rPr>
        <w:t>purposes.</w:t>
      </w:r>
    </w:p>
    <w:p w14:paraId="7DCBF0E1" w14:textId="77777777" w:rsidR="00A00554" w:rsidRPr="00A15A8E" w:rsidRDefault="00A00554" w:rsidP="00AC17D9">
      <w:pPr>
        <w:pStyle w:val="ListParagraph"/>
        <w:spacing w:line="360" w:lineRule="auto"/>
        <w:rPr>
          <w:rFonts w:ascii="Arial" w:hAnsi="Arial" w:cs="Arial"/>
        </w:rPr>
      </w:pPr>
    </w:p>
    <w:p w14:paraId="3243C5C1" w14:textId="4B7D2062" w:rsidR="007B2FF8" w:rsidRPr="00A15A8E" w:rsidRDefault="007B2FF8" w:rsidP="00AC17D9">
      <w:pPr>
        <w:spacing w:line="360" w:lineRule="auto"/>
        <w:rPr>
          <w:rFonts w:ascii="Arial" w:hAnsi="Arial" w:cs="Arial"/>
        </w:rPr>
      </w:pPr>
      <w:r w:rsidRPr="00A15A8E">
        <w:rPr>
          <w:rFonts w:ascii="Arial" w:hAnsi="Arial" w:cs="Arial"/>
          <w:b/>
          <w:bCs/>
        </w:rPr>
        <w:t>‘make server-start’</w:t>
      </w:r>
      <w:r w:rsidRPr="00A15A8E">
        <w:rPr>
          <w:rFonts w:ascii="Arial" w:hAnsi="Arial" w:cs="Arial"/>
        </w:rPr>
        <w:t>:</w:t>
      </w:r>
      <w:r w:rsidR="008C4900" w:rsidRPr="00A15A8E">
        <w:rPr>
          <w:rFonts w:ascii="Arial" w:hAnsi="Arial" w:cs="Arial"/>
        </w:rPr>
        <w:t xml:space="preserve"> This set of </w:t>
      </w:r>
      <w:r w:rsidR="6F81941E" w:rsidRPr="6F81941E">
        <w:rPr>
          <w:rFonts w:ascii="Arial" w:hAnsi="Arial" w:cs="Arial"/>
        </w:rPr>
        <w:t>commands</w:t>
      </w:r>
      <w:r w:rsidR="008C4900" w:rsidRPr="00A15A8E">
        <w:rPr>
          <w:rFonts w:ascii="Arial" w:hAnsi="Arial" w:cs="Arial"/>
        </w:rPr>
        <w:t xml:space="preserve"> does a bit more than just </w:t>
      </w:r>
      <w:r w:rsidR="00121E98" w:rsidRPr="00A15A8E">
        <w:rPr>
          <w:rFonts w:ascii="Arial" w:hAnsi="Arial" w:cs="Arial"/>
        </w:rPr>
        <w:t>starting the server’s and database’s images</w:t>
      </w:r>
      <w:r w:rsidR="00923FA8" w:rsidRPr="00A15A8E">
        <w:rPr>
          <w:rFonts w:ascii="Arial" w:hAnsi="Arial" w:cs="Arial"/>
        </w:rPr>
        <w:t xml:space="preserve">. Due to the </w:t>
      </w:r>
      <w:r w:rsidR="0025147A" w:rsidRPr="00A15A8E">
        <w:rPr>
          <w:rFonts w:ascii="Arial" w:hAnsi="Arial" w:cs="Arial"/>
        </w:rPr>
        <w:t xml:space="preserve">local usage of the server within local network, it firstly run bash script </w:t>
      </w:r>
      <w:r w:rsidR="00CC1307" w:rsidRPr="00A15A8E">
        <w:rPr>
          <w:rFonts w:ascii="Arial" w:hAnsi="Arial" w:cs="Arial"/>
        </w:rPr>
        <w:t xml:space="preserve">which get the current </w:t>
      </w:r>
      <w:r w:rsidR="00BC75CC" w:rsidRPr="00A15A8E">
        <w:rPr>
          <w:rFonts w:ascii="Arial" w:hAnsi="Arial" w:cs="Arial"/>
        </w:rPr>
        <w:t xml:space="preserve">host machine </w:t>
      </w:r>
      <w:r w:rsidR="00237C62" w:rsidRPr="00A15A8E">
        <w:rPr>
          <w:rFonts w:ascii="Arial" w:hAnsi="Arial" w:cs="Arial"/>
        </w:rPr>
        <w:t>IP</w:t>
      </w:r>
      <w:r w:rsidR="00BC75CC" w:rsidRPr="00A15A8E">
        <w:rPr>
          <w:rFonts w:ascii="Arial" w:hAnsi="Arial" w:cs="Arial"/>
        </w:rPr>
        <w:t xml:space="preserve"> and update a </w:t>
      </w:r>
      <w:r w:rsidR="00BC75CC" w:rsidRPr="00A15A8E">
        <w:rPr>
          <w:rFonts w:ascii="Arial" w:hAnsi="Arial" w:cs="Arial"/>
        </w:rPr>
        <w:lastRenderedPageBreak/>
        <w:t xml:space="preserve">.env file which is </w:t>
      </w:r>
      <w:r w:rsidR="10BDC5F8" w:rsidRPr="10BDC5F8">
        <w:rPr>
          <w:rFonts w:ascii="Arial" w:hAnsi="Arial" w:cs="Arial"/>
        </w:rPr>
        <w:t>used</w:t>
      </w:r>
      <w:r w:rsidR="00BC75CC" w:rsidRPr="00A15A8E">
        <w:rPr>
          <w:rFonts w:ascii="Arial" w:hAnsi="Arial" w:cs="Arial"/>
        </w:rPr>
        <w:t xml:space="preserve"> by the mobile application</w:t>
      </w:r>
      <w:r w:rsidR="00E713B1" w:rsidRPr="00A15A8E">
        <w:rPr>
          <w:rFonts w:ascii="Arial" w:hAnsi="Arial" w:cs="Arial"/>
        </w:rPr>
        <w:t xml:space="preserve"> when building the executable (apk) </w:t>
      </w:r>
      <w:r w:rsidR="00735CC2" w:rsidRPr="00A15A8E">
        <w:rPr>
          <w:rFonts w:ascii="Arial" w:hAnsi="Arial" w:cs="Arial"/>
        </w:rPr>
        <w:t>to construct the host for the http requests.</w:t>
      </w:r>
      <w:r w:rsidR="00CE4A57" w:rsidRPr="00A15A8E">
        <w:rPr>
          <w:rFonts w:ascii="Arial" w:hAnsi="Arial" w:cs="Arial"/>
        </w:rPr>
        <w:t xml:space="preserve"> After updating the </w:t>
      </w:r>
      <w:r w:rsidR="00C7552A" w:rsidRPr="00A15A8E">
        <w:rPr>
          <w:rFonts w:ascii="Arial" w:hAnsi="Arial" w:cs="Arial"/>
        </w:rPr>
        <w:t>IP</w:t>
      </w:r>
      <w:r w:rsidR="00B2449C" w:rsidRPr="00A15A8E">
        <w:rPr>
          <w:rFonts w:ascii="Arial" w:hAnsi="Arial" w:cs="Arial"/>
        </w:rPr>
        <w:t xml:space="preserve"> in the .env file, </w:t>
      </w:r>
      <w:r w:rsidR="00651515" w:rsidRPr="00A15A8E">
        <w:rPr>
          <w:rFonts w:ascii="Arial" w:hAnsi="Arial" w:cs="Arial"/>
        </w:rPr>
        <w:t xml:space="preserve">the rule </w:t>
      </w:r>
      <w:r w:rsidR="003B68D7" w:rsidRPr="00A15A8E">
        <w:rPr>
          <w:rFonts w:ascii="Arial" w:hAnsi="Arial" w:cs="Arial"/>
        </w:rPr>
        <w:t>gets</w:t>
      </w:r>
      <w:r w:rsidR="00651515" w:rsidRPr="00A15A8E">
        <w:rPr>
          <w:rFonts w:ascii="Arial" w:hAnsi="Arial" w:cs="Arial"/>
        </w:rPr>
        <w:t xml:space="preserve"> into </w:t>
      </w:r>
      <w:r w:rsidR="003B68D7" w:rsidRPr="00A15A8E">
        <w:rPr>
          <w:rFonts w:ascii="Arial" w:hAnsi="Arial" w:cs="Arial"/>
        </w:rPr>
        <w:t>the server’s</w:t>
      </w:r>
      <w:r w:rsidR="00144D4F" w:rsidRPr="00A15A8E">
        <w:rPr>
          <w:rFonts w:ascii="Arial" w:hAnsi="Arial" w:cs="Arial"/>
        </w:rPr>
        <w:t xml:space="preserve"> code root</w:t>
      </w:r>
      <w:r w:rsidR="00C05312" w:rsidRPr="00A15A8E">
        <w:rPr>
          <w:rFonts w:ascii="Arial" w:hAnsi="Arial" w:cs="Arial"/>
        </w:rPr>
        <w:t xml:space="preserve"> to sta</w:t>
      </w:r>
      <w:r w:rsidR="00651515" w:rsidRPr="00A15A8E">
        <w:rPr>
          <w:rFonts w:ascii="Arial" w:hAnsi="Arial" w:cs="Arial"/>
        </w:rPr>
        <w:t xml:space="preserve">rt </w:t>
      </w:r>
      <w:r w:rsidR="00C7552A" w:rsidRPr="00A15A8E">
        <w:rPr>
          <w:rFonts w:ascii="Arial" w:hAnsi="Arial" w:cs="Arial"/>
        </w:rPr>
        <w:t>the server containers and FastAPI application.</w:t>
      </w:r>
    </w:p>
    <w:p w14:paraId="127AA21C" w14:textId="77777777" w:rsidR="00237C62" w:rsidRPr="00A15A8E" w:rsidRDefault="00237C62" w:rsidP="00AC17D9">
      <w:pPr>
        <w:spacing w:line="360" w:lineRule="auto"/>
        <w:rPr>
          <w:rFonts w:ascii="Arial" w:hAnsi="Arial" w:cs="Arial"/>
        </w:rPr>
      </w:pPr>
    </w:p>
    <w:p w14:paraId="7455863D" w14:textId="4EC24A8E" w:rsidR="00853A5F" w:rsidRPr="00A15A8E" w:rsidRDefault="007B2FF8" w:rsidP="00AC17D9">
      <w:pPr>
        <w:spacing w:line="360" w:lineRule="auto"/>
        <w:rPr>
          <w:rFonts w:ascii="Arial" w:hAnsi="Arial" w:cs="Arial"/>
        </w:rPr>
      </w:pPr>
      <w:r w:rsidRPr="00A15A8E">
        <w:rPr>
          <w:rFonts w:ascii="Arial" w:hAnsi="Arial" w:cs="Arial"/>
          <w:b/>
          <w:bCs/>
        </w:rPr>
        <w:t xml:space="preserve">‘make </w:t>
      </w:r>
      <w:r w:rsidR="00853A5F" w:rsidRPr="00A15A8E">
        <w:rPr>
          <w:rFonts w:ascii="Arial" w:hAnsi="Arial" w:cs="Arial"/>
          <w:b/>
          <w:bCs/>
        </w:rPr>
        <w:t>server-stop’</w:t>
      </w:r>
      <w:r w:rsidR="00853A5F" w:rsidRPr="00A15A8E">
        <w:rPr>
          <w:rFonts w:ascii="Arial" w:hAnsi="Arial" w:cs="Arial"/>
        </w:rPr>
        <w:t>:</w:t>
      </w:r>
      <w:r w:rsidR="0087306B" w:rsidRPr="00A15A8E">
        <w:rPr>
          <w:rFonts w:ascii="Arial" w:hAnsi="Arial" w:cs="Arial"/>
        </w:rPr>
        <w:t xml:space="preserve"> </w:t>
      </w:r>
      <w:r w:rsidR="000454DF" w:rsidRPr="00A15A8E">
        <w:rPr>
          <w:rFonts w:ascii="Arial" w:hAnsi="Arial" w:cs="Arial"/>
        </w:rPr>
        <w:t>This rule</w:t>
      </w:r>
      <w:r w:rsidR="00D92A56" w:rsidRPr="00A15A8E">
        <w:rPr>
          <w:rFonts w:ascii="Arial" w:hAnsi="Arial" w:cs="Arial"/>
        </w:rPr>
        <w:t xml:space="preserve">, </w:t>
      </w:r>
      <w:r w:rsidR="00326148" w:rsidRPr="00A15A8E">
        <w:rPr>
          <w:rFonts w:ascii="Arial" w:hAnsi="Arial" w:cs="Arial"/>
        </w:rPr>
        <w:t>similarly to ‘make server-start’</w:t>
      </w:r>
      <w:r w:rsidR="71DB404B" w:rsidRPr="71DB404B">
        <w:rPr>
          <w:rFonts w:ascii="Arial" w:hAnsi="Arial" w:cs="Arial"/>
        </w:rPr>
        <w:t>,</w:t>
      </w:r>
      <w:r w:rsidR="004B4014" w:rsidRPr="00A15A8E">
        <w:rPr>
          <w:rFonts w:ascii="Arial" w:hAnsi="Arial" w:cs="Arial"/>
        </w:rPr>
        <w:t xml:space="preserve"> </w:t>
      </w:r>
      <w:r w:rsidR="005A35EE" w:rsidRPr="00A15A8E">
        <w:rPr>
          <w:rFonts w:ascii="Arial" w:hAnsi="Arial" w:cs="Arial"/>
        </w:rPr>
        <w:t xml:space="preserve">has </w:t>
      </w:r>
      <w:r w:rsidR="1CF43B92" w:rsidRPr="1CF43B92">
        <w:rPr>
          <w:rFonts w:ascii="Arial" w:hAnsi="Arial" w:cs="Arial"/>
        </w:rPr>
        <w:t>a</w:t>
      </w:r>
      <w:r w:rsidR="005A35EE" w:rsidRPr="00A15A8E">
        <w:rPr>
          <w:rFonts w:ascii="Arial" w:hAnsi="Arial" w:cs="Arial"/>
        </w:rPr>
        <w:t xml:space="preserve"> purpose to change the status of the containers and stop </w:t>
      </w:r>
      <w:r w:rsidR="353A8238" w:rsidRPr="353A8238">
        <w:rPr>
          <w:rFonts w:ascii="Arial" w:hAnsi="Arial" w:cs="Arial"/>
        </w:rPr>
        <w:t>them</w:t>
      </w:r>
      <w:r w:rsidR="005A35EE" w:rsidRPr="00A15A8E">
        <w:rPr>
          <w:rFonts w:ascii="Arial" w:hAnsi="Arial" w:cs="Arial"/>
        </w:rPr>
        <w:t xml:space="preserve"> without the need to alter the </w:t>
      </w:r>
      <w:r w:rsidR="00B423F4" w:rsidRPr="00A15A8E">
        <w:rPr>
          <w:rFonts w:ascii="Arial" w:hAnsi="Arial" w:cs="Arial"/>
        </w:rPr>
        <w:t>IP</w:t>
      </w:r>
      <w:r w:rsidR="00095111" w:rsidRPr="00A15A8E">
        <w:rPr>
          <w:rFonts w:ascii="Arial" w:hAnsi="Arial" w:cs="Arial"/>
        </w:rPr>
        <w:t>.</w:t>
      </w:r>
    </w:p>
    <w:p w14:paraId="5D90CC42" w14:textId="77777777" w:rsidR="00A45A1E" w:rsidRPr="00A15A8E" w:rsidRDefault="00A45A1E" w:rsidP="00AC17D9">
      <w:pPr>
        <w:spacing w:line="360" w:lineRule="auto"/>
        <w:rPr>
          <w:rFonts w:ascii="Arial" w:hAnsi="Arial" w:cs="Arial"/>
        </w:rPr>
      </w:pPr>
    </w:p>
    <w:p w14:paraId="0051BEDF" w14:textId="05330CA7" w:rsidR="00853A5F" w:rsidRPr="00A15A8E" w:rsidRDefault="00853A5F" w:rsidP="00AC17D9">
      <w:pPr>
        <w:spacing w:line="360" w:lineRule="auto"/>
        <w:rPr>
          <w:rFonts w:ascii="Arial" w:hAnsi="Arial" w:cs="Arial"/>
        </w:rPr>
      </w:pPr>
      <w:r w:rsidRPr="00A15A8E">
        <w:rPr>
          <w:rFonts w:ascii="Arial" w:hAnsi="Arial" w:cs="Arial"/>
          <w:b/>
          <w:bCs/>
        </w:rPr>
        <w:t>‘make rebuild</w:t>
      </w:r>
      <w:r w:rsidR="00DA6D35" w:rsidRPr="00A15A8E">
        <w:rPr>
          <w:rFonts w:ascii="Arial" w:hAnsi="Arial" w:cs="Arial"/>
          <w:b/>
          <w:bCs/>
        </w:rPr>
        <w:t>-db’</w:t>
      </w:r>
      <w:r w:rsidR="00DA6D35" w:rsidRPr="00A15A8E">
        <w:rPr>
          <w:rFonts w:ascii="Arial" w:hAnsi="Arial" w:cs="Arial"/>
        </w:rPr>
        <w:t>:</w:t>
      </w:r>
      <w:r w:rsidR="00095111" w:rsidRPr="00A15A8E">
        <w:rPr>
          <w:rFonts w:ascii="Arial" w:hAnsi="Arial" w:cs="Arial"/>
        </w:rPr>
        <w:t xml:space="preserve"> </w:t>
      </w:r>
      <w:r w:rsidR="008678CE" w:rsidRPr="00A15A8E">
        <w:rPr>
          <w:rFonts w:ascii="Arial" w:hAnsi="Arial" w:cs="Arial"/>
        </w:rPr>
        <w:t xml:space="preserve">This set of </w:t>
      </w:r>
      <w:r w:rsidR="66012395" w:rsidRPr="66012395">
        <w:rPr>
          <w:rFonts w:ascii="Arial" w:hAnsi="Arial" w:cs="Arial"/>
        </w:rPr>
        <w:t>commands</w:t>
      </w:r>
      <w:r w:rsidR="008678CE" w:rsidRPr="00A15A8E">
        <w:rPr>
          <w:rFonts w:ascii="Arial" w:hAnsi="Arial" w:cs="Arial"/>
        </w:rPr>
        <w:t xml:space="preserve"> is to be </w:t>
      </w:r>
      <w:r w:rsidR="7907C623" w:rsidRPr="7907C623">
        <w:rPr>
          <w:rFonts w:ascii="Arial" w:hAnsi="Arial" w:cs="Arial"/>
        </w:rPr>
        <w:t>cautiously</w:t>
      </w:r>
      <w:r w:rsidR="00540B88" w:rsidRPr="00A15A8E">
        <w:rPr>
          <w:rFonts w:ascii="Arial" w:hAnsi="Arial" w:cs="Arial"/>
        </w:rPr>
        <w:t xml:space="preserve"> because it completely </w:t>
      </w:r>
      <w:r w:rsidR="00442EF3" w:rsidRPr="00A15A8E">
        <w:rPr>
          <w:rFonts w:ascii="Arial" w:hAnsi="Arial" w:cs="Arial"/>
        </w:rPr>
        <w:t>rebuilds</w:t>
      </w:r>
      <w:r w:rsidR="00540B88" w:rsidRPr="00A15A8E">
        <w:rPr>
          <w:rFonts w:ascii="Arial" w:hAnsi="Arial" w:cs="Arial"/>
        </w:rPr>
        <w:t xml:space="preserve"> the database by removing the current </w:t>
      </w:r>
      <w:r w:rsidR="00D50E53" w:rsidRPr="00A15A8E">
        <w:rPr>
          <w:rFonts w:ascii="Arial" w:hAnsi="Arial" w:cs="Arial"/>
        </w:rPr>
        <w:t>database</w:t>
      </w:r>
      <w:r w:rsidR="58A0D20B" w:rsidRPr="58A0D20B">
        <w:rPr>
          <w:rFonts w:ascii="Arial" w:hAnsi="Arial" w:cs="Arial"/>
        </w:rPr>
        <w:t>.</w:t>
      </w:r>
      <w:r w:rsidR="001E2FC8" w:rsidRPr="00A15A8E">
        <w:rPr>
          <w:rFonts w:ascii="Arial" w:hAnsi="Arial" w:cs="Arial"/>
        </w:rPr>
        <w:t xml:space="preserve"> </w:t>
      </w:r>
      <w:r w:rsidR="00B423F4" w:rsidRPr="00A15A8E">
        <w:rPr>
          <w:rFonts w:ascii="Arial" w:hAnsi="Arial" w:cs="Arial"/>
        </w:rPr>
        <w:t>Firstly,</w:t>
      </w:r>
      <w:r w:rsidR="001E2FC8" w:rsidRPr="00A15A8E">
        <w:rPr>
          <w:rFonts w:ascii="Arial" w:hAnsi="Arial" w:cs="Arial"/>
        </w:rPr>
        <w:t xml:space="preserve"> it </w:t>
      </w:r>
      <w:r w:rsidR="00B423F4" w:rsidRPr="00A15A8E">
        <w:rPr>
          <w:rFonts w:ascii="Arial" w:hAnsi="Arial" w:cs="Arial"/>
        </w:rPr>
        <w:t>stops</w:t>
      </w:r>
      <w:r w:rsidR="003D4D54" w:rsidRPr="00A15A8E">
        <w:rPr>
          <w:rFonts w:ascii="Arial" w:hAnsi="Arial" w:cs="Arial"/>
        </w:rPr>
        <w:t xml:space="preserve"> the containers </w:t>
      </w:r>
      <w:r w:rsidR="096B65DB" w:rsidRPr="096B65DB">
        <w:rPr>
          <w:rFonts w:ascii="Arial" w:hAnsi="Arial" w:cs="Arial"/>
        </w:rPr>
        <w:t>from</w:t>
      </w:r>
      <w:r w:rsidR="003D4D54" w:rsidRPr="00A15A8E">
        <w:rPr>
          <w:rFonts w:ascii="Arial" w:hAnsi="Arial" w:cs="Arial"/>
        </w:rPr>
        <w:t xml:space="preserve"> running, then </w:t>
      </w:r>
      <w:r w:rsidR="5D29BD94" w:rsidRPr="5D29BD94">
        <w:rPr>
          <w:rFonts w:ascii="Arial" w:hAnsi="Arial" w:cs="Arial"/>
        </w:rPr>
        <w:t>removes</w:t>
      </w:r>
      <w:r w:rsidR="003D4D54" w:rsidRPr="00A15A8E">
        <w:rPr>
          <w:rFonts w:ascii="Arial" w:hAnsi="Arial" w:cs="Arial"/>
        </w:rPr>
        <w:t xml:space="preserve"> the </w:t>
      </w:r>
      <w:r w:rsidR="003B4918" w:rsidRPr="00A15A8E">
        <w:rPr>
          <w:rFonts w:ascii="Arial" w:hAnsi="Arial" w:cs="Arial"/>
        </w:rPr>
        <w:t xml:space="preserve">mounted database </w:t>
      </w:r>
      <w:r w:rsidR="005776AB" w:rsidRPr="00A15A8E">
        <w:rPr>
          <w:rFonts w:ascii="Arial" w:hAnsi="Arial" w:cs="Arial"/>
        </w:rPr>
        <w:t xml:space="preserve">base </w:t>
      </w:r>
      <w:r w:rsidR="004F6F10" w:rsidRPr="00A15A8E">
        <w:rPr>
          <w:rFonts w:ascii="Arial" w:hAnsi="Arial" w:cs="Arial"/>
        </w:rPr>
        <w:t>folder ‘</w:t>
      </w:r>
      <w:r w:rsidR="005776AB" w:rsidRPr="00A15A8E">
        <w:rPr>
          <w:rFonts w:ascii="Arial" w:hAnsi="Arial" w:cs="Arial"/>
        </w:rPr>
        <w:t>/data/</w:t>
      </w:r>
      <w:r w:rsidR="00B423F4" w:rsidRPr="00A15A8E">
        <w:rPr>
          <w:rFonts w:ascii="Arial" w:hAnsi="Arial" w:cs="Arial"/>
        </w:rPr>
        <w:t>’,</w:t>
      </w:r>
      <w:r w:rsidR="00BB471E" w:rsidRPr="00A15A8E">
        <w:rPr>
          <w:rFonts w:ascii="Arial" w:hAnsi="Arial" w:cs="Arial"/>
        </w:rPr>
        <w:t xml:space="preserve"> and </w:t>
      </w:r>
      <w:r w:rsidR="32CF3592" w:rsidRPr="32CF3592">
        <w:rPr>
          <w:rFonts w:ascii="Arial" w:hAnsi="Arial" w:cs="Arial"/>
        </w:rPr>
        <w:t xml:space="preserve">lastly, </w:t>
      </w:r>
      <w:r w:rsidR="23EA759C" w:rsidRPr="23EA759C">
        <w:rPr>
          <w:rFonts w:ascii="Arial" w:hAnsi="Arial" w:cs="Arial"/>
        </w:rPr>
        <w:t>restarts</w:t>
      </w:r>
      <w:r w:rsidR="005C4A0A" w:rsidRPr="00A15A8E">
        <w:rPr>
          <w:rFonts w:ascii="Arial" w:hAnsi="Arial" w:cs="Arial"/>
        </w:rPr>
        <w:t xml:space="preserve"> the container</w:t>
      </w:r>
      <w:r w:rsidR="32CF3592" w:rsidRPr="32CF3592">
        <w:rPr>
          <w:rFonts w:ascii="Arial" w:hAnsi="Arial" w:cs="Arial"/>
        </w:rPr>
        <w:t>,</w:t>
      </w:r>
      <w:r w:rsidR="005C4A0A" w:rsidRPr="00A15A8E">
        <w:rPr>
          <w:rFonts w:ascii="Arial" w:hAnsi="Arial" w:cs="Arial"/>
        </w:rPr>
        <w:t xml:space="preserve"> which will recreate a clean database base on the schema </w:t>
      </w:r>
      <w:r w:rsidR="00E06A0C" w:rsidRPr="00A15A8E">
        <w:rPr>
          <w:rFonts w:ascii="Arial" w:hAnsi="Arial" w:cs="Arial"/>
        </w:rPr>
        <w:t>in the ‘/</w:t>
      </w:r>
      <w:r w:rsidR="00431CE9" w:rsidRPr="00A15A8E">
        <w:rPr>
          <w:rFonts w:ascii="Arial" w:hAnsi="Arial" w:cs="Arial"/>
        </w:rPr>
        <w:t>postgres_init</w:t>
      </w:r>
      <w:r w:rsidR="00E06A0C" w:rsidRPr="00A15A8E">
        <w:rPr>
          <w:rFonts w:ascii="Arial" w:hAnsi="Arial" w:cs="Arial"/>
        </w:rPr>
        <w:t>/’ folder.</w:t>
      </w:r>
    </w:p>
    <w:p w14:paraId="77976AC7" w14:textId="77777777" w:rsidR="00095111" w:rsidRPr="00A15A8E" w:rsidRDefault="00095111" w:rsidP="00AC17D9">
      <w:pPr>
        <w:spacing w:line="360" w:lineRule="auto"/>
        <w:rPr>
          <w:rFonts w:ascii="Arial" w:hAnsi="Arial" w:cs="Arial"/>
        </w:rPr>
      </w:pPr>
    </w:p>
    <w:p w14:paraId="7B9090B7" w14:textId="22A1EE86" w:rsidR="00DA6D35" w:rsidRPr="00A15A8E" w:rsidRDefault="00DA6D35" w:rsidP="00AC17D9">
      <w:pPr>
        <w:spacing w:line="360" w:lineRule="auto"/>
        <w:rPr>
          <w:rFonts w:ascii="Arial" w:hAnsi="Arial" w:cs="Arial"/>
        </w:rPr>
      </w:pPr>
      <w:r w:rsidRPr="00A15A8E">
        <w:rPr>
          <w:rFonts w:ascii="Arial" w:hAnsi="Arial" w:cs="Arial"/>
          <w:b/>
          <w:bCs/>
        </w:rPr>
        <w:t>‘make server-test’</w:t>
      </w:r>
      <w:r w:rsidRPr="00A15A8E">
        <w:rPr>
          <w:rFonts w:ascii="Arial" w:hAnsi="Arial" w:cs="Arial"/>
        </w:rPr>
        <w:t>:</w:t>
      </w:r>
      <w:r w:rsidR="00AC23D3" w:rsidRPr="00A15A8E">
        <w:rPr>
          <w:rFonts w:ascii="Arial" w:hAnsi="Arial" w:cs="Arial"/>
        </w:rPr>
        <w:t xml:space="preserve"> </w:t>
      </w:r>
      <w:r w:rsidR="004839FC" w:rsidRPr="00A15A8E">
        <w:rPr>
          <w:rFonts w:ascii="Arial" w:hAnsi="Arial" w:cs="Arial"/>
        </w:rPr>
        <w:t xml:space="preserve">This rule objective </w:t>
      </w:r>
      <w:r w:rsidR="000760FC" w:rsidRPr="00A15A8E">
        <w:rPr>
          <w:rFonts w:ascii="Arial" w:hAnsi="Arial" w:cs="Arial"/>
        </w:rPr>
        <w:t>is to execute the server</w:t>
      </w:r>
      <w:r w:rsidR="000239E6" w:rsidRPr="00A15A8E">
        <w:rPr>
          <w:rFonts w:ascii="Arial" w:hAnsi="Arial" w:cs="Arial"/>
        </w:rPr>
        <w:t xml:space="preserve">’s </w:t>
      </w:r>
      <w:r w:rsidR="008C5A31" w:rsidRPr="00A15A8E">
        <w:rPr>
          <w:rFonts w:ascii="Arial" w:hAnsi="Arial" w:cs="Arial"/>
        </w:rPr>
        <w:t>set of test</w:t>
      </w:r>
      <w:r w:rsidR="000239E6" w:rsidRPr="00A15A8E">
        <w:rPr>
          <w:rFonts w:ascii="Arial" w:hAnsi="Arial" w:cs="Arial"/>
        </w:rPr>
        <w:t>s</w:t>
      </w:r>
      <w:r w:rsidR="004F6F10" w:rsidRPr="00A15A8E">
        <w:rPr>
          <w:rFonts w:ascii="Arial" w:hAnsi="Arial" w:cs="Arial"/>
        </w:rPr>
        <w:t xml:space="preserve">, but the </w:t>
      </w:r>
      <w:r w:rsidR="00D44DC8" w:rsidRPr="00A15A8E">
        <w:rPr>
          <w:rFonts w:ascii="Arial" w:hAnsi="Arial" w:cs="Arial"/>
        </w:rPr>
        <w:t>complication is th</w:t>
      </w:r>
      <w:r w:rsidR="005C0B42" w:rsidRPr="00A15A8E">
        <w:rPr>
          <w:rFonts w:ascii="Arial" w:hAnsi="Arial" w:cs="Arial"/>
        </w:rPr>
        <w:t xml:space="preserve">at for effectively </w:t>
      </w:r>
      <w:r w:rsidR="7A860E6C" w:rsidRPr="7A860E6C">
        <w:rPr>
          <w:rFonts w:ascii="Arial" w:hAnsi="Arial" w:cs="Arial"/>
        </w:rPr>
        <w:t>testing</w:t>
      </w:r>
      <w:r w:rsidR="005C0B42" w:rsidRPr="00A15A8E">
        <w:rPr>
          <w:rFonts w:ascii="Arial" w:hAnsi="Arial" w:cs="Arial"/>
        </w:rPr>
        <w:t xml:space="preserve"> the server’s features </w:t>
      </w:r>
      <w:r w:rsidR="1E0AE372" w:rsidRPr="1E0AE372">
        <w:rPr>
          <w:rFonts w:ascii="Arial" w:hAnsi="Arial" w:cs="Arial"/>
        </w:rPr>
        <w:t>and endpoints as</w:t>
      </w:r>
      <w:r w:rsidR="005C0B42" w:rsidRPr="00A15A8E">
        <w:rPr>
          <w:rFonts w:ascii="Arial" w:hAnsi="Arial" w:cs="Arial"/>
        </w:rPr>
        <w:t xml:space="preserve"> a local deployment</w:t>
      </w:r>
      <w:r w:rsidR="00B41B24" w:rsidRPr="00A15A8E">
        <w:rPr>
          <w:rFonts w:ascii="Arial" w:hAnsi="Arial" w:cs="Arial"/>
        </w:rPr>
        <w:t xml:space="preserve">, </w:t>
      </w:r>
      <w:r w:rsidR="61A7F910" w:rsidRPr="61A7F910">
        <w:rPr>
          <w:rFonts w:ascii="Arial" w:hAnsi="Arial" w:cs="Arial"/>
        </w:rPr>
        <w:t>it needs</w:t>
      </w:r>
      <w:r w:rsidR="00B41B24" w:rsidRPr="00A15A8E">
        <w:rPr>
          <w:rFonts w:ascii="Arial" w:hAnsi="Arial" w:cs="Arial"/>
        </w:rPr>
        <w:t xml:space="preserve"> to be run inside the docker directly</w:t>
      </w:r>
      <w:r w:rsidR="00F66209" w:rsidRPr="00A15A8E">
        <w:rPr>
          <w:rFonts w:ascii="Arial" w:hAnsi="Arial" w:cs="Arial"/>
        </w:rPr>
        <w:t xml:space="preserve">. The Makefile rule then use </w:t>
      </w:r>
      <w:r w:rsidR="00533F4B" w:rsidRPr="00A15A8E">
        <w:rPr>
          <w:rFonts w:ascii="Arial" w:hAnsi="Arial" w:cs="Arial"/>
        </w:rPr>
        <w:t xml:space="preserve">the ‘exec’ command to connect to the container </w:t>
      </w:r>
      <w:r w:rsidR="00414B73" w:rsidRPr="00A15A8E">
        <w:rPr>
          <w:rFonts w:ascii="Arial" w:hAnsi="Arial" w:cs="Arial"/>
        </w:rPr>
        <w:t xml:space="preserve">through </w:t>
      </w:r>
      <w:r w:rsidR="2A158A7A" w:rsidRPr="2A158A7A">
        <w:rPr>
          <w:rFonts w:ascii="Arial" w:hAnsi="Arial" w:cs="Arial"/>
        </w:rPr>
        <w:t>this</w:t>
      </w:r>
      <w:r w:rsidR="00414B73" w:rsidRPr="00A15A8E">
        <w:rPr>
          <w:rFonts w:ascii="Arial" w:hAnsi="Arial" w:cs="Arial"/>
        </w:rPr>
        <w:t xml:space="preserve"> name and </w:t>
      </w:r>
      <w:r w:rsidR="002560D1" w:rsidRPr="00A15A8E">
        <w:rPr>
          <w:rFonts w:ascii="Arial" w:hAnsi="Arial" w:cs="Arial"/>
        </w:rPr>
        <w:t>run the pytest set of tests</w:t>
      </w:r>
      <w:r w:rsidR="00386DC3" w:rsidRPr="00A15A8E">
        <w:rPr>
          <w:rFonts w:ascii="Arial" w:hAnsi="Arial" w:cs="Arial"/>
        </w:rPr>
        <w:t xml:space="preserve"> to ensure the well execution</w:t>
      </w:r>
      <w:r w:rsidR="00622337" w:rsidRPr="00A15A8E">
        <w:rPr>
          <w:rFonts w:ascii="Arial" w:hAnsi="Arial" w:cs="Arial"/>
        </w:rPr>
        <w:t xml:space="preserve"> of its </w:t>
      </w:r>
      <w:r w:rsidR="006E0887" w:rsidRPr="00A15A8E">
        <w:rPr>
          <w:rFonts w:ascii="Arial" w:hAnsi="Arial" w:cs="Arial"/>
        </w:rPr>
        <w:t>features.</w:t>
      </w:r>
    </w:p>
    <w:p w14:paraId="366E96B1" w14:textId="77777777" w:rsidR="006E0887" w:rsidRPr="00A15A8E" w:rsidRDefault="006E0887" w:rsidP="00AC17D9">
      <w:pPr>
        <w:pStyle w:val="ListParagraph"/>
        <w:spacing w:line="360" w:lineRule="auto"/>
        <w:rPr>
          <w:rFonts w:ascii="Arial" w:hAnsi="Arial" w:cs="Arial"/>
        </w:rPr>
      </w:pPr>
    </w:p>
    <w:p w14:paraId="02F2436C" w14:textId="3A52B6D1" w:rsidR="00DA6D35" w:rsidRPr="00A15A8E" w:rsidRDefault="00DA6D35" w:rsidP="00AC17D9">
      <w:pPr>
        <w:spacing w:line="360" w:lineRule="auto"/>
        <w:rPr>
          <w:rFonts w:ascii="Arial" w:hAnsi="Arial" w:cs="Arial"/>
        </w:rPr>
      </w:pPr>
      <w:r w:rsidRPr="00A15A8E">
        <w:rPr>
          <w:rFonts w:ascii="Arial" w:hAnsi="Arial" w:cs="Arial"/>
          <w:b/>
          <w:bCs/>
        </w:rPr>
        <w:t>‘make application-test’</w:t>
      </w:r>
      <w:r w:rsidRPr="00A15A8E">
        <w:rPr>
          <w:rFonts w:ascii="Arial" w:hAnsi="Arial" w:cs="Arial"/>
        </w:rPr>
        <w:t>:</w:t>
      </w:r>
      <w:r w:rsidR="00164DA0" w:rsidRPr="00A15A8E">
        <w:rPr>
          <w:rFonts w:ascii="Arial" w:hAnsi="Arial" w:cs="Arial"/>
        </w:rPr>
        <w:t xml:space="preserve"> </w:t>
      </w:r>
      <w:r w:rsidR="00950124" w:rsidRPr="00A15A8E">
        <w:rPr>
          <w:rFonts w:ascii="Arial" w:hAnsi="Arial" w:cs="Arial"/>
        </w:rPr>
        <w:t xml:space="preserve">This set of </w:t>
      </w:r>
      <w:r w:rsidR="76F99CAA" w:rsidRPr="76F99CAA">
        <w:rPr>
          <w:rFonts w:ascii="Arial" w:hAnsi="Arial" w:cs="Arial"/>
        </w:rPr>
        <w:t>commands</w:t>
      </w:r>
      <w:r w:rsidR="00950124" w:rsidRPr="00A15A8E">
        <w:rPr>
          <w:rFonts w:ascii="Arial" w:hAnsi="Arial" w:cs="Arial"/>
        </w:rPr>
        <w:t xml:space="preserve">, </w:t>
      </w:r>
      <w:proofErr w:type="gramStart"/>
      <w:r w:rsidR="0BAD4B6C" w:rsidRPr="0BAD4B6C">
        <w:rPr>
          <w:rFonts w:ascii="Arial" w:hAnsi="Arial" w:cs="Arial"/>
        </w:rPr>
        <w:t>similar to</w:t>
      </w:r>
      <w:proofErr w:type="gramEnd"/>
      <w:r w:rsidR="00950124" w:rsidRPr="00A15A8E">
        <w:rPr>
          <w:rFonts w:ascii="Arial" w:hAnsi="Arial" w:cs="Arial"/>
        </w:rPr>
        <w:t xml:space="preserve"> </w:t>
      </w:r>
      <w:r w:rsidR="73F05B2B" w:rsidRPr="73F05B2B">
        <w:rPr>
          <w:rFonts w:ascii="Arial" w:hAnsi="Arial" w:cs="Arial"/>
        </w:rPr>
        <w:t xml:space="preserve">the </w:t>
      </w:r>
      <w:r w:rsidR="00950124" w:rsidRPr="00A15A8E">
        <w:rPr>
          <w:rFonts w:ascii="Arial" w:hAnsi="Arial" w:cs="Arial"/>
        </w:rPr>
        <w:t xml:space="preserve">‘make </w:t>
      </w:r>
      <w:r w:rsidR="000D53A5" w:rsidRPr="00A15A8E">
        <w:rPr>
          <w:rFonts w:ascii="Arial" w:hAnsi="Arial" w:cs="Arial"/>
        </w:rPr>
        <w:t>server-test’</w:t>
      </w:r>
      <w:r w:rsidR="22B189E4" w:rsidRPr="22B189E4">
        <w:rPr>
          <w:rFonts w:ascii="Arial" w:hAnsi="Arial" w:cs="Arial"/>
        </w:rPr>
        <w:t>,</w:t>
      </w:r>
      <w:r w:rsidR="00622B53" w:rsidRPr="00A15A8E">
        <w:rPr>
          <w:rFonts w:ascii="Arial" w:hAnsi="Arial" w:cs="Arial"/>
        </w:rPr>
        <w:t xml:space="preserve"> </w:t>
      </w:r>
      <w:r w:rsidR="5D10C808" w:rsidRPr="5D10C808">
        <w:rPr>
          <w:rFonts w:ascii="Arial" w:hAnsi="Arial" w:cs="Arial"/>
        </w:rPr>
        <w:t>aims to</w:t>
      </w:r>
      <w:r w:rsidR="00A5103E" w:rsidRPr="00A15A8E">
        <w:rPr>
          <w:rFonts w:ascii="Arial" w:hAnsi="Arial" w:cs="Arial"/>
        </w:rPr>
        <w:t xml:space="preserve"> test the </w:t>
      </w:r>
      <w:r w:rsidR="008A57CA" w:rsidRPr="00A15A8E">
        <w:rPr>
          <w:rFonts w:ascii="Arial" w:hAnsi="Arial" w:cs="Arial"/>
        </w:rPr>
        <w:t xml:space="preserve">different features and </w:t>
      </w:r>
      <w:r w:rsidR="14750A2D" w:rsidRPr="14750A2D">
        <w:rPr>
          <w:rFonts w:ascii="Arial" w:hAnsi="Arial" w:cs="Arial"/>
        </w:rPr>
        <w:t>widgets</w:t>
      </w:r>
      <w:r w:rsidR="008A57CA" w:rsidRPr="00A15A8E">
        <w:rPr>
          <w:rFonts w:ascii="Arial" w:hAnsi="Arial" w:cs="Arial"/>
        </w:rPr>
        <w:t xml:space="preserve"> of the mobile applicatio</w:t>
      </w:r>
      <w:r w:rsidR="00ED7C4C" w:rsidRPr="00A15A8E">
        <w:rPr>
          <w:rFonts w:ascii="Arial" w:hAnsi="Arial" w:cs="Arial"/>
        </w:rPr>
        <w:t xml:space="preserve">n, but this time without the </w:t>
      </w:r>
      <w:r w:rsidR="00AF192B" w:rsidRPr="00A15A8E">
        <w:rPr>
          <w:rFonts w:ascii="Arial" w:hAnsi="Arial" w:cs="Arial"/>
        </w:rPr>
        <w:t xml:space="preserve">need to connect to </w:t>
      </w:r>
      <w:r w:rsidR="6FE2B25F" w:rsidRPr="6FE2B25F">
        <w:rPr>
          <w:rFonts w:ascii="Arial" w:hAnsi="Arial" w:cs="Arial"/>
        </w:rPr>
        <w:t>a container.</w:t>
      </w:r>
      <w:r w:rsidR="00AF192B" w:rsidRPr="00A15A8E">
        <w:rPr>
          <w:rFonts w:ascii="Arial" w:hAnsi="Arial" w:cs="Arial"/>
        </w:rPr>
        <w:t xml:space="preserve"> </w:t>
      </w:r>
      <w:r w:rsidR="00594093" w:rsidRPr="00A15A8E">
        <w:rPr>
          <w:rFonts w:ascii="Arial" w:hAnsi="Arial" w:cs="Arial"/>
        </w:rPr>
        <w:t xml:space="preserve">It just </w:t>
      </w:r>
      <w:r w:rsidR="00777170" w:rsidRPr="00A15A8E">
        <w:rPr>
          <w:rFonts w:ascii="Arial" w:hAnsi="Arial" w:cs="Arial"/>
        </w:rPr>
        <w:t>goes</w:t>
      </w:r>
      <w:r w:rsidR="00594093" w:rsidRPr="00A15A8E">
        <w:rPr>
          <w:rFonts w:ascii="Arial" w:hAnsi="Arial" w:cs="Arial"/>
        </w:rPr>
        <w:t xml:space="preserve"> to the application code base</w:t>
      </w:r>
      <w:r w:rsidR="002F24E1" w:rsidRPr="00A15A8E">
        <w:rPr>
          <w:rFonts w:ascii="Arial" w:hAnsi="Arial" w:cs="Arial"/>
        </w:rPr>
        <w:t xml:space="preserve"> and </w:t>
      </w:r>
      <w:r w:rsidR="661724C4" w:rsidRPr="661724C4">
        <w:rPr>
          <w:rFonts w:ascii="Arial" w:hAnsi="Arial" w:cs="Arial"/>
        </w:rPr>
        <w:t>runs</w:t>
      </w:r>
      <w:r w:rsidR="002F24E1" w:rsidRPr="00A15A8E">
        <w:rPr>
          <w:rFonts w:ascii="Arial" w:hAnsi="Arial" w:cs="Arial"/>
        </w:rPr>
        <w:t xml:space="preserve"> the flutter inbuild test command to run </w:t>
      </w:r>
      <w:proofErr w:type="gramStart"/>
      <w:r w:rsidR="002F24E1" w:rsidRPr="00A15A8E">
        <w:rPr>
          <w:rFonts w:ascii="Arial" w:hAnsi="Arial" w:cs="Arial"/>
        </w:rPr>
        <w:t xml:space="preserve">all </w:t>
      </w:r>
      <w:r w:rsidR="7A090547" w:rsidRPr="7A090547">
        <w:rPr>
          <w:rFonts w:ascii="Arial" w:hAnsi="Arial" w:cs="Arial"/>
        </w:rPr>
        <w:t>of</w:t>
      </w:r>
      <w:proofErr w:type="gramEnd"/>
      <w:r w:rsidR="7A090547" w:rsidRPr="7A090547">
        <w:rPr>
          <w:rFonts w:ascii="Arial" w:hAnsi="Arial" w:cs="Arial"/>
        </w:rPr>
        <w:t xml:space="preserve"> the </w:t>
      </w:r>
      <w:r w:rsidR="002F24E1" w:rsidRPr="00A15A8E">
        <w:rPr>
          <w:rFonts w:ascii="Arial" w:hAnsi="Arial" w:cs="Arial"/>
        </w:rPr>
        <w:t xml:space="preserve">test </w:t>
      </w:r>
      <w:r w:rsidR="7A090547" w:rsidRPr="7A090547">
        <w:rPr>
          <w:rFonts w:ascii="Arial" w:hAnsi="Arial" w:cs="Arial"/>
        </w:rPr>
        <w:t>files</w:t>
      </w:r>
      <w:r w:rsidR="002F24E1" w:rsidRPr="00A15A8E">
        <w:rPr>
          <w:rFonts w:ascii="Arial" w:hAnsi="Arial" w:cs="Arial"/>
        </w:rPr>
        <w:t xml:space="preserve"> in the ‘tests’ folder</w:t>
      </w:r>
      <w:r w:rsidR="007840F4" w:rsidRPr="00A15A8E">
        <w:rPr>
          <w:rFonts w:ascii="Arial" w:hAnsi="Arial" w:cs="Arial"/>
        </w:rPr>
        <w:t>.</w:t>
      </w:r>
    </w:p>
    <w:p w14:paraId="51414420" w14:textId="77777777" w:rsidR="007840F4" w:rsidRPr="00A15A8E" w:rsidRDefault="007840F4" w:rsidP="00AC17D9">
      <w:pPr>
        <w:pStyle w:val="ListParagraph"/>
        <w:spacing w:line="360" w:lineRule="auto"/>
        <w:rPr>
          <w:rFonts w:ascii="Arial" w:hAnsi="Arial" w:cs="Arial"/>
        </w:rPr>
      </w:pPr>
    </w:p>
    <w:p w14:paraId="0C0C4E99" w14:textId="66EEC094" w:rsidR="00A9483B" w:rsidRPr="00A15A8E" w:rsidRDefault="00A9483B" w:rsidP="00AC17D9">
      <w:pPr>
        <w:spacing w:line="360" w:lineRule="auto"/>
        <w:rPr>
          <w:rFonts w:ascii="Arial" w:hAnsi="Arial" w:cs="Arial"/>
        </w:rPr>
      </w:pPr>
      <w:r w:rsidRPr="00A15A8E">
        <w:rPr>
          <w:rFonts w:ascii="Arial" w:hAnsi="Arial" w:cs="Arial"/>
          <w:b/>
          <w:bCs/>
        </w:rPr>
        <w:t>‘make test’</w:t>
      </w:r>
      <w:r w:rsidRPr="00A15A8E">
        <w:rPr>
          <w:rFonts w:ascii="Arial" w:hAnsi="Arial" w:cs="Arial"/>
        </w:rPr>
        <w:t>:</w:t>
      </w:r>
      <w:r w:rsidR="00B77615" w:rsidRPr="00A15A8E">
        <w:rPr>
          <w:rFonts w:ascii="Arial" w:hAnsi="Arial" w:cs="Arial"/>
        </w:rPr>
        <w:t xml:space="preserve"> This rule</w:t>
      </w:r>
      <w:r w:rsidR="005E21CF" w:rsidRPr="00A15A8E">
        <w:rPr>
          <w:rFonts w:ascii="Arial" w:hAnsi="Arial" w:cs="Arial"/>
        </w:rPr>
        <w:t xml:space="preserve"> </w:t>
      </w:r>
      <w:r w:rsidR="4D5D2345" w:rsidRPr="4D5D2345">
        <w:rPr>
          <w:rFonts w:ascii="Arial" w:hAnsi="Arial" w:cs="Arial"/>
        </w:rPr>
        <w:t>has a simplified</w:t>
      </w:r>
      <w:r w:rsidR="005E21CF" w:rsidRPr="00A15A8E">
        <w:rPr>
          <w:rFonts w:ascii="Arial" w:hAnsi="Arial" w:cs="Arial"/>
        </w:rPr>
        <w:t xml:space="preserve"> name</w:t>
      </w:r>
      <w:r w:rsidR="37B61733" w:rsidRPr="37B61733">
        <w:rPr>
          <w:rFonts w:ascii="Arial" w:hAnsi="Arial" w:cs="Arial"/>
        </w:rPr>
        <w:t xml:space="preserve"> </w:t>
      </w:r>
      <w:r w:rsidR="67B8B6A1" w:rsidRPr="67B8B6A1">
        <w:rPr>
          <w:rFonts w:ascii="Arial" w:hAnsi="Arial" w:cs="Arial"/>
        </w:rPr>
        <w:t xml:space="preserve">as it </w:t>
      </w:r>
      <w:r w:rsidR="5D1882BD" w:rsidRPr="5D1882BD">
        <w:rPr>
          <w:rFonts w:ascii="Arial" w:hAnsi="Arial" w:cs="Arial"/>
        </w:rPr>
        <w:t>integrates</w:t>
      </w:r>
      <w:r w:rsidR="0032799F" w:rsidRPr="00A15A8E">
        <w:rPr>
          <w:rFonts w:ascii="Arial" w:hAnsi="Arial" w:cs="Arial"/>
        </w:rPr>
        <w:t xml:space="preserve"> the execution of both testing</w:t>
      </w:r>
      <w:r w:rsidR="72E43A24" w:rsidRPr="72E43A24">
        <w:rPr>
          <w:rFonts w:ascii="Arial" w:hAnsi="Arial" w:cs="Arial"/>
        </w:rPr>
        <w:t xml:space="preserve"> the </w:t>
      </w:r>
      <w:r w:rsidR="0032799F" w:rsidRPr="00A15A8E">
        <w:rPr>
          <w:rFonts w:ascii="Arial" w:hAnsi="Arial" w:cs="Arial"/>
        </w:rPr>
        <w:t xml:space="preserve">server and </w:t>
      </w:r>
      <w:r w:rsidR="21A4D165" w:rsidRPr="21A4D165">
        <w:rPr>
          <w:rFonts w:ascii="Arial" w:hAnsi="Arial" w:cs="Arial"/>
        </w:rPr>
        <w:t>the mobile</w:t>
      </w:r>
      <w:r w:rsidR="0032799F" w:rsidRPr="00A15A8E">
        <w:rPr>
          <w:rFonts w:ascii="Arial" w:hAnsi="Arial" w:cs="Arial"/>
        </w:rPr>
        <w:t xml:space="preserve"> application. </w:t>
      </w:r>
      <w:r w:rsidR="10666542" w:rsidRPr="10666542">
        <w:rPr>
          <w:rFonts w:ascii="Arial" w:hAnsi="Arial" w:cs="Arial"/>
        </w:rPr>
        <w:t xml:space="preserve">It </w:t>
      </w:r>
      <w:r w:rsidR="5634BC17" w:rsidRPr="5634BC17">
        <w:rPr>
          <w:rFonts w:ascii="Arial" w:hAnsi="Arial" w:cs="Arial"/>
        </w:rPr>
        <w:t>chronologically</w:t>
      </w:r>
      <w:r w:rsidR="004D5037" w:rsidRPr="00A15A8E">
        <w:rPr>
          <w:rFonts w:ascii="Arial" w:hAnsi="Arial" w:cs="Arial"/>
        </w:rPr>
        <w:t xml:space="preserve"> </w:t>
      </w:r>
      <w:r w:rsidR="10666542" w:rsidRPr="10666542">
        <w:rPr>
          <w:rFonts w:ascii="Arial" w:hAnsi="Arial" w:cs="Arial"/>
        </w:rPr>
        <w:t xml:space="preserve">executes </w:t>
      </w:r>
      <w:r w:rsidR="5B63572E" w:rsidRPr="5B63572E">
        <w:rPr>
          <w:rFonts w:ascii="Arial" w:hAnsi="Arial" w:cs="Arial"/>
        </w:rPr>
        <w:t>the</w:t>
      </w:r>
      <w:r w:rsidR="004D5037" w:rsidRPr="00A15A8E">
        <w:rPr>
          <w:rFonts w:ascii="Arial" w:hAnsi="Arial" w:cs="Arial"/>
        </w:rPr>
        <w:t xml:space="preserve"> server’s set of tests, then the </w:t>
      </w:r>
      <w:r w:rsidR="0345492B" w:rsidRPr="0345492B">
        <w:rPr>
          <w:rFonts w:ascii="Arial" w:hAnsi="Arial" w:cs="Arial"/>
        </w:rPr>
        <w:t>application’s</w:t>
      </w:r>
      <w:r w:rsidR="00BE381C" w:rsidRPr="00A15A8E">
        <w:rPr>
          <w:rFonts w:ascii="Arial" w:hAnsi="Arial" w:cs="Arial"/>
        </w:rPr>
        <w:t xml:space="preserve"> set of </w:t>
      </w:r>
      <w:r w:rsidR="00F64F36" w:rsidRPr="00A15A8E">
        <w:rPr>
          <w:rFonts w:ascii="Arial" w:hAnsi="Arial" w:cs="Arial"/>
        </w:rPr>
        <w:t>tests</w:t>
      </w:r>
      <w:r w:rsidR="00BE381C" w:rsidRPr="00A15A8E">
        <w:rPr>
          <w:rFonts w:ascii="Arial" w:hAnsi="Arial" w:cs="Arial"/>
        </w:rPr>
        <w:t xml:space="preserve"> by using</w:t>
      </w:r>
      <w:r w:rsidR="008A2A54" w:rsidRPr="00A15A8E">
        <w:rPr>
          <w:rFonts w:ascii="Arial" w:hAnsi="Arial" w:cs="Arial"/>
        </w:rPr>
        <w:t xml:space="preserve"> the </w:t>
      </w:r>
      <w:r w:rsidR="006C7846" w:rsidRPr="00A15A8E">
        <w:rPr>
          <w:rFonts w:ascii="Arial" w:hAnsi="Arial" w:cs="Arial"/>
        </w:rPr>
        <w:t xml:space="preserve">two previous testing rules. More details about the testing will be in </w:t>
      </w:r>
      <w:r w:rsidR="005119F5" w:rsidRPr="005119F5">
        <w:rPr>
          <w:rFonts w:ascii="Arial" w:hAnsi="Arial" w:cs="Arial"/>
          <w:b/>
          <w:bCs/>
          <w:i/>
          <w:iCs/>
          <w:color w:val="FF0000"/>
          <w:sz w:val="32"/>
          <w:szCs w:val="32"/>
          <w:u w:val="single"/>
        </w:rPr>
        <w:fldChar w:fldCharType="begin"/>
      </w:r>
      <w:r w:rsidR="005119F5" w:rsidRPr="005119F5">
        <w:rPr>
          <w:rFonts w:ascii="Arial" w:hAnsi="Arial" w:cs="Arial"/>
          <w:i/>
          <w:iCs/>
          <w:u w:val="single"/>
        </w:rPr>
        <w:instrText xml:space="preserve"> REF _Ref164603883 \h </w:instrText>
      </w:r>
      <w:r w:rsidR="005119F5" w:rsidRPr="005119F5">
        <w:rPr>
          <w:rFonts w:ascii="Arial" w:hAnsi="Arial" w:cs="Arial"/>
          <w:b/>
          <w:bCs/>
          <w:i/>
          <w:iCs/>
          <w:color w:val="FF0000"/>
          <w:sz w:val="32"/>
          <w:szCs w:val="32"/>
          <w:u w:val="single"/>
        </w:rPr>
        <w:instrText xml:space="preserve"> \* MERGEFORMAT </w:instrText>
      </w:r>
      <w:r w:rsidR="005119F5" w:rsidRPr="005119F5">
        <w:rPr>
          <w:rFonts w:ascii="Arial" w:hAnsi="Arial" w:cs="Arial"/>
          <w:b/>
          <w:bCs/>
          <w:i/>
          <w:iCs/>
          <w:color w:val="FF0000"/>
          <w:sz w:val="32"/>
          <w:szCs w:val="32"/>
          <w:u w:val="single"/>
        </w:rPr>
      </w:r>
      <w:r w:rsidR="005119F5" w:rsidRPr="005119F5">
        <w:rPr>
          <w:rFonts w:ascii="Arial" w:hAnsi="Arial" w:cs="Arial"/>
          <w:b/>
          <w:bCs/>
          <w:i/>
          <w:iCs/>
          <w:color w:val="FF0000"/>
          <w:sz w:val="32"/>
          <w:szCs w:val="32"/>
          <w:u w:val="single"/>
        </w:rPr>
        <w:fldChar w:fldCharType="separate"/>
      </w:r>
      <w:r w:rsidR="005119F5" w:rsidRPr="005119F5">
        <w:rPr>
          <w:rFonts w:ascii="Arial" w:hAnsi="Arial" w:cs="Arial"/>
          <w:i/>
          <w:iCs/>
          <w:u w:val="single"/>
        </w:rPr>
        <w:t>Testing</w:t>
      </w:r>
      <w:r w:rsidR="005119F5" w:rsidRPr="005119F5">
        <w:rPr>
          <w:rFonts w:ascii="Arial" w:hAnsi="Arial" w:cs="Arial"/>
          <w:b/>
          <w:bCs/>
          <w:i/>
          <w:iCs/>
          <w:color w:val="FF0000"/>
          <w:sz w:val="32"/>
          <w:szCs w:val="32"/>
          <w:u w:val="single"/>
        </w:rPr>
        <w:fldChar w:fldCharType="end"/>
      </w:r>
      <w:r w:rsidR="005119F5">
        <w:rPr>
          <w:rFonts w:ascii="Arial" w:hAnsi="Arial" w:cs="Arial"/>
          <w:b/>
          <w:bCs/>
          <w:color w:val="FF0000"/>
          <w:sz w:val="32"/>
          <w:szCs w:val="32"/>
        </w:rPr>
        <w:t xml:space="preserve"> </w:t>
      </w:r>
      <w:r w:rsidR="005119F5" w:rsidRPr="009375F0">
        <w:rPr>
          <w:rFonts w:ascii="Arial" w:hAnsi="Arial" w:cs="Arial"/>
        </w:rPr>
        <w:t>section.</w:t>
      </w:r>
    </w:p>
    <w:p w14:paraId="6CF1254E" w14:textId="77777777" w:rsidR="00F64F36" w:rsidRPr="00A15A8E" w:rsidRDefault="00F64F36" w:rsidP="00AC17D9">
      <w:pPr>
        <w:spacing w:line="360" w:lineRule="auto"/>
        <w:rPr>
          <w:rFonts w:ascii="Arial" w:hAnsi="Arial" w:cs="Arial"/>
        </w:rPr>
      </w:pPr>
    </w:p>
    <w:p w14:paraId="7C4983AC" w14:textId="612058FC" w:rsidR="004C20EB" w:rsidRPr="00A15A8E" w:rsidRDefault="001B3B8E" w:rsidP="00AC17D9">
      <w:pPr>
        <w:spacing w:line="360" w:lineRule="auto"/>
        <w:rPr>
          <w:rFonts w:ascii="Arial" w:hAnsi="Arial" w:cs="Arial"/>
          <w:b/>
          <w:color w:val="FF0000"/>
          <w:sz w:val="32"/>
          <w:szCs w:val="32"/>
        </w:rPr>
      </w:pPr>
      <w:r w:rsidRPr="00A15A8E">
        <w:rPr>
          <w:rFonts w:ascii="Arial" w:hAnsi="Arial" w:cs="Arial"/>
        </w:rPr>
        <w:t xml:space="preserve">For more details about the Makefile and the command execute, </w:t>
      </w:r>
      <w:r w:rsidR="00AA08BB" w:rsidRPr="00A15A8E">
        <w:rPr>
          <w:rFonts w:ascii="Arial" w:hAnsi="Arial" w:cs="Arial"/>
        </w:rPr>
        <w:t xml:space="preserve">it is available in the appendix section </w:t>
      </w:r>
      <w:r w:rsidR="6EDDB495" w:rsidRPr="6EDDB495">
        <w:rPr>
          <w:rFonts w:ascii="Arial" w:hAnsi="Arial" w:cs="Arial"/>
        </w:rPr>
        <w:t>as</w:t>
      </w:r>
      <w:r w:rsidR="00AA08BB" w:rsidRPr="00A15A8E">
        <w:rPr>
          <w:rFonts w:ascii="Arial" w:hAnsi="Arial" w:cs="Arial"/>
        </w:rPr>
        <w:t xml:space="preserve"> </w:t>
      </w:r>
      <w:r w:rsidR="00A97E35" w:rsidRPr="5843B62D">
        <w:rPr>
          <w:rFonts w:ascii="Arial" w:hAnsi="Arial" w:cs="Arial"/>
          <w:b/>
          <w:bCs/>
          <w:i/>
          <w:iCs/>
          <w:color w:val="FF0000"/>
          <w:sz w:val="32"/>
          <w:szCs w:val="32"/>
          <w:u w:val="single"/>
        </w:rPr>
        <w:fldChar w:fldCharType="begin"/>
      </w:r>
      <w:r w:rsidR="00A97E35" w:rsidRPr="5843B62D">
        <w:rPr>
          <w:rFonts w:ascii="Arial" w:hAnsi="Arial" w:cs="Arial"/>
          <w:i/>
          <w:iCs/>
          <w:u w:val="single"/>
        </w:rPr>
        <w:instrText xml:space="preserve"> REF _Ref164604094 \h </w:instrText>
      </w:r>
      <w:r w:rsidR="00D277D1" w:rsidRPr="5843B62D">
        <w:rPr>
          <w:rFonts w:ascii="Arial" w:hAnsi="Arial" w:cs="Arial"/>
          <w:b/>
          <w:bCs/>
          <w:i/>
          <w:iCs/>
          <w:color w:val="FF0000"/>
          <w:sz w:val="32"/>
          <w:szCs w:val="32"/>
          <w:u w:val="single"/>
        </w:rPr>
        <w:instrText xml:space="preserve"> \* MERGEFORMAT </w:instrText>
      </w:r>
      <w:r w:rsidR="00A97E35" w:rsidRPr="5843B62D">
        <w:rPr>
          <w:rFonts w:ascii="Arial" w:hAnsi="Arial" w:cs="Arial"/>
          <w:b/>
          <w:bCs/>
          <w:i/>
          <w:iCs/>
          <w:color w:val="FF0000"/>
          <w:sz w:val="32"/>
          <w:szCs w:val="32"/>
          <w:u w:val="single"/>
        </w:rPr>
      </w:r>
      <w:r w:rsidR="00A97E35" w:rsidRPr="5843B62D">
        <w:rPr>
          <w:rFonts w:ascii="Arial" w:hAnsi="Arial" w:cs="Arial"/>
          <w:b/>
          <w:bCs/>
          <w:i/>
          <w:iCs/>
          <w:color w:val="FF0000"/>
          <w:sz w:val="32"/>
          <w:szCs w:val="32"/>
          <w:u w:val="single"/>
        </w:rPr>
        <w:fldChar w:fldCharType="separate"/>
      </w:r>
      <w:r w:rsidR="00A97E35" w:rsidRPr="5843B62D">
        <w:rPr>
          <w:i/>
          <w:iCs/>
          <w:u w:val="single"/>
        </w:rPr>
        <w:t xml:space="preserve">Figure </w:t>
      </w:r>
      <w:r w:rsidR="00A97E35" w:rsidRPr="5843B62D">
        <w:rPr>
          <w:i/>
          <w:iCs/>
          <w:noProof/>
          <w:u w:val="single"/>
        </w:rPr>
        <w:t>18</w:t>
      </w:r>
      <w:r w:rsidR="00A97E35" w:rsidRPr="5843B62D">
        <w:rPr>
          <w:i/>
          <w:iCs/>
          <w:u w:val="single"/>
        </w:rPr>
        <w:t xml:space="preserve"> - Makefile</w:t>
      </w:r>
      <w:r w:rsidR="00A97E35" w:rsidRPr="5843B62D">
        <w:rPr>
          <w:rFonts w:ascii="Arial" w:hAnsi="Arial" w:cs="Arial"/>
          <w:b/>
          <w:bCs/>
          <w:i/>
          <w:iCs/>
          <w:color w:val="FF0000"/>
          <w:sz w:val="32"/>
          <w:szCs w:val="32"/>
          <w:u w:val="single"/>
        </w:rPr>
        <w:fldChar w:fldCharType="end"/>
      </w:r>
      <w:r w:rsidR="00A97E35" w:rsidRPr="00C34E12">
        <w:rPr>
          <w:rFonts w:ascii="Arial" w:hAnsi="Arial" w:cs="Arial"/>
        </w:rPr>
        <w:t>.</w:t>
      </w:r>
    </w:p>
    <w:p w14:paraId="4352A058" w14:textId="4F05EB3F" w:rsidR="008A1FC7" w:rsidRPr="00A15A8E" w:rsidRDefault="00573DF7" w:rsidP="00AC17D9">
      <w:pPr>
        <w:pStyle w:val="Heading3"/>
        <w:spacing w:line="360" w:lineRule="auto"/>
        <w:rPr>
          <w:rFonts w:ascii="Arial" w:hAnsi="Arial" w:cs="Arial"/>
        </w:rPr>
      </w:pPr>
      <w:bookmarkStart w:id="76" w:name="_Toc164859582"/>
      <w:r w:rsidRPr="00A15A8E">
        <w:rPr>
          <w:rFonts w:ascii="Arial" w:hAnsi="Arial" w:cs="Arial"/>
        </w:rPr>
        <w:lastRenderedPageBreak/>
        <w:t>Receipt Section Detection Model (YOLO)</w:t>
      </w:r>
      <w:bookmarkEnd w:id="76"/>
    </w:p>
    <w:p w14:paraId="6901A61D" w14:textId="40D04F4A" w:rsidR="00EF1C0C" w:rsidRPr="00A15A8E" w:rsidRDefault="00EF1C0C" w:rsidP="00AC17D9">
      <w:pPr>
        <w:spacing w:line="360" w:lineRule="auto"/>
        <w:rPr>
          <w:rFonts w:ascii="Arial" w:hAnsi="Arial" w:cs="Arial"/>
        </w:rPr>
      </w:pPr>
      <w:r w:rsidRPr="00A15A8E">
        <w:rPr>
          <w:rFonts w:ascii="Arial" w:hAnsi="Arial" w:cs="Arial"/>
        </w:rPr>
        <w:t xml:space="preserve">As seen in the </w:t>
      </w:r>
      <w:r w:rsidR="00276C3B" w:rsidRPr="00A15A8E">
        <w:rPr>
          <w:rFonts w:ascii="Arial" w:hAnsi="Arial" w:cs="Arial"/>
          <w:i/>
          <w:iCs/>
          <w:u w:val="single"/>
        </w:rPr>
        <w:fldChar w:fldCharType="begin"/>
      </w:r>
      <w:r w:rsidR="00276C3B" w:rsidRPr="00A15A8E">
        <w:rPr>
          <w:rFonts w:ascii="Arial" w:hAnsi="Arial" w:cs="Arial"/>
          <w:i/>
          <w:iCs/>
          <w:u w:val="single"/>
        </w:rPr>
        <w:instrText xml:space="preserve"> REF _Ref163492738 \h </w:instrText>
      </w:r>
      <w:r w:rsidR="00480554" w:rsidRPr="00A15A8E">
        <w:rPr>
          <w:rFonts w:ascii="Arial" w:hAnsi="Arial" w:cs="Arial"/>
          <w:i/>
          <w:iCs/>
          <w:u w:val="single"/>
        </w:rPr>
        <w:instrText xml:space="preserve"> \* MERGEFORMAT </w:instrText>
      </w:r>
      <w:r w:rsidR="00276C3B" w:rsidRPr="00A15A8E">
        <w:rPr>
          <w:rFonts w:ascii="Arial" w:hAnsi="Arial" w:cs="Arial"/>
          <w:i/>
          <w:iCs/>
          <w:u w:val="single"/>
        </w:rPr>
      </w:r>
      <w:r w:rsidR="00276C3B" w:rsidRPr="00A15A8E">
        <w:rPr>
          <w:rFonts w:ascii="Arial" w:hAnsi="Arial" w:cs="Arial"/>
          <w:i/>
          <w:iCs/>
          <w:u w:val="single"/>
        </w:rPr>
        <w:fldChar w:fldCharType="separate"/>
      </w:r>
      <w:r w:rsidR="00276C3B" w:rsidRPr="00A15A8E">
        <w:rPr>
          <w:rFonts w:ascii="Arial" w:hAnsi="Arial" w:cs="Arial"/>
          <w:i/>
          <w:iCs/>
          <w:u w:val="single"/>
        </w:rPr>
        <w:t>Literature review</w:t>
      </w:r>
      <w:r w:rsidR="00276C3B" w:rsidRPr="00A15A8E">
        <w:rPr>
          <w:rFonts w:ascii="Arial" w:hAnsi="Arial" w:cs="Arial"/>
          <w:i/>
          <w:iCs/>
          <w:u w:val="single"/>
        </w:rPr>
        <w:fldChar w:fldCharType="end"/>
      </w:r>
      <w:r w:rsidR="007C1197" w:rsidRPr="00A15A8E">
        <w:rPr>
          <w:rFonts w:ascii="Arial" w:hAnsi="Arial" w:cs="Arial"/>
        </w:rPr>
        <w:t xml:space="preserve">, there is multiple way to </w:t>
      </w:r>
      <w:r w:rsidR="00E902B4" w:rsidRPr="00A15A8E">
        <w:rPr>
          <w:rFonts w:ascii="Arial" w:hAnsi="Arial" w:cs="Arial"/>
        </w:rPr>
        <w:t>predict</w:t>
      </w:r>
      <w:r w:rsidR="00471661" w:rsidRPr="00A15A8E">
        <w:rPr>
          <w:rFonts w:ascii="Arial" w:hAnsi="Arial" w:cs="Arial"/>
        </w:rPr>
        <w:t xml:space="preserve"> different element of an image, but the state of the art is Yolo provided by Ultralitics.</w:t>
      </w:r>
      <w:r w:rsidR="003B6854" w:rsidRPr="00A15A8E">
        <w:rPr>
          <w:rFonts w:ascii="Arial" w:hAnsi="Arial" w:cs="Arial"/>
        </w:rPr>
        <w:t xml:space="preserve"> To </w:t>
      </w:r>
      <w:r w:rsidR="00DA6C23" w:rsidRPr="00A15A8E">
        <w:rPr>
          <w:rFonts w:ascii="Arial" w:hAnsi="Arial" w:cs="Arial"/>
        </w:rPr>
        <w:t xml:space="preserve">be more precise </w:t>
      </w:r>
      <w:r w:rsidR="00F34D53" w:rsidRPr="00A15A8E">
        <w:rPr>
          <w:rFonts w:ascii="Arial" w:hAnsi="Arial" w:cs="Arial"/>
        </w:rPr>
        <w:t xml:space="preserve">we are using YOLOv8 which is </w:t>
      </w:r>
      <w:r w:rsidR="00F4208C" w:rsidRPr="00A15A8E">
        <w:rPr>
          <w:rFonts w:ascii="Arial" w:hAnsi="Arial" w:cs="Arial"/>
        </w:rPr>
        <w:t>“the latest version of the acclaimed real-time object detection and image segmentation model”</w:t>
      </w:r>
      <w:r w:rsidR="00F92980" w:rsidRPr="00A15A8E">
        <w:rPr>
          <w:rFonts w:ascii="Arial" w:hAnsi="Arial" w:cs="Arial"/>
        </w:rPr>
        <w:fldChar w:fldCharType="begin"/>
      </w:r>
      <w:r w:rsidR="00406DAA" w:rsidRPr="00A15A8E">
        <w:rPr>
          <w:rFonts w:ascii="Arial" w:hAnsi="Arial" w:cs="Arial"/>
        </w:rPr>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rsidRPr="00A15A8E">
        <w:rPr>
          <w:rFonts w:ascii="Arial" w:hAnsi="Arial" w:cs="Arial"/>
        </w:rPr>
        <w:fldChar w:fldCharType="separate"/>
      </w:r>
      <w:r w:rsidR="00406DAA" w:rsidRPr="00A15A8E">
        <w:rPr>
          <w:rFonts w:ascii="Arial" w:hAnsi="Arial" w:cs="Arial"/>
          <w:noProof/>
        </w:rPr>
        <w:t>(Ultralytics, no date)</w:t>
      </w:r>
      <w:r w:rsidR="00F92980" w:rsidRPr="00A15A8E">
        <w:rPr>
          <w:rFonts w:ascii="Arial" w:hAnsi="Arial" w:cs="Arial"/>
        </w:rPr>
        <w:fldChar w:fldCharType="end"/>
      </w:r>
      <w:r w:rsidR="00445846" w:rsidRPr="00A15A8E">
        <w:rPr>
          <w:rFonts w:ascii="Arial" w:hAnsi="Arial" w:cs="Arial"/>
        </w:rPr>
        <w:t>. Moreo</w:t>
      </w:r>
      <w:r w:rsidR="00BA35D8" w:rsidRPr="00A15A8E">
        <w:rPr>
          <w:rFonts w:ascii="Arial" w:hAnsi="Arial" w:cs="Arial"/>
        </w:rPr>
        <w:t>v</w:t>
      </w:r>
      <w:r w:rsidR="00445846" w:rsidRPr="00A15A8E">
        <w:rPr>
          <w:rFonts w:ascii="Arial" w:hAnsi="Arial" w:cs="Arial"/>
        </w:rPr>
        <w:t>er,</w:t>
      </w:r>
      <w:r w:rsidR="00325BC6" w:rsidRPr="00A15A8E">
        <w:rPr>
          <w:rFonts w:ascii="Arial" w:hAnsi="Arial" w:cs="Arial"/>
        </w:rPr>
        <w:t xml:space="preserve"> Ultralytics provide multiple size </w:t>
      </w:r>
      <w:r w:rsidR="00B36540" w:rsidRPr="00A15A8E">
        <w:rPr>
          <w:rFonts w:ascii="Arial" w:hAnsi="Arial" w:cs="Arial"/>
        </w:rPr>
        <w:t xml:space="preserve">of the Yolo model (nano. </w:t>
      </w:r>
      <w:r w:rsidR="008171DB" w:rsidRPr="00A15A8E">
        <w:rPr>
          <w:rFonts w:ascii="Arial" w:hAnsi="Arial" w:cs="Arial"/>
        </w:rPr>
        <w:t>S</w:t>
      </w:r>
      <w:r w:rsidR="00B36540" w:rsidRPr="00A15A8E">
        <w:rPr>
          <w:rFonts w:ascii="Arial" w:hAnsi="Arial" w:cs="Arial"/>
        </w:rPr>
        <w:t>mall</w:t>
      </w:r>
      <w:r w:rsidR="008171DB" w:rsidRPr="00A15A8E">
        <w:rPr>
          <w:rFonts w:ascii="Arial" w:hAnsi="Arial" w:cs="Arial"/>
        </w:rPr>
        <w:t xml:space="preserve">, medium, large and </w:t>
      </w:r>
      <w:r w:rsidR="00152B95" w:rsidRPr="00A15A8E">
        <w:rPr>
          <w:rFonts w:ascii="Arial" w:hAnsi="Arial" w:cs="Arial"/>
        </w:rPr>
        <w:t>extra-large</w:t>
      </w:r>
      <w:r w:rsidR="005600FF" w:rsidRPr="00A15A8E">
        <w:rPr>
          <w:rFonts w:ascii="Arial" w:hAnsi="Arial" w:cs="Arial"/>
        </w:rPr>
        <w:t>) which we will use the biggest version</w:t>
      </w:r>
      <w:r w:rsidR="00445846" w:rsidRPr="00A15A8E">
        <w:rPr>
          <w:rFonts w:ascii="Arial" w:hAnsi="Arial" w:cs="Arial"/>
        </w:rPr>
        <w:t xml:space="preserve"> </w:t>
      </w:r>
      <w:r w:rsidR="00152B95" w:rsidRPr="00A15A8E">
        <w:rPr>
          <w:rFonts w:ascii="Arial" w:hAnsi="Arial" w:cs="Arial"/>
        </w:rPr>
        <w:t>yolov8x.pt for better performance.</w:t>
      </w:r>
    </w:p>
    <w:p w14:paraId="60CA28A4" w14:textId="2DFBC59E" w:rsidR="00307737" w:rsidRPr="00A15A8E" w:rsidRDefault="00307737" w:rsidP="00AC17D9">
      <w:pPr>
        <w:spacing w:line="360" w:lineRule="auto"/>
        <w:rPr>
          <w:rFonts w:ascii="Arial" w:hAnsi="Arial" w:cs="Arial"/>
        </w:rPr>
      </w:pPr>
    </w:p>
    <w:p w14:paraId="07B9664B" w14:textId="079ED3CB" w:rsidR="00886ACB" w:rsidRPr="00A15A8E" w:rsidRDefault="00C34E12" w:rsidP="00AC17D9">
      <w:pPr>
        <w:spacing w:line="360" w:lineRule="auto"/>
        <w:rPr>
          <w:rFonts w:ascii="Arial" w:hAnsi="Arial" w:cs="Arial"/>
        </w:rPr>
      </w:pPr>
      <w:r w:rsidRPr="00A15A8E">
        <w:rPr>
          <w:rFonts w:ascii="Arial" w:hAnsi="Arial" w:cs="Arial"/>
          <w:noProof/>
        </w:rPr>
        <mc:AlternateContent>
          <mc:Choice Requires="wps">
            <w:drawing>
              <wp:anchor distT="0" distB="0" distL="114300" distR="114300" simplePos="0" relativeHeight="251652097" behindDoc="1" locked="0" layoutInCell="1" allowOverlap="1" wp14:anchorId="67EF3F55" wp14:editId="10DF7D40">
                <wp:simplePos x="0" y="0"/>
                <wp:positionH relativeFrom="column">
                  <wp:posOffset>2908935</wp:posOffset>
                </wp:positionH>
                <wp:positionV relativeFrom="paragraph">
                  <wp:posOffset>3029062</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28CCBD4C" w:rsidR="00307737" w:rsidRPr="00163BF7" w:rsidRDefault="00307737" w:rsidP="00307737">
                            <w:pPr>
                              <w:pStyle w:val="Caption"/>
                              <w:rPr>
                                <w:noProof/>
                              </w:rPr>
                            </w:pPr>
                            <w:bookmarkStart w:id="77" w:name="_Toc164604845"/>
                            <w:bookmarkStart w:id="78" w:name="_Ref163738062"/>
                            <w:r>
                              <w:t xml:space="preserve">Figure </w:t>
                            </w:r>
                            <w:r>
                              <w:fldChar w:fldCharType="begin"/>
                            </w:r>
                            <w:r>
                              <w:instrText xml:space="preserve"> SEQ Figure \* ARABIC </w:instrText>
                            </w:r>
                            <w:r>
                              <w:fldChar w:fldCharType="separate"/>
                            </w:r>
                            <w:r w:rsidR="00173AEE">
                              <w:rPr>
                                <w:noProof/>
                              </w:rPr>
                              <w:t>6</w:t>
                            </w:r>
                            <w:r>
                              <w:fldChar w:fldCharType="end"/>
                            </w:r>
                            <w:bookmarkEnd w:id="78"/>
                            <w:r>
                              <w:t xml:space="preserve"> - prediction model area with prediction </w:t>
                            </w:r>
                            <w:r w:rsidR="008F69AB">
                              <w:t>percentage.</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F3F55" id="Text Box 1" o:spid="_x0000_s1032" type="#_x0000_t202" style="position:absolute;margin-left:229.05pt;margin-top:238.5pt;width:257.75pt;height:21pt;z-index:-2516643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" stroked="f">
                <v:textbox style="mso-fit-shape-to-text:t" inset="0,0,0,0">
                  <w:txbxContent>
                    <w:p w14:paraId="695F1F93" w14:textId="28CCBD4C" w:rsidR="00307737" w:rsidRPr="00163BF7" w:rsidRDefault="00307737" w:rsidP="00307737">
                      <w:pPr>
                        <w:pStyle w:val="Caption"/>
                        <w:rPr>
                          <w:noProof/>
                        </w:rPr>
                      </w:pPr>
                      <w:bookmarkStart w:id="79" w:name="_Toc164604845"/>
                      <w:bookmarkStart w:id="80" w:name="_Ref163738062"/>
                      <w:r>
                        <w:t xml:space="preserve">Figure </w:t>
                      </w:r>
                      <w:r>
                        <w:fldChar w:fldCharType="begin"/>
                      </w:r>
                      <w:r>
                        <w:instrText xml:space="preserve"> SEQ Figure \* ARABIC </w:instrText>
                      </w:r>
                      <w:r>
                        <w:fldChar w:fldCharType="separate"/>
                      </w:r>
                      <w:r w:rsidR="00173AEE">
                        <w:rPr>
                          <w:noProof/>
                        </w:rPr>
                        <w:t>6</w:t>
                      </w:r>
                      <w:r>
                        <w:fldChar w:fldCharType="end"/>
                      </w:r>
                      <w:bookmarkEnd w:id="80"/>
                      <w:r>
                        <w:t xml:space="preserve"> - prediction model area with prediction </w:t>
                      </w:r>
                      <w:r w:rsidR="008F69AB">
                        <w:t>percentage.</w:t>
                      </w:r>
                      <w:bookmarkEnd w:id="79"/>
                    </w:p>
                  </w:txbxContent>
                </v:textbox>
                <w10:wrap type="tight"/>
              </v:shape>
            </w:pict>
          </mc:Fallback>
        </mc:AlternateContent>
      </w:r>
      <w:r w:rsidRPr="00A15A8E">
        <w:rPr>
          <w:rFonts w:ascii="Arial" w:hAnsi="Arial" w:cs="Arial"/>
          <w:noProof/>
        </w:rPr>
        <w:drawing>
          <wp:anchor distT="0" distB="0" distL="114300" distR="114300" simplePos="0" relativeHeight="251652096" behindDoc="1" locked="0" layoutInCell="1" allowOverlap="1" wp14:anchorId="61DE502C" wp14:editId="32235779">
            <wp:simplePos x="0" y="0"/>
            <wp:positionH relativeFrom="column">
              <wp:posOffset>3093085</wp:posOffset>
            </wp:positionH>
            <wp:positionV relativeFrom="paragraph">
              <wp:posOffset>232652</wp:posOffset>
            </wp:positionV>
            <wp:extent cx="2708275" cy="2708275"/>
            <wp:effectExtent l="0" t="0" r="0" b="0"/>
            <wp:wrapTight wrapText="bothSides">
              <wp:wrapPolygon edited="0">
                <wp:start x="0" y="0"/>
                <wp:lineTo x="0" y="21473"/>
                <wp:lineTo x="21473" y="21473"/>
                <wp:lineTo x="21473"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20">
                      <a:extLst>
                        <a:ext uri="{28A0092B-C50C-407E-A947-70E740481C1C}">
                          <a14:useLocalDpi xmlns:a14="http://schemas.microsoft.com/office/drawing/2010/main" val="0"/>
                        </a:ext>
                      </a:extLst>
                    </a:blip>
                    <a:stretch>
                      <a:fillRect/>
                    </a:stretch>
                  </pic:blipFill>
                  <pic:spPr>
                    <a:xfrm>
                      <a:off x="0" y="0"/>
                      <a:ext cx="2708275" cy="2708275"/>
                    </a:xfrm>
                    <a:prstGeom prst="rect">
                      <a:avLst/>
                    </a:prstGeom>
                  </pic:spPr>
                </pic:pic>
              </a:graphicData>
            </a:graphic>
            <wp14:sizeRelH relativeFrom="page">
              <wp14:pctWidth>0</wp14:pctWidth>
            </wp14:sizeRelH>
            <wp14:sizeRelV relativeFrom="page">
              <wp14:pctHeight>0</wp14:pctHeight>
            </wp14:sizeRelV>
          </wp:anchor>
        </w:drawing>
      </w:r>
      <w:r w:rsidR="005D1046" w:rsidRPr="00A15A8E">
        <w:rPr>
          <w:rFonts w:ascii="Arial" w:hAnsi="Arial" w:cs="Arial"/>
        </w:rPr>
        <w:t xml:space="preserve">The </w:t>
      </w:r>
      <w:r w:rsidR="002B2812" w:rsidRPr="00A15A8E">
        <w:rPr>
          <w:rFonts w:ascii="Arial" w:hAnsi="Arial" w:cs="Arial"/>
        </w:rPr>
        <w:t>model will take has input a reformat image of 640</w:t>
      </w:r>
      <w:r w:rsidR="00135AE7" w:rsidRPr="00A15A8E">
        <w:rPr>
          <w:rFonts w:ascii="Arial" w:hAnsi="Arial" w:cs="Arial"/>
        </w:rPr>
        <w:t xml:space="preserve"> per 640 </w:t>
      </w:r>
      <w:r w:rsidR="006A7933" w:rsidRPr="00A15A8E">
        <w:rPr>
          <w:rFonts w:ascii="Arial" w:hAnsi="Arial" w:cs="Arial"/>
        </w:rPr>
        <w:t>pixels</w:t>
      </w:r>
      <w:r w:rsidR="00864ACC" w:rsidRPr="00A15A8E">
        <w:rPr>
          <w:rFonts w:ascii="Arial" w:hAnsi="Arial" w:cs="Arial"/>
        </w:rPr>
        <w:t xml:space="preserve"> </w:t>
      </w:r>
      <w:r w:rsidR="00D14BCF" w:rsidRPr="00A15A8E">
        <w:rPr>
          <w:rFonts w:ascii="Arial" w:hAnsi="Arial" w:cs="Arial"/>
        </w:rPr>
        <w:t xml:space="preserve">before applying the </w:t>
      </w:r>
      <w:r w:rsidR="00BB143F" w:rsidRPr="00A15A8E">
        <w:rPr>
          <w:rFonts w:ascii="Arial" w:hAnsi="Arial" w:cs="Arial"/>
        </w:rPr>
        <w:t>model</w:t>
      </w:r>
      <w:r w:rsidR="00D14BCF" w:rsidRPr="00A15A8E">
        <w:rPr>
          <w:rFonts w:ascii="Arial" w:hAnsi="Arial" w:cs="Arial"/>
        </w:rPr>
        <w:t xml:space="preserve"> </w:t>
      </w:r>
      <w:r w:rsidR="007452D2" w:rsidRPr="00A15A8E">
        <w:rPr>
          <w:rFonts w:ascii="Arial" w:hAnsi="Arial" w:cs="Arial"/>
        </w:rPr>
        <w:t xml:space="preserve">to predict the coordinate of the </w:t>
      </w:r>
      <w:r w:rsidR="009E6764" w:rsidRPr="00A15A8E">
        <w:rPr>
          <w:rFonts w:ascii="Arial" w:hAnsi="Arial" w:cs="Arial"/>
        </w:rPr>
        <w:t xml:space="preserve">different label. </w:t>
      </w:r>
      <w:r w:rsidR="00BB143F" w:rsidRPr="00A15A8E">
        <w:rPr>
          <w:rFonts w:ascii="Arial" w:hAnsi="Arial" w:cs="Arial"/>
        </w:rPr>
        <w:t xml:space="preserve">The set of </w:t>
      </w:r>
      <w:r w:rsidR="006A7933" w:rsidRPr="00A15A8E">
        <w:rPr>
          <w:rFonts w:ascii="Arial" w:hAnsi="Arial" w:cs="Arial"/>
        </w:rPr>
        <w:t>labels</w:t>
      </w:r>
      <w:r w:rsidR="00BB143F" w:rsidRPr="00A15A8E">
        <w:rPr>
          <w:rFonts w:ascii="Arial" w:hAnsi="Arial" w:cs="Arial"/>
        </w:rPr>
        <w:t xml:space="preserve"> represent </w:t>
      </w:r>
      <w:r w:rsidR="006A7933" w:rsidRPr="00A15A8E">
        <w:rPr>
          <w:rFonts w:ascii="Arial" w:hAnsi="Arial" w:cs="Arial"/>
        </w:rPr>
        <w:t xml:space="preserve">the </w:t>
      </w:r>
      <w:r w:rsidR="000E765F" w:rsidRPr="00A15A8E">
        <w:rPr>
          <w:rFonts w:ascii="Arial" w:hAnsi="Arial" w:cs="Arial"/>
        </w:rPr>
        <w:t>key section of the receipt containing the wanted information to be extracted afterward</w:t>
      </w:r>
      <w:r w:rsidR="000C271C" w:rsidRPr="00A15A8E">
        <w:rPr>
          <w:rFonts w:ascii="Arial" w:hAnsi="Arial" w:cs="Arial"/>
        </w:rPr>
        <w:t>,</w:t>
      </w:r>
      <w:r w:rsidR="00CD7946" w:rsidRPr="00A15A8E">
        <w:rPr>
          <w:rFonts w:ascii="Arial" w:hAnsi="Arial" w:cs="Arial"/>
        </w:rPr>
        <w:t xml:space="preserve"> the labels are the </w:t>
      </w:r>
      <w:r w:rsidR="00307737" w:rsidRPr="00A15A8E">
        <w:rPr>
          <w:rFonts w:ascii="Arial" w:hAnsi="Arial" w:cs="Arial"/>
        </w:rPr>
        <w:t>date</w:t>
      </w:r>
      <w:r w:rsidR="002E670F" w:rsidRPr="00A15A8E">
        <w:rPr>
          <w:rFonts w:ascii="Arial" w:hAnsi="Arial" w:cs="Arial"/>
        </w:rPr>
        <w:t xml:space="preserve">, the shop information, total </w:t>
      </w:r>
      <w:r w:rsidR="00373825" w:rsidRPr="00A15A8E">
        <w:rPr>
          <w:rFonts w:ascii="Arial" w:hAnsi="Arial" w:cs="Arial"/>
        </w:rPr>
        <w:t xml:space="preserve">and the items purchase as showed in </w:t>
      </w:r>
      <w:r w:rsidR="008F69AB" w:rsidRPr="00A15A8E">
        <w:rPr>
          <w:rFonts w:ascii="Arial" w:hAnsi="Arial" w:cs="Arial"/>
          <w:i/>
          <w:iCs/>
          <w:u w:val="single"/>
        </w:rPr>
        <w:fldChar w:fldCharType="begin"/>
      </w:r>
      <w:r w:rsidR="008F69AB" w:rsidRPr="00A15A8E">
        <w:rPr>
          <w:rFonts w:ascii="Arial" w:hAnsi="Arial" w:cs="Arial"/>
          <w:i/>
          <w:iCs/>
          <w:u w:val="single"/>
        </w:rPr>
        <w:instrText xml:space="preserve"> REF _Ref163738062 \h  \* MERGEFORMAT </w:instrText>
      </w:r>
      <w:r w:rsidR="008F69AB" w:rsidRPr="00A15A8E">
        <w:rPr>
          <w:rFonts w:ascii="Arial" w:hAnsi="Arial" w:cs="Arial"/>
          <w:i/>
          <w:iCs/>
          <w:u w:val="single"/>
        </w:rPr>
      </w:r>
      <w:r w:rsidR="008F69AB" w:rsidRPr="00A15A8E">
        <w:rPr>
          <w:rFonts w:ascii="Arial" w:hAnsi="Arial" w:cs="Arial"/>
          <w:i/>
          <w:iCs/>
          <w:u w:val="single"/>
        </w:rPr>
        <w:fldChar w:fldCharType="separate"/>
      </w:r>
      <w:r w:rsidR="008F69AB" w:rsidRPr="00A15A8E">
        <w:rPr>
          <w:rFonts w:ascii="Arial" w:hAnsi="Arial" w:cs="Arial"/>
          <w:i/>
          <w:iCs/>
          <w:u w:val="single"/>
        </w:rPr>
        <w:t xml:space="preserve">Figure </w:t>
      </w:r>
      <w:r w:rsidR="008F69AB" w:rsidRPr="00A15A8E">
        <w:rPr>
          <w:rFonts w:ascii="Arial" w:hAnsi="Arial" w:cs="Arial"/>
          <w:i/>
          <w:iCs/>
          <w:noProof/>
          <w:u w:val="single"/>
        </w:rPr>
        <w:t>2</w:t>
      </w:r>
      <w:r w:rsidR="008F69AB" w:rsidRPr="00A15A8E">
        <w:rPr>
          <w:rFonts w:ascii="Arial" w:hAnsi="Arial" w:cs="Arial"/>
          <w:i/>
          <w:iCs/>
          <w:u w:val="single"/>
        </w:rPr>
        <w:fldChar w:fldCharType="end"/>
      </w:r>
      <w:r w:rsidR="00E23FF4" w:rsidRPr="00A15A8E">
        <w:rPr>
          <w:rFonts w:ascii="Arial" w:hAnsi="Arial" w:cs="Arial"/>
        </w:rPr>
        <w:t xml:space="preserve">. </w:t>
      </w:r>
      <w:r w:rsidR="009D40F0" w:rsidRPr="00A15A8E">
        <w:rPr>
          <w:rFonts w:ascii="Arial" w:hAnsi="Arial" w:cs="Arial"/>
        </w:rPr>
        <w:t xml:space="preserve">The </w:t>
      </w:r>
      <w:r w:rsidR="00544E9E" w:rsidRPr="00A15A8E">
        <w:rPr>
          <w:rFonts w:ascii="Arial" w:hAnsi="Arial" w:cs="Arial"/>
        </w:rPr>
        <w:t xml:space="preserve">usage of this text prediction </w:t>
      </w:r>
      <w:r w:rsidR="009576B0" w:rsidRPr="00A15A8E">
        <w:rPr>
          <w:rFonts w:ascii="Arial" w:hAnsi="Arial" w:cs="Arial"/>
        </w:rPr>
        <w:t>serves</w:t>
      </w:r>
      <w:r w:rsidR="00544E9E" w:rsidRPr="00A15A8E">
        <w:rPr>
          <w:rFonts w:ascii="Arial" w:hAnsi="Arial" w:cs="Arial"/>
        </w:rPr>
        <w:t xml:space="preserve"> as a cleaning of </w:t>
      </w:r>
      <w:r w:rsidR="00152252" w:rsidRPr="00A15A8E">
        <w:rPr>
          <w:rFonts w:ascii="Arial" w:hAnsi="Arial" w:cs="Arial"/>
        </w:rPr>
        <w:t xml:space="preserve">unhelpful in the context of the system such has </w:t>
      </w:r>
      <w:r w:rsidR="00F21DF3" w:rsidRPr="00A15A8E">
        <w:rPr>
          <w:rFonts w:ascii="Arial" w:hAnsi="Arial" w:cs="Arial"/>
        </w:rPr>
        <w:t>the vat information</w:t>
      </w:r>
      <w:r w:rsidR="009F030C" w:rsidRPr="00A15A8E">
        <w:rPr>
          <w:rFonts w:ascii="Arial" w:hAnsi="Arial" w:cs="Arial"/>
        </w:rPr>
        <w:t xml:space="preserve"> </w:t>
      </w:r>
      <w:r w:rsidR="00F21DF3" w:rsidRPr="00A15A8E">
        <w:rPr>
          <w:rFonts w:ascii="Arial" w:hAnsi="Arial" w:cs="Arial"/>
        </w:rPr>
        <w:t xml:space="preserve">or </w:t>
      </w:r>
      <w:r w:rsidR="00992A1C" w:rsidRPr="00A15A8E">
        <w:rPr>
          <w:rFonts w:ascii="Arial" w:hAnsi="Arial" w:cs="Arial"/>
        </w:rPr>
        <w:t>cashier</w:t>
      </w:r>
      <w:r w:rsidR="00F21DF3" w:rsidRPr="00A15A8E">
        <w:rPr>
          <w:rFonts w:ascii="Arial" w:hAnsi="Arial" w:cs="Arial"/>
        </w:rPr>
        <w:t xml:space="preserve"> </w:t>
      </w:r>
      <w:r w:rsidR="00992A1C" w:rsidRPr="00A15A8E">
        <w:rPr>
          <w:rFonts w:ascii="Arial" w:hAnsi="Arial" w:cs="Arial"/>
        </w:rPr>
        <w:t>information</w:t>
      </w:r>
      <w:r w:rsidR="00E60704" w:rsidRPr="00A15A8E">
        <w:rPr>
          <w:rFonts w:ascii="Arial" w:hAnsi="Arial" w:cs="Arial"/>
        </w:rPr>
        <w:t>.</w:t>
      </w:r>
      <w:r w:rsidR="00E36B8B" w:rsidRPr="00A15A8E">
        <w:rPr>
          <w:rFonts w:ascii="Arial" w:hAnsi="Arial" w:cs="Arial"/>
        </w:rPr>
        <w:t xml:space="preserve"> This step </w:t>
      </w:r>
      <w:r w:rsidR="009576B0" w:rsidRPr="00A15A8E">
        <w:rPr>
          <w:rFonts w:ascii="Arial" w:hAnsi="Arial" w:cs="Arial"/>
        </w:rPr>
        <w:t>reduces</w:t>
      </w:r>
      <w:r w:rsidR="00E36B8B" w:rsidRPr="00A15A8E">
        <w:rPr>
          <w:rFonts w:ascii="Arial" w:hAnsi="Arial" w:cs="Arial"/>
        </w:rPr>
        <w:t xml:space="preserve"> the amount of data </w:t>
      </w:r>
      <w:r w:rsidR="004221F5" w:rsidRPr="00A15A8E">
        <w:rPr>
          <w:rFonts w:ascii="Arial" w:hAnsi="Arial" w:cs="Arial"/>
        </w:rPr>
        <w:t xml:space="preserve">which will be send </w:t>
      </w:r>
      <w:r w:rsidR="00E43BE2" w:rsidRPr="00A15A8E">
        <w:rPr>
          <w:rFonts w:ascii="Arial" w:hAnsi="Arial" w:cs="Arial"/>
        </w:rPr>
        <w:t xml:space="preserve">to the classifier and </w:t>
      </w:r>
      <w:r w:rsidR="009576B0" w:rsidRPr="00A15A8E">
        <w:rPr>
          <w:rFonts w:ascii="Arial" w:hAnsi="Arial" w:cs="Arial"/>
        </w:rPr>
        <w:t>formatter</w:t>
      </w:r>
      <w:r w:rsidR="00E43BE2" w:rsidRPr="00A15A8E">
        <w:rPr>
          <w:rFonts w:ascii="Arial" w:hAnsi="Arial" w:cs="Arial"/>
        </w:rPr>
        <w:t xml:space="preserve"> which will reduce potential error due to </w:t>
      </w:r>
      <w:r w:rsidR="009576B0" w:rsidRPr="00A15A8E">
        <w:rPr>
          <w:rFonts w:ascii="Arial" w:hAnsi="Arial" w:cs="Arial"/>
        </w:rPr>
        <w:t>the high amount of parasite information.</w:t>
      </w:r>
    </w:p>
    <w:p w14:paraId="22D5D6A3" w14:textId="362E29BE" w:rsidR="00787069" w:rsidRPr="00A15A8E" w:rsidRDefault="007A1125" w:rsidP="00AC17D9">
      <w:pPr>
        <w:pStyle w:val="Heading4"/>
        <w:spacing w:line="360" w:lineRule="auto"/>
        <w:rPr>
          <w:rFonts w:ascii="Arial" w:hAnsi="Arial" w:cs="Arial"/>
        </w:rPr>
      </w:pPr>
      <w:bookmarkStart w:id="81" w:name="_Toc164859583"/>
      <w:r w:rsidRPr="00A15A8E">
        <w:rPr>
          <w:rFonts w:ascii="Arial" w:hAnsi="Arial" w:cs="Arial"/>
        </w:rPr>
        <w:t>Dataset</w:t>
      </w:r>
      <w:bookmarkEnd w:id="81"/>
    </w:p>
    <w:p w14:paraId="3787307F" w14:textId="6AA09CA1" w:rsidR="00A84112" w:rsidRPr="00A15A8E" w:rsidRDefault="00787069" w:rsidP="00AC17D9">
      <w:pPr>
        <w:spacing w:line="360" w:lineRule="auto"/>
        <w:rPr>
          <w:rFonts w:ascii="Arial" w:hAnsi="Arial" w:cs="Arial"/>
        </w:rPr>
      </w:pPr>
      <w:r w:rsidRPr="00A15A8E">
        <w:rPr>
          <w:rFonts w:ascii="Arial" w:hAnsi="Arial" w:cs="Arial"/>
        </w:rPr>
        <w:t xml:space="preserve">As for </w:t>
      </w:r>
      <w:r w:rsidR="003658FC" w:rsidRPr="00A15A8E">
        <w:rPr>
          <w:rFonts w:ascii="Arial" w:hAnsi="Arial" w:cs="Arial"/>
        </w:rPr>
        <w:t>the dataset require for the training and testing</w:t>
      </w:r>
      <w:r w:rsidR="0021693E" w:rsidRPr="00A15A8E">
        <w:rPr>
          <w:rFonts w:ascii="Arial" w:hAnsi="Arial" w:cs="Arial"/>
        </w:rPr>
        <w:t xml:space="preserve">, it was manually </w:t>
      </w:r>
      <w:r w:rsidR="00931503" w:rsidRPr="00A15A8E">
        <w:rPr>
          <w:rFonts w:ascii="Arial" w:hAnsi="Arial" w:cs="Arial"/>
        </w:rPr>
        <w:t>gathered</w:t>
      </w:r>
      <w:r w:rsidR="0021693E" w:rsidRPr="00A15A8E">
        <w:rPr>
          <w:rFonts w:ascii="Arial" w:hAnsi="Arial" w:cs="Arial"/>
        </w:rPr>
        <w:t xml:space="preserve"> from day to day living to fit the </w:t>
      </w:r>
      <w:r w:rsidR="002F4F05" w:rsidRPr="00A15A8E">
        <w:rPr>
          <w:rFonts w:ascii="Arial" w:hAnsi="Arial" w:cs="Arial"/>
        </w:rPr>
        <w:t>reality of receipt used</w:t>
      </w:r>
      <w:r w:rsidR="008F5E76" w:rsidRPr="00A15A8E">
        <w:rPr>
          <w:rFonts w:ascii="Arial" w:hAnsi="Arial" w:cs="Arial"/>
        </w:rPr>
        <w:t xml:space="preserve"> to increase is efficiency in the most regular receipt </w:t>
      </w:r>
      <w:r w:rsidR="00BF790A" w:rsidRPr="00A15A8E">
        <w:rPr>
          <w:rFonts w:ascii="Arial" w:hAnsi="Arial" w:cs="Arial"/>
        </w:rPr>
        <w:t>provided.</w:t>
      </w:r>
      <w:r w:rsidR="0002161B" w:rsidRPr="00A15A8E">
        <w:rPr>
          <w:rFonts w:ascii="Arial" w:hAnsi="Arial" w:cs="Arial"/>
        </w:rPr>
        <w:t xml:space="preserve"> It is </w:t>
      </w:r>
      <w:r w:rsidR="00931503" w:rsidRPr="00A15A8E">
        <w:rPr>
          <w:rFonts w:ascii="Arial" w:hAnsi="Arial" w:cs="Arial"/>
        </w:rPr>
        <w:t>composed</w:t>
      </w:r>
      <w:r w:rsidR="0002161B" w:rsidRPr="00A15A8E">
        <w:rPr>
          <w:rFonts w:ascii="Arial" w:hAnsi="Arial" w:cs="Arial"/>
        </w:rPr>
        <w:t xml:space="preserve"> </w:t>
      </w:r>
      <w:r w:rsidR="00235813" w:rsidRPr="00A15A8E">
        <w:rPr>
          <w:rFonts w:ascii="Arial" w:hAnsi="Arial" w:cs="Arial"/>
        </w:rPr>
        <w:t xml:space="preserve">has for </w:t>
      </w:r>
      <w:r w:rsidR="000032CF" w:rsidRPr="00A15A8E">
        <w:rPr>
          <w:rFonts w:ascii="Arial" w:hAnsi="Arial" w:cs="Arial"/>
        </w:rPr>
        <w:t>most of the</w:t>
      </w:r>
      <w:r w:rsidR="00235813" w:rsidRPr="00A15A8E">
        <w:rPr>
          <w:rFonts w:ascii="Arial" w:hAnsi="Arial" w:cs="Arial"/>
        </w:rPr>
        <w:t xml:space="preserve"> </w:t>
      </w:r>
      <w:r w:rsidR="009A4D73" w:rsidRPr="00A15A8E">
        <w:rPr>
          <w:rFonts w:ascii="Arial" w:hAnsi="Arial" w:cs="Arial"/>
        </w:rPr>
        <w:t xml:space="preserve">receipt from Super U, </w:t>
      </w:r>
      <w:r w:rsidR="001F3B57" w:rsidRPr="00A15A8E">
        <w:rPr>
          <w:rFonts w:ascii="Arial" w:hAnsi="Arial" w:cs="Arial"/>
        </w:rPr>
        <w:t>London Supermarket, SmartBox, Intermart</w:t>
      </w:r>
      <w:r w:rsidR="00DD3D73" w:rsidRPr="00A15A8E">
        <w:rPr>
          <w:rFonts w:ascii="Arial" w:hAnsi="Arial" w:cs="Arial"/>
        </w:rPr>
        <w:t xml:space="preserve">, </w:t>
      </w:r>
      <w:r w:rsidR="00BC054D" w:rsidRPr="00A15A8E">
        <w:rPr>
          <w:rFonts w:ascii="Arial" w:hAnsi="Arial" w:cs="Arial"/>
        </w:rPr>
        <w:t>Artisan</w:t>
      </w:r>
      <w:r w:rsidR="00DD3D73" w:rsidRPr="00A15A8E">
        <w:rPr>
          <w:rFonts w:ascii="Arial" w:hAnsi="Arial" w:cs="Arial"/>
        </w:rPr>
        <w:t xml:space="preserve"> Coffee, </w:t>
      </w:r>
      <w:r w:rsidR="005C1E2D" w:rsidRPr="00A15A8E">
        <w:rPr>
          <w:rFonts w:ascii="Arial" w:hAnsi="Arial" w:cs="Arial"/>
        </w:rPr>
        <w:t>Central Electricity Board</w:t>
      </w:r>
      <w:r w:rsidR="00931503" w:rsidRPr="00A15A8E">
        <w:rPr>
          <w:rFonts w:ascii="Arial" w:hAnsi="Arial" w:cs="Arial"/>
        </w:rPr>
        <w:t xml:space="preserve"> and Mauritius Telecom</w:t>
      </w:r>
      <w:r w:rsidR="00BC054D" w:rsidRPr="00A15A8E">
        <w:rPr>
          <w:rFonts w:ascii="Arial" w:hAnsi="Arial" w:cs="Arial"/>
        </w:rPr>
        <w:t>.</w:t>
      </w:r>
      <w:r w:rsidR="009E3210" w:rsidRPr="00A15A8E">
        <w:rPr>
          <w:rFonts w:ascii="Arial" w:hAnsi="Arial" w:cs="Arial"/>
        </w:rPr>
        <w:t xml:space="preserve"> From this database, </w:t>
      </w:r>
      <w:r w:rsidR="00790CDF" w:rsidRPr="00A15A8E">
        <w:rPr>
          <w:rFonts w:ascii="Arial" w:hAnsi="Arial" w:cs="Arial"/>
        </w:rPr>
        <w:t xml:space="preserve">the annotation was made using in a first time </w:t>
      </w:r>
      <w:r w:rsidR="00203A63" w:rsidRPr="00A15A8E">
        <w:rPr>
          <w:rFonts w:ascii="Arial" w:hAnsi="Arial" w:cs="Arial"/>
        </w:rPr>
        <w:t>R</w:t>
      </w:r>
      <w:r w:rsidR="00790CDF" w:rsidRPr="00A15A8E">
        <w:rPr>
          <w:rFonts w:ascii="Arial" w:hAnsi="Arial" w:cs="Arial"/>
        </w:rPr>
        <w:t>oboflo</w:t>
      </w:r>
      <w:r w:rsidR="000032CF" w:rsidRPr="00A15A8E">
        <w:rPr>
          <w:rFonts w:ascii="Arial" w:hAnsi="Arial" w:cs="Arial"/>
        </w:rPr>
        <w:t>w</w:t>
      </w:r>
      <w:r w:rsidR="00790CDF" w:rsidRPr="00A15A8E">
        <w:rPr>
          <w:rFonts w:ascii="Arial" w:hAnsi="Arial" w:cs="Arial"/>
        </w:rPr>
        <w:t xml:space="preserve"> web-</w:t>
      </w:r>
      <w:r w:rsidR="008B0C3A" w:rsidRPr="00A15A8E">
        <w:rPr>
          <w:rFonts w:ascii="Arial" w:hAnsi="Arial" w:cs="Arial"/>
        </w:rPr>
        <w:t xml:space="preserve">application </w:t>
      </w:r>
      <w:r w:rsidR="008B0C3A" w:rsidRPr="00A15A8E">
        <w:rPr>
          <w:rFonts w:ascii="Arial" w:hAnsi="Arial" w:cs="Arial"/>
        </w:rPr>
        <w:fldChar w:fldCharType="begin"/>
      </w:r>
      <w:r w:rsidR="008B0C3A" w:rsidRPr="00A15A8E">
        <w:rPr>
          <w:rFonts w:ascii="Arial" w:hAnsi="Arial" w:cs="Arial"/>
        </w:rPr>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rsidRPr="00A15A8E">
        <w:rPr>
          <w:rFonts w:ascii="Arial" w:hAnsi="Arial" w:cs="Arial"/>
        </w:rPr>
        <w:fldChar w:fldCharType="separate"/>
      </w:r>
      <w:r w:rsidR="008B0C3A" w:rsidRPr="00A15A8E">
        <w:rPr>
          <w:rFonts w:ascii="Arial" w:hAnsi="Arial" w:cs="Arial"/>
          <w:kern w:val="0"/>
          <w:lang w:val="en-GB"/>
        </w:rPr>
        <w:t>(</w:t>
      </w:r>
      <w:r w:rsidR="008B0C3A" w:rsidRPr="00A15A8E">
        <w:rPr>
          <w:rFonts w:ascii="Arial" w:hAnsi="Arial" w:cs="Arial"/>
          <w:i/>
          <w:iCs/>
          <w:kern w:val="0"/>
          <w:lang w:val="en-GB"/>
        </w:rPr>
        <w:t>Roboflow</w:t>
      </w:r>
      <w:r w:rsidR="008B0C3A" w:rsidRPr="00A15A8E">
        <w:rPr>
          <w:rFonts w:ascii="Arial" w:hAnsi="Arial" w:cs="Arial"/>
          <w:kern w:val="0"/>
          <w:lang w:val="en-GB"/>
        </w:rPr>
        <w:t>, no date)</w:t>
      </w:r>
      <w:r w:rsidR="008B0C3A" w:rsidRPr="00A15A8E">
        <w:rPr>
          <w:rFonts w:ascii="Arial" w:hAnsi="Arial" w:cs="Arial"/>
        </w:rPr>
        <w:fldChar w:fldCharType="end"/>
      </w:r>
      <w:r w:rsidR="00790CDF" w:rsidRPr="00A15A8E">
        <w:rPr>
          <w:rFonts w:ascii="Arial" w:hAnsi="Arial" w:cs="Arial"/>
        </w:rPr>
        <w:t xml:space="preserve"> </w:t>
      </w:r>
      <w:r w:rsidR="008B0C3A" w:rsidRPr="00A15A8E">
        <w:rPr>
          <w:rFonts w:ascii="Arial" w:hAnsi="Arial" w:cs="Arial"/>
        </w:rPr>
        <w:t>providing some good annotation</w:t>
      </w:r>
      <w:r w:rsidR="007370FB" w:rsidRPr="00A15A8E">
        <w:rPr>
          <w:rFonts w:ascii="Arial" w:hAnsi="Arial" w:cs="Arial"/>
        </w:rPr>
        <w:t xml:space="preserve"> and dataset increasing  </w:t>
      </w:r>
      <w:r w:rsidR="00203A63" w:rsidRPr="00A15A8E">
        <w:rPr>
          <w:rFonts w:ascii="Arial" w:hAnsi="Arial" w:cs="Arial"/>
        </w:rPr>
        <w:t>feature</w:t>
      </w:r>
      <w:r w:rsidR="007370FB" w:rsidRPr="00A15A8E">
        <w:rPr>
          <w:rFonts w:ascii="Arial" w:hAnsi="Arial" w:cs="Arial"/>
        </w:rPr>
        <w:t xml:space="preserve"> but mostly limited </w:t>
      </w:r>
      <w:r w:rsidR="00F17BF4" w:rsidRPr="00A15A8E">
        <w:rPr>
          <w:rFonts w:ascii="Arial" w:hAnsi="Arial" w:cs="Arial"/>
        </w:rPr>
        <w:t>using free version, then</w:t>
      </w:r>
      <w:r w:rsidR="003707D7" w:rsidRPr="00A15A8E">
        <w:rPr>
          <w:rFonts w:ascii="Arial" w:hAnsi="Arial" w:cs="Arial"/>
        </w:rPr>
        <w:t xml:space="preserve"> were use Label-Studio </w:t>
      </w:r>
      <w:r w:rsidR="0066197E" w:rsidRPr="00A15A8E">
        <w:rPr>
          <w:rFonts w:ascii="Arial" w:hAnsi="Arial" w:cs="Arial"/>
        </w:rPr>
        <w:t xml:space="preserve">which is </w:t>
      </w:r>
      <w:r w:rsidR="00416BF5" w:rsidRPr="00A15A8E">
        <w:rPr>
          <w:rFonts w:ascii="Arial" w:hAnsi="Arial" w:cs="Arial"/>
        </w:rPr>
        <w:t>an</w:t>
      </w:r>
      <w:r w:rsidR="0066197E" w:rsidRPr="00A15A8E">
        <w:rPr>
          <w:rFonts w:ascii="Arial" w:hAnsi="Arial" w:cs="Arial"/>
        </w:rPr>
        <w:t xml:space="preserve"> open source locally deployable </w:t>
      </w:r>
      <w:r w:rsidR="00203A63" w:rsidRPr="00A15A8E">
        <w:rPr>
          <w:rFonts w:ascii="Arial" w:hAnsi="Arial" w:cs="Arial"/>
        </w:rPr>
        <w:t>labelling platform</w:t>
      </w:r>
      <w:r w:rsidR="004C385A" w:rsidRPr="00A15A8E">
        <w:rPr>
          <w:rFonts w:ascii="Arial" w:hAnsi="Arial" w:cs="Arial"/>
        </w:rPr>
        <w:t xml:space="preserve"> </w:t>
      </w:r>
      <w:r w:rsidR="004C385A" w:rsidRPr="00A15A8E">
        <w:rPr>
          <w:rFonts w:ascii="Arial" w:hAnsi="Arial" w:cs="Arial"/>
        </w:rPr>
        <w:fldChar w:fldCharType="begin"/>
      </w:r>
      <w:r w:rsidR="00143CE6" w:rsidRPr="00A15A8E">
        <w:rPr>
          <w:rFonts w:ascii="Arial" w:hAnsi="Arial" w:cs="Arial"/>
        </w:rPr>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rsidRPr="00A15A8E">
        <w:rPr>
          <w:rFonts w:ascii="Arial" w:hAnsi="Arial" w:cs="Arial"/>
        </w:rPr>
        <w:fldChar w:fldCharType="separate"/>
      </w:r>
      <w:r w:rsidR="00143CE6" w:rsidRPr="00A15A8E">
        <w:rPr>
          <w:rFonts w:ascii="Arial" w:hAnsi="Arial" w:cs="Arial"/>
          <w:kern w:val="0"/>
          <w:lang w:val="en-GB"/>
        </w:rPr>
        <w:t>(</w:t>
      </w:r>
      <w:r w:rsidR="00143CE6" w:rsidRPr="00A15A8E">
        <w:rPr>
          <w:rFonts w:ascii="Arial" w:hAnsi="Arial" w:cs="Arial"/>
          <w:i/>
          <w:iCs/>
          <w:kern w:val="0"/>
          <w:lang w:val="en-GB"/>
        </w:rPr>
        <w:t>Open Source Data Labeling</w:t>
      </w:r>
      <w:r w:rsidR="00143CE6" w:rsidRPr="00A15A8E">
        <w:rPr>
          <w:rFonts w:ascii="Arial" w:hAnsi="Arial" w:cs="Arial"/>
          <w:kern w:val="0"/>
          <w:lang w:val="en-GB"/>
        </w:rPr>
        <w:t>, no date)</w:t>
      </w:r>
      <w:r w:rsidR="004C385A" w:rsidRPr="00A15A8E">
        <w:rPr>
          <w:rFonts w:ascii="Arial" w:hAnsi="Arial" w:cs="Arial"/>
        </w:rPr>
        <w:fldChar w:fldCharType="end"/>
      </w:r>
      <w:r w:rsidR="00143CE6" w:rsidRPr="00A15A8E">
        <w:rPr>
          <w:rFonts w:ascii="Arial" w:hAnsi="Arial" w:cs="Arial"/>
        </w:rPr>
        <w:t xml:space="preserve"> which contrary to the free access of Roboflow </w:t>
      </w:r>
      <w:r w:rsidR="00143CE6" w:rsidRPr="00A15A8E">
        <w:rPr>
          <w:rFonts w:ascii="Arial" w:hAnsi="Arial" w:cs="Arial"/>
        </w:rPr>
        <w:lastRenderedPageBreak/>
        <w:t xml:space="preserve">doesn’t </w:t>
      </w:r>
      <w:r w:rsidR="005A2510" w:rsidRPr="00A15A8E">
        <w:rPr>
          <w:rFonts w:ascii="Arial" w:hAnsi="Arial" w:cs="Arial"/>
        </w:rPr>
        <w:t xml:space="preserve">have an </w:t>
      </w:r>
      <w:r w:rsidR="001E2DFB" w:rsidRPr="00A15A8E">
        <w:rPr>
          <w:rFonts w:ascii="Arial" w:hAnsi="Arial" w:cs="Arial"/>
        </w:rPr>
        <w:t>dataset export limit</w:t>
      </w:r>
      <w:r w:rsidR="00390C0A" w:rsidRPr="00A15A8E">
        <w:rPr>
          <w:rFonts w:ascii="Arial" w:hAnsi="Arial" w:cs="Arial"/>
        </w:rPr>
        <w:t>. The data is then exported into YOLO format</w:t>
      </w:r>
      <w:r w:rsidR="00C94644" w:rsidRPr="00A15A8E">
        <w:rPr>
          <w:rFonts w:ascii="Arial" w:hAnsi="Arial" w:cs="Arial"/>
        </w:rPr>
        <w:t xml:space="preserve"> </w:t>
      </w:r>
      <w:r w:rsidR="00051CC1" w:rsidRPr="00A15A8E">
        <w:rPr>
          <w:rFonts w:ascii="Arial" w:hAnsi="Arial" w:cs="Arial"/>
        </w:rPr>
        <w:t>making two folder</w:t>
      </w:r>
      <w:r w:rsidR="0034725C" w:rsidRPr="00A15A8E">
        <w:rPr>
          <w:rFonts w:ascii="Arial" w:hAnsi="Arial" w:cs="Arial"/>
        </w:rPr>
        <w:t>s</w:t>
      </w:r>
      <w:r w:rsidR="00051CC1" w:rsidRPr="00A15A8E">
        <w:rPr>
          <w:rFonts w:ascii="Arial" w:hAnsi="Arial" w:cs="Arial"/>
        </w:rPr>
        <w:t>, one for image and one for labeling sharing the same name</w:t>
      </w:r>
      <w:r w:rsidR="0034725C" w:rsidRPr="00A15A8E">
        <w:rPr>
          <w:rFonts w:ascii="Arial" w:hAnsi="Arial" w:cs="Arial"/>
        </w:rPr>
        <w:t>.</w:t>
      </w:r>
      <w:r w:rsidR="005E6918" w:rsidRPr="00A15A8E">
        <w:rPr>
          <w:rFonts w:ascii="Arial" w:hAnsi="Arial" w:cs="Arial"/>
        </w:rPr>
        <w:t xml:space="preserve"> As for the dispatching of the dataset, Yolo</w:t>
      </w:r>
      <w:r w:rsidR="00C162B9" w:rsidRPr="00A15A8E">
        <w:rPr>
          <w:rFonts w:ascii="Arial" w:hAnsi="Arial" w:cs="Arial"/>
        </w:rPr>
        <w:t xml:space="preserve"> work with a separation in 3, the training dataset</w:t>
      </w:r>
      <w:r w:rsidR="00256F10" w:rsidRPr="00A15A8E">
        <w:rPr>
          <w:rFonts w:ascii="Arial" w:hAnsi="Arial" w:cs="Arial"/>
        </w:rPr>
        <w:t xml:space="preserve"> which is </w:t>
      </w:r>
      <w:r w:rsidR="00C15562" w:rsidRPr="00A15A8E">
        <w:rPr>
          <w:rFonts w:ascii="Arial" w:hAnsi="Arial" w:cs="Arial"/>
        </w:rPr>
        <w:t>used</w:t>
      </w:r>
      <w:r w:rsidR="00256F10" w:rsidRPr="00A15A8E">
        <w:rPr>
          <w:rFonts w:ascii="Arial" w:hAnsi="Arial" w:cs="Arial"/>
        </w:rPr>
        <w:t xml:space="preserve"> to train the model,</w:t>
      </w:r>
      <w:r w:rsidR="00EA496C" w:rsidRPr="00A15A8E">
        <w:rPr>
          <w:rFonts w:ascii="Arial" w:hAnsi="Arial" w:cs="Arial"/>
        </w:rPr>
        <w:t xml:space="preserve"> the validate</w:t>
      </w:r>
      <w:r w:rsidR="00E97942" w:rsidRPr="00A15A8E">
        <w:rPr>
          <w:rFonts w:ascii="Arial" w:hAnsi="Arial" w:cs="Arial"/>
        </w:rPr>
        <w:t xml:space="preserve"> dataset used to evaluate the dataset during the training </w:t>
      </w:r>
      <w:r w:rsidR="005744BA" w:rsidRPr="00A15A8E">
        <w:rPr>
          <w:rFonts w:ascii="Arial" w:hAnsi="Arial" w:cs="Arial"/>
        </w:rPr>
        <w:t xml:space="preserve">and use to avoid overfitting by tunning the model parameter, and </w:t>
      </w:r>
      <w:r w:rsidR="00C15562" w:rsidRPr="00A15A8E">
        <w:rPr>
          <w:rFonts w:ascii="Arial" w:hAnsi="Arial" w:cs="Arial"/>
        </w:rPr>
        <w:t>finally</w:t>
      </w:r>
      <w:r w:rsidR="00F00516" w:rsidRPr="00A15A8E">
        <w:rPr>
          <w:rFonts w:ascii="Arial" w:hAnsi="Arial" w:cs="Arial"/>
        </w:rPr>
        <w:t xml:space="preserve"> the </w:t>
      </w:r>
      <w:r w:rsidR="00C15562" w:rsidRPr="00A15A8E">
        <w:rPr>
          <w:rFonts w:ascii="Arial" w:hAnsi="Arial" w:cs="Arial"/>
        </w:rPr>
        <w:t xml:space="preserve">test </w:t>
      </w:r>
      <w:r w:rsidR="007235B6" w:rsidRPr="00A15A8E">
        <w:rPr>
          <w:rFonts w:ascii="Arial" w:hAnsi="Arial" w:cs="Arial"/>
        </w:rPr>
        <w:t xml:space="preserve">dataset which is </w:t>
      </w:r>
      <w:r w:rsidR="007541D6" w:rsidRPr="00A15A8E">
        <w:rPr>
          <w:rFonts w:ascii="Arial" w:hAnsi="Arial" w:cs="Arial"/>
        </w:rPr>
        <w:t>used</w:t>
      </w:r>
      <w:r w:rsidR="007235B6" w:rsidRPr="00A15A8E">
        <w:rPr>
          <w:rFonts w:ascii="Arial" w:hAnsi="Arial" w:cs="Arial"/>
        </w:rPr>
        <w:t xml:space="preserve"> to evaluate the final performance </w:t>
      </w:r>
      <w:r w:rsidR="0051044B" w:rsidRPr="00A15A8E">
        <w:rPr>
          <w:rFonts w:ascii="Arial" w:hAnsi="Arial" w:cs="Arial"/>
        </w:rPr>
        <w:t xml:space="preserve">of the model after being </w:t>
      </w:r>
      <w:commentRangeStart w:id="82"/>
      <w:r w:rsidR="0051044B" w:rsidRPr="00A15A8E">
        <w:rPr>
          <w:rFonts w:ascii="Arial" w:hAnsi="Arial" w:cs="Arial"/>
        </w:rPr>
        <w:t>trained</w:t>
      </w:r>
      <w:commentRangeEnd w:id="82"/>
      <w:r w:rsidR="007541D6" w:rsidRPr="00A15A8E">
        <w:rPr>
          <w:rStyle w:val="CommentReference"/>
          <w:rFonts w:ascii="Arial" w:hAnsi="Arial" w:cs="Arial"/>
        </w:rPr>
        <w:commentReference w:id="82"/>
      </w:r>
      <w:r w:rsidR="0051044B" w:rsidRPr="00A15A8E">
        <w:rPr>
          <w:rFonts w:ascii="Arial" w:hAnsi="Arial" w:cs="Arial"/>
        </w:rPr>
        <w:t>.</w:t>
      </w:r>
    </w:p>
    <w:p w14:paraId="2DEBFE9A" w14:textId="77777777" w:rsidR="00311506" w:rsidRPr="00A15A8E" w:rsidRDefault="00311506" w:rsidP="00AC17D9">
      <w:pPr>
        <w:spacing w:line="360" w:lineRule="auto"/>
        <w:rPr>
          <w:rFonts w:ascii="Arial" w:hAnsi="Arial" w:cs="Arial"/>
        </w:rPr>
      </w:pPr>
    </w:p>
    <w:p w14:paraId="198D8F05" w14:textId="0099DC73" w:rsidR="00C36298" w:rsidRDefault="00C36298" w:rsidP="00AC17D9">
      <w:pPr>
        <w:pStyle w:val="Heading4"/>
        <w:spacing w:line="360" w:lineRule="auto"/>
        <w:rPr>
          <w:rFonts w:ascii="Arial" w:hAnsi="Arial" w:cs="Arial"/>
        </w:rPr>
      </w:pPr>
      <w:bookmarkStart w:id="83" w:name="_Toc164859584"/>
      <w:r w:rsidRPr="00A15A8E">
        <w:rPr>
          <w:rFonts w:ascii="Arial" w:hAnsi="Arial" w:cs="Arial"/>
        </w:rPr>
        <w:t>Training Process</w:t>
      </w:r>
      <w:bookmarkEnd w:id="83"/>
    </w:p>
    <w:p w14:paraId="51C24F62" w14:textId="77777777" w:rsidR="00173AEE" w:rsidRDefault="009C4835" w:rsidP="00173AEE">
      <w:pPr>
        <w:keepNext/>
      </w:pPr>
      <w:r>
        <w:rPr>
          <w:noProof/>
        </w:rPr>
        <w:drawing>
          <wp:inline distT="0" distB="0" distL="0" distR="0" wp14:anchorId="4FAD08CC" wp14:editId="08D65902">
            <wp:extent cx="5730955" cy="4999437"/>
            <wp:effectExtent l="0" t="0" r="0" b="0"/>
            <wp:docPr id="5777970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97056" name="Picture 577797056"/>
                    <pic:cNvPicPr/>
                  </pic:nvPicPr>
                  <pic:blipFill rotWithShape="1">
                    <a:blip r:embed="rId21">
                      <a:extLst>
                        <a:ext uri="{28A0092B-C50C-407E-A947-70E740481C1C}">
                          <a14:useLocalDpi xmlns:a14="http://schemas.microsoft.com/office/drawing/2010/main" val="0"/>
                        </a:ext>
                      </a:extLst>
                    </a:blip>
                    <a:srcRect t="13509" b="19083"/>
                    <a:stretch/>
                  </pic:blipFill>
                  <pic:spPr bwMode="auto">
                    <a:xfrm>
                      <a:off x="0" y="0"/>
                      <a:ext cx="5731510" cy="4999921"/>
                    </a:xfrm>
                    <a:prstGeom prst="rect">
                      <a:avLst/>
                    </a:prstGeom>
                    <a:ln>
                      <a:noFill/>
                    </a:ln>
                    <a:extLst>
                      <a:ext uri="{53640926-AAD7-44D8-BBD7-CCE9431645EC}">
                        <a14:shadowObscured xmlns:a14="http://schemas.microsoft.com/office/drawing/2010/main"/>
                      </a:ext>
                    </a:extLst>
                  </pic:spPr>
                </pic:pic>
              </a:graphicData>
            </a:graphic>
          </wp:inline>
        </w:drawing>
      </w:r>
    </w:p>
    <w:p w14:paraId="619DBA32" w14:textId="7C8DF1C7" w:rsidR="00616769" w:rsidRPr="00616769" w:rsidRDefault="00173AEE" w:rsidP="00173AEE">
      <w:pPr>
        <w:pStyle w:val="Caption"/>
      </w:pPr>
      <w:bookmarkStart w:id="84" w:name="_Ref164870526"/>
      <w:r>
        <w:t xml:space="preserve">Figure </w:t>
      </w:r>
      <w:r>
        <w:fldChar w:fldCharType="begin"/>
      </w:r>
      <w:r>
        <w:instrText xml:space="preserve"> SEQ Figure \* ARABIC </w:instrText>
      </w:r>
      <w:r>
        <w:fldChar w:fldCharType="separate"/>
      </w:r>
      <w:r>
        <w:rPr>
          <w:noProof/>
        </w:rPr>
        <w:t>7</w:t>
      </w:r>
      <w:r>
        <w:fldChar w:fldCharType="end"/>
      </w:r>
      <w:bookmarkEnd w:id="84"/>
      <w:r>
        <w:t xml:space="preserve"> - Model Training code used on Google Collab</w:t>
      </w:r>
    </w:p>
    <w:p w14:paraId="7C48F595" w14:textId="3D4468E8" w:rsidR="0059377B" w:rsidRPr="00A15A8E" w:rsidRDefault="00B63DF5" w:rsidP="00AC17D9">
      <w:pPr>
        <w:spacing w:line="360" w:lineRule="auto"/>
        <w:rPr>
          <w:rFonts w:ascii="Arial" w:hAnsi="Arial" w:cs="Arial"/>
        </w:rPr>
      </w:pPr>
      <w:r w:rsidRPr="00A15A8E">
        <w:rPr>
          <w:rFonts w:ascii="Arial" w:hAnsi="Arial" w:cs="Arial"/>
        </w:rPr>
        <w:t xml:space="preserve">The training of the </w:t>
      </w:r>
      <w:r w:rsidR="00207DAA" w:rsidRPr="00A15A8E">
        <w:rPr>
          <w:rFonts w:ascii="Arial" w:hAnsi="Arial" w:cs="Arial"/>
        </w:rPr>
        <w:t>model</w:t>
      </w:r>
      <w:r w:rsidR="005F772C" w:rsidRPr="00A15A8E">
        <w:rPr>
          <w:rFonts w:ascii="Arial" w:hAnsi="Arial" w:cs="Arial"/>
        </w:rPr>
        <w:t>,</w:t>
      </w:r>
      <w:r w:rsidR="0087617A" w:rsidRPr="00A15A8E">
        <w:rPr>
          <w:rFonts w:ascii="Arial" w:hAnsi="Arial" w:cs="Arial"/>
        </w:rPr>
        <w:t xml:space="preserve"> </w:t>
      </w:r>
      <w:r w:rsidR="00083BF6" w:rsidRPr="00A15A8E">
        <w:rPr>
          <w:rFonts w:ascii="Arial" w:hAnsi="Arial" w:cs="Arial"/>
        </w:rPr>
        <w:t xml:space="preserve">despite how Ultralitic simplify it, it is still </w:t>
      </w:r>
      <w:r w:rsidR="007576C8" w:rsidRPr="00A15A8E">
        <w:rPr>
          <w:rFonts w:ascii="Arial" w:hAnsi="Arial" w:cs="Arial"/>
        </w:rPr>
        <w:t>required</w:t>
      </w:r>
      <w:r w:rsidR="00166412" w:rsidRPr="00A15A8E">
        <w:rPr>
          <w:rFonts w:ascii="Arial" w:hAnsi="Arial" w:cs="Arial"/>
        </w:rPr>
        <w:t xml:space="preserve"> for the larger model like the one we use</w:t>
      </w:r>
      <w:r w:rsidR="00956CF3" w:rsidRPr="00A15A8E">
        <w:rPr>
          <w:rFonts w:ascii="Arial" w:hAnsi="Arial" w:cs="Arial"/>
        </w:rPr>
        <w:t>, a lot of comp</w:t>
      </w:r>
      <w:r w:rsidR="004047E0" w:rsidRPr="00A15A8E">
        <w:rPr>
          <w:rFonts w:ascii="Arial" w:hAnsi="Arial" w:cs="Arial"/>
        </w:rPr>
        <w:t>utational power</w:t>
      </w:r>
      <w:r w:rsidR="00600319" w:rsidRPr="00A15A8E">
        <w:rPr>
          <w:rFonts w:ascii="Arial" w:hAnsi="Arial" w:cs="Arial"/>
        </w:rPr>
        <w:t>, more than my</w:t>
      </w:r>
      <w:r w:rsidR="008967BF" w:rsidRPr="00A15A8E">
        <w:rPr>
          <w:rFonts w:ascii="Arial" w:hAnsi="Arial" w:cs="Arial"/>
        </w:rPr>
        <w:t xml:space="preserve"> personal laptop (Apple MacBook Air </w:t>
      </w:r>
      <w:r w:rsidR="00C57139" w:rsidRPr="00A15A8E">
        <w:rPr>
          <w:rFonts w:ascii="Arial" w:hAnsi="Arial" w:cs="Arial"/>
        </w:rPr>
        <w:t>15 equipped with a M2 chip) c</w:t>
      </w:r>
      <w:r w:rsidR="009A560C" w:rsidRPr="00A15A8E">
        <w:rPr>
          <w:rFonts w:ascii="Arial" w:hAnsi="Arial" w:cs="Arial"/>
        </w:rPr>
        <w:t>an process within a reasonable amount of time. During my test</w:t>
      </w:r>
      <w:r w:rsidR="00CA5416" w:rsidRPr="00A15A8E">
        <w:rPr>
          <w:rFonts w:ascii="Arial" w:hAnsi="Arial" w:cs="Arial"/>
        </w:rPr>
        <w:t>,</w:t>
      </w:r>
      <w:r w:rsidR="002E6609" w:rsidRPr="00A15A8E">
        <w:rPr>
          <w:rFonts w:ascii="Arial" w:hAnsi="Arial" w:cs="Arial"/>
        </w:rPr>
        <w:t xml:space="preserve"> the</w:t>
      </w:r>
      <w:r w:rsidR="00CA5416" w:rsidRPr="00A15A8E">
        <w:rPr>
          <w:rFonts w:ascii="Arial" w:hAnsi="Arial" w:cs="Arial"/>
        </w:rPr>
        <w:t xml:space="preserve"> training took around </w:t>
      </w:r>
      <w:r w:rsidR="00BC6029" w:rsidRPr="00A15A8E">
        <w:rPr>
          <w:rFonts w:ascii="Arial" w:hAnsi="Arial" w:cs="Arial"/>
        </w:rPr>
        <w:t>3 min</w:t>
      </w:r>
      <w:r w:rsidR="00CC635B" w:rsidRPr="00A15A8E">
        <w:rPr>
          <w:rFonts w:ascii="Arial" w:hAnsi="Arial" w:cs="Arial"/>
        </w:rPr>
        <w:t>utes</w:t>
      </w:r>
      <w:r w:rsidR="00BC6029" w:rsidRPr="00A15A8E">
        <w:rPr>
          <w:rFonts w:ascii="Arial" w:hAnsi="Arial" w:cs="Arial"/>
        </w:rPr>
        <w:t xml:space="preserve"> per </w:t>
      </w:r>
      <w:r w:rsidR="00CC635B" w:rsidRPr="00A15A8E">
        <w:rPr>
          <w:rFonts w:ascii="Arial" w:hAnsi="Arial" w:cs="Arial"/>
        </w:rPr>
        <w:lastRenderedPageBreak/>
        <w:t xml:space="preserve">epoch </w:t>
      </w:r>
      <w:r w:rsidR="00420B8F" w:rsidRPr="00A15A8E">
        <w:rPr>
          <w:rFonts w:ascii="Arial" w:hAnsi="Arial" w:cs="Arial"/>
        </w:rPr>
        <w:t xml:space="preserve">using </w:t>
      </w:r>
      <w:r w:rsidR="00E86AF5" w:rsidRPr="00A15A8E">
        <w:rPr>
          <w:rFonts w:ascii="Arial" w:hAnsi="Arial" w:cs="Arial"/>
        </w:rPr>
        <w:t>the laptop</w:t>
      </w:r>
      <w:r w:rsidR="00B66015" w:rsidRPr="00A15A8E">
        <w:rPr>
          <w:rFonts w:ascii="Arial" w:hAnsi="Arial" w:cs="Arial"/>
        </w:rPr>
        <w:t xml:space="preserve">. </w:t>
      </w:r>
      <w:r w:rsidR="00F03BD3" w:rsidRPr="00A15A8E">
        <w:rPr>
          <w:rFonts w:ascii="Arial" w:hAnsi="Arial" w:cs="Arial"/>
        </w:rPr>
        <w:t xml:space="preserve">A solution for this </w:t>
      </w:r>
      <w:r w:rsidR="009707DF" w:rsidRPr="00A15A8E">
        <w:rPr>
          <w:rFonts w:ascii="Arial" w:hAnsi="Arial" w:cs="Arial"/>
        </w:rPr>
        <w:t xml:space="preserve">computational power is </w:t>
      </w:r>
      <w:r w:rsidR="009C4EA1" w:rsidRPr="00A15A8E">
        <w:rPr>
          <w:rFonts w:ascii="Arial" w:hAnsi="Arial" w:cs="Arial"/>
        </w:rPr>
        <w:t xml:space="preserve">given by Google which provide temporally virtual machine with </w:t>
      </w:r>
      <w:r w:rsidR="00C02472" w:rsidRPr="00A15A8E">
        <w:rPr>
          <w:rFonts w:ascii="Arial" w:hAnsi="Arial" w:cs="Arial"/>
        </w:rPr>
        <w:t>a powerful GPU</w:t>
      </w:r>
      <w:r w:rsidR="007D645F">
        <w:rPr>
          <w:rFonts w:ascii="Arial" w:hAnsi="Arial" w:cs="Arial"/>
        </w:rPr>
        <w:t xml:space="preserve"> using an Jupyter notebook show in </w:t>
      </w:r>
      <w:r w:rsidR="00027311" w:rsidRPr="00027311">
        <w:rPr>
          <w:rFonts w:ascii="Arial" w:hAnsi="Arial" w:cs="Arial"/>
          <w:i/>
          <w:iCs/>
          <w:u w:val="single"/>
        </w:rPr>
        <w:fldChar w:fldCharType="begin"/>
      </w:r>
      <w:r w:rsidR="00027311" w:rsidRPr="00027311">
        <w:rPr>
          <w:rFonts w:ascii="Arial" w:hAnsi="Arial" w:cs="Arial"/>
          <w:i/>
          <w:iCs/>
          <w:u w:val="single"/>
        </w:rPr>
        <w:instrText xml:space="preserve"> REF _Ref164870526 \h </w:instrText>
      </w:r>
      <w:r w:rsidR="00027311" w:rsidRPr="00027311">
        <w:rPr>
          <w:rFonts w:ascii="Arial" w:hAnsi="Arial" w:cs="Arial"/>
          <w:i/>
          <w:iCs/>
          <w:u w:val="single"/>
        </w:rPr>
      </w:r>
      <w:r w:rsidR="00027311" w:rsidRPr="00027311">
        <w:rPr>
          <w:rFonts w:ascii="Arial" w:hAnsi="Arial" w:cs="Arial"/>
          <w:i/>
          <w:iCs/>
          <w:u w:val="single"/>
        </w:rPr>
        <w:instrText xml:space="preserve"> \* MERGEFORMAT </w:instrText>
      </w:r>
      <w:r w:rsidR="00027311" w:rsidRPr="00027311">
        <w:rPr>
          <w:rFonts w:ascii="Arial" w:hAnsi="Arial" w:cs="Arial"/>
          <w:i/>
          <w:iCs/>
          <w:u w:val="single"/>
        </w:rPr>
        <w:fldChar w:fldCharType="separate"/>
      </w:r>
      <w:r w:rsidR="00027311" w:rsidRPr="00027311">
        <w:rPr>
          <w:i/>
          <w:iCs/>
          <w:u w:val="single"/>
        </w:rPr>
        <w:t xml:space="preserve">Figure </w:t>
      </w:r>
      <w:r w:rsidR="00027311" w:rsidRPr="00027311">
        <w:rPr>
          <w:i/>
          <w:iCs/>
          <w:noProof/>
          <w:u w:val="single"/>
        </w:rPr>
        <w:t>7</w:t>
      </w:r>
      <w:r w:rsidR="00027311" w:rsidRPr="00027311">
        <w:rPr>
          <w:rFonts w:ascii="Arial" w:hAnsi="Arial" w:cs="Arial"/>
          <w:i/>
          <w:iCs/>
          <w:u w:val="single"/>
        </w:rPr>
        <w:fldChar w:fldCharType="end"/>
      </w:r>
      <w:r w:rsidR="009C69E8" w:rsidRPr="00A15A8E">
        <w:rPr>
          <w:rFonts w:ascii="Arial" w:hAnsi="Arial" w:cs="Arial"/>
        </w:rPr>
        <w:t xml:space="preserve">. </w:t>
      </w:r>
      <w:r w:rsidR="00C8035D" w:rsidRPr="00A15A8E">
        <w:rPr>
          <w:rFonts w:ascii="Arial" w:hAnsi="Arial" w:cs="Arial"/>
        </w:rPr>
        <w:t>To</w:t>
      </w:r>
      <w:r w:rsidR="005A70BC" w:rsidRPr="00A15A8E">
        <w:rPr>
          <w:rFonts w:ascii="Arial" w:hAnsi="Arial" w:cs="Arial"/>
        </w:rPr>
        <w:t xml:space="preserve"> be more in details it </w:t>
      </w:r>
      <w:r w:rsidR="00B3332C" w:rsidRPr="00A15A8E">
        <w:rPr>
          <w:rFonts w:ascii="Arial" w:hAnsi="Arial" w:cs="Arial"/>
        </w:rPr>
        <w:t>provides</w:t>
      </w:r>
      <w:r w:rsidR="005A70BC" w:rsidRPr="00A15A8E">
        <w:rPr>
          <w:rFonts w:ascii="Arial" w:hAnsi="Arial" w:cs="Arial"/>
        </w:rPr>
        <w:t xml:space="preserve"> </w:t>
      </w:r>
      <w:r w:rsidR="007358DD" w:rsidRPr="00A15A8E">
        <w:rPr>
          <w:rFonts w:ascii="Arial" w:hAnsi="Arial" w:cs="Arial"/>
        </w:rPr>
        <w:t>an</w:t>
      </w:r>
      <w:r w:rsidR="00F43023" w:rsidRPr="00A15A8E">
        <w:rPr>
          <w:rFonts w:ascii="Arial" w:hAnsi="Arial" w:cs="Arial"/>
        </w:rPr>
        <w:t xml:space="preserve"> </w:t>
      </w:r>
      <w:r w:rsidR="00116EF3" w:rsidRPr="00A15A8E">
        <w:rPr>
          <w:rFonts w:ascii="Arial" w:hAnsi="Arial" w:cs="Arial"/>
        </w:rPr>
        <w:t xml:space="preserve">environment to execute python code </w:t>
      </w:r>
      <w:r w:rsidR="004A15AB" w:rsidRPr="00A15A8E">
        <w:rPr>
          <w:rFonts w:ascii="Arial" w:hAnsi="Arial" w:cs="Arial"/>
        </w:rPr>
        <w:t xml:space="preserve">using a </w:t>
      </w:r>
      <w:r w:rsidR="000976E2" w:rsidRPr="00A15A8E">
        <w:rPr>
          <w:rFonts w:ascii="Arial" w:hAnsi="Arial" w:cs="Arial"/>
        </w:rPr>
        <w:t xml:space="preserve">Tesla T4 GPU with 15 GB of ram in addition of </w:t>
      </w:r>
      <w:r w:rsidR="00AA4041" w:rsidRPr="00A15A8E">
        <w:rPr>
          <w:rFonts w:ascii="Arial" w:hAnsi="Arial" w:cs="Arial"/>
        </w:rPr>
        <w:t>12.7 GB of ram</w:t>
      </w:r>
      <w:r w:rsidR="00B3332C" w:rsidRPr="00A15A8E">
        <w:rPr>
          <w:rFonts w:ascii="Arial" w:hAnsi="Arial" w:cs="Arial"/>
        </w:rPr>
        <w:t xml:space="preserve">. Using this service, has allow a reduction of the </w:t>
      </w:r>
      <w:r w:rsidR="00CC635B" w:rsidRPr="00A15A8E">
        <w:rPr>
          <w:rFonts w:ascii="Arial" w:hAnsi="Arial" w:cs="Arial"/>
        </w:rPr>
        <w:t xml:space="preserve">training time to 3-4 seconds per </w:t>
      </w:r>
      <w:r w:rsidR="009C69AE" w:rsidRPr="00A15A8E">
        <w:rPr>
          <w:rFonts w:ascii="Arial" w:hAnsi="Arial" w:cs="Arial"/>
        </w:rPr>
        <w:t>epochs</w:t>
      </w:r>
      <w:r w:rsidR="00613916" w:rsidRPr="00A15A8E">
        <w:rPr>
          <w:rFonts w:ascii="Arial" w:hAnsi="Arial" w:cs="Arial"/>
        </w:rPr>
        <w:t>.</w:t>
      </w:r>
      <w:r w:rsidR="009C69AE" w:rsidRPr="00A15A8E">
        <w:rPr>
          <w:rFonts w:ascii="Arial" w:hAnsi="Arial" w:cs="Arial"/>
        </w:rPr>
        <w:t xml:space="preserve"> The </w:t>
      </w:r>
      <w:r w:rsidR="0092292C" w:rsidRPr="00A15A8E">
        <w:rPr>
          <w:rFonts w:ascii="Arial" w:hAnsi="Arial" w:cs="Arial"/>
        </w:rPr>
        <w:t>pa</w:t>
      </w:r>
      <w:r w:rsidR="003D2491" w:rsidRPr="00A15A8E">
        <w:rPr>
          <w:rFonts w:ascii="Arial" w:hAnsi="Arial" w:cs="Arial"/>
        </w:rPr>
        <w:t>rameters from the yolo model get automati</w:t>
      </w:r>
      <w:r w:rsidR="00B15B3D" w:rsidRPr="00A15A8E">
        <w:rPr>
          <w:rFonts w:ascii="Arial" w:hAnsi="Arial" w:cs="Arial"/>
        </w:rPr>
        <w:t>cal</w:t>
      </w:r>
      <w:r w:rsidR="003D2491" w:rsidRPr="00A15A8E">
        <w:rPr>
          <w:rFonts w:ascii="Arial" w:hAnsi="Arial" w:cs="Arial"/>
        </w:rPr>
        <w:t xml:space="preserve">ly tune by </w:t>
      </w:r>
      <w:r w:rsidR="00155A59" w:rsidRPr="00A15A8E">
        <w:rPr>
          <w:rFonts w:ascii="Arial" w:hAnsi="Arial" w:cs="Arial"/>
        </w:rPr>
        <w:t xml:space="preserve">the </w:t>
      </w:r>
      <w:r w:rsidR="003D2491" w:rsidRPr="00A15A8E">
        <w:rPr>
          <w:rFonts w:ascii="Arial" w:hAnsi="Arial" w:cs="Arial"/>
        </w:rPr>
        <w:t xml:space="preserve">training process using the </w:t>
      </w:r>
      <w:r w:rsidR="00B15B3D" w:rsidRPr="00A15A8E">
        <w:rPr>
          <w:rFonts w:ascii="Arial" w:hAnsi="Arial" w:cs="Arial"/>
        </w:rPr>
        <w:t>validation</w:t>
      </w:r>
      <w:r w:rsidR="003D2491" w:rsidRPr="00A15A8E">
        <w:rPr>
          <w:rFonts w:ascii="Arial" w:hAnsi="Arial" w:cs="Arial"/>
        </w:rPr>
        <w:t xml:space="preserve"> dat</w:t>
      </w:r>
      <w:r w:rsidR="00B15B3D" w:rsidRPr="00A15A8E">
        <w:rPr>
          <w:rFonts w:ascii="Arial" w:hAnsi="Arial" w:cs="Arial"/>
        </w:rPr>
        <w:t>aset</w:t>
      </w:r>
      <w:r w:rsidR="00FE4746" w:rsidRPr="00A15A8E">
        <w:rPr>
          <w:rFonts w:ascii="Arial" w:hAnsi="Arial" w:cs="Arial"/>
        </w:rPr>
        <w:t xml:space="preserve">, the only parameters manually set is the epoch parameter which in the context of our system where set to 200 after multiple try and retry through multiple </w:t>
      </w:r>
      <w:r w:rsidR="003E5DB6" w:rsidRPr="00A15A8E">
        <w:rPr>
          <w:rFonts w:ascii="Arial" w:hAnsi="Arial" w:cs="Arial"/>
        </w:rPr>
        <w:t>versions</w:t>
      </w:r>
      <w:r w:rsidR="00FE4746" w:rsidRPr="00A15A8E">
        <w:rPr>
          <w:rFonts w:ascii="Arial" w:hAnsi="Arial" w:cs="Arial"/>
        </w:rPr>
        <w:t xml:space="preserve"> of the </w:t>
      </w:r>
      <w:r w:rsidR="007A2407" w:rsidRPr="00A15A8E">
        <w:rPr>
          <w:rFonts w:ascii="Arial" w:hAnsi="Arial" w:cs="Arial"/>
        </w:rPr>
        <w:t>training dataset.</w:t>
      </w:r>
    </w:p>
    <w:p w14:paraId="6F5D3468" w14:textId="117525F7" w:rsidR="0059377B" w:rsidRPr="00A15A8E" w:rsidRDefault="008F6616" w:rsidP="00AC17D9">
      <w:pPr>
        <w:pStyle w:val="Heading3"/>
        <w:spacing w:line="360" w:lineRule="auto"/>
        <w:rPr>
          <w:rFonts w:ascii="Arial" w:hAnsi="Arial" w:cs="Arial"/>
        </w:rPr>
      </w:pPr>
      <w:bookmarkStart w:id="85" w:name="_Toc164859585"/>
      <w:r w:rsidRPr="00A15A8E">
        <w:rPr>
          <w:rFonts w:ascii="Arial" w:hAnsi="Arial" w:cs="Arial"/>
        </w:rPr>
        <w:t>Classification/</w:t>
      </w:r>
      <w:r w:rsidR="00C93A3F" w:rsidRPr="00A15A8E">
        <w:rPr>
          <w:rFonts w:ascii="Arial" w:hAnsi="Arial" w:cs="Arial"/>
        </w:rPr>
        <w:t>Formatting</w:t>
      </w:r>
      <w:bookmarkEnd w:id="85"/>
    </w:p>
    <w:p w14:paraId="291385C1" w14:textId="5A50BD7B" w:rsidR="009D60B3" w:rsidRPr="00A15A8E" w:rsidRDefault="00C514E6" w:rsidP="00AC17D9">
      <w:pPr>
        <w:spacing w:line="360" w:lineRule="auto"/>
        <w:rPr>
          <w:rFonts w:ascii="Arial" w:hAnsi="Arial" w:cs="Arial"/>
        </w:rPr>
      </w:pPr>
      <w:r w:rsidRPr="00A15A8E">
        <w:rPr>
          <w:rFonts w:ascii="Arial" w:hAnsi="Arial" w:cs="Arial"/>
        </w:rPr>
        <w:t>As said before, in the receipt extraction</w:t>
      </w:r>
      <w:r w:rsidR="003C15D9" w:rsidRPr="00A15A8E">
        <w:rPr>
          <w:rFonts w:ascii="Arial" w:hAnsi="Arial" w:cs="Arial"/>
        </w:rPr>
        <w:t xml:space="preserve"> feature, the extracted data </w:t>
      </w:r>
      <w:r w:rsidR="00C30DBD" w:rsidRPr="00A15A8E">
        <w:rPr>
          <w:rFonts w:ascii="Arial" w:hAnsi="Arial" w:cs="Arial"/>
        </w:rPr>
        <w:t>of</w:t>
      </w:r>
      <w:r w:rsidR="003C15D9" w:rsidRPr="00A15A8E">
        <w:rPr>
          <w:rFonts w:ascii="Arial" w:hAnsi="Arial" w:cs="Arial"/>
        </w:rPr>
        <w:t xml:space="preserve"> the </w:t>
      </w:r>
      <w:r w:rsidR="00C84F3B" w:rsidRPr="00A15A8E">
        <w:rPr>
          <w:rFonts w:ascii="Arial" w:hAnsi="Arial" w:cs="Arial"/>
        </w:rPr>
        <w:t xml:space="preserve">receipt prediction from </w:t>
      </w:r>
      <w:r w:rsidR="00C30DBD" w:rsidRPr="00A15A8E">
        <w:rPr>
          <w:rFonts w:ascii="Arial" w:hAnsi="Arial" w:cs="Arial"/>
        </w:rPr>
        <w:t xml:space="preserve">Tesseract OCR </w:t>
      </w:r>
      <w:r w:rsidR="00771C3D" w:rsidRPr="00A15A8E">
        <w:rPr>
          <w:rFonts w:ascii="Arial" w:hAnsi="Arial" w:cs="Arial"/>
        </w:rPr>
        <w:t>needs</w:t>
      </w:r>
      <w:r w:rsidR="00C30DBD" w:rsidRPr="00A15A8E">
        <w:rPr>
          <w:rFonts w:ascii="Arial" w:hAnsi="Arial" w:cs="Arial"/>
        </w:rPr>
        <w:t xml:space="preserve"> to be </w:t>
      </w:r>
      <w:r w:rsidR="00831B23" w:rsidRPr="00A15A8E">
        <w:rPr>
          <w:rFonts w:ascii="Arial" w:hAnsi="Arial" w:cs="Arial"/>
        </w:rPr>
        <w:t xml:space="preserve">classify and </w:t>
      </w:r>
      <w:r w:rsidR="00B04EC2" w:rsidRPr="00A15A8E">
        <w:rPr>
          <w:rFonts w:ascii="Arial" w:hAnsi="Arial" w:cs="Arial"/>
        </w:rPr>
        <w:t xml:space="preserve">formatted. </w:t>
      </w:r>
      <w:r w:rsidR="006822C0" w:rsidRPr="00A15A8E">
        <w:rPr>
          <w:rFonts w:ascii="Arial" w:hAnsi="Arial" w:cs="Arial"/>
        </w:rPr>
        <w:t xml:space="preserve">Therefore, due </w:t>
      </w:r>
      <w:r w:rsidR="00771C3D" w:rsidRPr="00A15A8E">
        <w:rPr>
          <w:rFonts w:ascii="Arial" w:hAnsi="Arial" w:cs="Arial"/>
        </w:rPr>
        <w:t xml:space="preserve">to the </w:t>
      </w:r>
      <w:r w:rsidR="002E0ECC" w:rsidRPr="00A15A8E">
        <w:rPr>
          <w:rFonts w:ascii="Arial" w:hAnsi="Arial" w:cs="Arial"/>
        </w:rPr>
        <w:t xml:space="preserve">quality of the </w:t>
      </w:r>
      <w:r w:rsidR="00717162" w:rsidRPr="00A15A8E">
        <w:rPr>
          <w:rFonts w:ascii="Arial" w:hAnsi="Arial" w:cs="Arial"/>
        </w:rPr>
        <w:t>extraction,</w:t>
      </w:r>
      <w:r w:rsidR="002E0ECC" w:rsidRPr="00A15A8E">
        <w:rPr>
          <w:rFonts w:ascii="Arial" w:hAnsi="Arial" w:cs="Arial"/>
        </w:rPr>
        <w:t xml:space="preserve"> which is </w:t>
      </w:r>
      <w:r w:rsidR="00717162" w:rsidRPr="00A15A8E">
        <w:rPr>
          <w:rFonts w:ascii="Arial" w:hAnsi="Arial" w:cs="Arial"/>
        </w:rPr>
        <w:t>messier</w:t>
      </w:r>
      <w:r w:rsidR="002E0ECC" w:rsidRPr="00A15A8E">
        <w:rPr>
          <w:rFonts w:ascii="Arial" w:hAnsi="Arial" w:cs="Arial"/>
        </w:rPr>
        <w:t xml:space="preserve"> </w:t>
      </w:r>
      <w:r w:rsidR="00907052" w:rsidRPr="00A15A8E">
        <w:rPr>
          <w:rFonts w:ascii="Arial" w:hAnsi="Arial" w:cs="Arial"/>
        </w:rPr>
        <w:t xml:space="preserve">than </w:t>
      </w:r>
      <w:r w:rsidR="009076C4" w:rsidRPr="00A15A8E">
        <w:rPr>
          <w:rFonts w:ascii="Arial" w:hAnsi="Arial" w:cs="Arial"/>
        </w:rPr>
        <w:t>plan</w:t>
      </w:r>
      <w:r w:rsidR="001959BA" w:rsidRPr="00A15A8E">
        <w:rPr>
          <w:rFonts w:ascii="Arial" w:hAnsi="Arial" w:cs="Arial"/>
        </w:rPr>
        <w:t xml:space="preserve">, which make the usage of a custom </w:t>
      </w:r>
      <w:r w:rsidR="003C3EF2" w:rsidRPr="00A15A8E">
        <w:rPr>
          <w:rFonts w:ascii="Arial" w:hAnsi="Arial" w:cs="Arial"/>
        </w:rPr>
        <w:t>Multi-Layer Perceptron unrealistic for the complexity of task with</w:t>
      </w:r>
      <w:r w:rsidR="003353F2" w:rsidRPr="00A15A8E">
        <w:rPr>
          <w:rFonts w:ascii="Arial" w:hAnsi="Arial" w:cs="Arial"/>
        </w:rPr>
        <w:t xml:space="preserve"> the current setup of the system</w:t>
      </w:r>
      <w:r w:rsidR="00973BE9" w:rsidRPr="00A15A8E">
        <w:rPr>
          <w:rFonts w:ascii="Arial" w:hAnsi="Arial" w:cs="Arial"/>
        </w:rPr>
        <w:t xml:space="preserve">, </w:t>
      </w:r>
      <w:r w:rsidR="00560E55" w:rsidRPr="00A15A8E">
        <w:rPr>
          <w:rFonts w:ascii="Arial" w:hAnsi="Arial" w:cs="Arial"/>
        </w:rPr>
        <w:t>amplified</w:t>
      </w:r>
      <w:r w:rsidR="00973BE9" w:rsidRPr="00A15A8E">
        <w:rPr>
          <w:rFonts w:ascii="Arial" w:hAnsi="Arial" w:cs="Arial"/>
        </w:rPr>
        <w:t xml:space="preserve"> by the</w:t>
      </w:r>
      <w:r w:rsidR="00560E55" w:rsidRPr="00A15A8E">
        <w:rPr>
          <w:rFonts w:ascii="Arial" w:hAnsi="Arial" w:cs="Arial"/>
        </w:rPr>
        <w:t xml:space="preserve"> computational</w:t>
      </w:r>
      <w:r w:rsidR="00973BE9" w:rsidRPr="00A15A8E">
        <w:rPr>
          <w:rFonts w:ascii="Arial" w:hAnsi="Arial" w:cs="Arial"/>
        </w:rPr>
        <w:t xml:space="preserve"> limitation of my </w:t>
      </w:r>
      <w:r w:rsidR="00560E55" w:rsidRPr="00A15A8E">
        <w:rPr>
          <w:rFonts w:ascii="Arial" w:hAnsi="Arial" w:cs="Arial"/>
        </w:rPr>
        <w:t>personal laptop</w:t>
      </w:r>
      <w:r w:rsidR="00717162" w:rsidRPr="00A15A8E">
        <w:rPr>
          <w:rFonts w:ascii="Arial" w:hAnsi="Arial" w:cs="Arial"/>
        </w:rPr>
        <w:t xml:space="preserve">. This </w:t>
      </w:r>
      <w:r w:rsidR="000C183A" w:rsidRPr="00A15A8E">
        <w:rPr>
          <w:rFonts w:ascii="Arial" w:hAnsi="Arial" w:cs="Arial"/>
        </w:rPr>
        <w:t xml:space="preserve">feature of classification and formatting being a </w:t>
      </w:r>
      <w:r w:rsidR="007B42CD" w:rsidRPr="00A15A8E">
        <w:rPr>
          <w:rFonts w:ascii="Arial" w:hAnsi="Arial" w:cs="Arial"/>
        </w:rPr>
        <w:t>key element</w:t>
      </w:r>
      <w:r w:rsidR="00472532" w:rsidRPr="00A15A8E">
        <w:rPr>
          <w:rFonts w:ascii="Arial" w:hAnsi="Arial" w:cs="Arial"/>
        </w:rPr>
        <w:t xml:space="preserve"> in the receipt extraction feature, other </w:t>
      </w:r>
      <w:r w:rsidR="00DE170D" w:rsidRPr="00A15A8E">
        <w:rPr>
          <w:rFonts w:ascii="Arial" w:hAnsi="Arial" w:cs="Arial"/>
        </w:rPr>
        <w:t xml:space="preserve">solution needed to be </w:t>
      </w:r>
      <w:r w:rsidR="007B42CD" w:rsidRPr="00A15A8E">
        <w:rPr>
          <w:rFonts w:ascii="Arial" w:hAnsi="Arial" w:cs="Arial"/>
        </w:rPr>
        <w:t>tried</w:t>
      </w:r>
      <w:r w:rsidR="00DE170D" w:rsidRPr="00A15A8E">
        <w:rPr>
          <w:rFonts w:ascii="Arial" w:hAnsi="Arial" w:cs="Arial"/>
        </w:rPr>
        <w:t xml:space="preserve"> </w:t>
      </w:r>
      <w:r w:rsidR="00FE2D94" w:rsidRPr="00A15A8E">
        <w:rPr>
          <w:rFonts w:ascii="Arial" w:hAnsi="Arial" w:cs="Arial"/>
        </w:rPr>
        <w:t>to</w:t>
      </w:r>
      <w:r w:rsidR="00DE170D" w:rsidRPr="00A15A8E">
        <w:rPr>
          <w:rFonts w:ascii="Arial" w:hAnsi="Arial" w:cs="Arial"/>
        </w:rPr>
        <w:t xml:space="preserve"> find a </w:t>
      </w:r>
      <w:r w:rsidR="007B42CD" w:rsidRPr="00A15A8E">
        <w:rPr>
          <w:rFonts w:ascii="Arial" w:hAnsi="Arial" w:cs="Arial"/>
        </w:rPr>
        <w:t>viable solution.</w:t>
      </w:r>
    </w:p>
    <w:p w14:paraId="0E298275" w14:textId="5B0EEA3B" w:rsidR="009D60B3" w:rsidRPr="00A15A8E" w:rsidRDefault="009D60B3" w:rsidP="00AC17D9">
      <w:pPr>
        <w:spacing w:line="360" w:lineRule="auto"/>
        <w:rPr>
          <w:rFonts w:ascii="Arial" w:hAnsi="Arial" w:cs="Arial"/>
        </w:rPr>
      </w:pPr>
    </w:p>
    <w:p w14:paraId="5904963C" w14:textId="5C024479" w:rsidR="00467802" w:rsidRPr="00A15A8E" w:rsidRDefault="00A95D97" w:rsidP="00AC17D9">
      <w:pPr>
        <w:spacing w:line="360" w:lineRule="auto"/>
        <w:rPr>
          <w:rFonts w:ascii="Arial" w:hAnsi="Arial" w:cs="Arial"/>
        </w:rPr>
      </w:pPr>
      <w:r w:rsidRPr="00A15A8E">
        <w:rPr>
          <w:rFonts w:ascii="Arial" w:hAnsi="Arial" w:cs="Arial"/>
        </w:rPr>
        <w:t xml:space="preserve">After </w:t>
      </w:r>
      <w:r w:rsidR="00D12A8E" w:rsidRPr="00A15A8E">
        <w:rPr>
          <w:rFonts w:ascii="Arial" w:hAnsi="Arial" w:cs="Arial"/>
        </w:rPr>
        <w:t>multiple research for</w:t>
      </w:r>
      <w:r w:rsidR="002715B1" w:rsidRPr="00A15A8E">
        <w:rPr>
          <w:rFonts w:ascii="Arial" w:hAnsi="Arial" w:cs="Arial"/>
        </w:rPr>
        <w:t xml:space="preserve"> solution</w:t>
      </w:r>
      <w:r w:rsidR="00121534" w:rsidRPr="00A15A8E">
        <w:rPr>
          <w:rFonts w:ascii="Arial" w:hAnsi="Arial" w:cs="Arial"/>
        </w:rPr>
        <w:t xml:space="preserve">, language model (LM) sort out </w:t>
      </w:r>
      <w:r w:rsidR="007A5C10" w:rsidRPr="00A15A8E">
        <w:rPr>
          <w:rFonts w:ascii="Arial" w:hAnsi="Arial" w:cs="Arial"/>
        </w:rPr>
        <w:t>to</w:t>
      </w:r>
      <w:r w:rsidR="00121534" w:rsidRPr="00A15A8E">
        <w:rPr>
          <w:rFonts w:ascii="Arial" w:hAnsi="Arial" w:cs="Arial"/>
        </w:rPr>
        <w:t xml:space="preserve"> be pretty </w:t>
      </w:r>
      <w:r w:rsidR="007A5C10" w:rsidRPr="00A15A8E">
        <w:rPr>
          <w:rFonts w:ascii="Arial" w:hAnsi="Arial" w:cs="Arial"/>
        </w:rPr>
        <w:t>efficient</w:t>
      </w:r>
      <w:r w:rsidR="00121534" w:rsidRPr="00A15A8E">
        <w:rPr>
          <w:rFonts w:ascii="Arial" w:hAnsi="Arial" w:cs="Arial"/>
        </w:rPr>
        <w:t xml:space="preserve"> </w:t>
      </w:r>
      <w:r w:rsidR="007A5C10" w:rsidRPr="00A15A8E">
        <w:rPr>
          <w:rFonts w:ascii="Arial" w:hAnsi="Arial" w:cs="Arial"/>
        </w:rPr>
        <w:t xml:space="preserve">for classification purpose </w:t>
      </w:r>
      <w:r w:rsidR="007A5C10" w:rsidRPr="00A15A8E">
        <w:rPr>
          <w:rFonts w:ascii="Arial" w:hAnsi="Arial" w:cs="Arial"/>
        </w:rPr>
        <w:fldChar w:fldCharType="begin"/>
      </w:r>
      <w:r w:rsidR="001E68B1" w:rsidRPr="00A15A8E">
        <w:rPr>
          <w:rFonts w:ascii="Arial" w:hAnsi="Arial" w:cs="Arial"/>
        </w:rPr>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rsidRPr="00A15A8E">
        <w:rPr>
          <w:rFonts w:ascii="Arial" w:hAnsi="Arial" w:cs="Arial"/>
        </w:rPr>
        <w:fldChar w:fldCharType="separate"/>
      </w:r>
      <w:r w:rsidR="001E68B1" w:rsidRPr="00A15A8E">
        <w:rPr>
          <w:rFonts w:ascii="Arial" w:hAnsi="Arial" w:cs="Arial"/>
          <w:noProof/>
        </w:rPr>
        <w:t>(Lenzmann, 2024)</w:t>
      </w:r>
      <w:r w:rsidR="007A5C10" w:rsidRPr="00A15A8E">
        <w:rPr>
          <w:rFonts w:ascii="Arial" w:hAnsi="Arial" w:cs="Arial"/>
        </w:rPr>
        <w:fldChar w:fldCharType="end"/>
      </w:r>
      <w:r w:rsidR="001E68B1" w:rsidRPr="00A15A8E">
        <w:rPr>
          <w:rFonts w:ascii="Arial" w:hAnsi="Arial" w:cs="Arial"/>
        </w:rPr>
        <w:t>. Therefore, in the optical</w:t>
      </w:r>
      <w:r w:rsidR="00517054" w:rsidRPr="00A15A8E">
        <w:rPr>
          <w:rFonts w:ascii="Arial" w:hAnsi="Arial" w:cs="Arial"/>
        </w:rPr>
        <w:t xml:space="preserve"> of offering a </w:t>
      </w:r>
      <w:r w:rsidR="005C7C8E" w:rsidRPr="00A15A8E">
        <w:rPr>
          <w:rFonts w:ascii="Arial" w:hAnsi="Arial" w:cs="Arial"/>
        </w:rPr>
        <w:t>cost-effective</w:t>
      </w:r>
      <w:r w:rsidR="00B540F8" w:rsidRPr="00A15A8E">
        <w:rPr>
          <w:rFonts w:ascii="Arial" w:hAnsi="Arial" w:cs="Arial"/>
        </w:rPr>
        <w:t xml:space="preserve"> system </w:t>
      </w:r>
      <w:r w:rsidR="003F26A3" w:rsidRPr="00A15A8E">
        <w:rPr>
          <w:rFonts w:ascii="Arial" w:hAnsi="Arial" w:cs="Arial"/>
        </w:rPr>
        <w:t>to the user,</w:t>
      </w:r>
      <w:r w:rsidR="00E7335B" w:rsidRPr="00A15A8E">
        <w:rPr>
          <w:rFonts w:ascii="Arial" w:hAnsi="Arial" w:cs="Arial"/>
        </w:rPr>
        <w:t xml:space="preserve"> </w:t>
      </w:r>
      <w:r w:rsidR="00AE3834" w:rsidRPr="00A15A8E">
        <w:rPr>
          <w:rFonts w:ascii="Arial" w:hAnsi="Arial" w:cs="Arial"/>
        </w:rPr>
        <w:t xml:space="preserve">a local </w:t>
      </w:r>
      <w:r w:rsidR="0061699B" w:rsidRPr="00A15A8E">
        <w:rPr>
          <w:rFonts w:ascii="Arial" w:hAnsi="Arial" w:cs="Arial"/>
        </w:rPr>
        <w:t xml:space="preserve">deployment of a LM on the hosting machine </w:t>
      </w:r>
      <w:r w:rsidR="004C5ACB" w:rsidRPr="00A15A8E">
        <w:rPr>
          <w:rFonts w:ascii="Arial" w:hAnsi="Arial" w:cs="Arial"/>
        </w:rPr>
        <w:t xml:space="preserve">could solve the current problem. A small </w:t>
      </w:r>
      <w:r w:rsidR="005C7C8E" w:rsidRPr="00A15A8E">
        <w:rPr>
          <w:rFonts w:ascii="Arial" w:hAnsi="Arial" w:cs="Arial"/>
        </w:rPr>
        <w:t>officiant</w:t>
      </w:r>
      <w:r w:rsidR="004C5ACB" w:rsidRPr="00A15A8E">
        <w:rPr>
          <w:rFonts w:ascii="Arial" w:hAnsi="Arial" w:cs="Arial"/>
        </w:rPr>
        <w:t xml:space="preserve"> LM “</w:t>
      </w:r>
      <w:r w:rsidR="00805113" w:rsidRPr="00A15A8E">
        <w:rPr>
          <w:rFonts w:ascii="Arial" w:hAnsi="Arial" w:cs="Arial"/>
        </w:rPr>
        <w:t>Starling-LM-7B-alplha”</w:t>
      </w:r>
      <w:r w:rsidR="009958A6" w:rsidRPr="00A15A8E">
        <w:rPr>
          <w:rFonts w:ascii="Arial" w:hAnsi="Arial" w:cs="Arial"/>
        </w:rPr>
        <w:fldChar w:fldCharType="begin"/>
      </w:r>
      <w:r w:rsidR="005C7C8E" w:rsidRPr="00A15A8E">
        <w:rPr>
          <w:rFonts w:ascii="Arial" w:hAnsi="Arial" w:cs="Arial"/>
        </w:rPr>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rsidRPr="00A15A8E">
        <w:rPr>
          <w:rFonts w:ascii="Arial" w:hAnsi="Arial" w:cs="Arial"/>
        </w:rPr>
        <w:fldChar w:fldCharType="separate"/>
      </w:r>
      <w:r w:rsidR="005C7C8E" w:rsidRPr="00A15A8E">
        <w:rPr>
          <w:rFonts w:ascii="Arial" w:hAnsi="Arial" w:cs="Arial"/>
          <w:noProof/>
        </w:rPr>
        <w:t>(Jiao, 2023)</w:t>
      </w:r>
      <w:r w:rsidR="009958A6" w:rsidRPr="00A15A8E">
        <w:rPr>
          <w:rFonts w:ascii="Arial" w:hAnsi="Arial" w:cs="Arial"/>
        </w:rPr>
        <w:fldChar w:fldCharType="end"/>
      </w:r>
      <w:r w:rsidR="005C7C8E" w:rsidRPr="00A15A8E">
        <w:rPr>
          <w:rFonts w:ascii="Arial" w:hAnsi="Arial" w:cs="Arial"/>
        </w:rPr>
        <w:t xml:space="preserve"> </w:t>
      </w:r>
      <w:r w:rsidR="00CD6A0C" w:rsidRPr="00A15A8E">
        <w:rPr>
          <w:rFonts w:ascii="Arial" w:hAnsi="Arial" w:cs="Arial"/>
        </w:rPr>
        <w:t xml:space="preserve">using 7 billion parameters were tried </w:t>
      </w:r>
      <w:r w:rsidR="00481819" w:rsidRPr="00A15A8E">
        <w:rPr>
          <w:rFonts w:ascii="Arial" w:hAnsi="Arial" w:cs="Arial"/>
        </w:rPr>
        <w:t>to be deployed. But still due to the limitation of the host compu</w:t>
      </w:r>
      <w:r w:rsidR="00F73AA5" w:rsidRPr="00A15A8E">
        <w:rPr>
          <w:rFonts w:ascii="Arial" w:hAnsi="Arial" w:cs="Arial"/>
        </w:rPr>
        <w:t xml:space="preserve">tation power, the response time </w:t>
      </w:r>
      <w:r w:rsidR="004C7996" w:rsidRPr="00A15A8E">
        <w:rPr>
          <w:rFonts w:ascii="Arial" w:hAnsi="Arial" w:cs="Arial"/>
        </w:rPr>
        <w:t>during the test was way longer than</w:t>
      </w:r>
      <w:r w:rsidR="001E0A1A" w:rsidRPr="00A15A8E">
        <w:rPr>
          <w:rFonts w:ascii="Arial" w:hAnsi="Arial" w:cs="Arial"/>
        </w:rPr>
        <w:t xml:space="preserve"> it can be for a </w:t>
      </w:r>
      <w:r w:rsidR="00D4573C" w:rsidRPr="00A15A8E">
        <w:rPr>
          <w:rFonts w:ascii="Arial" w:hAnsi="Arial" w:cs="Arial"/>
        </w:rPr>
        <w:t>realistic usage (around 5 to 7 minutes per query)</w:t>
      </w:r>
      <w:r w:rsidR="00112C22" w:rsidRPr="00A15A8E">
        <w:rPr>
          <w:rFonts w:ascii="Arial" w:hAnsi="Arial" w:cs="Arial"/>
        </w:rPr>
        <w:t xml:space="preserve"> and therefore not be viable solution.</w:t>
      </w:r>
    </w:p>
    <w:p w14:paraId="3425BCBB" w14:textId="77777777" w:rsidR="00112C22" w:rsidRPr="00A15A8E" w:rsidRDefault="00112C22" w:rsidP="00AC17D9">
      <w:pPr>
        <w:spacing w:line="360" w:lineRule="auto"/>
        <w:rPr>
          <w:rFonts w:ascii="Arial" w:hAnsi="Arial" w:cs="Arial"/>
        </w:rPr>
      </w:pPr>
    </w:p>
    <w:p w14:paraId="5163FC87" w14:textId="40553426" w:rsidR="002C42B8" w:rsidRPr="00A15A8E" w:rsidRDefault="00562C74" w:rsidP="00C34E12">
      <w:pPr>
        <w:spacing w:line="360" w:lineRule="auto"/>
        <w:rPr>
          <w:rFonts w:ascii="Arial" w:hAnsi="Arial" w:cs="Arial"/>
        </w:rPr>
      </w:pPr>
      <w:r w:rsidRPr="00A15A8E">
        <w:rPr>
          <w:rFonts w:ascii="Arial" w:hAnsi="Arial" w:cs="Arial"/>
        </w:rPr>
        <w:t xml:space="preserve">Since </w:t>
      </w:r>
      <w:r w:rsidR="0034697D" w:rsidRPr="00A15A8E">
        <w:rPr>
          <w:rFonts w:ascii="Arial" w:hAnsi="Arial" w:cs="Arial"/>
        </w:rPr>
        <w:t xml:space="preserve">the problem being </w:t>
      </w:r>
      <w:r w:rsidR="002D38DD" w:rsidRPr="00A15A8E">
        <w:rPr>
          <w:rFonts w:ascii="Arial" w:hAnsi="Arial" w:cs="Arial"/>
        </w:rPr>
        <w:t>the computational power to host a LM,</w:t>
      </w:r>
      <w:r w:rsidR="00F671DE" w:rsidRPr="00A15A8E">
        <w:rPr>
          <w:rFonts w:ascii="Arial" w:hAnsi="Arial" w:cs="Arial"/>
        </w:rPr>
        <w:t xml:space="preserve"> the solution is to search for a service </w:t>
      </w:r>
      <w:r w:rsidR="00D90857" w:rsidRPr="00A15A8E">
        <w:rPr>
          <w:rFonts w:ascii="Arial" w:hAnsi="Arial" w:cs="Arial"/>
        </w:rPr>
        <w:t>which give access to</w:t>
      </w:r>
      <w:r w:rsidR="002C3EE7" w:rsidRPr="00A15A8E">
        <w:rPr>
          <w:rFonts w:ascii="Arial" w:hAnsi="Arial" w:cs="Arial"/>
        </w:rPr>
        <w:t xml:space="preserve"> LM while handling the heavy computation power to host it. The </w:t>
      </w:r>
      <w:r w:rsidR="00CB4093" w:rsidRPr="00A15A8E">
        <w:rPr>
          <w:rFonts w:ascii="Arial" w:hAnsi="Arial" w:cs="Arial"/>
        </w:rPr>
        <w:t xml:space="preserve">obvious and </w:t>
      </w:r>
      <w:r w:rsidR="00CA2CD1" w:rsidRPr="00A15A8E">
        <w:rPr>
          <w:rFonts w:ascii="Arial" w:hAnsi="Arial" w:cs="Arial"/>
        </w:rPr>
        <w:t>efficient</w:t>
      </w:r>
      <w:r w:rsidR="00CB4093" w:rsidRPr="00A15A8E">
        <w:rPr>
          <w:rFonts w:ascii="Arial" w:hAnsi="Arial" w:cs="Arial"/>
        </w:rPr>
        <w:t xml:space="preserve"> solution is to </w:t>
      </w:r>
      <w:r w:rsidR="00C84E94" w:rsidRPr="00A15A8E">
        <w:rPr>
          <w:rFonts w:ascii="Arial" w:hAnsi="Arial" w:cs="Arial"/>
        </w:rPr>
        <w:t xml:space="preserve">use OpenAI </w:t>
      </w:r>
      <w:r w:rsidR="00CA2CD1" w:rsidRPr="00A15A8E">
        <w:rPr>
          <w:rFonts w:ascii="Arial" w:hAnsi="Arial" w:cs="Arial"/>
        </w:rPr>
        <w:t xml:space="preserve">API </w:t>
      </w:r>
      <w:r w:rsidR="00FC0296" w:rsidRPr="00A15A8E">
        <w:rPr>
          <w:rFonts w:ascii="Arial" w:hAnsi="Arial" w:cs="Arial"/>
        </w:rPr>
        <w:t>to access and use they Large Language Model (LLM)</w:t>
      </w:r>
      <w:r w:rsidR="001E5A50" w:rsidRPr="00A15A8E">
        <w:rPr>
          <w:rFonts w:ascii="Arial" w:hAnsi="Arial" w:cs="Arial"/>
        </w:rPr>
        <w:t xml:space="preserve"> to act has classifier and </w:t>
      </w:r>
      <w:r w:rsidR="00F90607" w:rsidRPr="00A15A8E">
        <w:rPr>
          <w:rFonts w:ascii="Arial" w:hAnsi="Arial" w:cs="Arial"/>
        </w:rPr>
        <w:t>formatter.</w:t>
      </w:r>
      <w:r w:rsidR="006178B9" w:rsidRPr="00A15A8E">
        <w:rPr>
          <w:rFonts w:ascii="Arial" w:hAnsi="Arial" w:cs="Arial"/>
        </w:rPr>
        <w:t xml:space="preserve"> </w:t>
      </w:r>
      <w:r w:rsidR="003F5F9A" w:rsidRPr="00A15A8E">
        <w:rPr>
          <w:rFonts w:ascii="Arial" w:hAnsi="Arial" w:cs="Arial"/>
        </w:rPr>
        <w:t xml:space="preserve">The system therefore use </w:t>
      </w:r>
      <w:r w:rsidR="00905E85" w:rsidRPr="00A15A8E">
        <w:rPr>
          <w:rFonts w:ascii="Arial" w:hAnsi="Arial" w:cs="Arial"/>
        </w:rPr>
        <w:t>“gpt-3.5-turbo”</w:t>
      </w:r>
      <w:r w:rsidR="00AC3FF9" w:rsidRPr="00A15A8E">
        <w:rPr>
          <w:rFonts w:ascii="Arial" w:hAnsi="Arial" w:cs="Arial"/>
        </w:rPr>
        <w:t xml:space="preserve"> with </w:t>
      </w:r>
      <w:r w:rsidR="001A4352" w:rsidRPr="00A15A8E">
        <w:rPr>
          <w:rFonts w:ascii="Arial" w:hAnsi="Arial" w:cs="Arial"/>
        </w:rPr>
        <w:t xml:space="preserve">the prompt show in </w:t>
      </w:r>
      <w:r w:rsidR="001A4352" w:rsidRPr="00A15A8E">
        <w:rPr>
          <w:rFonts w:ascii="Arial" w:hAnsi="Arial" w:cs="Arial"/>
          <w:i/>
          <w:iCs/>
          <w:u w:val="single"/>
        </w:rPr>
        <w:fldChar w:fldCharType="begin"/>
      </w:r>
      <w:r w:rsidR="001A4352" w:rsidRPr="00A15A8E">
        <w:rPr>
          <w:rFonts w:ascii="Arial" w:hAnsi="Arial" w:cs="Arial"/>
          <w:i/>
          <w:iCs/>
          <w:u w:val="single"/>
        </w:rPr>
        <w:instrText xml:space="preserve"> REF _Ref163755918 \h </w:instrText>
      </w:r>
      <w:r w:rsidR="007850CE" w:rsidRPr="00A15A8E">
        <w:rPr>
          <w:rFonts w:ascii="Arial" w:hAnsi="Arial" w:cs="Arial"/>
          <w:i/>
          <w:iCs/>
          <w:u w:val="single"/>
        </w:rPr>
        <w:instrText xml:space="preserve"> \* MERGEFORMAT </w:instrText>
      </w:r>
      <w:r w:rsidR="001A4352" w:rsidRPr="00A15A8E">
        <w:rPr>
          <w:rFonts w:ascii="Arial" w:hAnsi="Arial" w:cs="Arial"/>
          <w:i/>
          <w:iCs/>
          <w:u w:val="single"/>
        </w:rPr>
      </w:r>
      <w:r w:rsidR="001A4352" w:rsidRPr="00A15A8E">
        <w:rPr>
          <w:rFonts w:ascii="Arial" w:hAnsi="Arial" w:cs="Arial"/>
          <w:i/>
          <w:iCs/>
          <w:u w:val="single"/>
        </w:rPr>
        <w:fldChar w:fldCharType="separate"/>
      </w:r>
      <w:r w:rsidR="001A4352" w:rsidRPr="00A15A8E">
        <w:rPr>
          <w:rFonts w:ascii="Arial" w:hAnsi="Arial" w:cs="Arial"/>
          <w:i/>
          <w:iCs/>
          <w:u w:val="single"/>
        </w:rPr>
        <w:t xml:space="preserve">Figure </w:t>
      </w:r>
      <w:r w:rsidR="001A4352" w:rsidRPr="00A15A8E">
        <w:rPr>
          <w:rFonts w:ascii="Arial" w:hAnsi="Arial" w:cs="Arial"/>
          <w:i/>
          <w:iCs/>
          <w:noProof/>
          <w:u w:val="single"/>
        </w:rPr>
        <w:t>3</w:t>
      </w:r>
      <w:r w:rsidR="001A4352" w:rsidRPr="00A15A8E">
        <w:rPr>
          <w:rFonts w:ascii="Arial" w:hAnsi="Arial" w:cs="Arial"/>
          <w:i/>
          <w:iCs/>
          <w:u w:val="single"/>
        </w:rPr>
        <w:fldChar w:fldCharType="end"/>
      </w:r>
      <w:r w:rsidR="00885E74" w:rsidRPr="00A15A8E">
        <w:rPr>
          <w:rFonts w:ascii="Arial" w:hAnsi="Arial" w:cs="Arial"/>
        </w:rPr>
        <w:t xml:space="preserve"> to restrict the usage of the LLM into the</w:t>
      </w:r>
      <w:r w:rsidR="00C136E4" w:rsidRPr="00A15A8E">
        <w:rPr>
          <w:rFonts w:ascii="Arial" w:hAnsi="Arial" w:cs="Arial"/>
        </w:rPr>
        <w:t xml:space="preserve"> classifying of the receipt data and to output only </w:t>
      </w:r>
      <w:r w:rsidR="007850CE" w:rsidRPr="00A15A8E">
        <w:rPr>
          <w:rFonts w:ascii="Arial" w:hAnsi="Arial" w:cs="Arial"/>
        </w:rPr>
        <w:t xml:space="preserve"> a json </w:t>
      </w:r>
      <w:r w:rsidR="007850CE" w:rsidRPr="00A15A8E">
        <w:rPr>
          <w:rFonts w:ascii="Arial" w:hAnsi="Arial" w:cs="Arial"/>
        </w:rPr>
        <w:lastRenderedPageBreak/>
        <w:t xml:space="preserve">format has showed in </w:t>
      </w:r>
      <w:r w:rsidR="007850CE" w:rsidRPr="00A15A8E">
        <w:rPr>
          <w:rFonts w:ascii="Arial" w:hAnsi="Arial" w:cs="Arial"/>
          <w:i/>
          <w:iCs/>
          <w:u w:val="single"/>
        </w:rPr>
        <w:fldChar w:fldCharType="begin"/>
      </w:r>
      <w:r w:rsidR="007850CE" w:rsidRPr="00A15A8E">
        <w:rPr>
          <w:rFonts w:ascii="Arial" w:hAnsi="Arial" w:cs="Arial"/>
          <w:i/>
          <w:iCs/>
          <w:u w:val="single"/>
        </w:rPr>
        <w:instrText xml:space="preserve"> REF _Ref163756048 \h  \* MERGEFORMAT </w:instrText>
      </w:r>
      <w:r w:rsidR="007850CE" w:rsidRPr="00A15A8E">
        <w:rPr>
          <w:rFonts w:ascii="Arial" w:hAnsi="Arial" w:cs="Arial"/>
          <w:i/>
          <w:iCs/>
          <w:u w:val="single"/>
        </w:rPr>
      </w:r>
      <w:r w:rsidR="007850CE" w:rsidRPr="00A15A8E">
        <w:rPr>
          <w:rFonts w:ascii="Arial" w:hAnsi="Arial" w:cs="Arial"/>
          <w:i/>
          <w:iCs/>
          <w:u w:val="single"/>
        </w:rPr>
        <w:fldChar w:fldCharType="separate"/>
      </w:r>
      <w:r w:rsidR="007850CE" w:rsidRPr="00A15A8E">
        <w:rPr>
          <w:rFonts w:ascii="Arial" w:hAnsi="Arial" w:cs="Arial"/>
          <w:i/>
          <w:iCs/>
          <w:u w:val="single"/>
        </w:rPr>
        <w:t xml:space="preserve">Figure </w:t>
      </w:r>
      <w:r w:rsidR="007850CE" w:rsidRPr="00A15A8E">
        <w:rPr>
          <w:rFonts w:ascii="Arial" w:hAnsi="Arial" w:cs="Arial"/>
          <w:i/>
          <w:iCs/>
          <w:noProof/>
          <w:u w:val="single"/>
        </w:rPr>
        <w:t>1</w:t>
      </w:r>
      <w:r w:rsidR="007850CE" w:rsidRPr="00A15A8E">
        <w:rPr>
          <w:rFonts w:ascii="Arial" w:hAnsi="Arial" w:cs="Arial"/>
          <w:i/>
          <w:iCs/>
          <w:u w:val="single"/>
        </w:rPr>
        <w:t xml:space="preserve"> - Receipt Extraction Feature output format</w:t>
      </w:r>
      <w:r w:rsidR="007850CE" w:rsidRPr="00A15A8E">
        <w:rPr>
          <w:rFonts w:ascii="Arial" w:hAnsi="Arial" w:cs="Arial"/>
        </w:rPr>
        <w:t>.</w:t>
      </w:r>
      <w:r w:rsidR="007850CE" w:rsidRPr="00A15A8E">
        <w:rPr>
          <w:rFonts w:ascii="Arial" w:hAnsi="Arial" w:cs="Arial"/>
          <w:i/>
          <w:iCs/>
          <w:u w:val="single"/>
        </w:rPr>
        <w:fldChar w:fldCharType="end"/>
      </w:r>
      <w:r w:rsidR="00733772" w:rsidRPr="00A15A8E">
        <w:rPr>
          <w:rFonts w:ascii="Arial" w:hAnsi="Arial" w:cs="Arial"/>
        </w:rPr>
        <w:t xml:space="preserve"> </w:t>
      </w:r>
      <w:r w:rsidR="00905BA4" w:rsidRPr="00A15A8E">
        <w:rPr>
          <w:rFonts w:ascii="Arial" w:hAnsi="Arial" w:cs="Arial"/>
        </w:rPr>
        <w:t>However, this</w:t>
      </w:r>
      <w:r w:rsidR="00116D35" w:rsidRPr="00A15A8E">
        <w:rPr>
          <w:rFonts w:ascii="Arial" w:hAnsi="Arial" w:cs="Arial"/>
        </w:rPr>
        <w:t xml:space="preserve"> solution </w:t>
      </w:r>
      <w:r w:rsidR="0099472C" w:rsidRPr="00A15A8E">
        <w:rPr>
          <w:rFonts w:ascii="Arial" w:hAnsi="Arial" w:cs="Arial"/>
        </w:rPr>
        <w:t>come</w:t>
      </w:r>
      <w:r w:rsidR="00A621F6" w:rsidRPr="00A15A8E">
        <w:rPr>
          <w:rFonts w:ascii="Arial" w:hAnsi="Arial" w:cs="Arial"/>
        </w:rPr>
        <w:t>s</w:t>
      </w:r>
      <w:r w:rsidR="0099472C" w:rsidRPr="00A15A8E">
        <w:rPr>
          <w:rFonts w:ascii="Arial" w:hAnsi="Arial" w:cs="Arial"/>
        </w:rPr>
        <w:t xml:space="preserve"> at a cost price for the project, as OpenA</w:t>
      </w:r>
      <w:r w:rsidR="00A621F6" w:rsidRPr="00A15A8E">
        <w:rPr>
          <w:rFonts w:ascii="Arial" w:hAnsi="Arial" w:cs="Arial"/>
        </w:rPr>
        <w:t>I</w:t>
      </w:r>
      <w:r w:rsidR="0099472C" w:rsidRPr="00A15A8E">
        <w:rPr>
          <w:rFonts w:ascii="Arial" w:hAnsi="Arial" w:cs="Arial"/>
        </w:rPr>
        <w:t xml:space="preserve"> API </w:t>
      </w:r>
      <w:r w:rsidR="00A621F6" w:rsidRPr="00A15A8E">
        <w:rPr>
          <w:rFonts w:ascii="Arial" w:hAnsi="Arial" w:cs="Arial"/>
        </w:rPr>
        <w:t>is not available for free.</w:t>
      </w:r>
      <w:bookmarkStart w:id="86" w:name="_Ref163755918"/>
    </w:p>
    <w:p w14:paraId="3C3A97EA" w14:textId="20AD81A9" w:rsidR="00B31E91" w:rsidRPr="00A15A8E" w:rsidRDefault="002966D2" w:rsidP="00AC17D9">
      <w:pPr>
        <w:pStyle w:val="Caption"/>
        <w:keepNext/>
        <w:spacing w:line="360" w:lineRule="auto"/>
        <w:rPr>
          <w:rFonts w:ascii="Arial" w:hAnsi="Arial" w:cs="Arial"/>
        </w:rPr>
      </w:pPr>
      <w:r>
        <w:rPr>
          <w:rFonts w:ascii="Arial" w:hAnsi="Arial" w:cs="Arial"/>
          <w:noProof/>
        </w:rPr>
        <w:lastRenderedPageBreak/>
        <w:drawing>
          <wp:inline distT="0" distB="0" distL="0" distR="0" wp14:anchorId="5DEB9310" wp14:editId="6BF3ACC2">
            <wp:extent cx="5500356" cy="8239858"/>
            <wp:effectExtent l="0" t="0" r="0" b="0"/>
            <wp:docPr id="4" name="Object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Grp="1" noRot="1" noChangeAspect="1" noEditPoints="1" noAdjustHandles="1" noChangeArrowheads="1" noChangeShapeType="1" noCrop="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6524" cy="8309021"/>
                    </a:xfrm>
                    <a:prstGeom prst="rect">
                      <a:avLst/>
                    </a:prstGeom>
                    <a:noFill/>
                    <a:ln>
                      <a:noFill/>
                    </a:ln>
                  </pic:spPr>
                </pic:pic>
              </a:graphicData>
            </a:graphic>
          </wp:inline>
        </w:drawing>
      </w:r>
    </w:p>
    <w:p w14:paraId="7754F3B2" w14:textId="7B9E6084" w:rsidR="00840C77" w:rsidRPr="00A15A8E" w:rsidRDefault="00B31E91" w:rsidP="00AC17D9">
      <w:pPr>
        <w:pStyle w:val="Caption"/>
        <w:spacing w:line="360" w:lineRule="auto"/>
        <w:rPr>
          <w:rFonts w:ascii="Arial" w:hAnsi="Arial" w:cs="Arial"/>
        </w:rPr>
      </w:pPr>
      <w:bookmarkStart w:id="87" w:name="_Toc164604846"/>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73AEE">
        <w:rPr>
          <w:rFonts w:ascii="Arial" w:hAnsi="Arial" w:cs="Arial"/>
          <w:noProof/>
        </w:rPr>
        <w:t>8</w:t>
      </w:r>
      <w:r w:rsidRPr="00A15A8E">
        <w:rPr>
          <w:rFonts w:ascii="Arial" w:hAnsi="Arial" w:cs="Arial"/>
        </w:rPr>
        <w:fldChar w:fldCharType="end"/>
      </w:r>
      <w:r w:rsidRPr="00A15A8E">
        <w:rPr>
          <w:rFonts w:ascii="Arial" w:hAnsi="Arial" w:cs="Arial"/>
        </w:rPr>
        <w:t xml:space="preserve"> - Chatgpt classifying and formatting prompt.</w:t>
      </w:r>
      <w:bookmarkEnd w:id="87"/>
    </w:p>
    <w:p w14:paraId="6591CF21" w14:textId="292BE3C1" w:rsidR="00467802" w:rsidRPr="00A15A8E" w:rsidRDefault="00090E85" w:rsidP="00AC17D9">
      <w:pPr>
        <w:pStyle w:val="Heading2"/>
        <w:spacing w:line="360" w:lineRule="auto"/>
        <w:rPr>
          <w:rFonts w:ascii="Arial" w:hAnsi="Arial" w:cs="Arial"/>
        </w:rPr>
      </w:pPr>
      <w:bookmarkStart w:id="88" w:name="_Ref164244255"/>
      <w:bookmarkStart w:id="89" w:name="_Toc164859586"/>
      <w:bookmarkEnd w:id="86"/>
      <w:r>
        <w:rPr>
          <w:rFonts w:ascii="Arial" w:hAnsi="Arial" w:cs="Arial"/>
        </w:rPr>
        <w:lastRenderedPageBreak/>
        <w:t xml:space="preserve">6.2 </w:t>
      </w:r>
      <w:r w:rsidR="00467802" w:rsidRPr="00A15A8E">
        <w:rPr>
          <w:rFonts w:ascii="Arial" w:hAnsi="Arial" w:cs="Arial"/>
        </w:rPr>
        <w:t>Mobile Application</w:t>
      </w:r>
      <w:bookmarkEnd w:id="88"/>
      <w:bookmarkEnd w:id="89"/>
    </w:p>
    <w:p w14:paraId="78190107" w14:textId="4E112D59" w:rsidR="005E3117" w:rsidRPr="00A15A8E" w:rsidRDefault="00106E11" w:rsidP="00AC17D9">
      <w:pPr>
        <w:spacing w:line="360" w:lineRule="auto"/>
        <w:rPr>
          <w:rFonts w:ascii="Arial" w:hAnsi="Arial" w:cs="Arial"/>
        </w:rPr>
      </w:pPr>
      <w:r w:rsidRPr="00A15A8E">
        <w:rPr>
          <w:rFonts w:ascii="Arial" w:hAnsi="Arial" w:cs="Arial"/>
        </w:rPr>
        <w:t xml:space="preserve">For the development of the user </w:t>
      </w:r>
      <w:r w:rsidR="00F420CF" w:rsidRPr="00A15A8E">
        <w:rPr>
          <w:rFonts w:ascii="Arial" w:hAnsi="Arial" w:cs="Arial"/>
        </w:rPr>
        <w:t xml:space="preserve">side, the mobile application is </w:t>
      </w:r>
      <w:r w:rsidR="00476336" w:rsidRPr="00A15A8E">
        <w:rPr>
          <w:rFonts w:ascii="Arial" w:hAnsi="Arial" w:cs="Arial"/>
        </w:rPr>
        <w:t>develop</w:t>
      </w:r>
      <w:r w:rsidR="00F420CF" w:rsidRPr="00A15A8E">
        <w:rPr>
          <w:rFonts w:ascii="Arial" w:hAnsi="Arial" w:cs="Arial"/>
        </w:rPr>
        <w:t xml:space="preserve"> using </w:t>
      </w:r>
      <w:r w:rsidR="005D2EE8" w:rsidRPr="00A15A8E">
        <w:rPr>
          <w:rFonts w:ascii="Arial" w:hAnsi="Arial" w:cs="Arial"/>
        </w:rPr>
        <w:t>Flutter framework from Google</w:t>
      </w:r>
      <w:r w:rsidR="000E25BB" w:rsidRPr="00A15A8E">
        <w:rPr>
          <w:rFonts w:ascii="Arial" w:hAnsi="Arial" w:cs="Arial"/>
        </w:rPr>
        <w:t xml:space="preserve"> which is </w:t>
      </w:r>
      <w:r w:rsidR="006807F7" w:rsidRPr="00A15A8E">
        <w:rPr>
          <w:rFonts w:ascii="Arial" w:hAnsi="Arial" w:cs="Arial"/>
        </w:rPr>
        <w:t>program</w:t>
      </w:r>
      <w:r w:rsidR="000E25BB" w:rsidRPr="00A15A8E">
        <w:rPr>
          <w:rFonts w:ascii="Arial" w:hAnsi="Arial" w:cs="Arial"/>
        </w:rPr>
        <w:t xml:space="preserve"> in dart programing language offering a </w:t>
      </w:r>
      <w:r w:rsidR="00820585" w:rsidRPr="00A15A8E">
        <w:rPr>
          <w:rFonts w:ascii="Arial" w:hAnsi="Arial" w:cs="Arial"/>
        </w:rPr>
        <w:t xml:space="preserve">multiplatform which can be </w:t>
      </w:r>
      <w:r w:rsidR="006807F7" w:rsidRPr="00A15A8E">
        <w:rPr>
          <w:rFonts w:ascii="Arial" w:hAnsi="Arial" w:cs="Arial"/>
        </w:rPr>
        <w:t>open</w:t>
      </w:r>
      <w:r w:rsidR="00F4477F" w:rsidRPr="00A15A8E">
        <w:rPr>
          <w:rFonts w:ascii="Arial" w:hAnsi="Arial" w:cs="Arial"/>
        </w:rPr>
        <w:t xml:space="preserve"> on </w:t>
      </w:r>
      <w:r w:rsidR="00854423" w:rsidRPr="00A15A8E">
        <w:rPr>
          <w:rFonts w:ascii="Arial" w:hAnsi="Arial" w:cs="Arial"/>
        </w:rPr>
        <w:t>computers, Android and Apple IOS phone.</w:t>
      </w:r>
      <w:r w:rsidR="00894718" w:rsidRPr="00A15A8E">
        <w:rPr>
          <w:rFonts w:ascii="Arial" w:hAnsi="Arial" w:cs="Arial"/>
        </w:rPr>
        <w:t xml:space="preserve"> The development was done </w:t>
      </w:r>
      <w:r w:rsidR="008A443F" w:rsidRPr="00A15A8E">
        <w:rPr>
          <w:rFonts w:ascii="Arial" w:hAnsi="Arial" w:cs="Arial"/>
        </w:rPr>
        <w:t>on a X</w:t>
      </w:r>
      <w:r w:rsidR="00422AA7" w:rsidRPr="00A15A8E">
        <w:rPr>
          <w:rFonts w:ascii="Arial" w:hAnsi="Arial" w:cs="Arial"/>
        </w:rPr>
        <w:t>iaomi 11T</w:t>
      </w:r>
      <w:r w:rsidR="00CF6D8B" w:rsidRPr="00A15A8E">
        <w:rPr>
          <w:rFonts w:ascii="Arial" w:hAnsi="Arial" w:cs="Arial"/>
        </w:rPr>
        <w:t xml:space="preserve"> </w:t>
      </w:r>
      <w:r w:rsidR="00336AB5" w:rsidRPr="00A15A8E">
        <w:rPr>
          <w:rFonts w:ascii="Arial" w:hAnsi="Arial" w:cs="Arial"/>
        </w:rPr>
        <w:t xml:space="preserve">using Android 14 with </w:t>
      </w:r>
      <w:r w:rsidR="001F11C6" w:rsidRPr="00A15A8E">
        <w:rPr>
          <w:rFonts w:ascii="Arial" w:hAnsi="Arial" w:cs="Arial"/>
        </w:rPr>
        <w:t>Xiaomi Hyper OS overlay</w:t>
      </w:r>
      <w:r w:rsidR="005263BE" w:rsidRPr="00A15A8E">
        <w:rPr>
          <w:rFonts w:ascii="Arial" w:hAnsi="Arial" w:cs="Arial"/>
        </w:rPr>
        <w:t xml:space="preserve"> with some test on </w:t>
      </w:r>
      <w:r w:rsidR="00D8661C" w:rsidRPr="00A15A8E">
        <w:rPr>
          <w:rFonts w:ascii="Arial" w:hAnsi="Arial" w:cs="Arial"/>
        </w:rPr>
        <w:t>an</w:t>
      </w:r>
      <w:r w:rsidR="00DB7E35" w:rsidRPr="00A15A8E">
        <w:rPr>
          <w:rFonts w:ascii="Arial" w:hAnsi="Arial" w:cs="Arial"/>
        </w:rPr>
        <w:t xml:space="preserve"> </w:t>
      </w:r>
      <w:r w:rsidR="00E82576" w:rsidRPr="00A15A8E">
        <w:rPr>
          <w:rFonts w:ascii="Arial" w:hAnsi="Arial" w:cs="Arial"/>
        </w:rPr>
        <w:t xml:space="preserve">emulation of </w:t>
      </w:r>
      <w:r w:rsidR="00013122" w:rsidRPr="00A15A8E">
        <w:rPr>
          <w:rFonts w:ascii="Arial" w:hAnsi="Arial" w:cs="Arial"/>
        </w:rPr>
        <w:t>an</w:t>
      </w:r>
      <w:r w:rsidR="00E82576" w:rsidRPr="00A15A8E">
        <w:rPr>
          <w:rFonts w:ascii="Arial" w:hAnsi="Arial" w:cs="Arial"/>
        </w:rPr>
        <w:t xml:space="preserve"> Apple </w:t>
      </w:r>
      <w:r w:rsidR="0095765C" w:rsidRPr="00A15A8E">
        <w:rPr>
          <w:rFonts w:ascii="Arial" w:hAnsi="Arial" w:cs="Arial"/>
        </w:rPr>
        <w:t>iPhone</w:t>
      </w:r>
      <w:r w:rsidR="00E82576" w:rsidRPr="00A15A8E">
        <w:rPr>
          <w:rFonts w:ascii="Arial" w:hAnsi="Arial" w:cs="Arial"/>
        </w:rPr>
        <w:t xml:space="preserve"> 15</w:t>
      </w:r>
      <w:r w:rsidR="0095765C" w:rsidRPr="00A15A8E">
        <w:rPr>
          <w:rFonts w:ascii="Arial" w:hAnsi="Arial" w:cs="Arial"/>
        </w:rPr>
        <w:t xml:space="preserve"> under IOS 17.4</w:t>
      </w:r>
      <w:r w:rsidR="00D8661C" w:rsidRPr="00A15A8E">
        <w:rPr>
          <w:rFonts w:ascii="Arial" w:hAnsi="Arial" w:cs="Arial"/>
        </w:rPr>
        <w:t>.</w:t>
      </w:r>
      <w:r w:rsidR="00AD1BFF" w:rsidRPr="00A15A8E">
        <w:rPr>
          <w:rFonts w:ascii="Arial" w:hAnsi="Arial" w:cs="Arial"/>
        </w:rPr>
        <w:t xml:space="preserve"> Th</w:t>
      </w:r>
      <w:r w:rsidR="00364125" w:rsidRPr="00A15A8E">
        <w:rPr>
          <w:rFonts w:ascii="Arial" w:hAnsi="Arial" w:cs="Arial"/>
        </w:rPr>
        <w:t xml:space="preserve">e application code can be </w:t>
      </w:r>
      <w:r w:rsidR="005E3117" w:rsidRPr="00A15A8E">
        <w:rPr>
          <w:rFonts w:ascii="Arial" w:hAnsi="Arial" w:cs="Arial"/>
        </w:rPr>
        <w:t>decomposed</w:t>
      </w:r>
      <w:r w:rsidR="008E52CF" w:rsidRPr="00A15A8E">
        <w:rPr>
          <w:rFonts w:ascii="Arial" w:hAnsi="Arial" w:cs="Arial"/>
        </w:rPr>
        <w:t xml:space="preserve"> in 3 </w:t>
      </w:r>
      <w:r w:rsidR="00ED3E34" w:rsidRPr="00A15A8E">
        <w:rPr>
          <w:rFonts w:ascii="Arial" w:hAnsi="Arial" w:cs="Arial"/>
        </w:rPr>
        <w:t>sections</w:t>
      </w:r>
      <w:r w:rsidR="008E52CF" w:rsidRPr="00A15A8E">
        <w:rPr>
          <w:rFonts w:ascii="Arial" w:hAnsi="Arial" w:cs="Arial"/>
        </w:rPr>
        <w:t>: classes, widgets and pages</w:t>
      </w:r>
      <w:r w:rsidR="005E3117" w:rsidRPr="00A15A8E">
        <w:rPr>
          <w:rFonts w:ascii="Arial" w:hAnsi="Arial" w:cs="Arial"/>
        </w:rPr>
        <w:t>, which all together form the application.</w:t>
      </w:r>
    </w:p>
    <w:p w14:paraId="2D9977F4" w14:textId="4A5F39B8" w:rsidR="002B436C" w:rsidRPr="00A15A8E" w:rsidRDefault="00715740" w:rsidP="00AC17D9">
      <w:pPr>
        <w:pStyle w:val="Heading3"/>
        <w:spacing w:line="360" w:lineRule="auto"/>
        <w:rPr>
          <w:rFonts w:ascii="Arial" w:hAnsi="Arial" w:cs="Arial"/>
        </w:rPr>
      </w:pPr>
      <w:bookmarkStart w:id="90" w:name="_Ref164244230"/>
      <w:bookmarkStart w:id="91" w:name="_Toc164859587"/>
      <w:r w:rsidRPr="00A15A8E">
        <w:rPr>
          <w:rFonts w:ascii="Arial" w:hAnsi="Arial" w:cs="Arial"/>
        </w:rPr>
        <w:t>Class</w:t>
      </w:r>
      <w:r w:rsidR="00A30DF6" w:rsidRPr="00A15A8E">
        <w:rPr>
          <w:rFonts w:ascii="Arial" w:hAnsi="Arial" w:cs="Arial"/>
        </w:rPr>
        <w:t>es</w:t>
      </w:r>
      <w:bookmarkEnd w:id="90"/>
      <w:bookmarkEnd w:id="91"/>
    </w:p>
    <w:p w14:paraId="713D01F0" w14:textId="4EBCA88E" w:rsidR="00D8661C" w:rsidRPr="00A15A8E" w:rsidRDefault="00ED3E34" w:rsidP="00AC17D9">
      <w:pPr>
        <w:spacing w:line="360" w:lineRule="auto"/>
        <w:rPr>
          <w:rFonts w:ascii="Arial" w:hAnsi="Arial" w:cs="Arial"/>
        </w:rPr>
      </w:pPr>
      <w:r w:rsidRPr="00A15A8E">
        <w:rPr>
          <w:rFonts w:ascii="Arial" w:hAnsi="Arial" w:cs="Arial"/>
        </w:rPr>
        <w:t xml:space="preserve">The application class </w:t>
      </w:r>
      <w:r w:rsidR="004D0362" w:rsidRPr="00A15A8E">
        <w:rPr>
          <w:rFonts w:ascii="Arial" w:hAnsi="Arial" w:cs="Arial"/>
        </w:rPr>
        <w:t xml:space="preserve">section is </w:t>
      </w:r>
      <w:r w:rsidR="00D279C3" w:rsidRPr="00A15A8E">
        <w:rPr>
          <w:rFonts w:ascii="Arial" w:hAnsi="Arial" w:cs="Arial"/>
        </w:rPr>
        <w:t>composed</w:t>
      </w:r>
      <w:r w:rsidR="004D0362" w:rsidRPr="00A15A8E">
        <w:rPr>
          <w:rFonts w:ascii="Arial" w:hAnsi="Arial" w:cs="Arial"/>
        </w:rPr>
        <w:t xml:space="preserve"> of two major classes</w:t>
      </w:r>
      <w:r w:rsidR="00FC1202" w:rsidRPr="00A15A8E">
        <w:rPr>
          <w:rFonts w:ascii="Arial" w:hAnsi="Arial" w:cs="Arial"/>
        </w:rPr>
        <w:t xml:space="preserve">. In the context of </w:t>
      </w:r>
      <w:r w:rsidR="00CE7210" w:rsidRPr="00A15A8E">
        <w:rPr>
          <w:rFonts w:ascii="Arial" w:hAnsi="Arial" w:cs="Arial"/>
        </w:rPr>
        <w:t>flutter,</w:t>
      </w:r>
      <w:r w:rsidR="00FC1202" w:rsidRPr="00A15A8E">
        <w:rPr>
          <w:rFonts w:ascii="Arial" w:hAnsi="Arial" w:cs="Arial"/>
        </w:rPr>
        <w:t xml:space="preserve"> we call “</w:t>
      </w:r>
      <w:r w:rsidR="00824ABA" w:rsidRPr="00A15A8E">
        <w:rPr>
          <w:rFonts w:ascii="Arial" w:hAnsi="Arial" w:cs="Arial"/>
        </w:rPr>
        <w:t>class” a</w:t>
      </w:r>
      <w:r w:rsidR="00FC1202" w:rsidRPr="00A15A8E">
        <w:rPr>
          <w:rFonts w:ascii="Arial" w:hAnsi="Arial" w:cs="Arial"/>
        </w:rPr>
        <w:t xml:space="preserve"> set of useful function</w:t>
      </w:r>
      <w:r w:rsidR="003D22E8" w:rsidRPr="00A15A8E">
        <w:rPr>
          <w:rFonts w:ascii="Arial" w:hAnsi="Arial" w:cs="Arial"/>
        </w:rPr>
        <w:t xml:space="preserve"> which isn’t related to any visible element from the app.</w:t>
      </w:r>
      <w:r w:rsidR="00824ABA" w:rsidRPr="00A15A8E">
        <w:rPr>
          <w:rFonts w:ascii="Arial" w:hAnsi="Arial" w:cs="Arial"/>
        </w:rPr>
        <w:t xml:space="preserve"> There</w:t>
      </w:r>
      <w:r w:rsidR="0095585E" w:rsidRPr="00A15A8E">
        <w:rPr>
          <w:rFonts w:ascii="Arial" w:hAnsi="Arial" w:cs="Arial"/>
        </w:rPr>
        <w:t xml:space="preserve"> are two feature which fit this description,</w:t>
      </w:r>
      <w:r w:rsidR="001322A8" w:rsidRPr="00A15A8E">
        <w:rPr>
          <w:rFonts w:ascii="Arial" w:hAnsi="Arial" w:cs="Arial"/>
        </w:rPr>
        <w:t xml:space="preserve"> </w:t>
      </w:r>
      <w:r w:rsidR="00403639" w:rsidRPr="00A15A8E">
        <w:rPr>
          <w:rFonts w:ascii="Arial" w:hAnsi="Arial" w:cs="Arial"/>
        </w:rPr>
        <w:t xml:space="preserve">the data services and </w:t>
      </w:r>
      <w:r w:rsidR="004C5230" w:rsidRPr="00A15A8E">
        <w:rPr>
          <w:rFonts w:ascii="Arial" w:hAnsi="Arial" w:cs="Arial"/>
        </w:rPr>
        <w:t>receipt class.</w:t>
      </w:r>
    </w:p>
    <w:p w14:paraId="4E3A0581" w14:textId="77777777" w:rsidR="00DE6695" w:rsidRPr="00A15A8E" w:rsidRDefault="00DE6695" w:rsidP="00AC17D9">
      <w:pPr>
        <w:spacing w:line="360" w:lineRule="auto"/>
        <w:rPr>
          <w:rFonts w:ascii="Arial" w:hAnsi="Arial" w:cs="Arial"/>
        </w:rPr>
      </w:pPr>
    </w:p>
    <w:p w14:paraId="1D471813" w14:textId="7219EA0F" w:rsidR="00715740" w:rsidRDefault="00C86E89"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data services</w:t>
      </w:r>
      <w:r w:rsidRPr="00A15A8E">
        <w:rPr>
          <w:rFonts w:ascii="Arial" w:hAnsi="Arial" w:cs="Arial"/>
        </w:rPr>
        <w:t xml:space="preserve"> class</w:t>
      </w:r>
      <w:r w:rsidR="00851664" w:rsidRPr="00A15A8E">
        <w:rPr>
          <w:rFonts w:ascii="Arial" w:hAnsi="Arial" w:cs="Arial"/>
        </w:rPr>
        <w:t xml:space="preserve"> has is name relate to, </w:t>
      </w:r>
      <w:r w:rsidR="00A239D6" w:rsidRPr="00A15A8E">
        <w:rPr>
          <w:rFonts w:ascii="Arial" w:hAnsi="Arial" w:cs="Arial"/>
        </w:rPr>
        <w:t>is</w:t>
      </w:r>
      <w:r w:rsidR="00DE6695" w:rsidRPr="00A15A8E">
        <w:rPr>
          <w:rFonts w:ascii="Arial" w:hAnsi="Arial" w:cs="Arial"/>
        </w:rPr>
        <w:t xml:space="preserve"> managing the communication between the application and the server.</w:t>
      </w:r>
      <w:r w:rsidR="004E194A" w:rsidRPr="00A15A8E">
        <w:rPr>
          <w:rFonts w:ascii="Arial" w:hAnsi="Arial" w:cs="Arial"/>
        </w:rPr>
        <w:t xml:space="preserve"> All </w:t>
      </w:r>
      <w:r w:rsidR="00154B9B" w:rsidRPr="00A15A8E">
        <w:rPr>
          <w:rFonts w:ascii="Arial" w:hAnsi="Arial" w:cs="Arial"/>
        </w:rPr>
        <w:t>its</w:t>
      </w:r>
      <w:r w:rsidR="004E194A" w:rsidRPr="00A15A8E">
        <w:rPr>
          <w:rFonts w:ascii="Arial" w:hAnsi="Arial" w:cs="Arial"/>
        </w:rPr>
        <w:t xml:space="preserve"> </w:t>
      </w:r>
      <w:r w:rsidR="00154B9B" w:rsidRPr="00A15A8E">
        <w:rPr>
          <w:rFonts w:ascii="Arial" w:hAnsi="Arial" w:cs="Arial"/>
        </w:rPr>
        <w:t xml:space="preserve">functions are related to each </w:t>
      </w:r>
      <w:r w:rsidR="00067F09" w:rsidRPr="00A15A8E">
        <w:rPr>
          <w:rFonts w:ascii="Arial" w:hAnsi="Arial" w:cs="Arial"/>
        </w:rPr>
        <w:t>endpoint of the server</w:t>
      </w:r>
      <w:r w:rsidR="00D23F4F" w:rsidRPr="00A15A8E">
        <w:rPr>
          <w:rFonts w:ascii="Arial" w:hAnsi="Arial" w:cs="Arial"/>
        </w:rPr>
        <w:t xml:space="preserve"> which are used by the application</w:t>
      </w:r>
      <w:r w:rsidR="00E11646" w:rsidRPr="00A15A8E">
        <w:rPr>
          <w:rFonts w:ascii="Arial" w:hAnsi="Arial" w:cs="Arial"/>
        </w:rPr>
        <w:t xml:space="preserve"> while formatting the data for the endpoint to accept it</w:t>
      </w:r>
      <w:r w:rsidR="00C561A8" w:rsidRPr="00A15A8E">
        <w:rPr>
          <w:rFonts w:ascii="Arial" w:hAnsi="Arial" w:cs="Arial"/>
        </w:rPr>
        <w:t xml:space="preserve"> and send it through http</w:t>
      </w:r>
      <w:r w:rsidR="00DE6538" w:rsidRPr="00A15A8E">
        <w:rPr>
          <w:rFonts w:ascii="Arial" w:hAnsi="Arial" w:cs="Arial"/>
        </w:rPr>
        <w:t xml:space="preserve"> protocol.</w:t>
      </w:r>
      <w:r w:rsidR="00067F95" w:rsidRPr="00A15A8E">
        <w:rPr>
          <w:rFonts w:ascii="Arial" w:hAnsi="Arial" w:cs="Arial"/>
        </w:rPr>
        <w:t xml:space="preserve"> The first function ‘</w:t>
      </w:r>
      <w:r w:rsidR="00416844" w:rsidRPr="00A15A8E">
        <w:rPr>
          <w:rFonts w:ascii="Arial" w:hAnsi="Arial" w:cs="Arial"/>
        </w:rPr>
        <w:t>fetchReceipts’</w:t>
      </w:r>
      <w:r w:rsidR="00AC0533" w:rsidRPr="00A15A8E">
        <w:rPr>
          <w:rFonts w:ascii="Arial" w:hAnsi="Arial" w:cs="Arial"/>
        </w:rPr>
        <w:t xml:space="preserve"> query from </w:t>
      </w:r>
      <w:r w:rsidR="002B2AB1" w:rsidRPr="00A15A8E">
        <w:rPr>
          <w:rFonts w:ascii="Arial" w:hAnsi="Arial" w:cs="Arial"/>
        </w:rPr>
        <w:t>the server</w:t>
      </w:r>
      <w:r w:rsidR="00A82898" w:rsidRPr="00A15A8E">
        <w:rPr>
          <w:rFonts w:ascii="Arial" w:hAnsi="Arial" w:cs="Arial"/>
        </w:rPr>
        <w:t xml:space="preserve"> the users “reviewed” status data</w:t>
      </w:r>
      <w:r w:rsidR="008F23A5" w:rsidRPr="00A15A8E">
        <w:rPr>
          <w:rFonts w:ascii="Arial" w:hAnsi="Arial" w:cs="Arial"/>
        </w:rPr>
        <w:t xml:space="preserve"> and format it to return </w:t>
      </w:r>
      <w:r w:rsidR="00C27759" w:rsidRPr="00A15A8E">
        <w:rPr>
          <w:rFonts w:ascii="Arial" w:hAnsi="Arial" w:cs="Arial"/>
        </w:rPr>
        <w:t>a list of Receipt object (which will be discuss later)</w:t>
      </w:r>
      <w:r w:rsidR="006E3E68" w:rsidRPr="00A15A8E">
        <w:rPr>
          <w:rFonts w:ascii="Arial" w:hAnsi="Arial" w:cs="Arial"/>
        </w:rPr>
        <w:t>. The second function is ‘</w:t>
      </w:r>
      <w:r w:rsidR="009070FD" w:rsidRPr="00A15A8E">
        <w:rPr>
          <w:rFonts w:ascii="Arial" w:hAnsi="Arial" w:cs="Arial"/>
        </w:rPr>
        <w:t xml:space="preserve">sendPicture’ which </w:t>
      </w:r>
      <w:r w:rsidR="00C12B1D" w:rsidRPr="00A15A8E">
        <w:rPr>
          <w:rFonts w:ascii="Arial" w:hAnsi="Arial" w:cs="Arial"/>
        </w:rPr>
        <w:t xml:space="preserve">format the image selected by the user to send it to </w:t>
      </w:r>
      <w:r w:rsidR="00FC3D2A" w:rsidRPr="00A15A8E">
        <w:rPr>
          <w:rFonts w:ascii="Arial" w:hAnsi="Arial" w:cs="Arial"/>
        </w:rPr>
        <w:t>the server for extraction</w:t>
      </w:r>
      <w:r w:rsidR="009A2369" w:rsidRPr="00A15A8E">
        <w:rPr>
          <w:rFonts w:ascii="Arial" w:hAnsi="Arial" w:cs="Arial"/>
        </w:rPr>
        <w:t xml:space="preserve">, the result from the </w:t>
      </w:r>
      <w:r w:rsidR="00902E52" w:rsidRPr="00A15A8E">
        <w:rPr>
          <w:rFonts w:ascii="Arial" w:hAnsi="Arial" w:cs="Arial"/>
        </w:rPr>
        <w:t>http is then return for further manipulation</w:t>
      </w:r>
      <w:r w:rsidR="005711DB" w:rsidRPr="00A15A8E">
        <w:rPr>
          <w:rFonts w:ascii="Arial" w:hAnsi="Arial" w:cs="Arial"/>
        </w:rPr>
        <w:t>.</w:t>
      </w:r>
      <w:r w:rsidR="00C55403" w:rsidRPr="00A15A8E">
        <w:rPr>
          <w:rFonts w:ascii="Arial" w:hAnsi="Arial" w:cs="Arial"/>
        </w:rPr>
        <w:t xml:space="preserve"> The last function </w:t>
      </w:r>
      <w:r w:rsidR="00D614C9" w:rsidRPr="00A15A8E">
        <w:rPr>
          <w:rFonts w:ascii="Arial" w:hAnsi="Arial" w:cs="Arial"/>
        </w:rPr>
        <w:t>follows</w:t>
      </w:r>
      <w:r w:rsidR="00B63946" w:rsidRPr="00A15A8E">
        <w:rPr>
          <w:rFonts w:ascii="Arial" w:hAnsi="Arial" w:cs="Arial"/>
        </w:rPr>
        <w:t xml:space="preserve"> the logic of the </w:t>
      </w:r>
      <w:r w:rsidR="00AF4893" w:rsidRPr="00A15A8E">
        <w:rPr>
          <w:rFonts w:ascii="Arial" w:hAnsi="Arial" w:cs="Arial"/>
        </w:rPr>
        <w:t>receipt extraction</w:t>
      </w:r>
      <w:r w:rsidR="00306B0E" w:rsidRPr="00A15A8E">
        <w:rPr>
          <w:rFonts w:ascii="Arial" w:hAnsi="Arial" w:cs="Arial"/>
        </w:rPr>
        <w:t xml:space="preserve">, it’s the upsert of the reviewed and corrected </w:t>
      </w:r>
      <w:r w:rsidR="00333B01" w:rsidRPr="00A15A8E">
        <w:rPr>
          <w:rFonts w:ascii="Arial" w:hAnsi="Arial" w:cs="Arial"/>
        </w:rPr>
        <w:t xml:space="preserve">back to the server to be upload into the database using the </w:t>
      </w:r>
      <w:r w:rsidR="0024276B" w:rsidRPr="00A15A8E">
        <w:rPr>
          <w:rFonts w:ascii="Arial" w:hAnsi="Arial" w:cs="Arial"/>
        </w:rPr>
        <w:t>‘sendReviewedData’</w:t>
      </w:r>
      <w:r w:rsidR="00D614C9" w:rsidRPr="00A15A8E">
        <w:rPr>
          <w:rFonts w:ascii="Arial" w:hAnsi="Arial" w:cs="Arial"/>
        </w:rPr>
        <w:t xml:space="preserve"> function from this class.</w:t>
      </w:r>
    </w:p>
    <w:p w14:paraId="0817D2E2" w14:textId="77777777" w:rsidR="0096238B" w:rsidRPr="00A15A8E" w:rsidRDefault="0096238B" w:rsidP="00AC17D9">
      <w:pPr>
        <w:spacing w:line="360" w:lineRule="auto"/>
        <w:rPr>
          <w:rFonts w:ascii="Arial" w:hAnsi="Arial" w:cs="Arial"/>
        </w:rPr>
      </w:pPr>
    </w:p>
    <w:p w14:paraId="5A8DA619"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dart:convert'</w:t>
      </w:r>
      <w:r w:rsidRPr="009678FC">
        <w:rPr>
          <w:rFonts w:ascii="Menlo" w:eastAsia="Times New Roman" w:hAnsi="Menlo" w:cs="Menlo"/>
          <w:color w:val="B4B4B4"/>
          <w:kern w:val="0"/>
          <w:sz w:val="18"/>
          <w:szCs w:val="18"/>
          <w:lang w:val="en-MU" w:eastAsia="en-GB"/>
          <w14:ligatures w14:val="none"/>
        </w:rPr>
        <w:t>;</w:t>
      </w:r>
    </w:p>
    <w:p w14:paraId="0729F3A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package:receipt_extractor/classes/receipt_class.dart'</w:t>
      </w:r>
      <w:r w:rsidRPr="009678FC">
        <w:rPr>
          <w:rFonts w:ascii="Menlo" w:eastAsia="Times New Roman" w:hAnsi="Menlo" w:cs="Menlo"/>
          <w:color w:val="B4B4B4"/>
          <w:kern w:val="0"/>
          <w:sz w:val="18"/>
          <w:szCs w:val="18"/>
          <w:lang w:val="en-MU" w:eastAsia="en-GB"/>
          <w14:ligatures w14:val="none"/>
        </w:rPr>
        <w:t>;</w:t>
      </w:r>
    </w:p>
    <w:p w14:paraId="6F75676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package:http/http.da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as</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http</w:t>
      </w:r>
      <w:r w:rsidRPr="009678FC">
        <w:rPr>
          <w:rFonts w:ascii="Menlo" w:eastAsia="Times New Roman" w:hAnsi="Menlo" w:cs="Menlo"/>
          <w:color w:val="B4B4B4"/>
          <w:kern w:val="0"/>
          <w:sz w:val="18"/>
          <w:szCs w:val="18"/>
          <w:lang w:val="en-MU" w:eastAsia="en-GB"/>
          <w14:ligatures w14:val="none"/>
        </w:rPr>
        <w:t>;</w:t>
      </w:r>
    </w:p>
    <w:p w14:paraId="060D6996"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package:flutter_dotenv/flutter_dotenv.dart'</w:t>
      </w:r>
      <w:r w:rsidRPr="009678FC">
        <w:rPr>
          <w:rFonts w:ascii="Menlo" w:eastAsia="Times New Roman" w:hAnsi="Menlo" w:cs="Menlo"/>
          <w:color w:val="B4B4B4"/>
          <w:kern w:val="0"/>
          <w:sz w:val="18"/>
          <w:szCs w:val="18"/>
          <w:lang w:val="en-MU" w:eastAsia="en-GB"/>
          <w14:ligatures w14:val="none"/>
        </w:rPr>
        <w:t>;</w:t>
      </w:r>
    </w:p>
    <w:p w14:paraId="4B9860C1"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package:camera/camera.dart'</w:t>
      </w:r>
      <w:r w:rsidRPr="009678FC">
        <w:rPr>
          <w:rFonts w:ascii="Menlo" w:eastAsia="Times New Roman" w:hAnsi="Menlo" w:cs="Menlo"/>
          <w:color w:val="B4B4B4"/>
          <w:kern w:val="0"/>
          <w:sz w:val="18"/>
          <w:szCs w:val="18"/>
          <w:lang w:val="en-MU" w:eastAsia="en-GB"/>
          <w14:ligatures w14:val="none"/>
        </w:rPr>
        <w:t>;</w:t>
      </w:r>
    </w:p>
    <w:p w14:paraId="2FC4ADF9"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package:http/http.dart'</w:t>
      </w:r>
      <w:r w:rsidRPr="009678FC">
        <w:rPr>
          <w:rFonts w:ascii="Menlo" w:eastAsia="Times New Roman" w:hAnsi="Menlo" w:cs="Menlo"/>
          <w:color w:val="B4B4B4"/>
          <w:kern w:val="0"/>
          <w:sz w:val="18"/>
          <w:szCs w:val="18"/>
          <w:lang w:val="en-MU" w:eastAsia="en-GB"/>
          <w14:ligatures w14:val="none"/>
        </w:rPr>
        <w:t>;</w:t>
      </w:r>
    </w:p>
    <w:p w14:paraId="2752E57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package:mime/mime.da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as</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mime</w:t>
      </w:r>
      <w:r w:rsidRPr="009678FC">
        <w:rPr>
          <w:rFonts w:ascii="Menlo" w:eastAsia="Times New Roman" w:hAnsi="Menlo" w:cs="Menlo"/>
          <w:color w:val="B4B4B4"/>
          <w:kern w:val="0"/>
          <w:sz w:val="18"/>
          <w:szCs w:val="18"/>
          <w:lang w:val="en-MU" w:eastAsia="en-GB"/>
          <w14:ligatures w14:val="none"/>
        </w:rPr>
        <w:t>;</w:t>
      </w:r>
    </w:p>
    <w:p w14:paraId="323A3FC1"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impor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package:http_parser/http_parser.dart'</w:t>
      </w:r>
      <w:r w:rsidRPr="009678FC">
        <w:rPr>
          <w:rFonts w:ascii="Menlo" w:eastAsia="Times New Roman" w:hAnsi="Menlo" w:cs="Menlo"/>
          <w:color w:val="B4B4B4"/>
          <w:kern w:val="0"/>
          <w:sz w:val="18"/>
          <w:szCs w:val="18"/>
          <w:lang w:val="en-MU" w:eastAsia="en-GB"/>
          <w14:ligatures w14:val="none"/>
        </w:rPr>
        <w:t>;</w:t>
      </w:r>
    </w:p>
    <w:p w14:paraId="7FAC9F0F" w14:textId="77777777" w:rsidR="009678FC" w:rsidRPr="009678FC" w:rsidRDefault="009678FC" w:rsidP="009678FC">
      <w:pPr>
        <w:shd w:val="clear" w:color="auto" w:fill="1E1E1E"/>
        <w:spacing w:after="240"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br/>
      </w:r>
    </w:p>
    <w:p w14:paraId="1C5EFB63"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lastRenderedPageBreak/>
        <w:t>/// A class that provides data services for fetching and sending receipts.</w:t>
      </w:r>
    </w:p>
    <w:p w14:paraId="02DEBEE3"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69CD6"/>
          <w:kern w:val="0"/>
          <w:sz w:val="18"/>
          <w:szCs w:val="18"/>
          <w:lang w:val="en-MU" w:eastAsia="en-GB"/>
          <w14:ligatures w14:val="none"/>
        </w:rPr>
        <w:t>class</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DataService</w:t>
      </w:r>
      <w:r w:rsidRPr="009678FC">
        <w:rPr>
          <w:rFonts w:ascii="Menlo" w:eastAsia="Times New Roman" w:hAnsi="Menlo" w:cs="Menlo"/>
          <w:color w:val="DADADA"/>
          <w:kern w:val="0"/>
          <w:sz w:val="18"/>
          <w:szCs w:val="18"/>
          <w:lang w:val="en-MU" w:eastAsia="en-GB"/>
          <w14:ligatures w14:val="none"/>
        </w:rPr>
        <w:t xml:space="preserve"> {</w:t>
      </w:r>
    </w:p>
    <w:p w14:paraId="364DCD9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61D55D3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7A64A"/>
          <w:kern w:val="0"/>
          <w:sz w:val="18"/>
          <w:szCs w:val="18"/>
          <w:lang w:val="en-MU" w:eastAsia="en-GB"/>
          <w14:ligatures w14:val="none"/>
        </w:rPr>
        <w:t>/// Fetches a list of receipts for the specified user.</w:t>
      </w:r>
    </w:p>
    <w:p w14:paraId="5165263F"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w:t>
      </w:r>
    </w:p>
    <w:p w14:paraId="30792BF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The [</w:t>
      </w:r>
      <w:r w:rsidRPr="009678FC">
        <w:rPr>
          <w:rFonts w:ascii="Menlo" w:eastAsia="Times New Roman" w:hAnsi="Menlo" w:cs="Menlo"/>
          <w:color w:val="9A9A9A"/>
          <w:kern w:val="0"/>
          <w:sz w:val="18"/>
          <w:szCs w:val="18"/>
          <w:lang w:val="en-MU" w:eastAsia="en-GB"/>
          <w14:ligatures w14:val="none"/>
        </w:rPr>
        <w:t>user_id</w:t>
      </w:r>
      <w:r w:rsidRPr="009678FC">
        <w:rPr>
          <w:rFonts w:ascii="Menlo" w:eastAsia="Times New Roman" w:hAnsi="Menlo" w:cs="Menlo"/>
          <w:color w:val="57A64A"/>
          <w:kern w:val="0"/>
          <w:sz w:val="18"/>
          <w:szCs w:val="18"/>
          <w:lang w:val="en-MU" w:eastAsia="en-GB"/>
          <w14:ligatures w14:val="none"/>
        </w:rPr>
        <w:t>] parameter specifies the user ID.</w:t>
      </w:r>
    </w:p>
    <w:p w14:paraId="3399280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Returns a [</w:t>
      </w:r>
      <w:r w:rsidRPr="009678FC">
        <w:rPr>
          <w:rFonts w:ascii="Menlo" w:eastAsia="Times New Roman" w:hAnsi="Menlo" w:cs="Menlo"/>
          <w:color w:val="4EC9B0"/>
          <w:kern w:val="0"/>
          <w:sz w:val="18"/>
          <w:szCs w:val="18"/>
          <w:lang w:val="en-MU" w:eastAsia="en-GB"/>
          <w14:ligatures w14:val="none"/>
        </w:rPr>
        <w:t>Future</w:t>
      </w:r>
      <w:r w:rsidRPr="009678FC">
        <w:rPr>
          <w:rFonts w:ascii="Menlo" w:eastAsia="Times New Roman" w:hAnsi="Menlo" w:cs="Menlo"/>
          <w:color w:val="57A64A"/>
          <w:kern w:val="0"/>
          <w:sz w:val="18"/>
          <w:szCs w:val="18"/>
          <w:lang w:val="en-MU" w:eastAsia="en-GB"/>
          <w14:ligatures w14:val="none"/>
        </w:rPr>
        <w:t>] that resolves to a list of [</w:t>
      </w:r>
      <w:r w:rsidRPr="009678FC">
        <w:rPr>
          <w:rFonts w:ascii="Menlo" w:eastAsia="Times New Roman" w:hAnsi="Menlo" w:cs="Menlo"/>
          <w:color w:val="4EC9B0"/>
          <w:kern w:val="0"/>
          <w:sz w:val="18"/>
          <w:szCs w:val="18"/>
          <w:lang w:val="en-MU" w:eastAsia="en-GB"/>
          <w14:ligatures w14:val="none"/>
        </w:rPr>
        <w:t>Receipt</w:t>
      </w:r>
      <w:r w:rsidRPr="009678FC">
        <w:rPr>
          <w:rFonts w:ascii="Menlo" w:eastAsia="Times New Roman" w:hAnsi="Menlo" w:cs="Menlo"/>
          <w:color w:val="57A64A"/>
          <w:kern w:val="0"/>
          <w:sz w:val="18"/>
          <w:szCs w:val="18"/>
          <w:lang w:val="en-MU" w:eastAsia="en-GB"/>
          <w14:ligatures w14:val="none"/>
        </w:rPr>
        <w:t>] objects.</w:t>
      </w:r>
    </w:p>
    <w:p w14:paraId="15A096D1"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Throws an [</w:t>
      </w:r>
      <w:r w:rsidRPr="009678FC">
        <w:rPr>
          <w:rFonts w:ascii="Menlo" w:eastAsia="Times New Roman" w:hAnsi="Menlo" w:cs="Menlo"/>
          <w:color w:val="4EC9B0"/>
          <w:kern w:val="0"/>
          <w:sz w:val="18"/>
          <w:szCs w:val="18"/>
          <w:lang w:val="en-MU" w:eastAsia="en-GB"/>
          <w14:ligatures w14:val="none"/>
        </w:rPr>
        <w:t>Exception</w:t>
      </w:r>
      <w:r w:rsidRPr="009678FC">
        <w:rPr>
          <w:rFonts w:ascii="Menlo" w:eastAsia="Times New Roman" w:hAnsi="Menlo" w:cs="Menlo"/>
          <w:color w:val="57A64A"/>
          <w:kern w:val="0"/>
          <w:sz w:val="18"/>
          <w:szCs w:val="18"/>
          <w:lang w:val="en-MU" w:eastAsia="en-GB"/>
          <w14:ligatures w14:val="none"/>
        </w:rPr>
        <w:t>] if the request fails.</w:t>
      </w:r>
    </w:p>
    <w:p w14:paraId="4CC68B58"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Future</w:t>
      </w:r>
      <w:r w:rsidRPr="009678FC">
        <w:rPr>
          <w:rFonts w:ascii="Menlo" w:eastAsia="Times New Roman" w:hAnsi="Menlo" w:cs="Menlo"/>
          <w:color w:val="DADADA"/>
          <w:kern w:val="0"/>
          <w:sz w:val="18"/>
          <w:szCs w:val="18"/>
          <w:lang w:val="en-MU" w:eastAsia="en-GB"/>
          <w14:ligatures w14:val="none"/>
        </w:rPr>
        <w:t>&lt;</w:t>
      </w:r>
      <w:r w:rsidRPr="009678FC">
        <w:rPr>
          <w:rFonts w:ascii="Menlo" w:eastAsia="Times New Roman" w:hAnsi="Menlo" w:cs="Menlo"/>
          <w:color w:val="4EC9B0"/>
          <w:kern w:val="0"/>
          <w:sz w:val="18"/>
          <w:szCs w:val="18"/>
          <w:lang w:val="en-MU" w:eastAsia="en-GB"/>
          <w14:ligatures w14:val="none"/>
        </w:rPr>
        <w:t>List</w:t>
      </w:r>
      <w:r w:rsidRPr="009678FC">
        <w:rPr>
          <w:rFonts w:ascii="Menlo" w:eastAsia="Times New Roman" w:hAnsi="Menlo" w:cs="Menlo"/>
          <w:color w:val="DADADA"/>
          <w:kern w:val="0"/>
          <w:sz w:val="18"/>
          <w:szCs w:val="18"/>
          <w:lang w:val="en-MU" w:eastAsia="en-GB"/>
          <w14:ligatures w14:val="none"/>
        </w:rPr>
        <w:t>&lt;</w:t>
      </w:r>
      <w:r w:rsidRPr="009678FC">
        <w:rPr>
          <w:rFonts w:ascii="Menlo" w:eastAsia="Times New Roman" w:hAnsi="Menlo" w:cs="Menlo"/>
          <w:color w:val="4EC9B0"/>
          <w:kern w:val="0"/>
          <w:sz w:val="18"/>
          <w:szCs w:val="18"/>
          <w:lang w:val="en-MU" w:eastAsia="en-GB"/>
          <w14:ligatures w14:val="none"/>
        </w:rPr>
        <w:t>Receipt</w:t>
      </w:r>
      <w:r w:rsidRPr="009678FC">
        <w:rPr>
          <w:rFonts w:ascii="Menlo" w:eastAsia="Times New Roman" w:hAnsi="Menlo" w:cs="Menlo"/>
          <w:color w:val="DADADA"/>
          <w:kern w:val="0"/>
          <w:sz w:val="18"/>
          <w:szCs w:val="18"/>
          <w:lang w:val="en-MU" w:eastAsia="en-GB"/>
          <w14:ligatures w14:val="none"/>
        </w:rPr>
        <w:t xml:space="preserve">&gt;&gt; </w:t>
      </w:r>
      <w:r w:rsidRPr="009678FC">
        <w:rPr>
          <w:rFonts w:ascii="Menlo" w:eastAsia="Times New Roman" w:hAnsi="Menlo" w:cs="Menlo"/>
          <w:color w:val="DCDCAA"/>
          <w:kern w:val="0"/>
          <w:sz w:val="18"/>
          <w:szCs w:val="18"/>
          <w:lang w:val="en-MU" w:eastAsia="en-GB"/>
          <w14:ligatures w14:val="none"/>
        </w:rPr>
        <w:t>fetchReceipts</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4EC9B0"/>
          <w:kern w:val="0"/>
          <w:sz w:val="18"/>
          <w:szCs w:val="18"/>
          <w:lang w:val="en-MU" w:eastAsia="en-GB"/>
          <w14:ligatures w14:val="none"/>
        </w:rPr>
        <w:t>String</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user_id</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async</w:t>
      </w:r>
      <w:r w:rsidRPr="009678FC">
        <w:rPr>
          <w:rFonts w:ascii="Menlo" w:eastAsia="Times New Roman" w:hAnsi="Menlo" w:cs="Menlo"/>
          <w:color w:val="DADADA"/>
          <w:kern w:val="0"/>
          <w:sz w:val="18"/>
          <w:szCs w:val="18"/>
          <w:lang w:val="en-MU" w:eastAsia="en-GB"/>
          <w14:ligatures w14:val="none"/>
        </w:rPr>
        <w:t xml:space="preserve"> {</w:t>
      </w:r>
    </w:p>
    <w:p w14:paraId="77DC8A61"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var</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url</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Uri</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pars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http://</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dotenv</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env</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CURRENT_IP'</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8000/getReceipt?user_id=</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9A9A9A"/>
          <w:kern w:val="0"/>
          <w:sz w:val="18"/>
          <w:szCs w:val="18"/>
          <w:lang w:val="en-MU" w:eastAsia="en-GB"/>
          <w14:ligatures w14:val="none"/>
        </w:rPr>
        <w:t>user_id</w:t>
      </w:r>
      <w:r w:rsidRPr="009678FC">
        <w:rPr>
          <w:rFonts w:ascii="Menlo" w:eastAsia="Times New Roman" w:hAnsi="Menlo" w:cs="Menlo"/>
          <w:color w:val="CE9178"/>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62B59C27"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var</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awai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http</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ge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CDCFE"/>
          <w:kern w:val="0"/>
          <w:sz w:val="18"/>
          <w:szCs w:val="18"/>
          <w:lang w:val="en-MU" w:eastAsia="en-GB"/>
          <w14:ligatures w14:val="none"/>
        </w:rPr>
        <w:t>url</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6C347A2D"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344013C6"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if</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statusCod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5CEA8"/>
          <w:kern w:val="0"/>
          <w:sz w:val="18"/>
          <w:szCs w:val="18"/>
          <w:lang w:val="en-MU" w:eastAsia="en-GB"/>
          <w14:ligatures w14:val="none"/>
        </w:rPr>
        <w:t>200</w:t>
      </w:r>
      <w:r w:rsidRPr="009678FC">
        <w:rPr>
          <w:rFonts w:ascii="Menlo" w:eastAsia="Times New Roman" w:hAnsi="Menlo" w:cs="Menlo"/>
          <w:color w:val="DADADA"/>
          <w:kern w:val="0"/>
          <w:sz w:val="18"/>
          <w:szCs w:val="18"/>
          <w:lang w:val="en-MU" w:eastAsia="en-GB"/>
          <w14:ligatures w14:val="none"/>
        </w:rPr>
        <w:t>) {</w:t>
      </w:r>
    </w:p>
    <w:p w14:paraId="19435D56"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List</w:t>
      </w:r>
      <w:r w:rsidRPr="009678FC">
        <w:rPr>
          <w:rFonts w:ascii="Menlo" w:eastAsia="Times New Roman" w:hAnsi="Menlo" w:cs="Menlo"/>
          <w:color w:val="DADADA"/>
          <w:kern w:val="0"/>
          <w:sz w:val="18"/>
          <w:szCs w:val="18"/>
          <w:lang w:val="en-MU" w:eastAsia="en-GB"/>
          <w14:ligatures w14:val="none"/>
        </w:rPr>
        <w:t>&lt;</w:t>
      </w:r>
      <w:r w:rsidRPr="009678FC">
        <w:rPr>
          <w:rFonts w:ascii="Menlo" w:eastAsia="Times New Roman" w:hAnsi="Menlo" w:cs="Menlo"/>
          <w:color w:val="4EC9B0"/>
          <w:kern w:val="0"/>
          <w:sz w:val="18"/>
          <w:szCs w:val="18"/>
          <w:lang w:val="en-MU" w:eastAsia="en-GB"/>
          <w14:ligatures w14:val="none"/>
        </w:rPr>
        <w:t>dynamic</w:t>
      </w:r>
      <w:r w:rsidRPr="009678FC">
        <w:rPr>
          <w:rFonts w:ascii="Menlo" w:eastAsia="Times New Roman" w:hAnsi="Menlo" w:cs="Menlo"/>
          <w:color w:val="DADADA"/>
          <w:kern w:val="0"/>
          <w:sz w:val="18"/>
          <w:szCs w:val="18"/>
          <w:lang w:val="en-MU" w:eastAsia="en-GB"/>
          <w14:ligatures w14:val="none"/>
        </w:rPr>
        <w:t xml:space="preserve">&gt; </w:t>
      </w:r>
      <w:r w:rsidRPr="009678FC">
        <w:rPr>
          <w:rFonts w:ascii="Menlo" w:eastAsia="Times New Roman" w:hAnsi="Menlo" w:cs="Menlo"/>
          <w:color w:val="9CDCFE"/>
          <w:kern w:val="0"/>
          <w:sz w:val="18"/>
          <w:szCs w:val="18"/>
          <w:lang w:val="en-MU" w:eastAsia="en-GB"/>
          <w14:ligatures w14:val="none"/>
        </w:rPr>
        <w:t>data</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CDCAA"/>
          <w:kern w:val="0"/>
          <w:sz w:val="18"/>
          <w:szCs w:val="18"/>
          <w:lang w:val="en-MU" w:eastAsia="en-GB"/>
          <w14:ligatures w14:val="none"/>
        </w:rPr>
        <w:t>jsonDecod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body)</w:t>
      </w:r>
      <w:r w:rsidRPr="009678FC">
        <w:rPr>
          <w:rFonts w:ascii="Menlo" w:eastAsia="Times New Roman" w:hAnsi="Menlo" w:cs="Menlo"/>
          <w:color w:val="B4B4B4"/>
          <w:kern w:val="0"/>
          <w:sz w:val="18"/>
          <w:szCs w:val="18"/>
          <w:lang w:val="en-MU" w:eastAsia="en-GB"/>
          <w14:ligatures w14:val="none"/>
        </w:rPr>
        <w:t>;</w:t>
      </w:r>
    </w:p>
    <w:p w14:paraId="48606DE1"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return</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data</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map</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A9A9A"/>
          <w:kern w:val="0"/>
          <w:sz w:val="18"/>
          <w:szCs w:val="18"/>
          <w:lang w:val="en-MU" w:eastAsia="en-GB"/>
          <w14:ligatures w14:val="none"/>
        </w:rPr>
        <w:t>json</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g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Receip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fromJson</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A9A9A"/>
          <w:kern w:val="0"/>
          <w:sz w:val="18"/>
          <w:szCs w:val="18"/>
          <w:lang w:val="en-MU" w:eastAsia="en-GB"/>
          <w14:ligatures w14:val="none"/>
        </w:rPr>
        <w:t>json</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toLis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36642F13"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 </w:t>
      </w:r>
      <w:r w:rsidRPr="009678FC">
        <w:rPr>
          <w:rFonts w:ascii="Menlo" w:eastAsia="Times New Roman" w:hAnsi="Menlo" w:cs="Menlo"/>
          <w:color w:val="D8A0DF"/>
          <w:kern w:val="0"/>
          <w:sz w:val="18"/>
          <w:szCs w:val="18"/>
          <w:lang w:val="en-MU" w:eastAsia="en-GB"/>
          <w14:ligatures w14:val="none"/>
        </w:rPr>
        <w:t>else</w:t>
      </w:r>
      <w:r w:rsidRPr="009678FC">
        <w:rPr>
          <w:rFonts w:ascii="Menlo" w:eastAsia="Times New Roman" w:hAnsi="Menlo" w:cs="Menlo"/>
          <w:color w:val="DADADA"/>
          <w:kern w:val="0"/>
          <w:sz w:val="18"/>
          <w:szCs w:val="18"/>
          <w:lang w:val="en-MU" w:eastAsia="en-GB"/>
          <w14:ligatures w14:val="none"/>
        </w:rPr>
        <w:t xml:space="preserve"> {</w:t>
      </w:r>
    </w:p>
    <w:p w14:paraId="3C6EB9AE"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throw</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Exception</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 xml:space="preserve">'Failed to load receipts : </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statusCode</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 xml:space="preserve"> - </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body</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 xml:space="preserve"> - </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request</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7ED61083"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p>
    <w:p w14:paraId="75447CA7"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p>
    <w:p w14:paraId="5F6F17A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43EBBE7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7A64A"/>
          <w:kern w:val="0"/>
          <w:sz w:val="18"/>
          <w:szCs w:val="18"/>
          <w:lang w:val="en-MU" w:eastAsia="en-GB"/>
          <w14:ligatures w14:val="none"/>
        </w:rPr>
        <w:t>/// Sends a picture file to the server for processing.</w:t>
      </w:r>
    </w:p>
    <w:p w14:paraId="45F759D6"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w:t>
      </w:r>
    </w:p>
    <w:p w14:paraId="3D3E48D3"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The [</w:t>
      </w:r>
      <w:r w:rsidRPr="009678FC">
        <w:rPr>
          <w:rFonts w:ascii="Menlo" w:eastAsia="Times New Roman" w:hAnsi="Menlo" w:cs="Menlo"/>
          <w:color w:val="9A9A9A"/>
          <w:kern w:val="0"/>
          <w:sz w:val="18"/>
          <w:szCs w:val="18"/>
          <w:lang w:val="en-MU" w:eastAsia="en-GB"/>
          <w14:ligatures w14:val="none"/>
        </w:rPr>
        <w:t>_imageFile</w:t>
      </w:r>
      <w:r w:rsidRPr="009678FC">
        <w:rPr>
          <w:rFonts w:ascii="Menlo" w:eastAsia="Times New Roman" w:hAnsi="Menlo" w:cs="Menlo"/>
          <w:color w:val="57A64A"/>
          <w:kern w:val="0"/>
          <w:sz w:val="18"/>
          <w:szCs w:val="18"/>
          <w:lang w:val="en-MU" w:eastAsia="en-GB"/>
          <w14:ligatures w14:val="none"/>
        </w:rPr>
        <w:t>] parameter specifies the image file to send.</w:t>
      </w:r>
    </w:p>
    <w:p w14:paraId="197C9794"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The [</w:t>
      </w:r>
      <w:r w:rsidRPr="009678FC">
        <w:rPr>
          <w:rFonts w:ascii="Menlo" w:eastAsia="Times New Roman" w:hAnsi="Menlo" w:cs="Menlo"/>
          <w:color w:val="9A9A9A"/>
          <w:kern w:val="0"/>
          <w:sz w:val="18"/>
          <w:szCs w:val="18"/>
          <w:lang w:val="en-MU" w:eastAsia="en-GB"/>
          <w14:ligatures w14:val="none"/>
        </w:rPr>
        <w:t>user_id</w:t>
      </w:r>
      <w:r w:rsidRPr="009678FC">
        <w:rPr>
          <w:rFonts w:ascii="Menlo" w:eastAsia="Times New Roman" w:hAnsi="Menlo" w:cs="Menlo"/>
          <w:color w:val="57A64A"/>
          <w:kern w:val="0"/>
          <w:sz w:val="18"/>
          <w:szCs w:val="18"/>
          <w:lang w:val="en-MU" w:eastAsia="en-GB"/>
          <w14:ligatures w14:val="none"/>
        </w:rPr>
        <w:t>] parameter specifies the user ID.</w:t>
      </w:r>
    </w:p>
    <w:p w14:paraId="5BCFC2D5"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Returns a [</w:t>
      </w:r>
      <w:r w:rsidRPr="009678FC">
        <w:rPr>
          <w:rFonts w:ascii="Menlo" w:eastAsia="Times New Roman" w:hAnsi="Menlo" w:cs="Menlo"/>
          <w:color w:val="4EC9B0"/>
          <w:kern w:val="0"/>
          <w:sz w:val="18"/>
          <w:szCs w:val="18"/>
          <w:lang w:val="en-MU" w:eastAsia="en-GB"/>
          <w14:ligatures w14:val="none"/>
        </w:rPr>
        <w:t>Future</w:t>
      </w:r>
      <w:r w:rsidRPr="009678FC">
        <w:rPr>
          <w:rFonts w:ascii="Menlo" w:eastAsia="Times New Roman" w:hAnsi="Menlo" w:cs="Menlo"/>
          <w:color w:val="57A64A"/>
          <w:kern w:val="0"/>
          <w:sz w:val="18"/>
          <w:szCs w:val="18"/>
          <w:lang w:val="en-MU" w:eastAsia="en-GB"/>
          <w14:ligatures w14:val="none"/>
        </w:rPr>
        <w:t>] that resolves to a [</w:t>
      </w:r>
      <w:r w:rsidRPr="009678FC">
        <w:rPr>
          <w:rFonts w:ascii="Menlo" w:eastAsia="Times New Roman" w:hAnsi="Menlo" w:cs="Menlo"/>
          <w:color w:val="4EC9B0"/>
          <w:kern w:val="0"/>
          <w:sz w:val="18"/>
          <w:szCs w:val="18"/>
          <w:lang w:val="en-MU" w:eastAsia="en-GB"/>
          <w14:ligatures w14:val="none"/>
        </w:rPr>
        <w:t>Response</w:t>
      </w:r>
      <w:r w:rsidRPr="009678FC">
        <w:rPr>
          <w:rFonts w:ascii="Menlo" w:eastAsia="Times New Roman" w:hAnsi="Menlo" w:cs="Menlo"/>
          <w:color w:val="57A64A"/>
          <w:kern w:val="0"/>
          <w:sz w:val="18"/>
          <w:szCs w:val="18"/>
          <w:lang w:val="en-MU" w:eastAsia="en-GB"/>
          <w14:ligatures w14:val="none"/>
        </w:rPr>
        <w:t>] object.</w:t>
      </w:r>
    </w:p>
    <w:p w14:paraId="4C725CD0"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Throws an [</w:t>
      </w:r>
      <w:r w:rsidRPr="009678FC">
        <w:rPr>
          <w:rFonts w:ascii="Menlo" w:eastAsia="Times New Roman" w:hAnsi="Menlo" w:cs="Menlo"/>
          <w:color w:val="4EC9B0"/>
          <w:kern w:val="0"/>
          <w:sz w:val="18"/>
          <w:szCs w:val="18"/>
          <w:lang w:val="en-MU" w:eastAsia="en-GB"/>
          <w14:ligatures w14:val="none"/>
        </w:rPr>
        <w:t>Exception</w:t>
      </w:r>
      <w:r w:rsidRPr="009678FC">
        <w:rPr>
          <w:rFonts w:ascii="Menlo" w:eastAsia="Times New Roman" w:hAnsi="Menlo" w:cs="Menlo"/>
          <w:color w:val="57A64A"/>
          <w:kern w:val="0"/>
          <w:sz w:val="18"/>
          <w:szCs w:val="18"/>
          <w:lang w:val="en-MU" w:eastAsia="en-GB"/>
          <w14:ligatures w14:val="none"/>
        </w:rPr>
        <w:t>] if no image file is selected.</w:t>
      </w:r>
    </w:p>
    <w:p w14:paraId="5A5F85EE"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Future</w:t>
      </w:r>
      <w:r w:rsidRPr="009678FC">
        <w:rPr>
          <w:rFonts w:ascii="Menlo" w:eastAsia="Times New Roman" w:hAnsi="Menlo" w:cs="Menlo"/>
          <w:color w:val="DADADA"/>
          <w:kern w:val="0"/>
          <w:sz w:val="18"/>
          <w:szCs w:val="18"/>
          <w:lang w:val="en-MU" w:eastAsia="en-GB"/>
          <w14:ligatures w14:val="none"/>
        </w:rPr>
        <w:t>&lt;</w:t>
      </w:r>
      <w:r w:rsidRPr="009678FC">
        <w:rPr>
          <w:rFonts w:ascii="Menlo" w:eastAsia="Times New Roman" w:hAnsi="Menlo" w:cs="Menlo"/>
          <w:color w:val="4EC9B0"/>
          <w:kern w:val="0"/>
          <w:sz w:val="18"/>
          <w:szCs w:val="18"/>
          <w:lang w:val="en-MU" w:eastAsia="en-GB"/>
          <w14:ligatures w14:val="none"/>
        </w:rPr>
        <w:t>Response</w:t>
      </w:r>
      <w:r w:rsidRPr="009678FC">
        <w:rPr>
          <w:rFonts w:ascii="Menlo" w:eastAsia="Times New Roman" w:hAnsi="Menlo" w:cs="Menlo"/>
          <w:color w:val="DADADA"/>
          <w:kern w:val="0"/>
          <w:sz w:val="18"/>
          <w:szCs w:val="18"/>
          <w:lang w:val="en-MU" w:eastAsia="en-GB"/>
          <w14:ligatures w14:val="none"/>
        </w:rPr>
        <w:t xml:space="preserve">&gt; </w:t>
      </w:r>
      <w:r w:rsidRPr="009678FC">
        <w:rPr>
          <w:rFonts w:ascii="Menlo" w:eastAsia="Times New Roman" w:hAnsi="Menlo" w:cs="Menlo"/>
          <w:color w:val="DCDCAA"/>
          <w:kern w:val="0"/>
          <w:sz w:val="18"/>
          <w:szCs w:val="18"/>
          <w:lang w:val="en-MU" w:eastAsia="en-GB"/>
          <w14:ligatures w14:val="none"/>
        </w:rPr>
        <w:t>sendPictur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4EC9B0"/>
          <w:kern w:val="0"/>
          <w:sz w:val="18"/>
          <w:szCs w:val="18"/>
          <w:lang w:val="en-MU" w:eastAsia="en-GB"/>
          <w14:ligatures w14:val="none"/>
        </w:rPr>
        <w:t>XFil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_imageFil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String</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user_id</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async</w:t>
      </w:r>
      <w:r w:rsidRPr="009678FC">
        <w:rPr>
          <w:rFonts w:ascii="Menlo" w:eastAsia="Times New Roman" w:hAnsi="Menlo" w:cs="Menlo"/>
          <w:color w:val="DADADA"/>
          <w:kern w:val="0"/>
          <w:sz w:val="18"/>
          <w:szCs w:val="18"/>
          <w:lang w:val="en-MU" w:eastAsia="en-GB"/>
          <w14:ligatures w14:val="none"/>
        </w:rPr>
        <w:t xml:space="preserve"> {</w:t>
      </w:r>
    </w:p>
    <w:p w14:paraId="1DA1EAA8"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if</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_imageFile</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null</w:t>
      </w:r>
      <w:r w:rsidRPr="009678FC">
        <w:rPr>
          <w:rFonts w:ascii="Menlo" w:eastAsia="Times New Roman" w:hAnsi="Menlo" w:cs="Menlo"/>
          <w:color w:val="DADADA"/>
          <w:kern w:val="0"/>
          <w:sz w:val="18"/>
          <w:szCs w:val="18"/>
          <w:lang w:val="en-MU" w:eastAsia="en-GB"/>
          <w14:ligatures w14:val="none"/>
        </w:rPr>
        <w:t>) {</w:t>
      </w:r>
    </w:p>
    <w:p w14:paraId="67B3F7C9"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throw</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Exception</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No image file selected'</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7E35C22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p>
    <w:p w14:paraId="6F66D7E4"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final</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mimeTypeData</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mim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lookupMimeTyp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A9A9A"/>
          <w:kern w:val="0"/>
          <w:sz w:val="18"/>
          <w:szCs w:val="18"/>
          <w:lang w:val="en-MU" w:eastAsia="en-GB"/>
          <w14:ligatures w14:val="none"/>
        </w:rPr>
        <w:t>_imageFil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path</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headerBytes</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5CEA8"/>
          <w:kern w:val="0"/>
          <w:sz w:val="18"/>
          <w:szCs w:val="18"/>
          <w:lang w:val="en-MU" w:eastAsia="en-GB"/>
          <w14:ligatures w14:val="none"/>
        </w:rPr>
        <w:t>0xFF</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5CEA8"/>
          <w:kern w:val="0"/>
          <w:sz w:val="18"/>
          <w:szCs w:val="18"/>
          <w:lang w:val="en-MU" w:eastAsia="en-GB"/>
          <w14:ligatures w14:val="none"/>
        </w:rPr>
        <w:t>0xD8</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spli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577531C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var</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ques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http</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4EC9B0"/>
          <w:kern w:val="0"/>
          <w:sz w:val="18"/>
          <w:szCs w:val="18"/>
          <w:lang w:val="en-MU" w:eastAsia="en-GB"/>
          <w14:ligatures w14:val="none"/>
        </w:rPr>
        <w:t>MultipartReques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POS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Uri</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pars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http://</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dotenv</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env</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CURRENT_IP'</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8000/uploadPictur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4604559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2F53A28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ques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fields[</w:t>
      </w:r>
      <w:r w:rsidRPr="009678FC">
        <w:rPr>
          <w:rFonts w:ascii="Menlo" w:eastAsia="Times New Roman" w:hAnsi="Menlo" w:cs="Menlo"/>
          <w:color w:val="CE9178"/>
          <w:kern w:val="0"/>
          <w:sz w:val="18"/>
          <w:szCs w:val="18"/>
          <w:lang w:val="en-MU" w:eastAsia="en-GB"/>
          <w14:ligatures w14:val="none"/>
        </w:rPr>
        <w:t>'user_id'</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user_id</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p>
    <w:p w14:paraId="368FACE7"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40E8DDCE"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ques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files</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add</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D8A0DF"/>
          <w:kern w:val="0"/>
          <w:sz w:val="18"/>
          <w:szCs w:val="18"/>
          <w:lang w:val="en-MU" w:eastAsia="en-GB"/>
          <w14:ligatures w14:val="none"/>
        </w:rPr>
        <w:t>awai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http</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4EC9B0"/>
          <w:kern w:val="0"/>
          <w:sz w:val="18"/>
          <w:szCs w:val="18"/>
          <w:lang w:val="en-MU" w:eastAsia="en-GB"/>
          <w14:ligatures w14:val="none"/>
        </w:rPr>
        <w:t>MultipartFil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fromPath</w:t>
      </w:r>
      <w:r w:rsidRPr="009678FC">
        <w:rPr>
          <w:rFonts w:ascii="Menlo" w:eastAsia="Times New Roman" w:hAnsi="Menlo" w:cs="Menlo"/>
          <w:color w:val="DADADA"/>
          <w:kern w:val="0"/>
          <w:sz w:val="18"/>
          <w:szCs w:val="18"/>
          <w:lang w:val="en-MU" w:eastAsia="en-GB"/>
          <w14:ligatures w14:val="none"/>
        </w:rPr>
        <w:t>(</w:t>
      </w:r>
    </w:p>
    <w:p w14:paraId="4091F10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fil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p>
    <w:p w14:paraId="39D8F83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_imageFil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path</w:t>
      </w:r>
      <w:r w:rsidRPr="009678FC">
        <w:rPr>
          <w:rFonts w:ascii="Menlo" w:eastAsia="Times New Roman" w:hAnsi="Menlo" w:cs="Menlo"/>
          <w:color w:val="B4B4B4"/>
          <w:kern w:val="0"/>
          <w:sz w:val="18"/>
          <w:szCs w:val="18"/>
          <w:lang w:val="en-MU" w:eastAsia="en-GB"/>
          <w14:ligatures w14:val="none"/>
        </w:rPr>
        <w:t>,</w:t>
      </w:r>
    </w:p>
    <w:p w14:paraId="53B7C2F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contentTyp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MediaTyp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CDCFE"/>
          <w:kern w:val="0"/>
          <w:sz w:val="18"/>
          <w:szCs w:val="18"/>
          <w:lang w:val="en-MU" w:eastAsia="en-GB"/>
          <w14:ligatures w14:val="none"/>
        </w:rPr>
        <w:t>mimeTypeData</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5CEA8"/>
          <w:kern w:val="0"/>
          <w:sz w:val="18"/>
          <w:szCs w:val="18"/>
          <w:lang w:val="en-MU" w:eastAsia="en-GB"/>
          <w14:ligatures w14:val="none"/>
        </w:rPr>
        <w:t>0</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mimeTypeData</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5CEA8"/>
          <w:kern w:val="0"/>
          <w:sz w:val="18"/>
          <w:szCs w:val="18"/>
          <w:lang w:val="en-MU" w:eastAsia="en-GB"/>
          <w14:ligatures w14:val="none"/>
        </w:rPr>
        <w:t>1</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4BBFDEF7"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p>
    <w:p w14:paraId="1AD98406"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25AA88F0"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var</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streamedResponse</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awai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quest</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send</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1A541FD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var</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awai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http</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4EC9B0"/>
          <w:kern w:val="0"/>
          <w:sz w:val="18"/>
          <w:szCs w:val="18"/>
          <w:lang w:val="en-MU" w:eastAsia="en-GB"/>
          <w14:ligatures w14:val="none"/>
        </w:rPr>
        <w:t>Respons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fromStream</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CDCFE"/>
          <w:kern w:val="0"/>
          <w:sz w:val="18"/>
          <w:szCs w:val="18"/>
          <w:lang w:val="en-MU" w:eastAsia="en-GB"/>
          <w14:ligatures w14:val="none"/>
        </w:rPr>
        <w:t>streamedRespons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2856BEA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22DD831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return</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B4B4B4"/>
          <w:kern w:val="0"/>
          <w:sz w:val="18"/>
          <w:szCs w:val="18"/>
          <w:lang w:val="en-MU" w:eastAsia="en-GB"/>
          <w14:ligatures w14:val="none"/>
        </w:rPr>
        <w:t>;</w:t>
      </w:r>
    </w:p>
    <w:p w14:paraId="26FB8C9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p>
    <w:p w14:paraId="1B4E026F"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1AC013E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lastRenderedPageBreak/>
        <w:t xml:space="preserve">  </w:t>
      </w:r>
      <w:r w:rsidRPr="009678FC">
        <w:rPr>
          <w:rFonts w:ascii="Menlo" w:eastAsia="Times New Roman" w:hAnsi="Menlo" w:cs="Menlo"/>
          <w:color w:val="57A64A"/>
          <w:kern w:val="0"/>
          <w:sz w:val="18"/>
          <w:szCs w:val="18"/>
          <w:lang w:val="en-MU" w:eastAsia="en-GB"/>
          <w14:ligatures w14:val="none"/>
        </w:rPr>
        <w:t>/// Sends reviewed receipt data to the server.</w:t>
      </w:r>
    </w:p>
    <w:p w14:paraId="55C91608"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w:t>
      </w:r>
    </w:p>
    <w:p w14:paraId="1E5F0DD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The [</w:t>
      </w:r>
      <w:r w:rsidRPr="009678FC">
        <w:rPr>
          <w:rFonts w:ascii="Menlo" w:eastAsia="Times New Roman" w:hAnsi="Menlo" w:cs="Menlo"/>
          <w:color w:val="9A9A9A"/>
          <w:kern w:val="0"/>
          <w:sz w:val="18"/>
          <w:szCs w:val="18"/>
          <w:lang w:val="en-MU" w:eastAsia="en-GB"/>
          <w14:ligatures w14:val="none"/>
        </w:rPr>
        <w:t>data</w:t>
      </w:r>
      <w:r w:rsidRPr="009678FC">
        <w:rPr>
          <w:rFonts w:ascii="Menlo" w:eastAsia="Times New Roman" w:hAnsi="Menlo" w:cs="Menlo"/>
          <w:color w:val="57A64A"/>
          <w:kern w:val="0"/>
          <w:sz w:val="18"/>
          <w:szCs w:val="18"/>
          <w:lang w:val="en-MU" w:eastAsia="en-GB"/>
          <w14:ligatures w14:val="none"/>
        </w:rPr>
        <w:t>] parameter specifies the reviewed data as a map.</w:t>
      </w:r>
    </w:p>
    <w:p w14:paraId="3FA1EDC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Returns a [</w:t>
      </w:r>
      <w:r w:rsidRPr="009678FC">
        <w:rPr>
          <w:rFonts w:ascii="Menlo" w:eastAsia="Times New Roman" w:hAnsi="Menlo" w:cs="Menlo"/>
          <w:color w:val="4EC9B0"/>
          <w:kern w:val="0"/>
          <w:sz w:val="18"/>
          <w:szCs w:val="18"/>
          <w:lang w:val="en-MU" w:eastAsia="en-GB"/>
          <w14:ligatures w14:val="none"/>
        </w:rPr>
        <w:t>Future</w:t>
      </w:r>
      <w:r w:rsidRPr="009678FC">
        <w:rPr>
          <w:rFonts w:ascii="Menlo" w:eastAsia="Times New Roman" w:hAnsi="Menlo" w:cs="Menlo"/>
          <w:color w:val="57A64A"/>
          <w:kern w:val="0"/>
          <w:sz w:val="18"/>
          <w:szCs w:val="18"/>
          <w:lang w:val="en-MU" w:eastAsia="en-GB"/>
          <w14:ligatures w14:val="none"/>
        </w:rPr>
        <w:t>] that resolves to a [</w:t>
      </w:r>
      <w:r w:rsidRPr="009678FC">
        <w:rPr>
          <w:rFonts w:ascii="Menlo" w:eastAsia="Times New Roman" w:hAnsi="Menlo" w:cs="Menlo"/>
          <w:color w:val="4EC9B0"/>
          <w:kern w:val="0"/>
          <w:sz w:val="18"/>
          <w:szCs w:val="18"/>
          <w:lang w:val="en-MU" w:eastAsia="en-GB"/>
          <w14:ligatures w14:val="none"/>
        </w:rPr>
        <w:t>String</w:t>
      </w:r>
      <w:r w:rsidRPr="009678FC">
        <w:rPr>
          <w:rFonts w:ascii="Menlo" w:eastAsia="Times New Roman" w:hAnsi="Menlo" w:cs="Menlo"/>
          <w:color w:val="57A64A"/>
          <w:kern w:val="0"/>
          <w:sz w:val="18"/>
          <w:szCs w:val="18"/>
          <w:lang w:val="en-MU" w:eastAsia="en-GB"/>
          <w14:ligatures w14:val="none"/>
        </w:rPr>
        <w:t>] response.</w:t>
      </w:r>
    </w:p>
    <w:p w14:paraId="422AF55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57A64A"/>
          <w:kern w:val="0"/>
          <w:sz w:val="18"/>
          <w:szCs w:val="18"/>
          <w:lang w:val="en-MU" w:eastAsia="en-GB"/>
          <w14:ligatures w14:val="none"/>
        </w:rPr>
        <w:t xml:space="preserve">  /// Returns 'Failed to send data' if the request fails.</w:t>
      </w:r>
    </w:p>
    <w:p w14:paraId="051381A6"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Future</w:t>
      </w:r>
      <w:r w:rsidRPr="009678FC">
        <w:rPr>
          <w:rFonts w:ascii="Menlo" w:eastAsia="Times New Roman" w:hAnsi="Menlo" w:cs="Menlo"/>
          <w:color w:val="DADADA"/>
          <w:kern w:val="0"/>
          <w:sz w:val="18"/>
          <w:szCs w:val="18"/>
          <w:lang w:val="en-MU" w:eastAsia="en-GB"/>
          <w14:ligatures w14:val="none"/>
        </w:rPr>
        <w:t>&lt;</w:t>
      </w:r>
      <w:r w:rsidRPr="009678FC">
        <w:rPr>
          <w:rFonts w:ascii="Menlo" w:eastAsia="Times New Roman" w:hAnsi="Menlo" w:cs="Menlo"/>
          <w:color w:val="4EC9B0"/>
          <w:kern w:val="0"/>
          <w:sz w:val="18"/>
          <w:szCs w:val="18"/>
          <w:lang w:val="en-MU" w:eastAsia="en-GB"/>
          <w14:ligatures w14:val="none"/>
        </w:rPr>
        <w:t>String</w:t>
      </w:r>
      <w:r w:rsidRPr="009678FC">
        <w:rPr>
          <w:rFonts w:ascii="Menlo" w:eastAsia="Times New Roman" w:hAnsi="Menlo" w:cs="Menlo"/>
          <w:color w:val="DADADA"/>
          <w:kern w:val="0"/>
          <w:sz w:val="18"/>
          <w:szCs w:val="18"/>
          <w:lang w:val="en-MU" w:eastAsia="en-GB"/>
          <w14:ligatures w14:val="none"/>
        </w:rPr>
        <w:t xml:space="preserve">&gt; </w:t>
      </w:r>
      <w:r w:rsidRPr="009678FC">
        <w:rPr>
          <w:rFonts w:ascii="Menlo" w:eastAsia="Times New Roman" w:hAnsi="Menlo" w:cs="Menlo"/>
          <w:color w:val="DCDCAA"/>
          <w:kern w:val="0"/>
          <w:sz w:val="18"/>
          <w:szCs w:val="18"/>
          <w:lang w:val="en-MU" w:eastAsia="en-GB"/>
          <w14:ligatures w14:val="none"/>
        </w:rPr>
        <w:t>sendReviewedData</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4EC9B0"/>
          <w:kern w:val="0"/>
          <w:sz w:val="18"/>
          <w:szCs w:val="18"/>
          <w:lang w:val="en-MU" w:eastAsia="en-GB"/>
          <w14:ligatures w14:val="none"/>
        </w:rPr>
        <w:t>Map</w:t>
      </w:r>
      <w:r w:rsidRPr="009678FC">
        <w:rPr>
          <w:rFonts w:ascii="Menlo" w:eastAsia="Times New Roman" w:hAnsi="Menlo" w:cs="Menlo"/>
          <w:color w:val="DADADA"/>
          <w:kern w:val="0"/>
          <w:sz w:val="18"/>
          <w:szCs w:val="18"/>
          <w:lang w:val="en-MU" w:eastAsia="en-GB"/>
          <w14:ligatures w14:val="none"/>
        </w:rPr>
        <w:t>&lt;</w:t>
      </w:r>
      <w:r w:rsidRPr="009678FC">
        <w:rPr>
          <w:rFonts w:ascii="Menlo" w:eastAsia="Times New Roman" w:hAnsi="Menlo" w:cs="Menlo"/>
          <w:color w:val="4EC9B0"/>
          <w:kern w:val="0"/>
          <w:sz w:val="18"/>
          <w:szCs w:val="18"/>
          <w:lang w:val="en-MU" w:eastAsia="en-GB"/>
          <w14:ligatures w14:val="none"/>
        </w:rPr>
        <w:t>String</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dynamic</w:t>
      </w:r>
      <w:r w:rsidRPr="009678FC">
        <w:rPr>
          <w:rFonts w:ascii="Menlo" w:eastAsia="Times New Roman" w:hAnsi="Menlo" w:cs="Menlo"/>
          <w:color w:val="DADADA"/>
          <w:kern w:val="0"/>
          <w:sz w:val="18"/>
          <w:szCs w:val="18"/>
          <w:lang w:val="en-MU" w:eastAsia="en-GB"/>
          <w14:ligatures w14:val="none"/>
        </w:rPr>
        <w:t xml:space="preserve">&gt; </w:t>
      </w:r>
      <w:r w:rsidRPr="009678FC">
        <w:rPr>
          <w:rFonts w:ascii="Menlo" w:eastAsia="Times New Roman" w:hAnsi="Menlo" w:cs="Menlo"/>
          <w:color w:val="9A9A9A"/>
          <w:kern w:val="0"/>
          <w:sz w:val="18"/>
          <w:szCs w:val="18"/>
          <w:lang w:val="en-MU" w:eastAsia="en-GB"/>
          <w14:ligatures w14:val="none"/>
        </w:rPr>
        <w:t>data</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async</w:t>
      </w:r>
      <w:r w:rsidRPr="009678FC">
        <w:rPr>
          <w:rFonts w:ascii="Menlo" w:eastAsia="Times New Roman" w:hAnsi="Menlo" w:cs="Menlo"/>
          <w:color w:val="DADADA"/>
          <w:kern w:val="0"/>
          <w:sz w:val="18"/>
          <w:szCs w:val="18"/>
          <w:lang w:val="en-MU" w:eastAsia="en-GB"/>
          <w14:ligatures w14:val="none"/>
        </w:rPr>
        <w:t xml:space="preserve"> {</w:t>
      </w:r>
    </w:p>
    <w:p w14:paraId="58616BC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569CD6"/>
          <w:kern w:val="0"/>
          <w:sz w:val="18"/>
          <w:szCs w:val="18"/>
          <w:lang w:val="en-MU" w:eastAsia="en-GB"/>
          <w14:ligatures w14:val="none"/>
        </w:rPr>
        <w:t>final</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awai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http</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post</w:t>
      </w:r>
      <w:r w:rsidRPr="009678FC">
        <w:rPr>
          <w:rFonts w:ascii="Menlo" w:eastAsia="Times New Roman" w:hAnsi="Menlo" w:cs="Menlo"/>
          <w:color w:val="DADADA"/>
          <w:kern w:val="0"/>
          <w:sz w:val="18"/>
          <w:szCs w:val="18"/>
          <w:lang w:val="en-MU" w:eastAsia="en-GB"/>
          <w14:ligatures w14:val="none"/>
        </w:rPr>
        <w:t>(</w:t>
      </w:r>
    </w:p>
    <w:p w14:paraId="2C6FE2FF"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Uri</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CDCAA"/>
          <w:kern w:val="0"/>
          <w:sz w:val="18"/>
          <w:szCs w:val="18"/>
          <w:lang w:val="en-MU" w:eastAsia="en-GB"/>
          <w14:ligatures w14:val="none"/>
        </w:rPr>
        <w:t>pars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http://</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dotenv</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env</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CURRENT_IP'</w:t>
      </w:r>
      <w:r w:rsidRPr="009678FC">
        <w:rPr>
          <w:rFonts w:ascii="Menlo" w:eastAsia="Times New Roman" w:hAnsi="Menlo" w:cs="Menlo"/>
          <w:color w:val="D4D4D4"/>
          <w:kern w:val="0"/>
          <w:sz w:val="18"/>
          <w:szCs w:val="18"/>
          <w:lang w:val="en-MU" w:eastAsia="en-GB"/>
          <w14:ligatures w14:val="none"/>
        </w:rPr>
        <w:t>]}</w:t>
      </w:r>
      <w:r w:rsidRPr="009678FC">
        <w:rPr>
          <w:rFonts w:ascii="Menlo" w:eastAsia="Times New Roman" w:hAnsi="Menlo" w:cs="Menlo"/>
          <w:color w:val="CE9178"/>
          <w:kern w:val="0"/>
          <w:sz w:val="18"/>
          <w:szCs w:val="18"/>
          <w:lang w:val="en-MU" w:eastAsia="en-GB"/>
          <w14:ligatures w14:val="none"/>
        </w:rPr>
        <w:t>:8000/uploadReceiptData/"</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5B640B3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headers</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lt;</w:t>
      </w:r>
      <w:r w:rsidRPr="009678FC">
        <w:rPr>
          <w:rFonts w:ascii="Menlo" w:eastAsia="Times New Roman" w:hAnsi="Menlo" w:cs="Menlo"/>
          <w:color w:val="4EC9B0"/>
          <w:kern w:val="0"/>
          <w:sz w:val="18"/>
          <w:szCs w:val="18"/>
          <w:lang w:val="en-MU" w:eastAsia="en-GB"/>
          <w14:ligatures w14:val="none"/>
        </w:rPr>
        <w:t>String</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4EC9B0"/>
          <w:kern w:val="0"/>
          <w:sz w:val="18"/>
          <w:szCs w:val="18"/>
          <w:lang w:val="en-MU" w:eastAsia="en-GB"/>
          <w14:ligatures w14:val="none"/>
        </w:rPr>
        <w:t>String</w:t>
      </w:r>
      <w:r w:rsidRPr="009678FC">
        <w:rPr>
          <w:rFonts w:ascii="Menlo" w:eastAsia="Times New Roman" w:hAnsi="Menlo" w:cs="Menlo"/>
          <w:color w:val="B4B4B4"/>
          <w:kern w:val="0"/>
          <w:sz w:val="18"/>
          <w:szCs w:val="18"/>
          <w:lang w:val="en-MU" w:eastAsia="en-GB"/>
          <w14:ligatures w14:val="none"/>
        </w:rPr>
        <w:t>&gt;</w:t>
      </w:r>
      <w:r w:rsidRPr="009678FC">
        <w:rPr>
          <w:rFonts w:ascii="Menlo" w:eastAsia="Times New Roman" w:hAnsi="Menlo" w:cs="Menlo"/>
          <w:color w:val="DADADA"/>
          <w:kern w:val="0"/>
          <w:sz w:val="18"/>
          <w:szCs w:val="18"/>
          <w:lang w:val="en-MU" w:eastAsia="en-GB"/>
          <w14:ligatures w14:val="none"/>
        </w:rPr>
        <w:t>{</w:t>
      </w:r>
    </w:p>
    <w:p w14:paraId="280FB1EC"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Content-Typ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application/json; charset=UTF-8'</w:t>
      </w:r>
      <w:r w:rsidRPr="009678FC">
        <w:rPr>
          <w:rFonts w:ascii="Menlo" w:eastAsia="Times New Roman" w:hAnsi="Menlo" w:cs="Menlo"/>
          <w:color w:val="B4B4B4"/>
          <w:kern w:val="0"/>
          <w:sz w:val="18"/>
          <w:szCs w:val="18"/>
          <w:lang w:val="en-MU" w:eastAsia="en-GB"/>
          <w14:ligatures w14:val="none"/>
        </w:rPr>
        <w:t>,</w:t>
      </w:r>
    </w:p>
    <w:p w14:paraId="7D297C41"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p>
    <w:p w14:paraId="3B90BB6E"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A9A9A"/>
          <w:kern w:val="0"/>
          <w:sz w:val="18"/>
          <w:szCs w:val="18"/>
          <w:lang w:val="en-MU" w:eastAsia="en-GB"/>
          <w14:ligatures w14:val="none"/>
        </w:rPr>
        <w:t>body</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CDCAA"/>
          <w:kern w:val="0"/>
          <w:sz w:val="18"/>
          <w:szCs w:val="18"/>
          <w:lang w:val="en-MU" w:eastAsia="en-GB"/>
          <w14:ligatures w14:val="none"/>
        </w:rPr>
        <w:t>jsonEncode</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9A9A9A"/>
          <w:kern w:val="0"/>
          <w:sz w:val="18"/>
          <w:szCs w:val="18"/>
          <w:lang w:val="en-MU" w:eastAsia="en-GB"/>
          <w14:ligatures w14:val="none"/>
        </w:rPr>
        <w:t>data</w:t>
      </w:r>
      <w:r w:rsidRPr="009678FC">
        <w:rPr>
          <w:rFonts w:ascii="Menlo" w:eastAsia="Times New Roman" w:hAnsi="Menlo" w:cs="Menlo"/>
          <w:color w:val="DADADA"/>
          <w:kern w:val="0"/>
          <w:sz w:val="18"/>
          <w:szCs w:val="18"/>
          <w:lang w:val="en-MU" w:eastAsia="en-GB"/>
          <w14:ligatures w14:val="none"/>
        </w:rPr>
        <w:t>)</w:t>
      </w:r>
      <w:r w:rsidRPr="009678FC">
        <w:rPr>
          <w:rFonts w:ascii="Menlo" w:eastAsia="Times New Roman" w:hAnsi="Menlo" w:cs="Menlo"/>
          <w:color w:val="B4B4B4"/>
          <w:kern w:val="0"/>
          <w:sz w:val="18"/>
          <w:szCs w:val="18"/>
          <w:lang w:val="en-MU" w:eastAsia="en-GB"/>
          <w14:ligatures w14:val="none"/>
        </w:rPr>
        <w:t>,</w:t>
      </w:r>
    </w:p>
    <w:p w14:paraId="3A734181"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4B4B4"/>
          <w:kern w:val="0"/>
          <w:sz w:val="18"/>
          <w:szCs w:val="18"/>
          <w:lang w:val="en-MU" w:eastAsia="en-GB"/>
          <w14:ligatures w14:val="none"/>
        </w:rPr>
        <w:t>;</w:t>
      </w:r>
    </w:p>
    <w:p w14:paraId="72A4C3D5"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p>
    <w:p w14:paraId="35F9B7A5"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if</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statusCode </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B5CEA8"/>
          <w:kern w:val="0"/>
          <w:sz w:val="18"/>
          <w:szCs w:val="18"/>
          <w:lang w:val="en-MU" w:eastAsia="en-GB"/>
          <w14:ligatures w14:val="none"/>
        </w:rPr>
        <w:t>200</w:t>
      </w:r>
      <w:r w:rsidRPr="009678FC">
        <w:rPr>
          <w:rFonts w:ascii="Menlo" w:eastAsia="Times New Roman" w:hAnsi="Menlo" w:cs="Menlo"/>
          <w:color w:val="DADADA"/>
          <w:kern w:val="0"/>
          <w:sz w:val="18"/>
          <w:szCs w:val="18"/>
          <w:lang w:val="en-MU" w:eastAsia="en-GB"/>
          <w14:ligatures w14:val="none"/>
        </w:rPr>
        <w:t>) {</w:t>
      </w:r>
    </w:p>
    <w:p w14:paraId="4806F2C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return</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9CDCFE"/>
          <w:kern w:val="0"/>
          <w:sz w:val="18"/>
          <w:szCs w:val="18"/>
          <w:lang w:val="en-MU" w:eastAsia="en-GB"/>
          <w14:ligatures w14:val="none"/>
        </w:rPr>
        <w:t>response</w:t>
      </w:r>
      <w:r w:rsidRPr="009678FC">
        <w:rPr>
          <w:rFonts w:ascii="Menlo" w:eastAsia="Times New Roman" w:hAnsi="Menlo" w:cs="Menlo"/>
          <w:color w:val="B4B4B4"/>
          <w:kern w:val="0"/>
          <w:sz w:val="18"/>
          <w:szCs w:val="18"/>
          <w:lang w:val="en-MU" w:eastAsia="en-GB"/>
          <w14:ligatures w14:val="none"/>
        </w:rPr>
        <w:t>.</w:t>
      </w:r>
      <w:r w:rsidRPr="009678FC">
        <w:rPr>
          <w:rFonts w:ascii="Menlo" w:eastAsia="Times New Roman" w:hAnsi="Menlo" w:cs="Menlo"/>
          <w:color w:val="DADADA"/>
          <w:kern w:val="0"/>
          <w:sz w:val="18"/>
          <w:szCs w:val="18"/>
          <w:lang w:val="en-MU" w:eastAsia="en-GB"/>
          <w14:ligatures w14:val="none"/>
        </w:rPr>
        <w:t>body</w:t>
      </w:r>
      <w:r w:rsidRPr="009678FC">
        <w:rPr>
          <w:rFonts w:ascii="Menlo" w:eastAsia="Times New Roman" w:hAnsi="Menlo" w:cs="Menlo"/>
          <w:color w:val="B4B4B4"/>
          <w:kern w:val="0"/>
          <w:sz w:val="18"/>
          <w:szCs w:val="18"/>
          <w:lang w:val="en-MU" w:eastAsia="en-GB"/>
          <w14:ligatures w14:val="none"/>
        </w:rPr>
        <w:t>;</w:t>
      </w:r>
    </w:p>
    <w:p w14:paraId="4D9BD0B2"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 </w:t>
      </w:r>
      <w:r w:rsidRPr="009678FC">
        <w:rPr>
          <w:rFonts w:ascii="Menlo" w:eastAsia="Times New Roman" w:hAnsi="Menlo" w:cs="Menlo"/>
          <w:color w:val="D8A0DF"/>
          <w:kern w:val="0"/>
          <w:sz w:val="18"/>
          <w:szCs w:val="18"/>
          <w:lang w:val="en-MU" w:eastAsia="en-GB"/>
          <w14:ligatures w14:val="none"/>
        </w:rPr>
        <w:t>else</w:t>
      </w:r>
      <w:r w:rsidRPr="009678FC">
        <w:rPr>
          <w:rFonts w:ascii="Menlo" w:eastAsia="Times New Roman" w:hAnsi="Menlo" w:cs="Menlo"/>
          <w:color w:val="DADADA"/>
          <w:kern w:val="0"/>
          <w:sz w:val="18"/>
          <w:szCs w:val="18"/>
          <w:lang w:val="en-MU" w:eastAsia="en-GB"/>
          <w14:ligatures w14:val="none"/>
        </w:rPr>
        <w:t xml:space="preserve"> {</w:t>
      </w:r>
    </w:p>
    <w:p w14:paraId="6DA21CC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D8A0DF"/>
          <w:kern w:val="0"/>
          <w:sz w:val="18"/>
          <w:szCs w:val="18"/>
          <w:lang w:val="en-MU" w:eastAsia="en-GB"/>
          <w14:ligatures w14:val="none"/>
        </w:rPr>
        <w:t>return</w:t>
      </w:r>
      <w:r w:rsidRPr="009678FC">
        <w:rPr>
          <w:rFonts w:ascii="Menlo" w:eastAsia="Times New Roman" w:hAnsi="Menlo" w:cs="Menlo"/>
          <w:color w:val="DADADA"/>
          <w:kern w:val="0"/>
          <w:sz w:val="18"/>
          <w:szCs w:val="18"/>
          <w:lang w:val="en-MU" w:eastAsia="en-GB"/>
          <w14:ligatures w14:val="none"/>
        </w:rPr>
        <w:t xml:space="preserve"> </w:t>
      </w:r>
      <w:r w:rsidRPr="009678FC">
        <w:rPr>
          <w:rFonts w:ascii="Menlo" w:eastAsia="Times New Roman" w:hAnsi="Menlo" w:cs="Menlo"/>
          <w:color w:val="CE9178"/>
          <w:kern w:val="0"/>
          <w:sz w:val="18"/>
          <w:szCs w:val="18"/>
          <w:lang w:val="en-MU" w:eastAsia="en-GB"/>
          <w14:ligatures w14:val="none"/>
        </w:rPr>
        <w:t>'Failed to send data'</w:t>
      </w:r>
      <w:r w:rsidRPr="009678FC">
        <w:rPr>
          <w:rFonts w:ascii="Menlo" w:eastAsia="Times New Roman" w:hAnsi="Menlo" w:cs="Menlo"/>
          <w:color w:val="B4B4B4"/>
          <w:kern w:val="0"/>
          <w:sz w:val="18"/>
          <w:szCs w:val="18"/>
          <w:lang w:val="en-MU" w:eastAsia="en-GB"/>
          <w14:ligatures w14:val="none"/>
        </w:rPr>
        <w:t>;</w:t>
      </w:r>
    </w:p>
    <w:p w14:paraId="7F3799AB"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p>
    <w:p w14:paraId="130F33F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 xml:space="preserve">  }</w:t>
      </w:r>
    </w:p>
    <w:p w14:paraId="4949C53A" w14:textId="77777777" w:rsidR="009678FC" w:rsidRPr="009678FC" w:rsidRDefault="009678FC" w:rsidP="009678FC">
      <w:pPr>
        <w:shd w:val="clear" w:color="auto" w:fill="1E1E1E"/>
        <w:spacing w:line="270" w:lineRule="atLeast"/>
        <w:rPr>
          <w:rFonts w:ascii="Menlo" w:eastAsia="Times New Roman" w:hAnsi="Menlo" w:cs="Menlo"/>
          <w:color w:val="DADADA"/>
          <w:kern w:val="0"/>
          <w:sz w:val="18"/>
          <w:szCs w:val="18"/>
          <w:lang w:val="en-MU" w:eastAsia="en-GB"/>
          <w14:ligatures w14:val="none"/>
        </w:rPr>
      </w:pPr>
      <w:r w:rsidRPr="009678FC">
        <w:rPr>
          <w:rFonts w:ascii="Menlo" w:eastAsia="Times New Roman" w:hAnsi="Menlo" w:cs="Menlo"/>
          <w:color w:val="DADADA"/>
          <w:kern w:val="0"/>
          <w:sz w:val="18"/>
          <w:szCs w:val="18"/>
          <w:lang w:val="en-MU" w:eastAsia="en-GB"/>
          <w14:ligatures w14:val="none"/>
        </w:rPr>
        <w:t>}</w:t>
      </w:r>
    </w:p>
    <w:p w14:paraId="3D3651D1" w14:textId="4CA376D6" w:rsidR="00D614C9" w:rsidRPr="00A15A8E" w:rsidRDefault="00D614C9" w:rsidP="00AC17D9">
      <w:pPr>
        <w:spacing w:line="360" w:lineRule="auto"/>
        <w:rPr>
          <w:rFonts w:ascii="Arial" w:hAnsi="Arial" w:cs="Arial"/>
        </w:rPr>
      </w:pPr>
    </w:p>
    <w:p w14:paraId="229B6F3C" w14:textId="735EEFC0" w:rsidR="0077391D" w:rsidRPr="00A15A8E" w:rsidRDefault="00BD1F3E" w:rsidP="00AC17D9">
      <w:pPr>
        <w:spacing w:line="360" w:lineRule="auto"/>
        <w:rPr>
          <w:rFonts w:ascii="Arial" w:hAnsi="Arial" w:cs="Arial"/>
        </w:rPr>
      </w:pPr>
      <w:r w:rsidRPr="00A15A8E">
        <w:rPr>
          <w:rFonts w:ascii="Arial" w:hAnsi="Arial" w:cs="Arial"/>
          <w:noProof/>
        </w:rPr>
        <mc:AlternateContent>
          <mc:Choice Requires="wpg">
            <w:drawing>
              <wp:anchor distT="0" distB="0" distL="114300" distR="114300" simplePos="0" relativeHeight="251652098" behindDoc="0" locked="0" layoutInCell="1" allowOverlap="1" wp14:anchorId="3A929B94" wp14:editId="68D4ADE1">
                <wp:simplePos x="0" y="0"/>
                <wp:positionH relativeFrom="column">
                  <wp:posOffset>3714296</wp:posOffset>
                </wp:positionH>
                <wp:positionV relativeFrom="paragraph">
                  <wp:posOffset>668111</wp:posOffset>
                </wp:positionV>
                <wp:extent cx="2375535" cy="1279072"/>
                <wp:effectExtent l="0" t="0" r="0" b="3810"/>
                <wp:wrapTight wrapText="bothSides">
                  <wp:wrapPolygon edited="0">
                    <wp:start x="0" y="0"/>
                    <wp:lineTo x="0" y="21450"/>
                    <wp:lineTo x="21479" y="21450"/>
                    <wp:lineTo x="21479" y="0"/>
                    <wp:lineTo x="0" y="0"/>
                  </wp:wrapPolygon>
                </wp:wrapTight>
                <wp:docPr id="261347072" name="Group 1"/>
                <wp:cNvGraphicFramePr/>
                <a:graphic xmlns:a="http://schemas.openxmlformats.org/drawingml/2006/main">
                  <a:graphicData uri="http://schemas.microsoft.com/office/word/2010/wordprocessingGroup">
                    <wpg:wgp>
                      <wpg:cNvGrpSpPr/>
                      <wpg:grpSpPr>
                        <a:xfrm>
                          <a:off x="0" y="0"/>
                          <a:ext cx="2375535" cy="1279072"/>
                          <a:chOff x="0" y="0"/>
                          <a:chExt cx="2375535" cy="1279072"/>
                        </a:xfrm>
                      </wpg:grpSpPr>
                      <pic:pic xmlns:pic="http://schemas.openxmlformats.org/drawingml/2006/picture">
                        <pic:nvPicPr>
                          <pic:cNvPr id="719707734" name="Picture 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75535" cy="1031875"/>
                          </a:xfrm>
                          <a:prstGeom prst="rect">
                            <a:avLst/>
                          </a:prstGeom>
                        </pic:spPr>
                      </pic:pic>
                      <wps:wsp>
                        <wps:cNvPr id="1242856405" name="Text Box 1"/>
                        <wps:cNvSpPr txBox="1"/>
                        <wps:spPr>
                          <a:xfrm>
                            <a:off x="0" y="1012372"/>
                            <a:ext cx="2375535" cy="266700"/>
                          </a:xfrm>
                          <a:prstGeom prst="rect">
                            <a:avLst/>
                          </a:prstGeom>
                          <a:solidFill>
                            <a:prstClr val="white"/>
                          </a:solidFill>
                          <a:ln>
                            <a:noFill/>
                          </a:ln>
                        </wps:spPr>
                        <wps:txbx>
                          <w:txbxContent>
                            <w:p w14:paraId="7D188BE3" w14:textId="2AFD8AA0" w:rsidR="00A249BC" w:rsidRPr="00804696" w:rsidRDefault="00A249BC" w:rsidP="00A249BC">
                              <w:pPr>
                                <w:pStyle w:val="Caption"/>
                                <w:rPr>
                                  <w:noProof/>
                                </w:rPr>
                              </w:pPr>
                              <w:bookmarkStart w:id="92" w:name="_Toc164604847"/>
                              <w:bookmarkStart w:id="93" w:name="_Ref164604249"/>
                              <w:r>
                                <w:t xml:space="preserve">Figure </w:t>
                              </w:r>
                              <w:r>
                                <w:fldChar w:fldCharType="begin"/>
                              </w:r>
                              <w:r>
                                <w:instrText xml:space="preserve"> SEQ Figure \* ARABIC </w:instrText>
                              </w:r>
                              <w:r>
                                <w:fldChar w:fldCharType="separate"/>
                              </w:r>
                              <w:r w:rsidR="00173AEE">
                                <w:rPr>
                                  <w:noProof/>
                                </w:rPr>
                                <w:t>9</w:t>
                              </w:r>
                              <w:r>
                                <w:fldChar w:fldCharType="end"/>
                              </w:r>
                              <w:bookmarkEnd w:id="93"/>
                              <w:r>
                                <w:t xml:space="preserve"> - Receipt class parameters.</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929B94" id="Group 1" o:spid="_x0000_s1033" style="position:absolute;margin-left:292.45pt;margin-top:52.6pt;width:187.05pt;height:100.7pt;z-index:251652098;mso-position-horizontal-relative:text;mso-position-vertical-relative:text" coordsize="23755,127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">
                <v:shape id="Picture 1" o:spid="_x0000_s1034" type="#_x0000_t75" style="position:absolute;width:23755;height:103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">
                  <v:imagedata r:id="rId24" o:title=""/>
                </v:shape>
                <v:shape id="_x0000_s1035" type="#_x0000_t202" style="position:absolute;top:10123;width:2375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" stroked="f">
                  <v:textbox style="mso-fit-shape-to-text:t" inset="0,0,0,0">
                    <w:txbxContent>
                      <w:p w14:paraId="7D188BE3" w14:textId="2AFD8AA0" w:rsidR="00A249BC" w:rsidRPr="00804696" w:rsidRDefault="00A249BC" w:rsidP="00A249BC">
                        <w:pPr>
                          <w:pStyle w:val="Caption"/>
                          <w:rPr>
                            <w:noProof/>
                          </w:rPr>
                        </w:pPr>
                        <w:bookmarkStart w:id="94" w:name="_Toc164604847"/>
                        <w:bookmarkStart w:id="95" w:name="_Ref164604249"/>
                        <w:r>
                          <w:t xml:space="preserve">Figure </w:t>
                        </w:r>
                        <w:r>
                          <w:fldChar w:fldCharType="begin"/>
                        </w:r>
                        <w:r>
                          <w:instrText xml:space="preserve"> SEQ Figure \* ARABIC </w:instrText>
                        </w:r>
                        <w:r>
                          <w:fldChar w:fldCharType="separate"/>
                        </w:r>
                        <w:r w:rsidR="00173AEE">
                          <w:rPr>
                            <w:noProof/>
                          </w:rPr>
                          <w:t>9</w:t>
                        </w:r>
                        <w:r>
                          <w:fldChar w:fldCharType="end"/>
                        </w:r>
                        <w:bookmarkEnd w:id="95"/>
                        <w:r>
                          <w:t xml:space="preserve"> - Receipt class parameters.</w:t>
                        </w:r>
                        <w:bookmarkEnd w:id="94"/>
                      </w:p>
                    </w:txbxContent>
                  </v:textbox>
                </v:shape>
                <w10:wrap type="tight"/>
              </v:group>
            </w:pict>
          </mc:Fallback>
        </mc:AlternateContent>
      </w:r>
      <w:r w:rsidR="00D614C9" w:rsidRPr="00A15A8E">
        <w:rPr>
          <w:rFonts w:ascii="Arial" w:hAnsi="Arial" w:cs="Arial"/>
        </w:rPr>
        <w:t xml:space="preserve">As for the </w:t>
      </w:r>
      <w:r w:rsidR="004347DF" w:rsidRPr="00A15A8E">
        <w:rPr>
          <w:rFonts w:ascii="Arial" w:hAnsi="Arial" w:cs="Arial"/>
          <w:b/>
          <w:bCs/>
        </w:rPr>
        <w:t>Receipt</w:t>
      </w:r>
      <w:r w:rsidR="004347DF" w:rsidRPr="00A15A8E">
        <w:rPr>
          <w:rFonts w:ascii="Arial" w:hAnsi="Arial" w:cs="Arial"/>
        </w:rPr>
        <w:t xml:space="preserve"> class</w:t>
      </w:r>
      <w:r w:rsidR="00232279" w:rsidRPr="00A15A8E">
        <w:rPr>
          <w:rFonts w:ascii="Arial" w:hAnsi="Arial" w:cs="Arial"/>
        </w:rPr>
        <w:t>,</w:t>
      </w:r>
      <w:r w:rsidR="00796855" w:rsidRPr="00A15A8E">
        <w:rPr>
          <w:rFonts w:ascii="Arial" w:hAnsi="Arial" w:cs="Arial"/>
        </w:rPr>
        <w:t xml:space="preserve"> is a representation of the receipt data</w:t>
      </w:r>
      <w:r w:rsidR="009B3BB5" w:rsidRPr="00A15A8E">
        <w:rPr>
          <w:rFonts w:ascii="Arial" w:hAnsi="Arial" w:cs="Arial"/>
        </w:rPr>
        <w:t xml:space="preserve"> to be </w:t>
      </w:r>
      <w:r w:rsidR="00113A24" w:rsidRPr="00A15A8E">
        <w:rPr>
          <w:rFonts w:ascii="Arial" w:hAnsi="Arial" w:cs="Arial"/>
        </w:rPr>
        <w:t>easily manipulated in the application</w:t>
      </w:r>
      <w:r w:rsidR="006B5560" w:rsidRPr="00A15A8E">
        <w:rPr>
          <w:rFonts w:ascii="Arial" w:hAnsi="Arial" w:cs="Arial"/>
        </w:rPr>
        <w:t>.</w:t>
      </w:r>
      <w:r w:rsidR="00867EFB" w:rsidRPr="00A15A8E">
        <w:rPr>
          <w:rFonts w:ascii="Arial" w:hAnsi="Arial" w:cs="Arial"/>
        </w:rPr>
        <w:t xml:space="preserve"> </w:t>
      </w:r>
      <w:r w:rsidR="00C049B0" w:rsidRPr="00A15A8E">
        <w:rPr>
          <w:rFonts w:ascii="Arial" w:hAnsi="Arial" w:cs="Arial"/>
        </w:rPr>
        <w:t xml:space="preserve">The </w:t>
      </w:r>
      <w:r w:rsidR="00296C69" w:rsidRPr="00A15A8E">
        <w:rPr>
          <w:rFonts w:ascii="Arial" w:hAnsi="Arial" w:cs="Arial"/>
        </w:rPr>
        <w:t>main function of th</w:t>
      </w:r>
      <w:r w:rsidR="00E6744C" w:rsidRPr="00A15A8E">
        <w:rPr>
          <w:rFonts w:ascii="Arial" w:hAnsi="Arial" w:cs="Arial"/>
        </w:rPr>
        <w:t>e class</w:t>
      </w:r>
      <w:r w:rsidR="00296C69" w:rsidRPr="00A15A8E">
        <w:rPr>
          <w:rFonts w:ascii="Arial" w:hAnsi="Arial" w:cs="Arial"/>
        </w:rPr>
        <w:t xml:space="preserve"> is ‘fromJson’</w:t>
      </w:r>
      <w:r w:rsidR="00C34E12">
        <w:rPr>
          <w:rFonts w:ascii="Arial" w:hAnsi="Arial" w:cs="Arial"/>
        </w:rPr>
        <w:t xml:space="preserve"> show in </w:t>
      </w:r>
      <w:r w:rsidR="00C34E12" w:rsidRPr="3FB23C4A">
        <w:rPr>
          <w:rFonts w:ascii="Arial" w:hAnsi="Arial" w:cs="Arial"/>
          <w:i/>
          <w:iCs/>
          <w:u w:val="single"/>
        </w:rPr>
        <w:fldChar w:fldCharType="begin"/>
      </w:r>
      <w:r w:rsidR="00C34E12" w:rsidRPr="3FB23C4A">
        <w:rPr>
          <w:rFonts w:ascii="Arial" w:hAnsi="Arial" w:cs="Arial"/>
          <w:i/>
          <w:iCs/>
          <w:u w:val="single"/>
        </w:rPr>
        <w:instrText xml:space="preserve"> REF _Ref164604249 \h  \* MERGEFORMAT </w:instrText>
      </w:r>
      <w:r w:rsidR="00C34E12" w:rsidRPr="3FB23C4A">
        <w:rPr>
          <w:rFonts w:ascii="Arial" w:hAnsi="Arial" w:cs="Arial"/>
          <w:i/>
          <w:iCs/>
          <w:u w:val="single"/>
        </w:rPr>
      </w:r>
      <w:r w:rsidR="00C34E12" w:rsidRPr="3FB23C4A">
        <w:rPr>
          <w:rFonts w:ascii="Arial" w:hAnsi="Arial" w:cs="Arial"/>
          <w:i/>
          <w:iCs/>
          <w:u w:val="single"/>
        </w:rPr>
        <w:fldChar w:fldCharType="separate"/>
      </w:r>
      <w:r w:rsidR="00C34E12" w:rsidRPr="3FB23C4A">
        <w:rPr>
          <w:i/>
          <w:iCs/>
          <w:u w:val="single"/>
        </w:rPr>
        <w:t xml:space="preserve">Figure </w:t>
      </w:r>
      <w:r w:rsidR="00C34E12" w:rsidRPr="3FB23C4A">
        <w:rPr>
          <w:i/>
          <w:iCs/>
          <w:noProof/>
          <w:u w:val="single"/>
        </w:rPr>
        <w:t>8</w:t>
      </w:r>
      <w:r w:rsidR="00C34E12" w:rsidRPr="3FB23C4A">
        <w:rPr>
          <w:rFonts w:ascii="Arial" w:hAnsi="Arial" w:cs="Arial"/>
          <w:i/>
          <w:iCs/>
          <w:u w:val="single"/>
        </w:rPr>
        <w:fldChar w:fldCharType="end"/>
      </w:r>
      <w:r w:rsidR="00E6744C" w:rsidRPr="00A15A8E">
        <w:rPr>
          <w:rFonts w:ascii="Arial" w:hAnsi="Arial" w:cs="Arial"/>
        </w:rPr>
        <w:t xml:space="preserve"> which parse </w:t>
      </w:r>
      <w:r w:rsidR="003D6828" w:rsidRPr="00A15A8E">
        <w:rPr>
          <w:rFonts w:ascii="Arial" w:hAnsi="Arial" w:cs="Arial"/>
        </w:rPr>
        <w:t xml:space="preserve">the response format from the http </w:t>
      </w:r>
      <w:r w:rsidR="00BD6428" w:rsidRPr="00A15A8E">
        <w:rPr>
          <w:rFonts w:ascii="Arial" w:hAnsi="Arial" w:cs="Arial"/>
        </w:rPr>
        <w:t>‘getRecipt’ endpoint</w:t>
      </w:r>
      <w:r w:rsidR="00CC6FF7" w:rsidRPr="00A15A8E">
        <w:rPr>
          <w:rFonts w:ascii="Arial" w:hAnsi="Arial" w:cs="Arial"/>
        </w:rPr>
        <w:t xml:space="preserve"> </w:t>
      </w:r>
      <w:r w:rsidR="004C5718" w:rsidRPr="00A15A8E">
        <w:rPr>
          <w:rFonts w:ascii="Arial" w:hAnsi="Arial" w:cs="Arial"/>
        </w:rPr>
        <w:t xml:space="preserve">from </w:t>
      </w:r>
      <w:r w:rsidR="00E44C0F" w:rsidRPr="00A15A8E">
        <w:rPr>
          <w:rFonts w:ascii="Arial" w:hAnsi="Arial" w:cs="Arial"/>
        </w:rPr>
        <w:t xml:space="preserve">dictionary of data to a list of Receipt object </w:t>
      </w:r>
      <w:r w:rsidR="00C36534" w:rsidRPr="00A15A8E">
        <w:rPr>
          <w:rFonts w:ascii="Arial" w:hAnsi="Arial" w:cs="Arial"/>
        </w:rPr>
        <w:t>while parsing them into the right datatype.</w:t>
      </w:r>
      <w:r w:rsidR="005D3CD5" w:rsidRPr="00A15A8E">
        <w:rPr>
          <w:rFonts w:ascii="Arial" w:hAnsi="Arial" w:cs="Arial"/>
        </w:rPr>
        <w:t xml:space="preserve"> In case of error in the parsing</w:t>
      </w:r>
      <w:r w:rsidR="00447126" w:rsidRPr="00A15A8E">
        <w:rPr>
          <w:rFonts w:ascii="Arial" w:hAnsi="Arial" w:cs="Arial"/>
        </w:rPr>
        <w:t xml:space="preserve"> log an error and fill the receipt with a default error</w:t>
      </w:r>
      <w:r w:rsidR="001F3B8B" w:rsidRPr="00A15A8E">
        <w:rPr>
          <w:rFonts w:ascii="Arial" w:hAnsi="Arial" w:cs="Arial"/>
        </w:rPr>
        <w:t xml:space="preserve"> value showing an error in the different filed.</w:t>
      </w:r>
      <w:r w:rsidR="007410DB" w:rsidRPr="00A15A8E">
        <w:rPr>
          <w:rFonts w:ascii="Arial" w:hAnsi="Arial" w:cs="Arial"/>
        </w:rPr>
        <w:t xml:space="preserve"> Other feature from the receipt object </w:t>
      </w:r>
      <w:r w:rsidR="00C450C1" w:rsidRPr="00A15A8E">
        <w:rPr>
          <w:rFonts w:ascii="Arial" w:hAnsi="Arial" w:cs="Arial"/>
        </w:rPr>
        <w:t>is</w:t>
      </w:r>
      <w:r w:rsidR="0029756B" w:rsidRPr="00A15A8E">
        <w:rPr>
          <w:rFonts w:ascii="Arial" w:hAnsi="Arial" w:cs="Arial"/>
        </w:rPr>
        <w:t xml:space="preserve"> </w:t>
      </w:r>
      <w:r w:rsidR="00C450C1" w:rsidRPr="00A15A8E">
        <w:rPr>
          <w:rFonts w:ascii="Arial" w:hAnsi="Arial" w:cs="Arial"/>
        </w:rPr>
        <w:t xml:space="preserve">to remap </w:t>
      </w:r>
      <w:r w:rsidR="0029756B" w:rsidRPr="00A15A8E">
        <w:rPr>
          <w:rFonts w:ascii="Arial" w:hAnsi="Arial" w:cs="Arial"/>
        </w:rPr>
        <w:t>the data</w:t>
      </w:r>
      <w:r w:rsidR="00C450C1" w:rsidRPr="00A15A8E">
        <w:rPr>
          <w:rFonts w:ascii="Arial" w:hAnsi="Arial" w:cs="Arial"/>
        </w:rPr>
        <w:t xml:space="preserve"> into a dictionary</w:t>
      </w:r>
      <w:r w:rsidR="0029756B" w:rsidRPr="00A15A8E">
        <w:rPr>
          <w:rFonts w:ascii="Arial" w:hAnsi="Arial" w:cs="Arial"/>
        </w:rPr>
        <w:t xml:space="preserve"> similar and the capacity to convert it into </w:t>
      </w:r>
      <w:r w:rsidR="00A0781C" w:rsidRPr="00A15A8E">
        <w:rPr>
          <w:rFonts w:ascii="Arial" w:hAnsi="Arial" w:cs="Arial"/>
        </w:rPr>
        <w:t xml:space="preserve">string with ‘toJson’ and ‘toString’ functions. These two features are mostly use for the edited of old data to fit in the editing feature and </w:t>
      </w:r>
      <w:r w:rsidRPr="00A15A8E">
        <w:rPr>
          <w:rFonts w:ascii="Arial" w:hAnsi="Arial" w:cs="Arial"/>
        </w:rPr>
        <w:t>for the formatting for upload to the server.</w:t>
      </w:r>
      <w:bookmarkStart w:id="96" w:name="_MON_1774455158"/>
      <w:bookmarkEnd w:id="96"/>
    </w:p>
    <w:p w14:paraId="215DAB8B" w14:textId="135AEF4F" w:rsidR="00715740" w:rsidRPr="00A15A8E" w:rsidRDefault="00715740" w:rsidP="00AC17D9">
      <w:pPr>
        <w:pStyle w:val="Heading3"/>
        <w:spacing w:line="360" w:lineRule="auto"/>
        <w:rPr>
          <w:rFonts w:ascii="Arial" w:hAnsi="Arial" w:cs="Arial"/>
        </w:rPr>
      </w:pPr>
      <w:bookmarkStart w:id="97" w:name="_Ref164088228"/>
      <w:bookmarkStart w:id="98" w:name="_Toc164859588"/>
      <w:r w:rsidRPr="00A15A8E">
        <w:rPr>
          <w:rFonts w:ascii="Arial" w:hAnsi="Arial" w:cs="Arial"/>
        </w:rPr>
        <w:t>Widget</w:t>
      </w:r>
      <w:r w:rsidR="00A30DF6" w:rsidRPr="00A15A8E">
        <w:rPr>
          <w:rFonts w:ascii="Arial" w:hAnsi="Arial" w:cs="Arial"/>
        </w:rPr>
        <w:t>s</w:t>
      </w:r>
      <w:bookmarkEnd w:id="97"/>
      <w:bookmarkEnd w:id="98"/>
    </w:p>
    <w:p w14:paraId="353C5D08" w14:textId="2EB9C8A9" w:rsidR="00715740" w:rsidRPr="00A15A8E" w:rsidRDefault="007669D7" w:rsidP="00AC17D9">
      <w:pPr>
        <w:spacing w:line="360" w:lineRule="auto"/>
        <w:rPr>
          <w:rFonts w:ascii="Arial" w:hAnsi="Arial" w:cs="Arial"/>
        </w:rPr>
      </w:pPr>
      <w:r w:rsidRPr="00A15A8E">
        <w:rPr>
          <w:rFonts w:ascii="Arial" w:hAnsi="Arial" w:cs="Arial"/>
        </w:rPr>
        <w:t xml:space="preserve">Widget </w:t>
      </w:r>
      <w:r w:rsidR="00137F31" w:rsidRPr="00A15A8E">
        <w:rPr>
          <w:rFonts w:ascii="Arial" w:hAnsi="Arial" w:cs="Arial"/>
        </w:rPr>
        <w:t xml:space="preserve">is a key feature in the Flutter framework, it </w:t>
      </w:r>
      <w:r w:rsidR="00E82712" w:rsidRPr="00A15A8E">
        <w:rPr>
          <w:rFonts w:ascii="Arial" w:hAnsi="Arial" w:cs="Arial"/>
        </w:rPr>
        <w:t>gives</w:t>
      </w:r>
      <w:r w:rsidR="00137F31" w:rsidRPr="00A15A8E">
        <w:rPr>
          <w:rFonts w:ascii="Arial" w:hAnsi="Arial" w:cs="Arial"/>
        </w:rPr>
        <w:t xml:space="preserve"> reusability to created object leading to a global reduction</w:t>
      </w:r>
      <w:r w:rsidR="00E82712" w:rsidRPr="00A15A8E">
        <w:rPr>
          <w:rFonts w:ascii="Arial" w:hAnsi="Arial" w:cs="Arial"/>
        </w:rPr>
        <w:t xml:space="preserve"> in the code complexity while making it more readable</w:t>
      </w:r>
      <w:r w:rsidR="00B16E25" w:rsidRPr="00A15A8E">
        <w:rPr>
          <w:rFonts w:ascii="Arial" w:hAnsi="Arial" w:cs="Arial"/>
        </w:rPr>
        <w:t xml:space="preserve"> by encapsulating them </w:t>
      </w:r>
      <w:r w:rsidR="00FD06F0" w:rsidRPr="00A15A8E">
        <w:rPr>
          <w:rFonts w:ascii="Arial" w:hAnsi="Arial" w:cs="Arial"/>
        </w:rPr>
        <w:t xml:space="preserve">callable </w:t>
      </w:r>
      <w:r w:rsidR="00E74A9F" w:rsidRPr="00A15A8E">
        <w:rPr>
          <w:rFonts w:ascii="Arial" w:hAnsi="Arial" w:cs="Arial"/>
        </w:rPr>
        <w:t>anywhere.</w:t>
      </w:r>
      <w:r w:rsidR="003418B0" w:rsidRPr="00A15A8E">
        <w:rPr>
          <w:rFonts w:ascii="Arial" w:hAnsi="Arial" w:cs="Arial"/>
        </w:rPr>
        <w:t xml:space="preserve"> In the context of the project,</w:t>
      </w:r>
      <w:r w:rsidR="00331FC5" w:rsidRPr="00A15A8E">
        <w:rPr>
          <w:rFonts w:ascii="Arial" w:hAnsi="Arial" w:cs="Arial"/>
        </w:rPr>
        <w:t xml:space="preserve"> it was used to encapsulate complexes element which would have made the different pages codes too long and complexes</w:t>
      </w:r>
      <w:r w:rsidR="00611473" w:rsidRPr="00A15A8E">
        <w:rPr>
          <w:rFonts w:ascii="Arial" w:hAnsi="Arial" w:cs="Arial"/>
        </w:rPr>
        <w:t xml:space="preserve"> and represent key element of the mobile app.</w:t>
      </w:r>
    </w:p>
    <w:p w14:paraId="1ED6558E" w14:textId="77777777" w:rsidR="00683604" w:rsidRPr="00A15A8E" w:rsidRDefault="00683604" w:rsidP="00AC17D9">
      <w:pPr>
        <w:spacing w:line="360" w:lineRule="auto"/>
        <w:rPr>
          <w:rFonts w:ascii="Arial" w:hAnsi="Arial" w:cs="Arial"/>
        </w:rPr>
      </w:pPr>
    </w:p>
    <w:p w14:paraId="60935965" w14:textId="0C442388" w:rsidR="00683604" w:rsidRPr="00A15A8E" w:rsidRDefault="00683604"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Navigation Bar</w:t>
      </w:r>
      <w:r w:rsidRPr="00A15A8E">
        <w:rPr>
          <w:rFonts w:ascii="Arial" w:hAnsi="Arial" w:cs="Arial"/>
        </w:rPr>
        <w:t xml:space="preserve"> </w:t>
      </w:r>
      <w:r w:rsidR="00832605" w:rsidRPr="00A15A8E">
        <w:rPr>
          <w:rFonts w:ascii="Arial" w:hAnsi="Arial" w:cs="Arial"/>
        </w:rPr>
        <w:t>widget is</w:t>
      </w:r>
      <w:r w:rsidR="002812BF" w:rsidRPr="00A15A8E">
        <w:rPr>
          <w:rFonts w:ascii="Arial" w:hAnsi="Arial" w:cs="Arial"/>
        </w:rPr>
        <w:t xml:space="preserve"> the main app menu</w:t>
      </w:r>
      <w:r w:rsidR="000D6523">
        <w:rPr>
          <w:rFonts w:ascii="Arial" w:hAnsi="Arial" w:cs="Arial"/>
        </w:rPr>
        <w:t xml:space="preserve"> show in </w:t>
      </w:r>
      <w:r w:rsidR="000D6523" w:rsidRPr="000D6523">
        <w:rPr>
          <w:rFonts w:ascii="Arial" w:hAnsi="Arial" w:cs="Arial"/>
          <w:i/>
          <w:iCs/>
          <w:u w:val="single"/>
        </w:rPr>
        <w:fldChar w:fldCharType="begin"/>
      </w:r>
      <w:r w:rsidR="000D6523" w:rsidRPr="000D6523">
        <w:rPr>
          <w:rFonts w:ascii="Arial" w:hAnsi="Arial" w:cs="Arial"/>
          <w:i/>
          <w:iCs/>
          <w:u w:val="single"/>
        </w:rPr>
        <w:instrText xml:space="preserve"> REF _Ref164604299 \h  \* MERGEFORMAT </w:instrText>
      </w:r>
      <w:r w:rsidR="000D6523" w:rsidRPr="000D6523">
        <w:rPr>
          <w:rFonts w:ascii="Arial" w:hAnsi="Arial" w:cs="Arial"/>
          <w:i/>
          <w:iCs/>
          <w:u w:val="single"/>
        </w:rPr>
      </w:r>
      <w:r w:rsidR="000D6523" w:rsidRPr="000D6523">
        <w:rPr>
          <w:rFonts w:ascii="Arial" w:hAnsi="Arial" w:cs="Arial"/>
          <w:i/>
          <w:iCs/>
          <w:u w:val="single"/>
        </w:rPr>
        <w:fldChar w:fldCharType="separate"/>
      </w:r>
      <w:r w:rsidR="000D6523" w:rsidRPr="000D6523">
        <w:rPr>
          <w:rFonts w:ascii="Arial" w:hAnsi="Arial" w:cs="Arial"/>
          <w:i/>
          <w:iCs/>
          <w:u w:val="single"/>
        </w:rPr>
        <w:t xml:space="preserve">Figure </w:t>
      </w:r>
      <w:r w:rsidR="000D6523" w:rsidRPr="000D6523">
        <w:rPr>
          <w:rFonts w:ascii="Arial" w:hAnsi="Arial" w:cs="Arial"/>
          <w:i/>
          <w:iCs/>
          <w:noProof/>
          <w:u w:val="single"/>
        </w:rPr>
        <w:t>9</w:t>
      </w:r>
      <w:r w:rsidR="000D6523" w:rsidRPr="000D6523">
        <w:rPr>
          <w:rFonts w:ascii="Arial" w:hAnsi="Arial" w:cs="Arial"/>
          <w:i/>
          <w:iCs/>
          <w:u w:val="single"/>
        </w:rPr>
        <w:fldChar w:fldCharType="end"/>
      </w:r>
      <w:r w:rsidR="002812BF" w:rsidRPr="00A15A8E">
        <w:rPr>
          <w:rFonts w:ascii="Arial" w:hAnsi="Arial" w:cs="Arial"/>
        </w:rPr>
        <w:t>, located at the bottom of every page of th</w:t>
      </w:r>
      <w:r w:rsidR="00DE2392" w:rsidRPr="00A15A8E">
        <w:rPr>
          <w:rFonts w:ascii="Arial" w:hAnsi="Arial" w:cs="Arial"/>
        </w:rPr>
        <w:t xml:space="preserve">e application. It is used to navigate from </w:t>
      </w:r>
      <w:r w:rsidR="00327D1A" w:rsidRPr="00A15A8E">
        <w:rPr>
          <w:rFonts w:ascii="Arial" w:hAnsi="Arial" w:cs="Arial"/>
        </w:rPr>
        <w:t>a</w:t>
      </w:r>
      <w:r w:rsidR="00DE2392" w:rsidRPr="00A15A8E">
        <w:rPr>
          <w:rFonts w:ascii="Arial" w:hAnsi="Arial" w:cs="Arial"/>
        </w:rPr>
        <w:t xml:space="preserve"> page to another</w:t>
      </w:r>
      <w:r w:rsidR="00327D1A" w:rsidRPr="00A15A8E">
        <w:rPr>
          <w:rFonts w:ascii="Arial" w:hAnsi="Arial" w:cs="Arial"/>
        </w:rPr>
        <w:t xml:space="preserve">. Technically speaking, </w:t>
      </w:r>
      <w:r w:rsidR="00C0325A" w:rsidRPr="00A15A8E">
        <w:rPr>
          <w:rFonts w:ascii="Arial" w:hAnsi="Arial" w:cs="Arial"/>
        </w:rPr>
        <w:t xml:space="preserve">each time a page is selected it </w:t>
      </w:r>
      <w:r w:rsidR="00DD14CA" w:rsidRPr="00A15A8E">
        <w:rPr>
          <w:rFonts w:ascii="Arial" w:hAnsi="Arial" w:cs="Arial"/>
        </w:rPr>
        <w:t>overwrite the current page with the build function of the page selected and change the color of the button to dis</w:t>
      </w:r>
      <w:r w:rsidR="00951AB4" w:rsidRPr="00A15A8E">
        <w:rPr>
          <w:rFonts w:ascii="Arial" w:hAnsi="Arial" w:cs="Arial"/>
        </w:rPr>
        <w:t>play the current page display.</w:t>
      </w:r>
    </w:p>
    <w:p w14:paraId="4B6C0451" w14:textId="77777777" w:rsidR="001E2EE6" w:rsidRPr="00A15A8E" w:rsidRDefault="001E2EE6" w:rsidP="00AC17D9">
      <w:pPr>
        <w:spacing w:line="360" w:lineRule="auto"/>
        <w:rPr>
          <w:rFonts w:ascii="Arial" w:hAnsi="Arial" w:cs="Arial"/>
        </w:rPr>
      </w:pPr>
    </w:p>
    <w:p w14:paraId="24CDF3D4" w14:textId="4761B4EE" w:rsidR="001138BD" w:rsidRPr="00A15A8E" w:rsidRDefault="001E2EE6" w:rsidP="00AC17D9">
      <w:pPr>
        <w:keepNext/>
        <w:spacing w:line="360" w:lineRule="auto"/>
        <w:rPr>
          <w:rFonts w:ascii="Arial" w:hAnsi="Arial" w:cs="Arial"/>
        </w:rPr>
      </w:pPr>
      <w:r w:rsidRPr="00A15A8E">
        <w:rPr>
          <w:rFonts w:ascii="Arial" w:hAnsi="Arial" w:cs="Arial"/>
          <w:noProof/>
        </w:rPr>
        <w:drawing>
          <wp:inline distT="0" distB="0" distL="0" distR="0" wp14:anchorId="05018D43" wp14:editId="7D63C374">
            <wp:extent cx="3396106" cy="805180"/>
            <wp:effectExtent l="0" t="0" r="0" b="0"/>
            <wp:docPr id="1598818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18593" name=""/>
                    <pic:cNvPicPr/>
                  </pic:nvPicPr>
                  <pic:blipFill>
                    <a:blip r:embed="rId25"/>
                    <a:stretch>
                      <a:fillRect/>
                    </a:stretch>
                  </pic:blipFill>
                  <pic:spPr>
                    <a:xfrm>
                      <a:off x="0" y="0"/>
                      <a:ext cx="3396106" cy="805180"/>
                    </a:xfrm>
                    <a:prstGeom prst="rect">
                      <a:avLst/>
                    </a:prstGeom>
                  </pic:spPr>
                </pic:pic>
              </a:graphicData>
            </a:graphic>
          </wp:inline>
        </w:drawing>
      </w:r>
    </w:p>
    <w:p w14:paraId="44E95F0F" w14:textId="2446386E" w:rsidR="00C9388B" w:rsidRPr="00A15A8E" w:rsidRDefault="006854D6" w:rsidP="00AC17D9">
      <w:pPr>
        <w:pStyle w:val="Caption"/>
        <w:spacing w:line="360" w:lineRule="auto"/>
        <w:rPr>
          <w:rFonts w:ascii="Arial" w:hAnsi="Arial" w:cs="Arial"/>
        </w:rPr>
      </w:pPr>
      <w:bookmarkStart w:id="99" w:name="_Ref164604299"/>
      <w:bookmarkStart w:id="100" w:name="_Toc164604848"/>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73AEE">
        <w:rPr>
          <w:rFonts w:ascii="Arial" w:hAnsi="Arial" w:cs="Arial"/>
          <w:noProof/>
        </w:rPr>
        <w:t>10</w:t>
      </w:r>
      <w:r w:rsidRPr="00A15A8E">
        <w:rPr>
          <w:rFonts w:ascii="Arial" w:hAnsi="Arial" w:cs="Arial"/>
        </w:rPr>
        <w:fldChar w:fldCharType="end"/>
      </w:r>
      <w:bookmarkEnd w:id="99"/>
      <w:r w:rsidRPr="00A15A8E">
        <w:rPr>
          <w:rFonts w:ascii="Arial" w:hAnsi="Arial" w:cs="Arial"/>
        </w:rPr>
        <w:t xml:space="preserve"> - Navigation bar.</w:t>
      </w:r>
      <w:bookmarkEnd w:id="100"/>
    </w:p>
    <w:p w14:paraId="2B37E922" w14:textId="66ED61D4" w:rsidR="001138BD" w:rsidRPr="00A15A8E" w:rsidRDefault="004534E5" w:rsidP="00AC17D9">
      <w:pPr>
        <w:spacing w:line="360" w:lineRule="auto"/>
        <w:rPr>
          <w:rFonts w:ascii="Arial" w:hAnsi="Arial" w:cs="Arial"/>
        </w:rPr>
      </w:pPr>
      <w:r>
        <w:rPr>
          <w:noProof/>
        </w:rPr>
        <mc:AlternateContent>
          <mc:Choice Requires="wps">
            <w:drawing>
              <wp:anchor distT="0" distB="0" distL="114300" distR="114300" simplePos="0" relativeHeight="251652104" behindDoc="1" locked="0" layoutInCell="1" allowOverlap="1" wp14:anchorId="3BCEE346" wp14:editId="098940C5">
                <wp:simplePos x="0" y="0"/>
                <wp:positionH relativeFrom="column">
                  <wp:posOffset>4462145</wp:posOffset>
                </wp:positionH>
                <wp:positionV relativeFrom="paragraph">
                  <wp:posOffset>2343785</wp:posOffset>
                </wp:positionV>
                <wp:extent cx="1110615" cy="635"/>
                <wp:effectExtent l="0" t="0" r="0" b="12065"/>
                <wp:wrapTight wrapText="bothSides">
                  <wp:wrapPolygon edited="0">
                    <wp:start x="0" y="0"/>
                    <wp:lineTo x="0" y="0"/>
                    <wp:lineTo x="21242" y="0"/>
                    <wp:lineTo x="21242" y="0"/>
                    <wp:lineTo x="0" y="0"/>
                  </wp:wrapPolygon>
                </wp:wrapTight>
                <wp:docPr id="1057841766" name="Text Box 1"/>
                <wp:cNvGraphicFramePr/>
                <a:graphic xmlns:a="http://schemas.openxmlformats.org/drawingml/2006/main">
                  <a:graphicData uri="http://schemas.microsoft.com/office/word/2010/wordprocessingShape">
                    <wps:wsp>
                      <wps:cNvSpPr txBox="1"/>
                      <wps:spPr>
                        <a:xfrm>
                          <a:off x="0" y="0"/>
                          <a:ext cx="1110615" cy="635"/>
                        </a:xfrm>
                        <a:prstGeom prst="rect">
                          <a:avLst/>
                        </a:prstGeom>
                        <a:solidFill>
                          <a:prstClr val="white"/>
                        </a:solidFill>
                        <a:ln>
                          <a:noFill/>
                        </a:ln>
                      </wps:spPr>
                      <wps:txbx>
                        <w:txbxContent>
                          <w:p w14:paraId="789BF2A3" w14:textId="5DB76759" w:rsidR="004534E5" w:rsidRPr="004B308E" w:rsidRDefault="004534E5" w:rsidP="004534E5">
                            <w:pPr>
                              <w:pStyle w:val="Caption"/>
                              <w:rPr>
                                <w:rFonts w:ascii="Arial" w:hAnsi="Arial" w:cs="Arial"/>
                                <w:noProof/>
                              </w:rPr>
                            </w:pPr>
                            <w:bookmarkStart w:id="101" w:name="_Toc164604849"/>
                            <w:bookmarkStart w:id="102" w:name="_Ref164604398"/>
                            <w:r>
                              <w:t xml:space="preserve">Figure </w:t>
                            </w:r>
                            <w:r>
                              <w:fldChar w:fldCharType="begin"/>
                            </w:r>
                            <w:r>
                              <w:instrText xml:space="preserve"> SEQ Figure \* ARABIC </w:instrText>
                            </w:r>
                            <w:r>
                              <w:fldChar w:fldCharType="separate"/>
                            </w:r>
                            <w:r w:rsidR="00173AEE">
                              <w:rPr>
                                <w:noProof/>
                              </w:rPr>
                              <w:t>11</w:t>
                            </w:r>
                            <w:r>
                              <w:fldChar w:fldCharType="end"/>
                            </w:r>
                            <w:bookmarkEnd w:id="102"/>
                            <w:r>
                              <w:t xml:space="preserve"> - Camera Widge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CEE346" id="_x0000_s1036" type="#_x0000_t202" style="position:absolute;margin-left:351.35pt;margin-top:184.55pt;width:87.45pt;height:.05pt;z-index:-251664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" stroked="f">
                <v:textbox style="mso-fit-shape-to-text:t" inset="0,0,0,0">
                  <w:txbxContent>
                    <w:p w14:paraId="789BF2A3" w14:textId="5DB76759" w:rsidR="004534E5" w:rsidRPr="004B308E" w:rsidRDefault="004534E5" w:rsidP="004534E5">
                      <w:pPr>
                        <w:pStyle w:val="Caption"/>
                        <w:rPr>
                          <w:rFonts w:ascii="Arial" w:hAnsi="Arial" w:cs="Arial"/>
                          <w:noProof/>
                        </w:rPr>
                      </w:pPr>
                      <w:bookmarkStart w:id="103" w:name="_Toc164604849"/>
                      <w:bookmarkStart w:id="104" w:name="_Ref164604398"/>
                      <w:r>
                        <w:t xml:space="preserve">Figure </w:t>
                      </w:r>
                      <w:r>
                        <w:fldChar w:fldCharType="begin"/>
                      </w:r>
                      <w:r>
                        <w:instrText xml:space="preserve"> SEQ Figure \* ARABIC </w:instrText>
                      </w:r>
                      <w:r>
                        <w:fldChar w:fldCharType="separate"/>
                      </w:r>
                      <w:r w:rsidR="00173AEE">
                        <w:rPr>
                          <w:noProof/>
                        </w:rPr>
                        <w:t>11</w:t>
                      </w:r>
                      <w:r>
                        <w:fldChar w:fldCharType="end"/>
                      </w:r>
                      <w:bookmarkEnd w:id="104"/>
                      <w:r>
                        <w:t xml:space="preserve"> - Camera Widget</w:t>
                      </w:r>
                      <w:bookmarkEnd w:id="103"/>
                    </w:p>
                  </w:txbxContent>
                </v:textbox>
                <w10:wrap type="tight"/>
              </v:shape>
            </w:pict>
          </mc:Fallback>
        </mc:AlternateContent>
      </w:r>
      <w:r w:rsidR="00856BB8" w:rsidRPr="00A15A8E">
        <w:rPr>
          <w:rFonts w:ascii="Arial" w:hAnsi="Arial" w:cs="Arial"/>
          <w:noProof/>
        </w:rPr>
        <w:drawing>
          <wp:anchor distT="0" distB="0" distL="114300" distR="114300" simplePos="0" relativeHeight="251652099" behindDoc="1" locked="0" layoutInCell="1" allowOverlap="1" wp14:anchorId="10C4E439" wp14:editId="421F8254">
            <wp:simplePos x="0" y="0"/>
            <wp:positionH relativeFrom="column">
              <wp:posOffset>4462364</wp:posOffset>
            </wp:positionH>
            <wp:positionV relativeFrom="paragraph">
              <wp:posOffset>273403</wp:posOffset>
            </wp:positionV>
            <wp:extent cx="1110615" cy="2013983"/>
            <wp:effectExtent l="0" t="0" r="0" b="5715"/>
            <wp:wrapTight wrapText="bothSides">
              <wp:wrapPolygon edited="0">
                <wp:start x="0" y="0"/>
                <wp:lineTo x="0" y="21525"/>
                <wp:lineTo x="21242" y="21525"/>
                <wp:lineTo x="21242" y="0"/>
                <wp:lineTo x="0" y="0"/>
              </wp:wrapPolygon>
            </wp:wrapTight>
            <wp:docPr id="1151663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63822" name="Picture 1151663822"/>
                    <pic:cNvPicPr/>
                  </pic:nvPicPr>
                  <pic:blipFill rotWithShape="1">
                    <a:blip r:embed="rId26" cstate="print">
                      <a:extLst>
                        <a:ext uri="{28A0092B-C50C-407E-A947-70E740481C1C}">
                          <a14:useLocalDpi xmlns:a14="http://schemas.microsoft.com/office/drawing/2010/main" val="0"/>
                        </a:ext>
                      </a:extLst>
                    </a:blip>
                    <a:srcRect t="18398"/>
                    <a:stretch/>
                  </pic:blipFill>
                  <pic:spPr bwMode="auto">
                    <a:xfrm>
                      <a:off x="0" y="0"/>
                      <a:ext cx="1110615" cy="2013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517B5E" w14:textId="3D194BEE" w:rsidR="00AB7667" w:rsidRPr="00A15A8E" w:rsidRDefault="008E1FB2"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camera</w:t>
      </w:r>
      <w:r w:rsidRPr="00A15A8E">
        <w:rPr>
          <w:rFonts w:ascii="Arial" w:hAnsi="Arial" w:cs="Arial"/>
        </w:rPr>
        <w:t xml:space="preserve"> Widget </w:t>
      </w:r>
      <w:r w:rsidR="008B4EC4">
        <w:rPr>
          <w:rFonts w:ascii="Arial" w:hAnsi="Arial" w:cs="Arial"/>
        </w:rPr>
        <w:t xml:space="preserve">show in </w:t>
      </w:r>
      <w:r w:rsidR="00484077" w:rsidRPr="00484077">
        <w:rPr>
          <w:rFonts w:ascii="Arial" w:hAnsi="Arial" w:cs="Arial"/>
          <w:i/>
          <w:iCs/>
          <w:u w:val="single"/>
        </w:rPr>
        <w:fldChar w:fldCharType="begin"/>
      </w:r>
      <w:r w:rsidR="00484077" w:rsidRPr="00484077">
        <w:rPr>
          <w:rFonts w:ascii="Arial" w:hAnsi="Arial" w:cs="Arial"/>
          <w:i/>
          <w:iCs/>
          <w:u w:val="single"/>
        </w:rPr>
        <w:instrText xml:space="preserve"> REF _Ref164604398 \h  \* MERGEFORMAT </w:instrText>
      </w:r>
      <w:r w:rsidR="00484077" w:rsidRPr="00484077">
        <w:rPr>
          <w:rFonts w:ascii="Arial" w:hAnsi="Arial" w:cs="Arial"/>
          <w:i/>
          <w:iCs/>
          <w:u w:val="single"/>
        </w:rPr>
      </w:r>
      <w:r w:rsidR="00484077" w:rsidRPr="00484077">
        <w:rPr>
          <w:rFonts w:ascii="Arial" w:hAnsi="Arial" w:cs="Arial"/>
          <w:i/>
          <w:iCs/>
          <w:u w:val="single"/>
        </w:rPr>
        <w:fldChar w:fldCharType="separate"/>
      </w:r>
      <w:r w:rsidR="00484077" w:rsidRPr="00484077">
        <w:rPr>
          <w:i/>
          <w:iCs/>
          <w:u w:val="single"/>
        </w:rPr>
        <w:t xml:space="preserve">Figure </w:t>
      </w:r>
      <w:r w:rsidR="00484077" w:rsidRPr="00484077">
        <w:rPr>
          <w:i/>
          <w:iCs/>
          <w:noProof/>
          <w:u w:val="single"/>
        </w:rPr>
        <w:t>10</w:t>
      </w:r>
      <w:r w:rsidR="00484077" w:rsidRPr="00484077">
        <w:rPr>
          <w:rFonts w:ascii="Arial" w:hAnsi="Arial" w:cs="Arial"/>
          <w:i/>
          <w:iCs/>
          <w:u w:val="single"/>
        </w:rPr>
        <w:fldChar w:fldCharType="end"/>
      </w:r>
      <w:r w:rsidR="00484077">
        <w:rPr>
          <w:rFonts w:ascii="Arial" w:hAnsi="Arial" w:cs="Arial"/>
        </w:rPr>
        <w:t xml:space="preserve"> </w:t>
      </w:r>
      <w:r w:rsidR="00D7310B" w:rsidRPr="00A15A8E">
        <w:rPr>
          <w:rFonts w:ascii="Arial" w:hAnsi="Arial" w:cs="Arial"/>
        </w:rPr>
        <w:t>is used by the application</w:t>
      </w:r>
      <w:r w:rsidR="00AC320B" w:rsidRPr="00A15A8E">
        <w:rPr>
          <w:rFonts w:ascii="Arial" w:hAnsi="Arial" w:cs="Arial"/>
        </w:rPr>
        <w:t xml:space="preserve"> “camera” page</w:t>
      </w:r>
      <w:r w:rsidR="00D16BE7" w:rsidRPr="00A15A8E">
        <w:rPr>
          <w:rFonts w:ascii="Arial" w:hAnsi="Arial" w:cs="Arial"/>
        </w:rPr>
        <w:t xml:space="preserve"> and is</w:t>
      </w:r>
      <w:r w:rsidR="00D7310B" w:rsidRPr="00A15A8E">
        <w:rPr>
          <w:rFonts w:ascii="Arial" w:hAnsi="Arial" w:cs="Arial"/>
        </w:rPr>
        <w:t xml:space="preserve"> one of the two option to select a picture for the receipt extraction</w:t>
      </w:r>
      <w:r w:rsidR="008C1932" w:rsidRPr="00A15A8E">
        <w:rPr>
          <w:rFonts w:ascii="Arial" w:hAnsi="Arial" w:cs="Arial"/>
        </w:rPr>
        <w:t xml:space="preserve">. </w:t>
      </w:r>
      <w:r w:rsidR="004D318E" w:rsidRPr="00A15A8E">
        <w:rPr>
          <w:rFonts w:ascii="Arial" w:hAnsi="Arial" w:cs="Arial"/>
        </w:rPr>
        <w:t>When used for the first time, it ask the use</w:t>
      </w:r>
      <w:r w:rsidR="00BF22B2" w:rsidRPr="00A15A8E">
        <w:rPr>
          <w:rFonts w:ascii="Arial" w:hAnsi="Arial" w:cs="Arial"/>
        </w:rPr>
        <w:t xml:space="preserve">r to authorize the access to the camera </w:t>
      </w:r>
      <w:r w:rsidR="00E839D4" w:rsidRPr="00A15A8E">
        <w:rPr>
          <w:rFonts w:ascii="Arial" w:hAnsi="Arial" w:cs="Arial"/>
        </w:rPr>
        <w:t xml:space="preserve">to fit the </w:t>
      </w:r>
      <w:r w:rsidR="00C81B21" w:rsidRPr="00A15A8E">
        <w:rPr>
          <w:rFonts w:ascii="Arial" w:hAnsi="Arial" w:cs="Arial"/>
        </w:rPr>
        <w:t xml:space="preserve">European legislation for “General data protection regulation”  </w:t>
      </w:r>
      <w:r w:rsidR="008563C0" w:rsidRPr="00A15A8E">
        <w:rPr>
          <w:rFonts w:ascii="Arial" w:hAnsi="Arial" w:cs="Arial"/>
        </w:rPr>
        <w:fldChar w:fldCharType="begin"/>
      </w:r>
      <w:r w:rsidR="008563C0" w:rsidRPr="00A15A8E">
        <w:rPr>
          <w:rFonts w:ascii="Arial" w:hAnsi="Arial" w:cs="Arial"/>
        </w:rPr>
        <w:instrText xml:space="preserve"> ADDIN ZOTERO_ITEM CSL_CITATION {"citationID":"5dNkRUFE","properties":{"formattedCitation":"({\\i{}General data protection regulation (GDPR) | EUR-Lex}, no date)","plainCitation":"(General data protection regulation (GDPR) | EUR-Lex, no date)","noteIndex":0},"citationItems":[{"id":153,"uris":["http://zotero.org/users/13363242/items/4EEPZS2P"],"itemData":{"id":153,"type":"webpage","language":"en","note":"Doc ID: 310401_2\nDoc Sector: other\nDoc Title: General data protection regulation (GDPR)\nDoc Type: other\nUsr_lan: en","title":"General data protection regulation (GDPR) | EUR-Lex","URL":"https://eur-lex.europa.eu/EN/legal-content/summary/general-data-protection-regulation-gdpr.html","accessed":{"date-parts":[["2024",4,13]]}}}],"schema":"https://github.com/citation-style-language/schema/raw/master/csl-citation.json"} </w:instrText>
      </w:r>
      <w:r w:rsidR="008563C0" w:rsidRPr="00A15A8E">
        <w:rPr>
          <w:rFonts w:ascii="Arial" w:hAnsi="Arial" w:cs="Arial"/>
        </w:rPr>
        <w:fldChar w:fldCharType="separate"/>
      </w:r>
      <w:r w:rsidR="008563C0" w:rsidRPr="00A15A8E">
        <w:rPr>
          <w:rFonts w:ascii="Arial" w:hAnsi="Arial" w:cs="Arial"/>
          <w:kern w:val="0"/>
          <w:lang w:val="en-GB"/>
        </w:rPr>
        <w:t>(</w:t>
      </w:r>
      <w:r w:rsidR="008563C0" w:rsidRPr="00A15A8E">
        <w:rPr>
          <w:rFonts w:ascii="Arial" w:hAnsi="Arial" w:cs="Arial"/>
          <w:i/>
          <w:iCs/>
          <w:kern w:val="0"/>
          <w:lang w:val="en-GB"/>
        </w:rPr>
        <w:t>General data protection regulation (GDPR) | EUR-Lex</w:t>
      </w:r>
      <w:r w:rsidR="008563C0" w:rsidRPr="00A15A8E">
        <w:rPr>
          <w:rFonts w:ascii="Arial" w:hAnsi="Arial" w:cs="Arial"/>
          <w:kern w:val="0"/>
          <w:lang w:val="en-GB"/>
        </w:rPr>
        <w:t>, no date)</w:t>
      </w:r>
      <w:r w:rsidR="008563C0" w:rsidRPr="00A15A8E">
        <w:rPr>
          <w:rFonts w:ascii="Arial" w:hAnsi="Arial" w:cs="Arial"/>
        </w:rPr>
        <w:fldChar w:fldCharType="end"/>
      </w:r>
      <w:r w:rsidR="00211E3E" w:rsidRPr="00A15A8E">
        <w:rPr>
          <w:rFonts w:ascii="Arial" w:hAnsi="Arial" w:cs="Arial"/>
        </w:rPr>
        <w:t xml:space="preserve">. When the </w:t>
      </w:r>
      <w:r w:rsidR="00A11034" w:rsidRPr="00A15A8E">
        <w:rPr>
          <w:rFonts w:ascii="Arial" w:hAnsi="Arial" w:cs="Arial"/>
        </w:rPr>
        <w:t>authorization</w:t>
      </w:r>
      <w:r w:rsidR="00211E3E" w:rsidRPr="00A15A8E">
        <w:rPr>
          <w:rFonts w:ascii="Arial" w:hAnsi="Arial" w:cs="Arial"/>
        </w:rPr>
        <w:t xml:space="preserve"> </w:t>
      </w:r>
      <w:r w:rsidR="00D16BE7" w:rsidRPr="00A15A8E">
        <w:rPr>
          <w:rFonts w:ascii="Arial" w:hAnsi="Arial" w:cs="Arial"/>
        </w:rPr>
        <w:t>is</w:t>
      </w:r>
      <w:r w:rsidR="00211E3E" w:rsidRPr="00A15A8E">
        <w:rPr>
          <w:rFonts w:ascii="Arial" w:hAnsi="Arial" w:cs="Arial"/>
        </w:rPr>
        <w:t xml:space="preserve"> </w:t>
      </w:r>
      <w:r w:rsidR="00A11034" w:rsidRPr="00A15A8E">
        <w:rPr>
          <w:rFonts w:ascii="Arial" w:hAnsi="Arial" w:cs="Arial"/>
        </w:rPr>
        <w:t xml:space="preserve">provided, the user will be able to capture a picture </w:t>
      </w:r>
      <w:r w:rsidR="00F45DF6" w:rsidRPr="00A15A8E">
        <w:rPr>
          <w:rFonts w:ascii="Arial" w:hAnsi="Arial" w:cs="Arial"/>
        </w:rPr>
        <w:t xml:space="preserve">by pressing the ‘Capture” button with the option to </w:t>
      </w:r>
      <w:r w:rsidR="003564F7" w:rsidRPr="00A15A8E">
        <w:rPr>
          <w:rFonts w:ascii="Arial" w:hAnsi="Arial" w:cs="Arial"/>
        </w:rPr>
        <w:t>activate the phone flashlight if needed</w:t>
      </w:r>
      <w:r w:rsidR="00512D5B" w:rsidRPr="00A15A8E">
        <w:rPr>
          <w:rFonts w:ascii="Arial" w:hAnsi="Arial" w:cs="Arial"/>
        </w:rPr>
        <w:t xml:space="preserve">. When a picture is capture, the popup will close while passing </w:t>
      </w:r>
      <w:r w:rsidR="00AC320B" w:rsidRPr="00A15A8E">
        <w:rPr>
          <w:rFonts w:ascii="Arial" w:hAnsi="Arial" w:cs="Arial"/>
        </w:rPr>
        <w:t xml:space="preserve">the image to the “camera” </w:t>
      </w:r>
      <w:r w:rsidR="00D16BE7" w:rsidRPr="00A15A8E">
        <w:rPr>
          <w:rFonts w:ascii="Arial" w:hAnsi="Arial" w:cs="Arial"/>
        </w:rPr>
        <w:t>page.</w:t>
      </w:r>
    </w:p>
    <w:p w14:paraId="0857C0B3" w14:textId="1A128B95" w:rsidR="00AB7667" w:rsidRPr="00A15A8E" w:rsidRDefault="00AB7667" w:rsidP="00AC17D9">
      <w:pPr>
        <w:spacing w:line="360" w:lineRule="auto"/>
        <w:rPr>
          <w:rFonts w:ascii="Arial" w:hAnsi="Arial" w:cs="Arial"/>
        </w:rPr>
      </w:pPr>
    </w:p>
    <w:p w14:paraId="6AEEC114" w14:textId="41A210D2" w:rsidR="00AB7667" w:rsidRPr="00A15A8E" w:rsidRDefault="00AB7667" w:rsidP="00AC17D9">
      <w:pPr>
        <w:spacing w:line="360" w:lineRule="auto"/>
        <w:rPr>
          <w:rFonts w:ascii="Arial" w:hAnsi="Arial" w:cs="Arial"/>
        </w:rPr>
      </w:pPr>
    </w:p>
    <w:p w14:paraId="05540075" w14:textId="7829E7CD" w:rsidR="00AB7667" w:rsidRPr="00A15A8E" w:rsidRDefault="00856BB8" w:rsidP="00AC17D9">
      <w:pPr>
        <w:spacing w:line="360" w:lineRule="auto"/>
        <w:rPr>
          <w:rFonts w:ascii="Arial" w:hAnsi="Arial" w:cs="Arial"/>
        </w:rPr>
      </w:pPr>
      <w:r w:rsidRPr="00A15A8E">
        <w:rPr>
          <w:rFonts w:ascii="Arial" w:hAnsi="Arial" w:cs="Arial"/>
          <w:noProof/>
        </w:rPr>
        <w:drawing>
          <wp:anchor distT="0" distB="0" distL="114300" distR="114300" simplePos="0" relativeHeight="251652100" behindDoc="1" locked="0" layoutInCell="1" allowOverlap="1" wp14:anchorId="3BF5F23A" wp14:editId="4DD7B871">
            <wp:simplePos x="0" y="0"/>
            <wp:positionH relativeFrom="column">
              <wp:posOffset>-30784</wp:posOffset>
            </wp:positionH>
            <wp:positionV relativeFrom="paragraph">
              <wp:posOffset>27903</wp:posOffset>
            </wp:positionV>
            <wp:extent cx="868045" cy="1783080"/>
            <wp:effectExtent l="0" t="0" r="0" b="0"/>
            <wp:wrapTight wrapText="bothSides">
              <wp:wrapPolygon edited="0">
                <wp:start x="0" y="0"/>
                <wp:lineTo x="0" y="21385"/>
                <wp:lineTo x="21173" y="21385"/>
                <wp:lineTo x="21173" y="0"/>
                <wp:lineTo x="0" y="0"/>
              </wp:wrapPolygon>
            </wp:wrapTight>
            <wp:docPr id="138559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90074"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68045" cy="1783080"/>
                    </a:xfrm>
                    <a:prstGeom prst="rect">
                      <a:avLst/>
                    </a:prstGeom>
                  </pic:spPr>
                </pic:pic>
              </a:graphicData>
            </a:graphic>
            <wp14:sizeRelH relativeFrom="page">
              <wp14:pctWidth>0</wp14:pctWidth>
            </wp14:sizeRelH>
            <wp14:sizeRelV relativeFrom="page">
              <wp14:pctHeight>0</wp14:pctHeight>
            </wp14:sizeRelV>
          </wp:anchor>
        </w:drawing>
      </w:r>
      <w:r w:rsidR="0078718C" w:rsidRPr="00A15A8E">
        <w:rPr>
          <w:rFonts w:ascii="Arial" w:hAnsi="Arial" w:cs="Arial"/>
        </w:rPr>
        <w:t xml:space="preserve">The </w:t>
      </w:r>
      <w:r w:rsidR="0078718C" w:rsidRPr="00A15A8E">
        <w:rPr>
          <w:rFonts w:ascii="Arial" w:hAnsi="Arial" w:cs="Arial"/>
          <w:b/>
          <w:bCs/>
        </w:rPr>
        <w:t>camera roll</w:t>
      </w:r>
      <w:r w:rsidR="0078718C" w:rsidRPr="00A15A8E">
        <w:rPr>
          <w:rFonts w:ascii="Arial" w:hAnsi="Arial" w:cs="Arial"/>
        </w:rPr>
        <w:t xml:space="preserve"> Widget</w:t>
      </w:r>
      <w:r w:rsidR="00484077">
        <w:rPr>
          <w:rFonts w:ascii="Arial" w:hAnsi="Arial" w:cs="Arial"/>
        </w:rPr>
        <w:t xml:space="preserve"> show</w:t>
      </w:r>
      <w:r w:rsidR="00063042">
        <w:rPr>
          <w:rFonts w:ascii="Arial" w:hAnsi="Arial" w:cs="Arial"/>
        </w:rPr>
        <w:t xml:space="preserve"> in </w:t>
      </w:r>
      <w:r w:rsidR="00063042" w:rsidRPr="00063042">
        <w:rPr>
          <w:rFonts w:ascii="Arial" w:hAnsi="Arial" w:cs="Arial"/>
          <w:i/>
          <w:iCs/>
          <w:u w:val="single"/>
        </w:rPr>
        <w:fldChar w:fldCharType="begin"/>
      </w:r>
      <w:r w:rsidR="00063042" w:rsidRPr="00063042">
        <w:rPr>
          <w:rFonts w:ascii="Arial" w:hAnsi="Arial" w:cs="Arial"/>
          <w:i/>
          <w:iCs/>
          <w:u w:val="single"/>
        </w:rPr>
        <w:instrText xml:space="preserve"> REF _Ref164604424 \h  \* MERGEFORMAT </w:instrText>
      </w:r>
      <w:r w:rsidR="00063042" w:rsidRPr="00063042">
        <w:rPr>
          <w:rFonts w:ascii="Arial" w:hAnsi="Arial" w:cs="Arial"/>
          <w:i/>
          <w:iCs/>
          <w:u w:val="single"/>
        </w:rPr>
      </w:r>
      <w:r w:rsidR="00063042" w:rsidRPr="00063042">
        <w:rPr>
          <w:rFonts w:ascii="Arial" w:hAnsi="Arial" w:cs="Arial"/>
          <w:i/>
          <w:iCs/>
          <w:u w:val="single"/>
        </w:rPr>
        <w:fldChar w:fldCharType="separate"/>
      </w:r>
      <w:r w:rsidR="00063042" w:rsidRPr="00063042">
        <w:rPr>
          <w:i/>
          <w:iCs/>
          <w:u w:val="single"/>
        </w:rPr>
        <w:t xml:space="preserve">Figure </w:t>
      </w:r>
      <w:r w:rsidR="00063042" w:rsidRPr="00063042">
        <w:rPr>
          <w:i/>
          <w:iCs/>
          <w:noProof/>
          <w:u w:val="single"/>
        </w:rPr>
        <w:t>11</w:t>
      </w:r>
      <w:r w:rsidR="00063042" w:rsidRPr="00063042">
        <w:rPr>
          <w:rFonts w:ascii="Arial" w:hAnsi="Arial" w:cs="Arial"/>
          <w:i/>
          <w:iCs/>
          <w:u w:val="single"/>
        </w:rPr>
        <w:fldChar w:fldCharType="end"/>
      </w:r>
      <w:r w:rsidR="007C3F09" w:rsidRPr="00A15A8E">
        <w:rPr>
          <w:rFonts w:ascii="Arial" w:hAnsi="Arial" w:cs="Arial"/>
        </w:rPr>
        <w:t xml:space="preserve">, </w:t>
      </w:r>
      <w:r w:rsidR="00F6146C" w:rsidRPr="00A15A8E">
        <w:rPr>
          <w:rFonts w:ascii="Arial" w:hAnsi="Arial" w:cs="Arial"/>
        </w:rPr>
        <w:t>similarly,</w:t>
      </w:r>
      <w:r w:rsidR="007C3F09" w:rsidRPr="00A15A8E">
        <w:rPr>
          <w:rFonts w:ascii="Arial" w:hAnsi="Arial" w:cs="Arial"/>
        </w:rPr>
        <w:t xml:space="preserve"> to the camera widget is the other way </w:t>
      </w:r>
      <w:r w:rsidR="00CF6B3D" w:rsidRPr="00A15A8E">
        <w:rPr>
          <w:rFonts w:ascii="Arial" w:hAnsi="Arial" w:cs="Arial"/>
        </w:rPr>
        <w:t xml:space="preserve">to select a picture to be send to the send to the database for </w:t>
      </w:r>
      <w:r w:rsidR="00F6146C" w:rsidRPr="00A15A8E">
        <w:rPr>
          <w:rFonts w:ascii="Arial" w:hAnsi="Arial" w:cs="Arial"/>
        </w:rPr>
        <w:t>extraction</w:t>
      </w:r>
      <w:r w:rsidR="00CF6B3D" w:rsidRPr="00A15A8E">
        <w:rPr>
          <w:rFonts w:ascii="Arial" w:hAnsi="Arial" w:cs="Arial"/>
        </w:rPr>
        <w:t xml:space="preserve">. </w:t>
      </w:r>
      <w:r w:rsidR="00F6146C" w:rsidRPr="00A15A8E">
        <w:rPr>
          <w:rFonts w:ascii="Arial" w:hAnsi="Arial" w:cs="Arial"/>
        </w:rPr>
        <w:t xml:space="preserve">To respect the same legislation, on the first use of the feature, an authorization prompt will </w:t>
      </w:r>
      <w:r w:rsidR="00C15C32" w:rsidRPr="00A15A8E">
        <w:rPr>
          <w:rFonts w:ascii="Arial" w:hAnsi="Arial" w:cs="Arial"/>
        </w:rPr>
        <w:t>pop up</w:t>
      </w:r>
      <w:r w:rsidR="007255B2" w:rsidRPr="00A15A8E">
        <w:rPr>
          <w:rFonts w:ascii="Arial" w:hAnsi="Arial" w:cs="Arial"/>
        </w:rPr>
        <w:t xml:space="preserve"> to give </w:t>
      </w:r>
      <w:r w:rsidR="00C15C32" w:rsidRPr="00A15A8E">
        <w:rPr>
          <w:rFonts w:ascii="Arial" w:hAnsi="Arial" w:cs="Arial"/>
        </w:rPr>
        <w:t>the application access to the phone gallery</w:t>
      </w:r>
      <w:r w:rsidR="00647F83" w:rsidRPr="00A15A8E">
        <w:rPr>
          <w:rFonts w:ascii="Arial" w:hAnsi="Arial" w:cs="Arial"/>
        </w:rPr>
        <w:t xml:space="preserve">. The user will then be able to access his picture and </w:t>
      </w:r>
      <w:r w:rsidR="003D7167" w:rsidRPr="00A15A8E">
        <w:rPr>
          <w:rFonts w:ascii="Arial" w:hAnsi="Arial" w:cs="Arial"/>
        </w:rPr>
        <w:t xml:space="preserve">albums to </w:t>
      </w:r>
      <w:r w:rsidR="00103B3A" w:rsidRPr="00A15A8E">
        <w:rPr>
          <w:rFonts w:ascii="Arial" w:hAnsi="Arial" w:cs="Arial"/>
        </w:rPr>
        <w:t xml:space="preserve">select </w:t>
      </w:r>
      <w:r w:rsidR="0013053F" w:rsidRPr="00A15A8E">
        <w:rPr>
          <w:rFonts w:ascii="Arial" w:hAnsi="Arial" w:cs="Arial"/>
        </w:rPr>
        <w:t xml:space="preserve">the wanted picture which will be send back to the </w:t>
      </w:r>
      <w:r w:rsidR="008B75F1" w:rsidRPr="00A15A8E">
        <w:rPr>
          <w:rFonts w:ascii="Arial" w:hAnsi="Arial" w:cs="Arial"/>
        </w:rPr>
        <w:t>“camera’ page.</w:t>
      </w:r>
    </w:p>
    <w:p w14:paraId="7CD90840" w14:textId="7AAEA159" w:rsidR="006854D6" w:rsidRPr="00A15A8E" w:rsidRDefault="00192E14" w:rsidP="00AC17D9">
      <w:pPr>
        <w:spacing w:line="360" w:lineRule="auto"/>
        <w:rPr>
          <w:rFonts w:ascii="Arial" w:hAnsi="Arial" w:cs="Arial"/>
        </w:rPr>
      </w:pPr>
      <w:r>
        <w:rPr>
          <w:noProof/>
        </w:rPr>
        <mc:AlternateContent>
          <mc:Choice Requires="wps">
            <w:drawing>
              <wp:anchor distT="0" distB="0" distL="114300" distR="114300" simplePos="0" relativeHeight="251652105" behindDoc="1" locked="0" layoutInCell="1" allowOverlap="1" wp14:anchorId="610FFDC5" wp14:editId="71868D7F">
                <wp:simplePos x="0" y="0"/>
                <wp:positionH relativeFrom="column">
                  <wp:posOffset>-29210</wp:posOffset>
                </wp:positionH>
                <wp:positionV relativeFrom="paragraph">
                  <wp:posOffset>11430</wp:posOffset>
                </wp:positionV>
                <wp:extent cx="1614170" cy="635"/>
                <wp:effectExtent l="0" t="0" r="0" b="0"/>
                <wp:wrapTight wrapText="bothSides">
                  <wp:wrapPolygon edited="0">
                    <wp:start x="0" y="0"/>
                    <wp:lineTo x="0" y="20571"/>
                    <wp:lineTo x="21413" y="20571"/>
                    <wp:lineTo x="21413" y="0"/>
                    <wp:lineTo x="0" y="0"/>
                  </wp:wrapPolygon>
                </wp:wrapTight>
                <wp:docPr id="2142333970" name="Text Box 1"/>
                <wp:cNvGraphicFramePr/>
                <a:graphic xmlns:a="http://schemas.openxmlformats.org/drawingml/2006/main">
                  <a:graphicData uri="http://schemas.microsoft.com/office/word/2010/wordprocessingShape">
                    <wps:wsp>
                      <wps:cNvSpPr txBox="1"/>
                      <wps:spPr>
                        <a:xfrm>
                          <a:off x="0" y="0"/>
                          <a:ext cx="1614170" cy="635"/>
                        </a:xfrm>
                        <a:prstGeom prst="rect">
                          <a:avLst/>
                        </a:prstGeom>
                        <a:solidFill>
                          <a:prstClr val="white"/>
                        </a:solidFill>
                        <a:ln>
                          <a:noFill/>
                        </a:ln>
                      </wps:spPr>
                      <wps:txbx>
                        <w:txbxContent>
                          <w:p w14:paraId="7E2A7118" w14:textId="4DB0EAD5" w:rsidR="004534E5" w:rsidRPr="00174A92" w:rsidRDefault="004534E5" w:rsidP="004534E5">
                            <w:pPr>
                              <w:pStyle w:val="Caption"/>
                              <w:rPr>
                                <w:rFonts w:ascii="Arial" w:hAnsi="Arial" w:cs="Arial"/>
                                <w:noProof/>
                              </w:rPr>
                            </w:pPr>
                            <w:bookmarkStart w:id="105" w:name="_Toc164604850"/>
                            <w:bookmarkStart w:id="106" w:name="_Ref164604424"/>
                            <w:r>
                              <w:t xml:space="preserve">Figure </w:t>
                            </w:r>
                            <w:r>
                              <w:fldChar w:fldCharType="begin"/>
                            </w:r>
                            <w:r>
                              <w:instrText xml:space="preserve"> SEQ Figure \* ARABIC </w:instrText>
                            </w:r>
                            <w:r>
                              <w:fldChar w:fldCharType="separate"/>
                            </w:r>
                            <w:r w:rsidR="00173AEE">
                              <w:rPr>
                                <w:noProof/>
                              </w:rPr>
                              <w:t>12</w:t>
                            </w:r>
                            <w:r>
                              <w:fldChar w:fldCharType="end"/>
                            </w:r>
                            <w:bookmarkEnd w:id="106"/>
                            <w:r>
                              <w:t xml:space="preserve"> - Camera Roll Widge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0FFDC5" id="_x0000_s1037" type="#_x0000_t202" style="position:absolute;margin-left:-2.3pt;margin-top:.9pt;width:127.1pt;height:.05pt;z-index:-25166437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" stroked="f">
                <v:textbox style="mso-fit-shape-to-text:t" inset="0,0,0,0">
                  <w:txbxContent>
                    <w:p w14:paraId="7E2A7118" w14:textId="4DB0EAD5" w:rsidR="004534E5" w:rsidRPr="00174A92" w:rsidRDefault="004534E5" w:rsidP="004534E5">
                      <w:pPr>
                        <w:pStyle w:val="Caption"/>
                        <w:rPr>
                          <w:rFonts w:ascii="Arial" w:hAnsi="Arial" w:cs="Arial"/>
                          <w:noProof/>
                        </w:rPr>
                      </w:pPr>
                      <w:bookmarkStart w:id="107" w:name="_Toc164604850"/>
                      <w:bookmarkStart w:id="108" w:name="_Ref164604424"/>
                      <w:r>
                        <w:t xml:space="preserve">Figure </w:t>
                      </w:r>
                      <w:r>
                        <w:fldChar w:fldCharType="begin"/>
                      </w:r>
                      <w:r>
                        <w:instrText xml:space="preserve"> SEQ Figure \* ARABIC </w:instrText>
                      </w:r>
                      <w:r>
                        <w:fldChar w:fldCharType="separate"/>
                      </w:r>
                      <w:r w:rsidR="00173AEE">
                        <w:rPr>
                          <w:noProof/>
                        </w:rPr>
                        <w:t>12</w:t>
                      </w:r>
                      <w:r>
                        <w:fldChar w:fldCharType="end"/>
                      </w:r>
                      <w:bookmarkEnd w:id="108"/>
                      <w:r>
                        <w:t xml:space="preserve"> - Camera Roll Widget</w:t>
                      </w:r>
                      <w:bookmarkEnd w:id="107"/>
                    </w:p>
                  </w:txbxContent>
                </v:textbox>
                <w10:wrap type="tight"/>
              </v:shape>
            </w:pict>
          </mc:Fallback>
        </mc:AlternateContent>
      </w:r>
    </w:p>
    <w:p w14:paraId="654CE2B0" w14:textId="04A4AB67" w:rsidR="00D8644B" w:rsidRPr="00A15A8E" w:rsidRDefault="00D8644B" w:rsidP="00AC17D9">
      <w:pPr>
        <w:spacing w:line="360" w:lineRule="auto"/>
        <w:rPr>
          <w:rFonts w:ascii="Arial" w:hAnsi="Arial" w:cs="Arial"/>
        </w:rPr>
      </w:pPr>
    </w:p>
    <w:p w14:paraId="32CAB312" w14:textId="3ED758BC" w:rsidR="00D8644B" w:rsidRPr="00A15A8E" w:rsidRDefault="00C30357" w:rsidP="00AC17D9">
      <w:pPr>
        <w:spacing w:line="360" w:lineRule="auto"/>
        <w:rPr>
          <w:rFonts w:ascii="Arial" w:hAnsi="Arial" w:cs="Arial"/>
        </w:rPr>
      </w:pPr>
      <w:r>
        <w:rPr>
          <w:noProof/>
        </w:rPr>
        <w:lastRenderedPageBreak/>
        <mc:AlternateContent>
          <mc:Choice Requires="wps">
            <w:drawing>
              <wp:anchor distT="0" distB="0" distL="114300" distR="114300" simplePos="0" relativeHeight="251652106" behindDoc="1" locked="0" layoutInCell="1" allowOverlap="1" wp14:anchorId="114AEF76" wp14:editId="51EF295C">
                <wp:simplePos x="0" y="0"/>
                <wp:positionH relativeFrom="column">
                  <wp:posOffset>4542506</wp:posOffset>
                </wp:positionH>
                <wp:positionV relativeFrom="paragraph">
                  <wp:posOffset>2322101</wp:posOffset>
                </wp:positionV>
                <wp:extent cx="1351915" cy="635"/>
                <wp:effectExtent l="0" t="0" r="0" b="0"/>
                <wp:wrapTight wrapText="bothSides">
                  <wp:wrapPolygon edited="0">
                    <wp:start x="0" y="0"/>
                    <wp:lineTo x="0" y="20571"/>
                    <wp:lineTo x="21306" y="20571"/>
                    <wp:lineTo x="21306" y="0"/>
                    <wp:lineTo x="0" y="0"/>
                  </wp:wrapPolygon>
                </wp:wrapTight>
                <wp:docPr id="275627246" name="Text Box 1"/>
                <wp:cNvGraphicFramePr/>
                <a:graphic xmlns:a="http://schemas.openxmlformats.org/drawingml/2006/main">
                  <a:graphicData uri="http://schemas.microsoft.com/office/word/2010/wordprocessingShape">
                    <wps:wsp>
                      <wps:cNvSpPr txBox="1"/>
                      <wps:spPr>
                        <a:xfrm>
                          <a:off x="0" y="0"/>
                          <a:ext cx="1351915" cy="635"/>
                        </a:xfrm>
                        <a:prstGeom prst="rect">
                          <a:avLst/>
                        </a:prstGeom>
                        <a:solidFill>
                          <a:prstClr val="white"/>
                        </a:solidFill>
                        <a:ln>
                          <a:noFill/>
                        </a:ln>
                      </wps:spPr>
                      <wps:txbx>
                        <w:txbxContent>
                          <w:p w14:paraId="5151AE2F" w14:textId="7DC140F2" w:rsidR="00C30357" w:rsidRPr="0050412B" w:rsidRDefault="00C30357" w:rsidP="00C30357">
                            <w:pPr>
                              <w:pStyle w:val="Caption"/>
                              <w:rPr>
                                <w:rFonts w:ascii="Arial" w:hAnsi="Arial" w:cs="Arial"/>
                                <w:noProof/>
                              </w:rPr>
                            </w:pPr>
                            <w:bookmarkStart w:id="109" w:name="_Toc164604851"/>
                            <w:bookmarkStart w:id="110" w:name="_Ref164604452"/>
                            <w:r>
                              <w:t xml:space="preserve">Figure </w:t>
                            </w:r>
                            <w:r>
                              <w:fldChar w:fldCharType="begin"/>
                            </w:r>
                            <w:r>
                              <w:instrText xml:space="preserve"> SEQ Figure \* ARABIC </w:instrText>
                            </w:r>
                            <w:r>
                              <w:fldChar w:fldCharType="separate"/>
                            </w:r>
                            <w:r w:rsidR="00173AEE">
                              <w:rPr>
                                <w:noProof/>
                              </w:rPr>
                              <w:t>13</w:t>
                            </w:r>
                            <w:r>
                              <w:fldChar w:fldCharType="end"/>
                            </w:r>
                            <w:bookmarkEnd w:id="110"/>
                            <w:r>
                              <w:t xml:space="preserve"> - Popup Widge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4AEF76" id="_x0000_s1038" type="#_x0000_t202" style="position:absolute;margin-left:357.7pt;margin-top:182.85pt;width:106.45pt;height:.05pt;z-index:-2516643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" stroked="f">
                <v:textbox style="mso-fit-shape-to-text:t" inset="0,0,0,0">
                  <w:txbxContent>
                    <w:p w14:paraId="5151AE2F" w14:textId="7DC140F2" w:rsidR="00C30357" w:rsidRPr="0050412B" w:rsidRDefault="00C30357" w:rsidP="00C30357">
                      <w:pPr>
                        <w:pStyle w:val="Caption"/>
                        <w:rPr>
                          <w:rFonts w:ascii="Arial" w:hAnsi="Arial" w:cs="Arial"/>
                          <w:noProof/>
                        </w:rPr>
                      </w:pPr>
                      <w:bookmarkStart w:id="111" w:name="_Toc164604851"/>
                      <w:bookmarkStart w:id="112" w:name="_Ref164604452"/>
                      <w:r>
                        <w:t xml:space="preserve">Figure </w:t>
                      </w:r>
                      <w:r>
                        <w:fldChar w:fldCharType="begin"/>
                      </w:r>
                      <w:r>
                        <w:instrText xml:space="preserve"> SEQ Figure \* ARABIC </w:instrText>
                      </w:r>
                      <w:r>
                        <w:fldChar w:fldCharType="separate"/>
                      </w:r>
                      <w:r w:rsidR="00173AEE">
                        <w:rPr>
                          <w:noProof/>
                        </w:rPr>
                        <w:t>13</w:t>
                      </w:r>
                      <w:r>
                        <w:fldChar w:fldCharType="end"/>
                      </w:r>
                      <w:bookmarkEnd w:id="112"/>
                      <w:r>
                        <w:t xml:space="preserve"> - Popup Widget</w:t>
                      </w:r>
                      <w:bookmarkEnd w:id="111"/>
                    </w:p>
                  </w:txbxContent>
                </v:textbox>
                <w10:wrap type="tight"/>
              </v:shape>
            </w:pict>
          </mc:Fallback>
        </mc:AlternateContent>
      </w:r>
      <w:r w:rsidR="003A5C47" w:rsidRPr="00A15A8E">
        <w:rPr>
          <w:rFonts w:ascii="Arial" w:hAnsi="Arial" w:cs="Arial"/>
          <w:noProof/>
        </w:rPr>
        <w:drawing>
          <wp:anchor distT="0" distB="0" distL="114300" distR="114300" simplePos="0" relativeHeight="251652101" behindDoc="1" locked="0" layoutInCell="1" allowOverlap="1" wp14:anchorId="466BA3AD" wp14:editId="67CB9E6A">
            <wp:simplePos x="0" y="0"/>
            <wp:positionH relativeFrom="column">
              <wp:posOffset>4753712</wp:posOffset>
            </wp:positionH>
            <wp:positionV relativeFrom="paragraph">
              <wp:posOffset>622070</wp:posOffset>
            </wp:positionV>
            <wp:extent cx="821347" cy="1698171"/>
            <wp:effectExtent l="0" t="0" r="4445" b="3810"/>
            <wp:wrapTight wrapText="bothSides">
              <wp:wrapPolygon edited="0">
                <wp:start x="0" y="0"/>
                <wp:lineTo x="0" y="21487"/>
                <wp:lineTo x="21383" y="21487"/>
                <wp:lineTo x="21383" y="0"/>
                <wp:lineTo x="0" y="0"/>
              </wp:wrapPolygon>
            </wp:wrapTight>
            <wp:docPr id="1200734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3435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21347" cy="1698171"/>
                    </a:xfrm>
                    <a:prstGeom prst="rect">
                      <a:avLst/>
                    </a:prstGeom>
                  </pic:spPr>
                </pic:pic>
              </a:graphicData>
            </a:graphic>
            <wp14:sizeRelH relativeFrom="page">
              <wp14:pctWidth>0</wp14:pctWidth>
            </wp14:sizeRelH>
            <wp14:sizeRelV relativeFrom="page">
              <wp14:pctHeight>0</wp14:pctHeight>
            </wp14:sizeRelV>
          </wp:anchor>
        </w:drawing>
      </w:r>
      <w:r w:rsidR="00E04100" w:rsidRPr="00A15A8E">
        <w:rPr>
          <w:rFonts w:ascii="Arial" w:hAnsi="Arial" w:cs="Arial"/>
        </w:rPr>
        <w:t xml:space="preserve">The </w:t>
      </w:r>
      <w:r w:rsidR="00E04100" w:rsidRPr="00A15A8E">
        <w:rPr>
          <w:rFonts w:ascii="Arial" w:hAnsi="Arial" w:cs="Arial"/>
          <w:b/>
          <w:bCs/>
        </w:rPr>
        <w:t>popup-receipt</w:t>
      </w:r>
      <w:r w:rsidR="00E04100" w:rsidRPr="00A15A8E">
        <w:rPr>
          <w:rFonts w:ascii="Arial" w:hAnsi="Arial" w:cs="Arial"/>
        </w:rPr>
        <w:t xml:space="preserve"> </w:t>
      </w:r>
      <w:r w:rsidR="00192E14">
        <w:rPr>
          <w:rFonts w:ascii="Arial" w:hAnsi="Arial" w:cs="Arial"/>
        </w:rPr>
        <w:t xml:space="preserve">show in </w:t>
      </w:r>
      <w:r w:rsidR="00192E14" w:rsidRPr="00192E14">
        <w:rPr>
          <w:rFonts w:ascii="Arial" w:hAnsi="Arial" w:cs="Arial"/>
          <w:i/>
          <w:iCs/>
          <w:u w:val="single"/>
        </w:rPr>
        <w:fldChar w:fldCharType="begin"/>
      </w:r>
      <w:r w:rsidR="00192E14" w:rsidRPr="00192E14">
        <w:rPr>
          <w:rFonts w:ascii="Arial" w:hAnsi="Arial" w:cs="Arial"/>
          <w:i/>
          <w:iCs/>
          <w:u w:val="single"/>
        </w:rPr>
        <w:instrText xml:space="preserve"> REF _Ref164604452 \h  \* MERGEFORMAT </w:instrText>
      </w:r>
      <w:r w:rsidR="00192E14" w:rsidRPr="00192E14">
        <w:rPr>
          <w:rFonts w:ascii="Arial" w:hAnsi="Arial" w:cs="Arial"/>
          <w:i/>
          <w:iCs/>
          <w:u w:val="single"/>
        </w:rPr>
      </w:r>
      <w:r w:rsidR="00192E14" w:rsidRPr="00192E14">
        <w:rPr>
          <w:rFonts w:ascii="Arial" w:hAnsi="Arial" w:cs="Arial"/>
          <w:i/>
          <w:iCs/>
          <w:u w:val="single"/>
        </w:rPr>
        <w:fldChar w:fldCharType="separate"/>
      </w:r>
      <w:r w:rsidR="00192E14" w:rsidRPr="00192E14">
        <w:rPr>
          <w:i/>
          <w:iCs/>
          <w:u w:val="single"/>
        </w:rPr>
        <w:t xml:space="preserve">Figure </w:t>
      </w:r>
      <w:r w:rsidR="00192E14" w:rsidRPr="00192E14">
        <w:rPr>
          <w:i/>
          <w:iCs/>
          <w:noProof/>
          <w:u w:val="single"/>
        </w:rPr>
        <w:t>12</w:t>
      </w:r>
      <w:r w:rsidR="00192E14" w:rsidRPr="00192E14">
        <w:rPr>
          <w:rFonts w:ascii="Arial" w:hAnsi="Arial" w:cs="Arial"/>
          <w:i/>
          <w:iCs/>
          <w:u w:val="single"/>
        </w:rPr>
        <w:fldChar w:fldCharType="end"/>
      </w:r>
      <w:r w:rsidR="00192E14">
        <w:rPr>
          <w:rFonts w:ascii="Arial" w:hAnsi="Arial" w:cs="Arial"/>
        </w:rPr>
        <w:t xml:space="preserve"> </w:t>
      </w:r>
      <w:r w:rsidR="00A95ABF" w:rsidRPr="00A15A8E">
        <w:rPr>
          <w:rFonts w:ascii="Arial" w:hAnsi="Arial" w:cs="Arial"/>
        </w:rPr>
        <w:t>is a key widget reuse multiple time</w:t>
      </w:r>
      <w:r w:rsidR="00A97C68" w:rsidRPr="00A15A8E">
        <w:rPr>
          <w:rFonts w:ascii="Arial" w:hAnsi="Arial" w:cs="Arial"/>
        </w:rPr>
        <w:t xml:space="preserve"> </w:t>
      </w:r>
      <w:r w:rsidR="00D85D6A" w:rsidRPr="00A15A8E">
        <w:rPr>
          <w:rFonts w:ascii="Arial" w:hAnsi="Arial" w:cs="Arial"/>
        </w:rPr>
        <w:t>to</w:t>
      </w:r>
      <w:r w:rsidR="00A97C68" w:rsidRPr="00A15A8E">
        <w:rPr>
          <w:rFonts w:ascii="Arial" w:hAnsi="Arial" w:cs="Arial"/>
        </w:rPr>
        <w:t xml:space="preserve"> display receipt data</w:t>
      </w:r>
      <w:r w:rsidR="00D85D6A" w:rsidRPr="00A15A8E">
        <w:rPr>
          <w:rFonts w:ascii="Arial" w:hAnsi="Arial" w:cs="Arial"/>
        </w:rPr>
        <w:t xml:space="preserve"> and edit it</w:t>
      </w:r>
      <w:r w:rsidR="00A97C68" w:rsidRPr="00A15A8E">
        <w:rPr>
          <w:rFonts w:ascii="Arial" w:hAnsi="Arial" w:cs="Arial"/>
        </w:rPr>
        <w:t>.</w:t>
      </w:r>
      <w:r w:rsidR="00C1316F" w:rsidRPr="00A15A8E">
        <w:rPr>
          <w:rFonts w:ascii="Arial" w:hAnsi="Arial" w:cs="Arial"/>
        </w:rPr>
        <w:t xml:space="preserve"> </w:t>
      </w:r>
      <w:r w:rsidR="00D405E2" w:rsidRPr="00A15A8E">
        <w:rPr>
          <w:rFonts w:ascii="Arial" w:hAnsi="Arial" w:cs="Arial"/>
        </w:rPr>
        <w:t xml:space="preserve">It </w:t>
      </w:r>
      <w:r w:rsidR="00D85D6A" w:rsidRPr="00A15A8E">
        <w:rPr>
          <w:rFonts w:ascii="Arial" w:hAnsi="Arial" w:cs="Arial"/>
        </w:rPr>
        <w:t xml:space="preserve">is used in multiple way </w:t>
      </w:r>
      <w:r w:rsidR="006C6903" w:rsidRPr="00A15A8E">
        <w:rPr>
          <w:rFonts w:ascii="Arial" w:hAnsi="Arial" w:cs="Arial"/>
        </w:rPr>
        <w:t>and is a layer of security</w:t>
      </w:r>
      <w:r w:rsidR="00D90EA9" w:rsidRPr="00A15A8E">
        <w:rPr>
          <w:rFonts w:ascii="Arial" w:hAnsi="Arial" w:cs="Arial"/>
        </w:rPr>
        <w:t xml:space="preserve"> </w:t>
      </w:r>
      <w:r w:rsidR="00E87CCB" w:rsidRPr="00A15A8E">
        <w:rPr>
          <w:rFonts w:ascii="Arial" w:hAnsi="Arial" w:cs="Arial"/>
        </w:rPr>
        <w:t xml:space="preserve">after extracting the receipt data, is </w:t>
      </w:r>
      <w:r w:rsidR="008F2ECB" w:rsidRPr="00A15A8E">
        <w:rPr>
          <w:rFonts w:ascii="Arial" w:hAnsi="Arial" w:cs="Arial"/>
        </w:rPr>
        <w:t>used</w:t>
      </w:r>
      <w:r w:rsidR="00E87CCB" w:rsidRPr="00A15A8E">
        <w:rPr>
          <w:rFonts w:ascii="Arial" w:hAnsi="Arial" w:cs="Arial"/>
        </w:rPr>
        <w:t xml:space="preserve"> to edit the different </w:t>
      </w:r>
      <w:r w:rsidR="0078474A" w:rsidRPr="00A15A8E">
        <w:rPr>
          <w:rFonts w:ascii="Arial" w:hAnsi="Arial" w:cs="Arial"/>
        </w:rPr>
        <w:t xml:space="preserve">part of receipt, newly extracted or </w:t>
      </w:r>
      <w:r w:rsidR="0000008A" w:rsidRPr="00A15A8E">
        <w:rPr>
          <w:rFonts w:ascii="Arial" w:hAnsi="Arial" w:cs="Arial"/>
        </w:rPr>
        <w:t>add new receipt manually</w:t>
      </w:r>
      <w:r w:rsidR="00284BE1" w:rsidRPr="00A15A8E">
        <w:rPr>
          <w:rFonts w:ascii="Arial" w:hAnsi="Arial" w:cs="Arial"/>
        </w:rPr>
        <w:t xml:space="preserve">. The different fields </w:t>
      </w:r>
      <w:r w:rsidR="00A744AD" w:rsidRPr="00A15A8E">
        <w:rPr>
          <w:rFonts w:ascii="Arial" w:hAnsi="Arial" w:cs="Arial"/>
        </w:rPr>
        <w:t>have</w:t>
      </w:r>
      <w:r w:rsidR="00284BE1" w:rsidRPr="00A15A8E">
        <w:rPr>
          <w:rFonts w:ascii="Arial" w:hAnsi="Arial" w:cs="Arial"/>
        </w:rPr>
        <w:t xml:space="preserve"> </w:t>
      </w:r>
      <w:r w:rsidR="00F36F34" w:rsidRPr="00A15A8E">
        <w:rPr>
          <w:rFonts w:ascii="Arial" w:hAnsi="Arial" w:cs="Arial"/>
        </w:rPr>
        <w:t xml:space="preserve">securities which display </w:t>
      </w:r>
      <w:r w:rsidR="00B10B48" w:rsidRPr="00A15A8E">
        <w:rPr>
          <w:rFonts w:ascii="Arial" w:hAnsi="Arial" w:cs="Arial"/>
        </w:rPr>
        <w:t>an</w:t>
      </w:r>
      <w:r w:rsidR="00F36F34" w:rsidRPr="00A15A8E">
        <w:rPr>
          <w:rFonts w:ascii="Arial" w:hAnsi="Arial" w:cs="Arial"/>
        </w:rPr>
        <w:t xml:space="preserve"> error message in case of </w:t>
      </w:r>
      <w:r w:rsidR="00035703" w:rsidRPr="00A15A8E">
        <w:rPr>
          <w:rFonts w:ascii="Arial" w:hAnsi="Arial" w:cs="Arial"/>
        </w:rPr>
        <w:t>submission with an empty field</w:t>
      </w:r>
      <w:r w:rsidR="00BD6595" w:rsidRPr="00A15A8E">
        <w:rPr>
          <w:rFonts w:ascii="Arial" w:hAnsi="Arial" w:cs="Arial"/>
        </w:rPr>
        <w:t>.</w:t>
      </w:r>
      <w:r w:rsidR="001A7A64" w:rsidRPr="00A15A8E">
        <w:rPr>
          <w:rFonts w:ascii="Arial" w:hAnsi="Arial" w:cs="Arial"/>
        </w:rPr>
        <w:t xml:space="preserve"> If needed the user can add or remove item </w:t>
      </w:r>
      <w:r w:rsidR="00B77B97" w:rsidRPr="00A15A8E">
        <w:rPr>
          <w:rFonts w:ascii="Arial" w:hAnsi="Arial" w:cs="Arial"/>
        </w:rPr>
        <w:t xml:space="preserve">through the trash icon button which remove the </w:t>
      </w:r>
      <w:r w:rsidR="00924177" w:rsidRPr="00A15A8E">
        <w:rPr>
          <w:rFonts w:ascii="Arial" w:hAnsi="Arial" w:cs="Arial"/>
        </w:rPr>
        <w:t>item or</w:t>
      </w:r>
      <w:r w:rsidR="00B77B97" w:rsidRPr="00A15A8E">
        <w:rPr>
          <w:rFonts w:ascii="Arial" w:hAnsi="Arial" w:cs="Arial"/>
        </w:rPr>
        <w:t xml:space="preserve"> add </w:t>
      </w:r>
      <w:r w:rsidR="004023F5" w:rsidRPr="00A15A8E">
        <w:rPr>
          <w:rFonts w:ascii="Arial" w:hAnsi="Arial" w:cs="Arial"/>
        </w:rPr>
        <w:t>an</w:t>
      </w:r>
      <w:r w:rsidR="00B77B97" w:rsidRPr="00A15A8E">
        <w:rPr>
          <w:rFonts w:ascii="Arial" w:hAnsi="Arial" w:cs="Arial"/>
        </w:rPr>
        <w:t xml:space="preserve"> empty row for</w:t>
      </w:r>
      <w:r w:rsidR="004023F5" w:rsidRPr="00A15A8E">
        <w:rPr>
          <w:rFonts w:ascii="Arial" w:hAnsi="Arial" w:cs="Arial"/>
        </w:rPr>
        <w:t xml:space="preserve"> editing</w:t>
      </w:r>
      <w:r w:rsidR="00B77B97" w:rsidRPr="00A15A8E">
        <w:rPr>
          <w:rFonts w:ascii="Arial" w:hAnsi="Arial" w:cs="Arial"/>
        </w:rPr>
        <w:t xml:space="preserve"> by pressing “</w:t>
      </w:r>
      <w:r w:rsidR="004023F5" w:rsidRPr="00A15A8E">
        <w:rPr>
          <w:rFonts w:ascii="Arial" w:hAnsi="Arial" w:cs="Arial"/>
        </w:rPr>
        <w:t xml:space="preserve">add item” button while managing </w:t>
      </w:r>
      <w:r w:rsidR="00CF5AA7" w:rsidRPr="00A15A8E">
        <w:rPr>
          <w:rFonts w:ascii="Arial" w:hAnsi="Arial" w:cs="Arial"/>
        </w:rPr>
        <w:t xml:space="preserve">the different controllers </w:t>
      </w:r>
      <w:r w:rsidR="005864AC" w:rsidRPr="00A15A8E">
        <w:rPr>
          <w:rFonts w:ascii="Arial" w:hAnsi="Arial" w:cs="Arial"/>
        </w:rPr>
        <w:t>for the text field.</w:t>
      </w:r>
      <w:r w:rsidR="001C0E95" w:rsidRPr="00A15A8E">
        <w:rPr>
          <w:rFonts w:ascii="Arial" w:hAnsi="Arial" w:cs="Arial"/>
        </w:rPr>
        <w:t xml:space="preserve"> There is also </w:t>
      </w:r>
      <w:r w:rsidR="00872355" w:rsidRPr="00A15A8E">
        <w:rPr>
          <w:rFonts w:ascii="Arial" w:hAnsi="Arial" w:cs="Arial"/>
        </w:rPr>
        <w:t xml:space="preserve">a closing button to remove the popup and the submit button which </w:t>
      </w:r>
      <w:r w:rsidR="00924177" w:rsidRPr="00A15A8E">
        <w:rPr>
          <w:rFonts w:ascii="Arial" w:hAnsi="Arial" w:cs="Arial"/>
        </w:rPr>
        <w:t>use the data services</w:t>
      </w:r>
      <w:r w:rsidR="003A5C47" w:rsidRPr="00A15A8E">
        <w:rPr>
          <w:rFonts w:ascii="Arial" w:hAnsi="Arial" w:cs="Arial"/>
        </w:rPr>
        <w:t xml:space="preserve"> class</w:t>
      </w:r>
      <w:r w:rsidR="00924177" w:rsidRPr="00A15A8E">
        <w:rPr>
          <w:rFonts w:ascii="Arial" w:hAnsi="Arial" w:cs="Arial"/>
        </w:rPr>
        <w:t xml:space="preserve"> to upload </w:t>
      </w:r>
      <w:r w:rsidR="003A5C47" w:rsidRPr="00A15A8E">
        <w:rPr>
          <w:rFonts w:ascii="Arial" w:hAnsi="Arial" w:cs="Arial"/>
        </w:rPr>
        <w:t>the edited data to the server to be store into the database.</w:t>
      </w:r>
    </w:p>
    <w:p w14:paraId="33CDBAF2" w14:textId="0CC7438C" w:rsidR="003A5C47" w:rsidRPr="00A15A8E" w:rsidRDefault="003A5C47" w:rsidP="00AC17D9">
      <w:pPr>
        <w:spacing w:line="360" w:lineRule="auto"/>
        <w:rPr>
          <w:rFonts w:ascii="Arial" w:hAnsi="Arial" w:cs="Arial"/>
        </w:rPr>
      </w:pPr>
    </w:p>
    <w:p w14:paraId="465EA372" w14:textId="0B68CC19" w:rsidR="00715740" w:rsidRDefault="00A02786" w:rsidP="00AC17D9">
      <w:pPr>
        <w:spacing w:line="360" w:lineRule="auto"/>
        <w:rPr>
          <w:rFonts w:ascii="Arial" w:hAnsi="Arial" w:cs="Arial"/>
        </w:rPr>
      </w:pPr>
      <w:r w:rsidRPr="00A15A8E">
        <w:rPr>
          <w:rFonts w:ascii="Arial" w:hAnsi="Arial" w:cs="Arial"/>
        </w:rPr>
        <w:t xml:space="preserve">The </w:t>
      </w:r>
      <w:r w:rsidR="00213180" w:rsidRPr="00A15A8E">
        <w:rPr>
          <w:rFonts w:ascii="Arial" w:hAnsi="Arial" w:cs="Arial"/>
        </w:rPr>
        <w:t>different</w:t>
      </w:r>
      <w:r w:rsidRPr="00A15A8E">
        <w:rPr>
          <w:rFonts w:ascii="Arial" w:hAnsi="Arial" w:cs="Arial"/>
        </w:rPr>
        <w:t xml:space="preserve"> graph</w:t>
      </w:r>
      <w:r w:rsidR="00854561" w:rsidRPr="00A15A8E">
        <w:rPr>
          <w:rFonts w:ascii="Arial" w:hAnsi="Arial" w:cs="Arial"/>
        </w:rPr>
        <w:t>s</w:t>
      </w:r>
      <w:r w:rsidRPr="00A15A8E">
        <w:rPr>
          <w:rFonts w:ascii="Arial" w:hAnsi="Arial" w:cs="Arial"/>
        </w:rPr>
        <w:t xml:space="preserve"> display on</w:t>
      </w:r>
      <w:r w:rsidR="00213180" w:rsidRPr="00A15A8E">
        <w:rPr>
          <w:rFonts w:ascii="Arial" w:hAnsi="Arial" w:cs="Arial"/>
        </w:rPr>
        <w:t xml:space="preserve"> the “graph” page are also </w:t>
      </w:r>
      <w:r w:rsidR="00854561" w:rsidRPr="00A15A8E">
        <w:rPr>
          <w:rFonts w:ascii="Arial" w:hAnsi="Arial" w:cs="Arial"/>
        </w:rPr>
        <w:t xml:space="preserve">encapsulate as widget as </w:t>
      </w:r>
      <w:r w:rsidR="002831EA" w:rsidRPr="00A15A8E">
        <w:rPr>
          <w:rFonts w:ascii="Arial" w:hAnsi="Arial" w:cs="Arial"/>
          <w:b/>
          <w:bCs/>
        </w:rPr>
        <w:t>line chart</w:t>
      </w:r>
      <w:r w:rsidR="002831EA" w:rsidRPr="00A15A8E">
        <w:rPr>
          <w:rFonts w:ascii="Arial" w:hAnsi="Arial" w:cs="Arial"/>
        </w:rPr>
        <w:t xml:space="preserve"> and </w:t>
      </w:r>
      <w:r w:rsidR="002831EA" w:rsidRPr="00A15A8E">
        <w:rPr>
          <w:rFonts w:ascii="Arial" w:hAnsi="Arial" w:cs="Arial"/>
          <w:b/>
          <w:bCs/>
        </w:rPr>
        <w:t>pie chart</w:t>
      </w:r>
      <w:r w:rsidR="002831EA" w:rsidRPr="00A15A8E">
        <w:rPr>
          <w:rFonts w:ascii="Arial" w:hAnsi="Arial" w:cs="Arial"/>
        </w:rPr>
        <w:t xml:space="preserve"> widgets</w:t>
      </w:r>
      <w:r w:rsidR="003350ED" w:rsidRPr="00A15A8E">
        <w:rPr>
          <w:rFonts w:ascii="Arial" w:hAnsi="Arial" w:cs="Arial"/>
        </w:rPr>
        <w:t xml:space="preserve">. </w:t>
      </w:r>
      <w:r w:rsidR="00DA127F" w:rsidRPr="00A15A8E">
        <w:rPr>
          <w:rFonts w:ascii="Arial" w:hAnsi="Arial" w:cs="Arial"/>
        </w:rPr>
        <w:t>These widgets</w:t>
      </w:r>
      <w:r w:rsidR="00A5346F" w:rsidRPr="00A15A8E">
        <w:rPr>
          <w:rFonts w:ascii="Arial" w:hAnsi="Arial" w:cs="Arial"/>
        </w:rPr>
        <w:t xml:space="preserve"> take before building the data previously fetch from the database and format them </w:t>
      </w:r>
      <w:r w:rsidR="00DA127F" w:rsidRPr="00A15A8E">
        <w:rPr>
          <w:rFonts w:ascii="Arial" w:hAnsi="Arial" w:cs="Arial"/>
        </w:rPr>
        <w:t xml:space="preserve">to format the corresponding chart to be display. Per example for the line </w:t>
      </w:r>
      <w:r w:rsidR="00ED5EB9" w:rsidRPr="00A15A8E">
        <w:rPr>
          <w:rFonts w:ascii="Arial" w:hAnsi="Arial" w:cs="Arial"/>
        </w:rPr>
        <w:t>chart,</w:t>
      </w:r>
      <w:r w:rsidR="00DA127F" w:rsidRPr="00A15A8E">
        <w:rPr>
          <w:rFonts w:ascii="Arial" w:hAnsi="Arial" w:cs="Arial"/>
        </w:rPr>
        <w:t xml:space="preserve"> it </w:t>
      </w:r>
      <w:r w:rsidR="00ED5EB9" w:rsidRPr="00A15A8E">
        <w:rPr>
          <w:rFonts w:ascii="Arial" w:hAnsi="Arial" w:cs="Arial"/>
        </w:rPr>
        <w:t>filters</w:t>
      </w:r>
      <w:r w:rsidR="00655D3A" w:rsidRPr="00A15A8E">
        <w:rPr>
          <w:rFonts w:ascii="Arial" w:hAnsi="Arial" w:cs="Arial"/>
        </w:rPr>
        <w:t xml:space="preserve"> </w:t>
      </w:r>
      <w:r w:rsidR="00AD7451" w:rsidRPr="00A15A8E">
        <w:rPr>
          <w:rFonts w:ascii="Arial" w:hAnsi="Arial" w:cs="Arial"/>
        </w:rPr>
        <w:t>to the corresponding month</w:t>
      </w:r>
      <w:r w:rsidR="00ED5EB9" w:rsidRPr="00A15A8E">
        <w:rPr>
          <w:rFonts w:ascii="Arial" w:hAnsi="Arial" w:cs="Arial"/>
        </w:rPr>
        <w:t xml:space="preserve"> while summing the total value per day. From </w:t>
      </w:r>
      <w:r w:rsidR="00100790" w:rsidRPr="00A15A8E">
        <w:rPr>
          <w:rFonts w:ascii="Arial" w:hAnsi="Arial" w:cs="Arial"/>
        </w:rPr>
        <w:t xml:space="preserve">formatted data, the widget </w:t>
      </w:r>
      <w:r w:rsidR="00D9722D" w:rsidRPr="00A15A8E">
        <w:rPr>
          <w:rFonts w:ascii="Arial" w:hAnsi="Arial" w:cs="Arial"/>
        </w:rPr>
        <w:t>draws</w:t>
      </w:r>
      <w:r w:rsidR="00100790" w:rsidRPr="00A15A8E">
        <w:rPr>
          <w:rFonts w:ascii="Arial" w:hAnsi="Arial" w:cs="Arial"/>
        </w:rPr>
        <w:t xml:space="preserve"> the chart </w:t>
      </w:r>
      <w:r w:rsidR="00D9722D" w:rsidRPr="00A15A8E">
        <w:rPr>
          <w:rFonts w:ascii="Arial" w:hAnsi="Arial" w:cs="Arial"/>
        </w:rPr>
        <w:t xml:space="preserve">for the corresponding month. The user also has the option to </w:t>
      </w:r>
      <w:r w:rsidR="0091105D" w:rsidRPr="00A15A8E">
        <w:rPr>
          <w:rFonts w:ascii="Arial" w:hAnsi="Arial" w:cs="Arial"/>
        </w:rPr>
        <w:t xml:space="preserve">change the displayed month </w:t>
      </w:r>
      <w:r w:rsidR="00295E59" w:rsidRPr="00A15A8E">
        <w:rPr>
          <w:rFonts w:ascii="Arial" w:hAnsi="Arial" w:cs="Arial"/>
        </w:rPr>
        <w:t>through a selection field allowing to draw older month.</w:t>
      </w:r>
    </w:p>
    <w:p w14:paraId="63724CB9" w14:textId="77777777" w:rsidR="00E6342D" w:rsidRDefault="00E6342D" w:rsidP="00AC17D9">
      <w:pPr>
        <w:spacing w:line="360" w:lineRule="auto"/>
        <w:rPr>
          <w:rFonts w:ascii="Arial" w:hAnsi="Arial" w:cs="Arial"/>
        </w:rPr>
      </w:pPr>
    </w:p>
    <w:p w14:paraId="0F888B44" w14:textId="77D338FF" w:rsidR="00A431FF" w:rsidRDefault="000000DF" w:rsidP="00AC17D9">
      <w:pPr>
        <w:spacing w:line="360" w:lineRule="auto"/>
        <w:rPr>
          <w:rFonts w:ascii="Arial" w:hAnsi="Arial" w:cs="Arial"/>
        </w:rPr>
      </w:pPr>
      <w:r>
        <w:rPr>
          <w:rFonts w:ascii="Arial" w:hAnsi="Arial" w:cs="Arial"/>
          <w:noProof/>
        </w:rPr>
        <w:lastRenderedPageBreak/>
        <mc:AlternateContent>
          <mc:Choice Requires="wpg">
            <w:drawing>
              <wp:inline distT="0" distB="0" distL="0" distR="0" wp14:anchorId="134147FE" wp14:editId="50F58AAC">
                <wp:extent cx="5614398" cy="3527425"/>
                <wp:effectExtent l="0" t="0" r="0" b="3175"/>
                <wp:docPr id="1504732311"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14398" cy="3527425"/>
                          <a:chOff x="0" y="0"/>
                          <a:chExt cx="5614398" cy="3527425"/>
                        </a:xfrm>
                      </wpg:grpSpPr>
                      <wpg:grpSp>
                        <wpg:cNvPr id="764692275" name="Group 7"/>
                        <wpg:cNvGrpSpPr/>
                        <wpg:grpSpPr>
                          <a:xfrm>
                            <a:off x="0" y="0"/>
                            <a:ext cx="5614398" cy="3134541"/>
                            <a:chOff x="0" y="0"/>
                            <a:chExt cx="5614398" cy="3134541"/>
                          </a:xfrm>
                        </wpg:grpSpPr>
                        <wpg:grpSp>
                          <wpg:cNvPr id="1549511845" name="Group 6"/>
                          <wpg:cNvGrpSpPr/>
                          <wpg:grpSpPr>
                            <a:xfrm>
                              <a:off x="0" y="0"/>
                              <a:ext cx="3705316" cy="3134541"/>
                              <a:chOff x="0" y="0"/>
                              <a:chExt cx="3705316" cy="3134541"/>
                            </a:xfrm>
                          </wpg:grpSpPr>
                          <pic:pic xmlns:pic="http://schemas.openxmlformats.org/drawingml/2006/picture">
                            <pic:nvPicPr>
                              <pic:cNvPr id="568374633"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6531"/>
                                <a:ext cx="1810385" cy="3128010"/>
                              </a:xfrm>
                              <a:prstGeom prst="rect">
                                <a:avLst/>
                              </a:prstGeom>
                            </pic:spPr>
                          </pic:pic>
                          <pic:pic xmlns:pic="http://schemas.openxmlformats.org/drawingml/2006/picture">
                            <pic:nvPicPr>
                              <pic:cNvPr id="1927600895"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900646" y="0"/>
                                <a:ext cx="1804670" cy="3117215"/>
                              </a:xfrm>
                              <a:prstGeom prst="rect">
                                <a:avLst/>
                              </a:prstGeom>
                            </pic:spPr>
                          </pic:pic>
                        </wpg:grpSp>
                        <pic:pic xmlns:pic="http://schemas.openxmlformats.org/drawingml/2006/picture">
                          <pic:nvPicPr>
                            <pic:cNvPr id="1259138880"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3807823" y="0"/>
                              <a:ext cx="1806575" cy="3121025"/>
                            </a:xfrm>
                            <a:prstGeom prst="rect">
                              <a:avLst/>
                            </a:prstGeom>
                          </pic:spPr>
                        </pic:pic>
                      </wpg:grpSp>
                      <wps:wsp>
                        <wps:cNvPr id="1890337995" name="Text Box 1"/>
                        <wps:cNvSpPr txBox="1"/>
                        <wps:spPr>
                          <a:xfrm>
                            <a:off x="0" y="3260725"/>
                            <a:ext cx="5613400" cy="266700"/>
                          </a:xfrm>
                          <a:prstGeom prst="rect">
                            <a:avLst/>
                          </a:prstGeom>
                          <a:solidFill>
                            <a:prstClr val="white"/>
                          </a:solidFill>
                          <a:ln>
                            <a:noFill/>
                          </a:ln>
                        </wps:spPr>
                        <wps:txbx>
                          <w:txbxContent>
                            <w:p w14:paraId="21457FE6" w14:textId="797FDE39" w:rsidR="00A431FF" w:rsidRPr="00DE1EAE" w:rsidRDefault="00A431FF" w:rsidP="00A431FF">
                              <w:pPr>
                                <w:pStyle w:val="Caption"/>
                                <w:rPr>
                                  <w:rFonts w:ascii="Arial" w:hAnsi="Arial" w:cs="Arial"/>
                                  <w:noProof/>
                                </w:rPr>
                              </w:pPr>
                              <w:bookmarkStart w:id="113" w:name="_Toc164604852"/>
                              <w:r>
                                <w:t xml:space="preserve">Figure </w:t>
                              </w:r>
                              <w:r>
                                <w:fldChar w:fldCharType="begin"/>
                              </w:r>
                              <w:r>
                                <w:instrText xml:space="preserve"> SEQ Figure \* ARABIC </w:instrText>
                              </w:r>
                              <w:r>
                                <w:fldChar w:fldCharType="separate"/>
                              </w:r>
                              <w:r w:rsidR="00173AEE">
                                <w:rPr>
                                  <w:noProof/>
                                </w:rPr>
                                <w:t>14</w:t>
                              </w:r>
                              <w:r>
                                <w:fldChar w:fldCharType="end"/>
                              </w:r>
                              <w:r>
                                <w:t xml:space="preserve"> - </w:t>
                              </w:r>
                              <w:r w:rsidR="000000DF">
                                <w:t>Analytics</w:t>
                              </w:r>
                              <w:r>
                                <w:t xml:space="preserve"> Widgets</w:t>
                              </w:r>
                              <w:r>
                                <w:rPr>
                                  <w:noProof/>
                                </w:rPr>
                                <w:t xml:space="preserve"> State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34147FE" id="Group 8" o:spid="_x0000_s1039" style="width:442.1pt;height:277.75pt;mso-position-horizontal-relative:char;mso-position-vertical-relative:line" coordsize="56143,352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AAAggggAACCCBAoOd3AA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">
                <o:lock v:ext="edit" aspectratio="t"/>
                <v:group id="Group 7" o:spid="_x0000_s1040" style="position:absolute;width:56143;height:31345" coordsize="5614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">
                  <v:group id="Group 6" o:spid="_x0000_s1041" style="position:absolute;width:37053;height:31345" coordsize="3705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">
                    <v:shape id="Picture 1" o:spid="_x0000_s1042" type="#_x0000_t75" style="position:absolute;top:65;width:18103;height:31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">
                      <v:imagedata r:id="rId32" o:title=""/>
                    </v:shape>
                    <v:shape id="Picture 1" o:spid="_x0000_s1043" type="#_x0000_t75" style="position:absolute;left:19006;width:18047;height:311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">
                      <v:imagedata r:id="rId33" o:title=""/>
                    </v:shape>
                  </v:group>
                  <v:shape id="Picture 1" o:spid="_x0000_s1044" type="#_x0000_t75" style="position:absolute;left:38078;width:18065;height:312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">
                    <v:imagedata r:id="rId34" o:title=""/>
                  </v:shape>
                </v:group>
                <v:shape id="_x0000_s1045" type="#_x0000_t202" style="position:absolute;top:32607;width:5613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" stroked="f">
                  <v:textbox style="mso-fit-shape-to-text:t" inset="0,0,0,0">
                    <w:txbxContent>
                      <w:p w14:paraId="21457FE6" w14:textId="797FDE39" w:rsidR="00A431FF" w:rsidRPr="00DE1EAE" w:rsidRDefault="00A431FF" w:rsidP="00A431FF">
                        <w:pPr>
                          <w:pStyle w:val="Caption"/>
                          <w:rPr>
                            <w:rFonts w:ascii="Arial" w:hAnsi="Arial" w:cs="Arial"/>
                            <w:noProof/>
                          </w:rPr>
                        </w:pPr>
                        <w:bookmarkStart w:id="114" w:name="_Toc164604852"/>
                        <w:r>
                          <w:t xml:space="preserve">Figure </w:t>
                        </w:r>
                        <w:r>
                          <w:fldChar w:fldCharType="begin"/>
                        </w:r>
                        <w:r>
                          <w:instrText xml:space="preserve"> SEQ Figure \* ARABIC </w:instrText>
                        </w:r>
                        <w:r>
                          <w:fldChar w:fldCharType="separate"/>
                        </w:r>
                        <w:r w:rsidR="00173AEE">
                          <w:rPr>
                            <w:noProof/>
                          </w:rPr>
                          <w:t>14</w:t>
                        </w:r>
                        <w:r>
                          <w:fldChar w:fldCharType="end"/>
                        </w:r>
                        <w:r>
                          <w:t xml:space="preserve"> - </w:t>
                        </w:r>
                        <w:r w:rsidR="000000DF">
                          <w:t>Analytics</w:t>
                        </w:r>
                        <w:r>
                          <w:t xml:space="preserve"> Widgets</w:t>
                        </w:r>
                        <w:r>
                          <w:rPr>
                            <w:noProof/>
                          </w:rPr>
                          <w:t xml:space="preserve"> States</w:t>
                        </w:r>
                        <w:bookmarkEnd w:id="114"/>
                      </w:p>
                    </w:txbxContent>
                  </v:textbox>
                </v:shape>
                <w10:anchorlock/>
              </v:group>
            </w:pict>
          </mc:Fallback>
        </mc:AlternateContent>
      </w:r>
    </w:p>
    <w:p w14:paraId="138A6555" w14:textId="77777777" w:rsidR="00A431FF" w:rsidRDefault="00A431FF" w:rsidP="00AC17D9">
      <w:pPr>
        <w:pStyle w:val="Heading3"/>
        <w:spacing w:line="360" w:lineRule="auto"/>
        <w:rPr>
          <w:rFonts w:ascii="Arial" w:hAnsi="Arial" w:cs="Arial"/>
        </w:rPr>
      </w:pPr>
    </w:p>
    <w:p w14:paraId="0F5BACDD" w14:textId="396284B8" w:rsidR="00715740" w:rsidRPr="00A15A8E" w:rsidRDefault="00A30DF6" w:rsidP="00AC17D9">
      <w:pPr>
        <w:pStyle w:val="Heading3"/>
        <w:spacing w:line="360" w:lineRule="auto"/>
        <w:rPr>
          <w:rFonts w:ascii="Arial" w:hAnsi="Arial" w:cs="Arial"/>
        </w:rPr>
      </w:pPr>
      <w:bookmarkStart w:id="115" w:name="_Toc164859589"/>
      <w:r w:rsidRPr="00A15A8E">
        <w:rPr>
          <w:rFonts w:ascii="Arial" w:hAnsi="Arial" w:cs="Arial"/>
        </w:rPr>
        <w:t>Pages</w:t>
      </w:r>
      <w:bookmarkEnd w:id="115"/>
    </w:p>
    <w:p w14:paraId="0759CA3A" w14:textId="263B873D" w:rsidR="00715740" w:rsidRPr="00A15A8E" w:rsidRDefault="0061478D" w:rsidP="00AC17D9">
      <w:pPr>
        <w:spacing w:line="360" w:lineRule="auto"/>
        <w:rPr>
          <w:rFonts w:ascii="Arial" w:hAnsi="Arial" w:cs="Arial"/>
        </w:rPr>
      </w:pPr>
      <w:r w:rsidRPr="00A15A8E">
        <w:rPr>
          <w:rFonts w:ascii="Arial" w:hAnsi="Arial" w:cs="Arial"/>
        </w:rPr>
        <w:t>Compared to classes and widgets which are tools to be used</w:t>
      </w:r>
      <w:r w:rsidR="00C172D1" w:rsidRPr="00A15A8E">
        <w:rPr>
          <w:rFonts w:ascii="Arial" w:hAnsi="Arial" w:cs="Arial"/>
        </w:rPr>
        <w:t xml:space="preserve"> for the development of the application</w:t>
      </w:r>
      <w:r w:rsidR="006C069B" w:rsidRPr="00A15A8E">
        <w:rPr>
          <w:rFonts w:ascii="Arial" w:hAnsi="Arial" w:cs="Arial"/>
        </w:rPr>
        <w:t xml:space="preserve">. On the other hand, pages use these tools </w:t>
      </w:r>
      <w:r w:rsidR="002E42B1" w:rsidRPr="00A15A8E">
        <w:rPr>
          <w:rFonts w:ascii="Arial" w:hAnsi="Arial" w:cs="Arial"/>
        </w:rPr>
        <w:t>to</w:t>
      </w:r>
      <w:r w:rsidR="006C069B" w:rsidRPr="00A15A8E">
        <w:rPr>
          <w:rFonts w:ascii="Arial" w:hAnsi="Arial" w:cs="Arial"/>
        </w:rPr>
        <w:t xml:space="preserve"> </w:t>
      </w:r>
      <w:r w:rsidR="00A210C3" w:rsidRPr="00A15A8E">
        <w:rPr>
          <w:rFonts w:ascii="Arial" w:hAnsi="Arial" w:cs="Arial"/>
        </w:rPr>
        <w:t>give a flowless and user-friendly experience to the application users.</w:t>
      </w:r>
      <w:r w:rsidR="00635E18" w:rsidRPr="00A15A8E">
        <w:rPr>
          <w:rFonts w:ascii="Arial" w:hAnsi="Arial" w:cs="Arial"/>
        </w:rPr>
        <w:t xml:space="preserve"> The application currently </w:t>
      </w:r>
      <w:r w:rsidR="002E42B1" w:rsidRPr="00A15A8E">
        <w:rPr>
          <w:rFonts w:ascii="Arial" w:hAnsi="Arial" w:cs="Arial"/>
        </w:rPr>
        <w:t>contains</w:t>
      </w:r>
      <w:r w:rsidR="00F117D4" w:rsidRPr="00A15A8E">
        <w:rPr>
          <w:rFonts w:ascii="Arial" w:hAnsi="Arial" w:cs="Arial"/>
        </w:rPr>
        <w:t xml:space="preserve"> three pages all connected by the </w:t>
      </w:r>
      <w:r w:rsidR="002E42B1" w:rsidRPr="00A15A8E">
        <w:rPr>
          <w:rFonts w:ascii="Arial" w:hAnsi="Arial" w:cs="Arial"/>
        </w:rPr>
        <w:t>Navigation Bar widget.</w:t>
      </w:r>
    </w:p>
    <w:p w14:paraId="50B37D36" w14:textId="28D1722D" w:rsidR="002E42B1" w:rsidRPr="00A15A8E" w:rsidRDefault="002E42B1" w:rsidP="00AC17D9">
      <w:pPr>
        <w:spacing w:line="360" w:lineRule="auto"/>
        <w:rPr>
          <w:rFonts w:ascii="Arial" w:hAnsi="Arial" w:cs="Arial"/>
        </w:rPr>
      </w:pPr>
    </w:p>
    <w:p w14:paraId="348CFBEF" w14:textId="61E9EEDE" w:rsidR="0066534C" w:rsidRDefault="00E65FD6" w:rsidP="00AC17D9">
      <w:pPr>
        <w:spacing w:line="360" w:lineRule="auto"/>
        <w:rPr>
          <w:rFonts w:ascii="Arial" w:hAnsi="Arial" w:cs="Arial"/>
        </w:rPr>
      </w:pPr>
      <w:r w:rsidRPr="00A15A8E">
        <w:rPr>
          <w:rFonts w:ascii="Arial" w:hAnsi="Arial" w:cs="Arial"/>
        </w:rPr>
        <w:t>The first page display by the application when launched</w:t>
      </w:r>
      <w:r w:rsidR="001602C0" w:rsidRPr="00A15A8E">
        <w:rPr>
          <w:rFonts w:ascii="Arial" w:hAnsi="Arial" w:cs="Arial"/>
        </w:rPr>
        <w:t xml:space="preserve">, is the </w:t>
      </w:r>
      <w:r w:rsidR="001602C0" w:rsidRPr="00985AAE">
        <w:rPr>
          <w:rFonts w:ascii="Arial" w:hAnsi="Arial" w:cs="Arial"/>
          <w:b/>
          <w:bCs/>
        </w:rPr>
        <w:t xml:space="preserve">camera </w:t>
      </w:r>
      <w:r w:rsidR="00111A28" w:rsidRPr="00985AAE">
        <w:rPr>
          <w:rFonts w:ascii="Arial" w:hAnsi="Arial" w:cs="Arial"/>
          <w:b/>
          <w:bCs/>
        </w:rPr>
        <w:t>page</w:t>
      </w:r>
      <w:r w:rsidR="00111A28" w:rsidRPr="00A15A8E">
        <w:rPr>
          <w:rFonts w:ascii="Arial" w:hAnsi="Arial" w:cs="Arial"/>
        </w:rPr>
        <w:t>.</w:t>
      </w:r>
      <w:r w:rsidR="002C0693" w:rsidRPr="00A15A8E">
        <w:rPr>
          <w:rFonts w:ascii="Arial" w:hAnsi="Arial" w:cs="Arial"/>
        </w:rPr>
        <w:t xml:space="preserve"> This page </w:t>
      </w:r>
      <w:r w:rsidR="000A4876" w:rsidRPr="00A15A8E">
        <w:rPr>
          <w:rFonts w:ascii="Arial" w:hAnsi="Arial" w:cs="Arial"/>
        </w:rPr>
        <w:t>manages</w:t>
      </w:r>
      <w:r w:rsidR="002C0693" w:rsidRPr="00A15A8E">
        <w:rPr>
          <w:rFonts w:ascii="Arial" w:hAnsi="Arial" w:cs="Arial"/>
        </w:rPr>
        <w:t xml:space="preserve"> </w:t>
      </w:r>
      <w:r w:rsidR="0011673E">
        <w:rPr>
          <w:rFonts w:ascii="Arial" w:hAnsi="Arial" w:cs="Arial"/>
        </w:rPr>
        <w:t xml:space="preserve">is use for </w:t>
      </w:r>
      <w:r w:rsidR="002C0693" w:rsidRPr="00A15A8E">
        <w:rPr>
          <w:rFonts w:ascii="Arial" w:hAnsi="Arial" w:cs="Arial"/>
        </w:rPr>
        <w:t>the key feature of the system</w:t>
      </w:r>
      <w:r w:rsidR="009F7C9B" w:rsidRPr="00A15A8E">
        <w:rPr>
          <w:rFonts w:ascii="Arial" w:hAnsi="Arial" w:cs="Arial"/>
        </w:rPr>
        <w:t>, the receipt extraction.</w:t>
      </w:r>
      <w:r w:rsidR="008C06E0" w:rsidRPr="00A15A8E">
        <w:rPr>
          <w:rFonts w:ascii="Arial" w:hAnsi="Arial" w:cs="Arial"/>
        </w:rPr>
        <w:t xml:space="preserve"> As</w:t>
      </w:r>
      <w:r w:rsidR="008F3D04" w:rsidRPr="00A15A8E">
        <w:rPr>
          <w:rFonts w:ascii="Arial" w:hAnsi="Arial" w:cs="Arial"/>
        </w:rPr>
        <w:t xml:space="preserve"> showed in</w:t>
      </w:r>
      <w:r w:rsidR="000F6574">
        <w:rPr>
          <w:rFonts w:ascii="Arial" w:hAnsi="Arial" w:cs="Arial"/>
          <w:color w:val="FF0000"/>
          <w:sz w:val="32"/>
          <w:szCs w:val="32"/>
        </w:rPr>
        <w:t xml:space="preserve"> </w:t>
      </w:r>
      <w:r w:rsidR="000F6574" w:rsidRPr="3FB23C4A">
        <w:rPr>
          <w:rFonts w:ascii="Arial" w:hAnsi="Arial" w:cs="Arial"/>
          <w:i/>
          <w:iCs/>
          <w:color w:val="FF0000"/>
          <w:sz w:val="32"/>
          <w:szCs w:val="32"/>
          <w:u w:val="single"/>
        </w:rPr>
        <w:fldChar w:fldCharType="begin"/>
      </w:r>
      <w:r w:rsidR="000F6574" w:rsidRPr="3FB23C4A">
        <w:rPr>
          <w:rFonts w:ascii="Arial" w:hAnsi="Arial" w:cs="Arial"/>
          <w:i/>
          <w:iCs/>
          <w:color w:val="FF0000"/>
          <w:sz w:val="32"/>
          <w:szCs w:val="32"/>
          <w:u w:val="single"/>
        </w:rPr>
        <w:instrText xml:space="preserve"> REF _Ref164604545 \h  \* MERGEFORMAT </w:instrText>
      </w:r>
      <w:r w:rsidR="000F6574" w:rsidRPr="3FB23C4A">
        <w:rPr>
          <w:rFonts w:ascii="Arial" w:hAnsi="Arial" w:cs="Arial"/>
          <w:i/>
          <w:iCs/>
          <w:color w:val="FF0000"/>
          <w:sz w:val="32"/>
          <w:szCs w:val="32"/>
          <w:u w:val="single"/>
        </w:rPr>
      </w:r>
      <w:r w:rsidR="000F6574" w:rsidRPr="3FB23C4A">
        <w:rPr>
          <w:rFonts w:ascii="Arial" w:hAnsi="Arial" w:cs="Arial"/>
          <w:i/>
          <w:iCs/>
          <w:color w:val="FF0000"/>
          <w:sz w:val="32"/>
          <w:szCs w:val="32"/>
          <w:u w:val="single"/>
        </w:rPr>
        <w:fldChar w:fldCharType="separate"/>
      </w:r>
      <w:r w:rsidR="000F6574" w:rsidRPr="3FB23C4A">
        <w:rPr>
          <w:i/>
          <w:iCs/>
          <w:u w:val="single"/>
        </w:rPr>
        <w:t xml:space="preserve">Figure </w:t>
      </w:r>
      <w:r w:rsidR="000F6574" w:rsidRPr="3FB23C4A">
        <w:rPr>
          <w:i/>
          <w:iCs/>
          <w:noProof/>
          <w:u w:val="single"/>
        </w:rPr>
        <w:t>14</w:t>
      </w:r>
      <w:r w:rsidR="000F6574" w:rsidRPr="3FB23C4A">
        <w:rPr>
          <w:i/>
          <w:iCs/>
          <w:u w:val="single"/>
        </w:rPr>
        <w:t xml:space="preserve"> - Camera Page States</w:t>
      </w:r>
      <w:r w:rsidR="000F6574" w:rsidRPr="3FB23C4A">
        <w:rPr>
          <w:rFonts w:ascii="Arial" w:hAnsi="Arial" w:cs="Arial"/>
          <w:i/>
          <w:iCs/>
          <w:color w:val="FF0000"/>
          <w:sz w:val="32"/>
          <w:szCs w:val="32"/>
          <w:u w:val="single"/>
        </w:rPr>
        <w:fldChar w:fldCharType="end"/>
      </w:r>
      <w:r w:rsidR="004D5BC0" w:rsidRPr="004D5BC0">
        <w:rPr>
          <w:rFonts w:ascii="Arial" w:hAnsi="Arial" w:cs="Arial"/>
        </w:rPr>
        <w:t>, it opens a bl</w:t>
      </w:r>
      <w:r w:rsidR="004D5BC0">
        <w:rPr>
          <w:rFonts w:ascii="Arial" w:hAnsi="Arial" w:cs="Arial"/>
        </w:rPr>
        <w:t xml:space="preserve">ank page with two button each link to a widget. The first button is ‘Open Camera’ which when press trigger the </w:t>
      </w:r>
      <w:r w:rsidR="00F77638">
        <w:rPr>
          <w:rFonts w:ascii="Arial" w:hAnsi="Arial" w:cs="Arial"/>
        </w:rPr>
        <w:t>camera widget to select take a picture</w:t>
      </w:r>
      <w:r w:rsidR="00BE29B8">
        <w:rPr>
          <w:rFonts w:ascii="Arial" w:hAnsi="Arial" w:cs="Arial"/>
        </w:rPr>
        <w:t xml:space="preserve">. Next to it is the ‘Open Gallery’ which trigger the </w:t>
      </w:r>
      <w:r w:rsidR="00A1628A">
        <w:rPr>
          <w:rFonts w:ascii="Arial" w:hAnsi="Arial" w:cs="Arial"/>
        </w:rPr>
        <w:t>camera roll widget and allow the user to select an old picture. When a picture is selected from either the camera or the camera roll, it will be display at the center of the screen to ensure th</w:t>
      </w:r>
      <w:r w:rsidR="00B02DFC">
        <w:rPr>
          <w:rFonts w:ascii="Arial" w:hAnsi="Arial" w:cs="Arial"/>
        </w:rPr>
        <w:t>at it is the picture selected, and only when an image is display that the “extract” button appear</w:t>
      </w:r>
      <w:r w:rsidR="0066534C">
        <w:rPr>
          <w:rFonts w:ascii="Arial" w:hAnsi="Arial" w:cs="Arial"/>
        </w:rPr>
        <w:t>.</w:t>
      </w:r>
      <w:r w:rsidR="00C45A54">
        <w:rPr>
          <w:rFonts w:ascii="Arial" w:hAnsi="Arial" w:cs="Arial"/>
        </w:rPr>
        <w:t xml:space="preserve"> When press, it’ll use the data services class to upload the picture to the server for receipt extraction</w:t>
      </w:r>
      <w:r w:rsidR="00DC1752">
        <w:rPr>
          <w:rFonts w:ascii="Arial" w:hAnsi="Arial" w:cs="Arial"/>
        </w:rPr>
        <w:t xml:space="preserve">, during the extraction process in the </w:t>
      </w:r>
      <w:r w:rsidR="00486858">
        <w:rPr>
          <w:rFonts w:ascii="Arial" w:hAnsi="Arial" w:cs="Arial"/>
        </w:rPr>
        <w:t xml:space="preserve">server, a rolling animation will be display on the button as showed in </w:t>
      </w:r>
      <w:r w:rsidR="008A7BA1" w:rsidRPr="00C833E4">
        <w:rPr>
          <w:rFonts w:ascii="Arial" w:hAnsi="Arial" w:cs="Arial"/>
        </w:rPr>
        <w:t xml:space="preserve">third </w:t>
      </w:r>
      <w:r w:rsidR="00C833E4" w:rsidRPr="00C833E4">
        <w:rPr>
          <w:rFonts w:ascii="Arial" w:hAnsi="Arial" w:cs="Arial"/>
        </w:rPr>
        <w:t xml:space="preserve">extract of </w:t>
      </w:r>
      <w:r w:rsidR="00C833E4" w:rsidRPr="3FB23C4A">
        <w:rPr>
          <w:rFonts w:ascii="Arial" w:hAnsi="Arial" w:cs="Arial"/>
          <w:i/>
          <w:iCs/>
          <w:color w:val="FF0000"/>
          <w:sz w:val="32"/>
          <w:szCs w:val="32"/>
          <w:u w:val="single"/>
        </w:rPr>
        <w:fldChar w:fldCharType="begin"/>
      </w:r>
      <w:r w:rsidR="00C833E4" w:rsidRPr="3FB23C4A">
        <w:rPr>
          <w:rFonts w:ascii="Arial" w:hAnsi="Arial" w:cs="Arial"/>
          <w:i/>
          <w:iCs/>
          <w:color w:val="FF0000"/>
          <w:sz w:val="32"/>
          <w:szCs w:val="32"/>
          <w:u w:val="single"/>
        </w:rPr>
        <w:instrText xml:space="preserve"> REF _Ref164604596 \h  \* MERGEFORMAT </w:instrText>
      </w:r>
      <w:r w:rsidR="00C833E4" w:rsidRPr="3FB23C4A">
        <w:rPr>
          <w:rFonts w:ascii="Arial" w:hAnsi="Arial" w:cs="Arial"/>
          <w:i/>
          <w:iCs/>
          <w:color w:val="FF0000"/>
          <w:sz w:val="32"/>
          <w:szCs w:val="32"/>
          <w:u w:val="single"/>
        </w:rPr>
      </w:r>
      <w:r w:rsidR="00C833E4" w:rsidRPr="3FB23C4A">
        <w:rPr>
          <w:rFonts w:ascii="Arial" w:hAnsi="Arial" w:cs="Arial"/>
          <w:i/>
          <w:iCs/>
          <w:color w:val="FF0000"/>
          <w:sz w:val="32"/>
          <w:szCs w:val="32"/>
          <w:u w:val="single"/>
        </w:rPr>
        <w:fldChar w:fldCharType="separate"/>
      </w:r>
      <w:r w:rsidR="00C833E4" w:rsidRPr="3FB23C4A">
        <w:rPr>
          <w:i/>
          <w:iCs/>
          <w:u w:val="single"/>
        </w:rPr>
        <w:t xml:space="preserve">Figure </w:t>
      </w:r>
      <w:r w:rsidR="00C833E4" w:rsidRPr="3FB23C4A">
        <w:rPr>
          <w:i/>
          <w:iCs/>
          <w:noProof/>
          <w:u w:val="single"/>
        </w:rPr>
        <w:t>14</w:t>
      </w:r>
      <w:r w:rsidR="00C833E4" w:rsidRPr="3FB23C4A">
        <w:rPr>
          <w:rFonts w:ascii="Arial" w:hAnsi="Arial" w:cs="Arial"/>
          <w:i/>
          <w:iCs/>
          <w:color w:val="FF0000"/>
          <w:sz w:val="32"/>
          <w:szCs w:val="32"/>
          <w:u w:val="single"/>
        </w:rPr>
        <w:fldChar w:fldCharType="end"/>
      </w:r>
      <w:r w:rsidR="006725B9">
        <w:rPr>
          <w:rFonts w:ascii="Arial" w:hAnsi="Arial" w:cs="Arial"/>
        </w:rPr>
        <w:t xml:space="preserve">. </w:t>
      </w:r>
      <w:r w:rsidR="00761BDC">
        <w:rPr>
          <w:rFonts w:ascii="Arial" w:hAnsi="Arial" w:cs="Arial"/>
        </w:rPr>
        <w:t xml:space="preserve">When the server </w:t>
      </w:r>
      <w:r w:rsidR="00332454">
        <w:rPr>
          <w:rFonts w:ascii="Arial" w:hAnsi="Arial" w:cs="Arial"/>
        </w:rPr>
        <w:t>finishes</w:t>
      </w:r>
      <w:r w:rsidR="00761BDC">
        <w:rPr>
          <w:rFonts w:ascii="Arial" w:hAnsi="Arial" w:cs="Arial"/>
        </w:rPr>
        <w:t xml:space="preserve"> the extraction</w:t>
      </w:r>
      <w:r w:rsidR="005D23D6">
        <w:rPr>
          <w:rFonts w:ascii="Arial" w:hAnsi="Arial" w:cs="Arial"/>
        </w:rPr>
        <w:t xml:space="preserve">, the response is then parse and </w:t>
      </w:r>
      <w:r w:rsidR="005D23D6">
        <w:rPr>
          <w:rFonts w:ascii="Arial" w:hAnsi="Arial" w:cs="Arial"/>
        </w:rPr>
        <w:lastRenderedPageBreak/>
        <w:t xml:space="preserve">display in the popup widget for user review of the </w:t>
      </w:r>
      <w:r w:rsidR="004434C7">
        <w:rPr>
          <w:rFonts w:ascii="Arial" w:hAnsi="Arial" w:cs="Arial"/>
        </w:rPr>
        <w:t>extracted</w:t>
      </w:r>
      <w:r w:rsidR="005D23D6">
        <w:rPr>
          <w:rFonts w:ascii="Arial" w:hAnsi="Arial" w:cs="Arial"/>
        </w:rPr>
        <w:t xml:space="preserve"> </w:t>
      </w:r>
      <w:r w:rsidR="003418D7">
        <w:rPr>
          <w:rFonts w:ascii="Arial" w:hAnsi="Arial" w:cs="Arial"/>
        </w:rPr>
        <w:t xml:space="preserve">data to ensure </w:t>
      </w:r>
      <w:r w:rsidR="004434C7">
        <w:rPr>
          <w:rFonts w:ascii="Arial" w:hAnsi="Arial" w:cs="Arial"/>
        </w:rPr>
        <w:t xml:space="preserve">his </w:t>
      </w:r>
      <w:r w:rsidR="003418D7">
        <w:rPr>
          <w:rFonts w:ascii="Arial" w:hAnsi="Arial" w:cs="Arial"/>
        </w:rPr>
        <w:t>accuracy</w:t>
      </w:r>
      <w:r w:rsidR="004434C7">
        <w:rPr>
          <w:rFonts w:ascii="Arial" w:hAnsi="Arial" w:cs="Arial"/>
        </w:rPr>
        <w:t xml:space="preserve">. After being edited, the </w:t>
      </w:r>
      <w:r w:rsidR="00B61CAB">
        <w:rPr>
          <w:rFonts w:ascii="Arial" w:hAnsi="Arial" w:cs="Arial"/>
        </w:rPr>
        <w:t xml:space="preserve">user will either be able to cancel process by closing the popup or </w:t>
      </w:r>
      <w:r w:rsidR="00FA339C">
        <w:rPr>
          <w:rFonts w:ascii="Arial" w:hAnsi="Arial" w:cs="Arial"/>
        </w:rPr>
        <w:t xml:space="preserve">confirm the edited or not data to be send back to the database and be store has </w:t>
      </w:r>
      <w:r w:rsidR="00332454">
        <w:rPr>
          <w:rFonts w:ascii="Arial" w:hAnsi="Arial" w:cs="Arial"/>
        </w:rPr>
        <w:t>reviewed</w:t>
      </w:r>
      <w:r w:rsidR="0035212F">
        <w:rPr>
          <w:rFonts w:ascii="Arial" w:hAnsi="Arial" w:cs="Arial"/>
        </w:rPr>
        <w:t>.</w:t>
      </w:r>
    </w:p>
    <w:p w14:paraId="74964D5C" w14:textId="5B681DC4" w:rsidR="3FB23C4A" w:rsidRDefault="3FB23C4A" w:rsidP="3FB23C4A">
      <w:pPr>
        <w:spacing w:line="360" w:lineRule="auto"/>
        <w:rPr>
          <w:rFonts w:ascii="Arial" w:hAnsi="Arial" w:cs="Arial"/>
        </w:rPr>
      </w:pPr>
    </w:p>
    <w:p w14:paraId="0F604E51" w14:textId="667DA27F" w:rsidR="0020350B" w:rsidRDefault="00C833E4" w:rsidP="00AC17D9">
      <w:pPr>
        <w:spacing w:line="360" w:lineRule="auto"/>
        <w:rPr>
          <w:rFonts w:ascii="Arial" w:hAnsi="Arial" w:cs="Arial"/>
        </w:rPr>
      </w:pPr>
      <w:r>
        <w:rPr>
          <w:rFonts w:ascii="Arial" w:hAnsi="Arial" w:cs="Arial"/>
          <w:noProof/>
        </w:rPr>
        <mc:AlternateContent>
          <mc:Choice Requires="wpg">
            <w:drawing>
              <wp:inline distT="0" distB="0" distL="0" distR="0" wp14:anchorId="43763665" wp14:editId="5FD7882D">
                <wp:extent cx="4740653" cy="2774950"/>
                <wp:effectExtent l="0" t="0" r="0" b="6350"/>
                <wp:docPr id="357307342"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40653" cy="2774950"/>
                          <a:chOff x="0" y="0"/>
                          <a:chExt cx="4740653" cy="2774950"/>
                        </a:xfrm>
                      </wpg:grpSpPr>
                      <wpg:grpSp>
                        <wpg:cNvPr id="1559883040" name="Group 20"/>
                        <wpg:cNvGrpSpPr/>
                        <wpg:grpSpPr>
                          <a:xfrm>
                            <a:off x="0" y="0"/>
                            <a:ext cx="4740653" cy="2454103"/>
                            <a:chOff x="0" y="0"/>
                            <a:chExt cx="4740653" cy="2454103"/>
                          </a:xfrm>
                        </wpg:grpSpPr>
                        <wpg:grpSp>
                          <wpg:cNvPr id="2012789985" name="Group 19"/>
                          <wpg:cNvGrpSpPr/>
                          <wpg:grpSpPr>
                            <a:xfrm>
                              <a:off x="0" y="0"/>
                              <a:ext cx="3559947" cy="2454103"/>
                              <a:chOff x="0" y="0"/>
                              <a:chExt cx="3559947" cy="2454103"/>
                            </a:xfrm>
                          </wpg:grpSpPr>
                          <wpg:grpSp>
                            <wpg:cNvPr id="1400193840" name="Group 18"/>
                            <wpg:cNvGrpSpPr/>
                            <wpg:grpSpPr>
                              <a:xfrm>
                                <a:off x="0" y="0"/>
                                <a:ext cx="2374334" cy="2447925"/>
                                <a:chOff x="0" y="0"/>
                                <a:chExt cx="2374334" cy="2447925"/>
                              </a:xfrm>
                            </wpg:grpSpPr>
                            <pic:pic xmlns:pic="http://schemas.openxmlformats.org/drawingml/2006/picture">
                              <pic:nvPicPr>
                                <pic:cNvPr id="1153723042" name="Picture 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188085" cy="2447925"/>
                                </a:xfrm>
                                <a:prstGeom prst="rect">
                                  <a:avLst/>
                                </a:prstGeom>
                              </pic:spPr>
                            </pic:pic>
                            <pic:pic xmlns:pic="http://schemas.openxmlformats.org/drawingml/2006/picture">
                              <pic:nvPicPr>
                                <pic:cNvPr id="785883429" name="Picture 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1186249" y="0"/>
                                  <a:ext cx="1188085" cy="2447925"/>
                                </a:xfrm>
                                <a:prstGeom prst="rect">
                                  <a:avLst/>
                                </a:prstGeom>
                              </pic:spPr>
                            </pic:pic>
                          </wpg:grpSp>
                          <pic:pic xmlns:pic="http://schemas.openxmlformats.org/drawingml/2006/picture">
                            <pic:nvPicPr>
                              <pic:cNvPr id="868078242" name="Picture 1"/>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2372497" y="6178"/>
                                <a:ext cx="1187450" cy="2447925"/>
                              </a:xfrm>
                              <a:prstGeom prst="rect">
                                <a:avLst/>
                              </a:prstGeom>
                            </pic:spPr>
                          </pic:pic>
                        </wpg:grpSp>
                        <pic:pic xmlns:pic="http://schemas.openxmlformats.org/drawingml/2006/picture">
                          <pic:nvPicPr>
                            <pic:cNvPr id="441492656" name="Picture 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3552568" y="6178"/>
                              <a:ext cx="1188085" cy="2447925"/>
                            </a:xfrm>
                            <a:prstGeom prst="rect">
                              <a:avLst/>
                            </a:prstGeom>
                          </pic:spPr>
                        </pic:pic>
                      </wpg:grpSp>
                      <wps:wsp>
                        <wps:cNvPr id="685273110" name="Text Box 1"/>
                        <wps:cNvSpPr txBox="1"/>
                        <wps:spPr>
                          <a:xfrm>
                            <a:off x="0" y="2508250"/>
                            <a:ext cx="4739640" cy="266700"/>
                          </a:xfrm>
                          <a:prstGeom prst="rect">
                            <a:avLst/>
                          </a:prstGeom>
                          <a:solidFill>
                            <a:prstClr val="white"/>
                          </a:solidFill>
                          <a:ln>
                            <a:noFill/>
                          </a:ln>
                        </wps:spPr>
                        <wps:txbx>
                          <w:txbxContent>
                            <w:p w14:paraId="1FA86176" w14:textId="7F6B38E7" w:rsidR="008D04C3" w:rsidRPr="003B1A9E" w:rsidRDefault="008D04C3" w:rsidP="008D04C3">
                              <w:pPr>
                                <w:pStyle w:val="Caption"/>
                                <w:rPr>
                                  <w:rFonts w:ascii="Arial" w:hAnsi="Arial" w:cs="Arial"/>
                                </w:rPr>
                              </w:pPr>
                              <w:bookmarkStart w:id="116" w:name="_Ref164604545"/>
                              <w:bookmarkStart w:id="117" w:name="_Toc164604853"/>
                              <w:bookmarkStart w:id="118" w:name="_Ref164604596"/>
                              <w:r>
                                <w:t xml:space="preserve">Figure </w:t>
                              </w:r>
                              <w:r>
                                <w:fldChar w:fldCharType="begin"/>
                              </w:r>
                              <w:r>
                                <w:instrText xml:space="preserve"> SEQ Figure \* ARABIC </w:instrText>
                              </w:r>
                              <w:r>
                                <w:fldChar w:fldCharType="separate"/>
                              </w:r>
                              <w:r w:rsidR="00173AEE">
                                <w:rPr>
                                  <w:noProof/>
                                </w:rPr>
                                <w:t>15</w:t>
                              </w:r>
                              <w:r>
                                <w:fldChar w:fldCharType="end"/>
                              </w:r>
                              <w:bookmarkEnd w:id="118"/>
                              <w:r>
                                <w:t xml:space="preserve"> - Camera Page States</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3763665" id="Group 21" o:spid="_x0000_s1046" style="width:373.3pt;height:218.5pt;mso-position-horizontal-relative:char;mso-position-vertical-relative:line" coordsize="47406,277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">
                <o:lock v:ext="edit" aspectratio="t"/>
                <v:group id="Group 20" o:spid="_x0000_s1047" style="position:absolute;width:47406;height:24541" coordsize="47406,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">
                  <v:group id="Group 19" o:spid="_x0000_s1048" style="position:absolute;width:35599;height:24541" coordsize="35599,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">
                    <v:group id="Group 18" o:spid="_x0000_s1049" style="position:absolute;width:23743;height:24479" coordsize="23743,244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">
                      <v:shape id="Picture 1" o:spid="_x0000_s1050" type="#_x0000_t75" style="position:absolute;width:11880;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">
                        <v:imagedata r:id="rId39" o:title=""/>
                      </v:shape>
                      <v:shape id="Picture 1" o:spid="_x0000_s1051" type="#_x0000_t75" style="position:absolute;left:11862;width:11881;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">
                        <v:imagedata r:id="rId40" o:title=""/>
                      </v:shape>
                    </v:group>
                    <v:shape id="Picture 1" o:spid="_x0000_s1052" type="#_x0000_t75" style="position:absolute;left:23724;top:61;width:11875;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">
                      <v:imagedata r:id="rId41" o:title=""/>
                    </v:shape>
                  </v:group>
                  <v:shape id="Picture 1" o:spid="_x0000_s1053" type="#_x0000_t75" style="position:absolute;left:35525;top:61;width:11881;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">
                    <v:imagedata r:id="rId42" o:title=""/>
                  </v:shape>
                </v:group>
                <v:shape id="_x0000_s1054" type="#_x0000_t202" style="position:absolute;top:25082;width:4739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" stroked="f">
                  <v:textbox style="mso-fit-shape-to-text:t" inset="0,0,0,0">
                    <w:txbxContent>
                      <w:p w14:paraId="1FA86176" w14:textId="7F6B38E7" w:rsidR="008D04C3" w:rsidRPr="003B1A9E" w:rsidRDefault="008D04C3" w:rsidP="008D04C3">
                        <w:pPr>
                          <w:pStyle w:val="Caption"/>
                          <w:rPr>
                            <w:rFonts w:ascii="Arial" w:hAnsi="Arial" w:cs="Arial"/>
                          </w:rPr>
                        </w:pPr>
                        <w:bookmarkStart w:id="119" w:name="_Ref164604545"/>
                        <w:bookmarkStart w:id="120" w:name="_Toc164604853"/>
                        <w:bookmarkStart w:id="121" w:name="_Ref164604596"/>
                        <w:r>
                          <w:t xml:space="preserve">Figure </w:t>
                        </w:r>
                        <w:r>
                          <w:fldChar w:fldCharType="begin"/>
                        </w:r>
                        <w:r>
                          <w:instrText xml:space="preserve"> SEQ Figure \* ARABIC </w:instrText>
                        </w:r>
                        <w:r>
                          <w:fldChar w:fldCharType="separate"/>
                        </w:r>
                        <w:r w:rsidR="00173AEE">
                          <w:rPr>
                            <w:noProof/>
                          </w:rPr>
                          <w:t>15</w:t>
                        </w:r>
                        <w:r>
                          <w:fldChar w:fldCharType="end"/>
                        </w:r>
                        <w:bookmarkEnd w:id="121"/>
                        <w:r>
                          <w:t xml:space="preserve"> - Camera Page States</w:t>
                        </w:r>
                        <w:bookmarkEnd w:id="119"/>
                        <w:bookmarkEnd w:id="120"/>
                      </w:p>
                    </w:txbxContent>
                  </v:textbox>
                </v:shape>
                <w10:anchorlock/>
              </v:group>
            </w:pict>
          </mc:Fallback>
        </mc:AlternateContent>
      </w:r>
    </w:p>
    <w:p w14:paraId="7D566E20" w14:textId="77777777" w:rsidR="00616577" w:rsidRDefault="00616577" w:rsidP="00AC17D9">
      <w:pPr>
        <w:spacing w:line="360" w:lineRule="auto"/>
        <w:rPr>
          <w:rFonts w:ascii="Arial" w:hAnsi="Arial" w:cs="Arial"/>
        </w:rPr>
      </w:pPr>
    </w:p>
    <w:p w14:paraId="3D152A70" w14:textId="1AE925A8" w:rsidR="0035212F" w:rsidRDefault="0035212F" w:rsidP="00AC17D9">
      <w:pPr>
        <w:spacing w:line="360" w:lineRule="auto"/>
        <w:rPr>
          <w:rFonts w:ascii="Arial" w:hAnsi="Arial" w:cs="Arial"/>
        </w:rPr>
      </w:pPr>
      <w:r>
        <w:rPr>
          <w:rFonts w:ascii="Arial" w:hAnsi="Arial" w:cs="Arial"/>
        </w:rPr>
        <w:t xml:space="preserve">The second page accessible by the </w:t>
      </w:r>
      <w:r w:rsidR="00E34BAD">
        <w:rPr>
          <w:rFonts w:ascii="Arial" w:hAnsi="Arial" w:cs="Arial"/>
        </w:rPr>
        <w:t xml:space="preserve">use is the </w:t>
      </w:r>
      <w:r w:rsidR="00E34BAD" w:rsidRPr="00E34BAD">
        <w:rPr>
          <w:rFonts w:ascii="Arial" w:hAnsi="Arial" w:cs="Arial"/>
          <w:b/>
          <w:bCs/>
        </w:rPr>
        <w:t>List Page</w:t>
      </w:r>
      <w:r w:rsidR="00E34BAD">
        <w:rPr>
          <w:rFonts w:ascii="Arial" w:hAnsi="Arial" w:cs="Arial"/>
        </w:rPr>
        <w:t xml:space="preserve">, </w:t>
      </w:r>
      <w:r w:rsidR="0057190C">
        <w:rPr>
          <w:rFonts w:ascii="Arial" w:hAnsi="Arial" w:cs="Arial"/>
        </w:rPr>
        <w:t xml:space="preserve">this page has for purpose to display in form of </w:t>
      </w:r>
      <w:r w:rsidR="00E30B7F">
        <w:rPr>
          <w:rFonts w:ascii="Arial" w:hAnsi="Arial" w:cs="Arial"/>
        </w:rPr>
        <w:t>a</w:t>
      </w:r>
      <w:r w:rsidR="0057190C">
        <w:rPr>
          <w:rFonts w:ascii="Arial" w:hAnsi="Arial" w:cs="Arial"/>
        </w:rPr>
        <w:t xml:space="preserve"> list</w:t>
      </w:r>
      <w:r w:rsidR="00127358">
        <w:rPr>
          <w:rFonts w:ascii="Arial" w:hAnsi="Arial" w:cs="Arial"/>
        </w:rPr>
        <w:t xml:space="preserve"> all the user</w:t>
      </w:r>
      <w:r w:rsidR="00E30B7F">
        <w:rPr>
          <w:rFonts w:ascii="Arial" w:hAnsi="Arial" w:cs="Arial"/>
        </w:rPr>
        <w:t xml:space="preserve"> receipt from the more recent to the oldest. When the page load it will </w:t>
      </w:r>
      <w:r w:rsidR="00C80093">
        <w:rPr>
          <w:rFonts w:ascii="Arial" w:hAnsi="Arial" w:cs="Arial"/>
        </w:rPr>
        <w:t xml:space="preserve">get the user’s </w:t>
      </w:r>
      <w:r w:rsidR="000F6852">
        <w:rPr>
          <w:rFonts w:ascii="Arial" w:hAnsi="Arial" w:cs="Arial"/>
        </w:rPr>
        <w:t>“reviewed” data using the data services class</w:t>
      </w:r>
      <w:r w:rsidR="00342F6E">
        <w:rPr>
          <w:rFonts w:ascii="Arial" w:hAnsi="Arial" w:cs="Arial"/>
        </w:rPr>
        <w:t xml:space="preserve"> while displaying a </w:t>
      </w:r>
      <w:r w:rsidR="00051B95">
        <w:rPr>
          <w:rFonts w:ascii="Arial" w:hAnsi="Arial" w:cs="Arial"/>
        </w:rPr>
        <w:t>loading animation.</w:t>
      </w:r>
      <w:r w:rsidR="00713ED1">
        <w:rPr>
          <w:rFonts w:ascii="Arial" w:hAnsi="Arial" w:cs="Arial"/>
        </w:rPr>
        <w:t xml:space="preserve"> </w:t>
      </w:r>
      <w:r w:rsidR="00051B95">
        <w:rPr>
          <w:rFonts w:ascii="Arial" w:hAnsi="Arial" w:cs="Arial"/>
        </w:rPr>
        <w:t>I</w:t>
      </w:r>
      <w:r w:rsidR="00713ED1">
        <w:rPr>
          <w:rFonts w:ascii="Arial" w:hAnsi="Arial" w:cs="Arial"/>
        </w:rPr>
        <w:t xml:space="preserve">f </w:t>
      </w:r>
      <w:r w:rsidR="00233215">
        <w:rPr>
          <w:rFonts w:ascii="Arial" w:hAnsi="Arial" w:cs="Arial"/>
        </w:rPr>
        <w:t>any error</w:t>
      </w:r>
      <w:r w:rsidR="00B315AC">
        <w:rPr>
          <w:rFonts w:ascii="Arial" w:hAnsi="Arial" w:cs="Arial"/>
        </w:rPr>
        <w:t xml:space="preserve"> </w:t>
      </w:r>
      <w:r w:rsidR="0089082C">
        <w:rPr>
          <w:rFonts w:ascii="Arial" w:hAnsi="Arial" w:cs="Arial"/>
        </w:rPr>
        <w:t>appends</w:t>
      </w:r>
      <w:r w:rsidR="00B315AC">
        <w:rPr>
          <w:rFonts w:ascii="Arial" w:hAnsi="Arial" w:cs="Arial"/>
        </w:rPr>
        <w:t xml:space="preserve"> during the loading process due to connection error or any other potential error, a</w:t>
      </w:r>
      <w:r w:rsidR="000E4451">
        <w:rPr>
          <w:rFonts w:ascii="Arial" w:hAnsi="Arial" w:cs="Arial"/>
        </w:rPr>
        <w:t>n error message will be display. A specific message is also display if no data</w:t>
      </w:r>
      <w:r w:rsidR="0089082C">
        <w:rPr>
          <w:rFonts w:ascii="Arial" w:hAnsi="Arial" w:cs="Arial"/>
        </w:rPr>
        <w:t xml:space="preserve"> exist for the user.</w:t>
      </w:r>
      <w:r w:rsidR="0016689D">
        <w:rPr>
          <w:rFonts w:ascii="Arial" w:hAnsi="Arial" w:cs="Arial"/>
        </w:rPr>
        <w:t xml:space="preserve"> If</w:t>
      </w:r>
      <w:r w:rsidR="003E0FD2">
        <w:rPr>
          <w:rFonts w:ascii="Arial" w:hAnsi="Arial" w:cs="Arial"/>
        </w:rPr>
        <w:t xml:space="preserve"> the response </w:t>
      </w:r>
      <w:r w:rsidR="00AA604A">
        <w:rPr>
          <w:rFonts w:ascii="Arial" w:hAnsi="Arial" w:cs="Arial"/>
        </w:rPr>
        <w:t>contains</w:t>
      </w:r>
      <w:r w:rsidR="003E0FD2">
        <w:rPr>
          <w:rFonts w:ascii="Arial" w:hAnsi="Arial" w:cs="Arial"/>
        </w:rPr>
        <w:t xml:space="preserve"> </w:t>
      </w:r>
      <w:r w:rsidR="00051B95">
        <w:rPr>
          <w:rFonts w:ascii="Arial" w:hAnsi="Arial" w:cs="Arial"/>
        </w:rPr>
        <w:t>receipt,</w:t>
      </w:r>
      <w:r w:rsidR="003E0FD2">
        <w:rPr>
          <w:rFonts w:ascii="Arial" w:hAnsi="Arial" w:cs="Arial"/>
        </w:rPr>
        <w:t xml:space="preserve"> it will be parse into a list of receipt using the Receipt class</w:t>
      </w:r>
      <w:r w:rsidR="008355DF">
        <w:rPr>
          <w:rFonts w:ascii="Arial" w:hAnsi="Arial" w:cs="Arial"/>
        </w:rPr>
        <w:t xml:space="preserve">, from this list of receipt is generated </w:t>
      </w:r>
      <w:r w:rsidR="00D851F2">
        <w:rPr>
          <w:rFonts w:ascii="Arial" w:hAnsi="Arial" w:cs="Arial"/>
        </w:rPr>
        <w:t>the list which is display while showing the key information to the user</w:t>
      </w:r>
      <w:r w:rsidR="00AB5D6B">
        <w:rPr>
          <w:rFonts w:ascii="Arial" w:hAnsi="Arial" w:cs="Arial"/>
        </w:rPr>
        <w:t>. The list display show for each receipt the name of the shop, the total</w:t>
      </w:r>
      <w:r w:rsidR="00CB2BB1">
        <w:rPr>
          <w:rFonts w:ascii="Arial" w:hAnsi="Arial" w:cs="Arial"/>
        </w:rPr>
        <w:t xml:space="preserve"> and the date of the receipt. In </w:t>
      </w:r>
      <w:r w:rsidR="009E4811">
        <w:rPr>
          <w:rFonts w:ascii="Arial" w:hAnsi="Arial" w:cs="Arial"/>
        </w:rPr>
        <w:t>addition,</w:t>
      </w:r>
      <w:r w:rsidR="00F276EE">
        <w:rPr>
          <w:rFonts w:ascii="Arial" w:hAnsi="Arial" w:cs="Arial"/>
        </w:rPr>
        <w:t xml:space="preserve"> a small edit button at the end of each row is </w:t>
      </w:r>
      <w:r w:rsidR="009E4811">
        <w:rPr>
          <w:rFonts w:ascii="Arial" w:hAnsi="Arial" w:cs="Arial"/>
        </w:rPr>
        <w:t>displayed</w:t>
      </w:r>
      <w:r w:rsidR="00F276EE">
        <w:rPr>
          <w:rFonts w:ascii="Arial" w:hAnsi="Arial" w:cs="Arial"/>
        </w:rPr>
        <w:t xml:space="preserve"> to </w:t>
      </w:r>
      <w:r w:rsidR="0041672E">
        <w:rPr>
          <w:rFonts w:ascii="Arial" w:hAnsi="Arial" w:cs="Arial"/>
        </w:rPr>
        <w:t>give</w:t>
      </w:r>
      <w:r w:rsidR="00F276EE">
        <w:rPr>
          <w:rFonts w:ascii="Arial" w:hAnsi="Arial" w:cs="Arial"/>
        </w:rPr>
        <w:t xml:space="preserve"> the use the </w:t>
      </w:r>
      <w:r w:rsidR="0041672E">
        <w:rPr>
          <w:rFonts w:ascii="Arial" w:hAnsi="Arial" w:cs="Arial"/>
        </w:rPr>
        <w:t>opportunity</w:t>
      </w:r>
      <w:r w:rsidR="00F276EE">
        <w:rPr>
          <w:rFonts w:ascii="Arial" w:hAnsi="Arial" w:cs="Arial"/>
        </w:rPr>
        <w:t xml:space="preserve"> to </w:t>
      </w:r>
      <w:r w:rsidR="0041672E">
        <w:rPr>
          <w:rFonts w:ascii="Arial" w:hAnsi="Arial" w:cs="Arial"/>
        </w:rPr>
        <w:t xml:space="preserve">see in </w:t>
      </w:r>
      <w:r w:rsidR="009E4811">
        <w:rPr>
          <w:rFonts w:ascii="Arial" w:hAnsi="Arial" w:cs="Arial"/>
        </w:rPr>
        <w:t>detail</w:t>
      </w:r>
      <w:r w:rsidR="0041672E">
        <w:rPr>
          <w:rFonts w:ascii="Arial" w:hAnsi="Arial" w:cs="Arial"/>
        </w:rPr>
        <w:t xml:space="preserve"> the receipt and the items that it </w:t>
      </w:r>
      <w:r w:rsidR="0028705E">
        <w:rPr>
          <w:rFonts w:ascii="Arial" w:hAnsi="Arial" w:cs="Arial"/>
        </w:rPr>
        <w:t>contains</w:t>
      </w:r>
      <w:r w:rsidR="0041672E">
        <w:rPr>
          <w:rFonts w:ascii="Arial" w:hAnsi="Arial" w:cs="Arial"/>
        </w:rPr>
        <w:t xml:space="preserve"> </w:t>
      </w:r>
      <w:r w:rsidR="00A15840">
        <w:rPr>
          <w:rFonts w:ascii="Arial" w:hAnsi="Arial" w:cs="Arial"/>
        </w:rPr>
        <w:t xml:space="preserve">or edit it before updating the </w:t>
      </w:r>
      <w:r w:rsidR="009E4811">
        <w:rPr>
          <w:rFonts w:ascii="Arial" w:hAnsi="Arial" w:cs="Arial"/>
        </w:rPr>
        <w:t xml:space="preserve">data store in the database using the popup widget. </w:t>
      </w:r>
      <w:r w:rsidR="0028705E">
        <w:rPr>
          <w:rFonts w:ascii="Arial" w:hAnsi="Arial" w:cs="Arial"/>
        </w:rPr>
        <w:t xml:space="preserve">As well as the list of receipt, there is two </w:t>
      </w:r>
      <w:r w:rsidR="00B07E0A">
        <w:rPr>
          <w:rFonts w:ascii="Arial" w:hAnsi="Arial" w:cs="Arial"/>
        </w:rPr>
        <w:t>buttons</w:t>
      </w:r>
      <w:r w:rsidR="0028705E">
        <w:rPr>
          <w:rFonts w:ascii="Arial" w:hAnsi="Arial" w:cs="Arial"/>
        </w:rPr>
        <w:t xml:space="preserve"> at the top, on</w:t>
      </w:r>
      <w:r w:rsidR="00F60577">
        <w:rPr>
          <w:rFonts w:ascii="Arial" w:hAnsi="Arial" w:cs="Arial"/>
        </w:rPr>
        <w:t xml:space="preserve">e to reload the data from the database and redisplay it, and an add button to </w:t>
      </w:r>
      <w:r w:rsidR="00F16594">
        <w:rPr>
          <w:rFonts w:ascii="Arial" w:hAnsi="Arial" w:cs="Arial"/>
        </w:rPr>
        <w:t xml:space="preserve">manually create an entry to be send to the database </w:t>
      </w:r>
      <w:r w:rsidR="00B07E0A">
        <w:rPr>
          <w:rFonts w:ascii="Arial" w:hAnsi="Arial" w:cs="Arial"/>
        </w:rPr>
        <w:t xml:space="preserve">still </w:t>
      </w:r>
      <w:r w:rsidR="006C18D1">
        <w:rPr>
          <w:rFonts w:ascii="Arial" w:hAnsi="Arial" w:cs="Arial"/>
        </w:rPr>
        <w:t>using</w:t>
      </w:r>
      <w:r w:rsidR="00B07E0A">
        <w:rPr>
          <w:rFonts w:ascii="Arial" w:hAnsi="Arial" w:cs="Arial"/>
        </w:rPr>
        <w:t xml:space="preserve"> on the popup widget.</w:t>
      </w:r>
      <w:r w:rsidR="006C18D1">
        <w:rPr>
          <w:rFonts w:ascii="Arial" w:hAnsi="Arial" w:cs="Arial"/>
        </w:rPr>
        <w:t xml:space="preserve"> The data manually entered by the user is automatously set as </w:t>
      </w:r>
      <w:r w:rsidR="00141420">
        <w:rPr>
          <w:rFonts w:ascii="Arial" w:hAnsi="Arial" w:cs="Arial"/>
        </w:rPr>
        <w:t>“</w:t>
      </w:r>
      <w:r w:rsidR="006C18D1">
        <w:rPr>
          <w:rFonts w:ascii="Arial" w:hAnsi="Arial" w:cs="Arial"/>
        </w:rPr>
        <w:t>reviewed</w:t>
      </w:r>
      <w:r w:rsidR="00141420">
        <w:rPr>
          <w:rFonts w:ascii="Arial" w:hAnsi="Arial" w:cs="Arial"/>
        </w:rPr>
        <w:t>” and will be used for analytics.</w:t>
      </w:r>
    </w:p>
    <w:p w14:paraId="32F5F280" w14:textId="184DB4E0" w:rsidR="00337770" w:rsidRDefault="00337770" w:rsidP="00AC17D9">
      <w:pPr>
        <w:spacing w:line="360" w:lineRule="auto"/>
        <w:rPr>
          <w:rFonts w:ascii="Arial" w:hAnsi="Arial" w:cs="Arial"/>
        </w:rPr>
      </w:pPr>
    </w:p>
    <w:p w14:paraId="4098F9CF" w14:textId="41636C37" w:rsidR="00355DEE" w:rsidRDefault="00E370E2" w:rsidP="00AC17D9">
      <w:pPr>
        <w:spacing w:line="360" w:lineRule="auto"/>
        <w:rPr>
          <w:rFonts w:ascii="Arial" w:hAnsi="Arial" w:cs="Arial"/>
        </w:rPr>
      </w:pPr>
      <w:r>
        <w:rPr>
          <w:rFonts w:ascii="Arial" w:hAnsi="Arial" w:cs="Arial"/>
          <w:noProof/>
        </w:rPr>
        <mc:AlternateContent>
          <mc:Choice Requires="wpg">
            <w:drawing>
              <wp:inline distT="0" distB="0" distL="0" distR="0" wp14:anchorId="38B162ED" wp14:editId="770711CD">
                <wp:extent cx="3244215" cy="2489200"/>
                <wp:effectExtent l="0" t="0" r="0" b="0"/>
                <wp:docPr id="1685711149"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4215" cy="2489200"/>
                          <a:chOff x="100899" y="0"/>
                          <a:chExt cx="3244631" cy="2489240"/>
                        </a:xfrm>
                      </wpg:grpSpPr>
                      <wps:wsp>
                        <wps:cNvPr id="1485513198" name="Text Box 1"/>
                        <wps:cNvSpPr txBox="1"/>
                        <wps:spPr>
                          <a:xfrm>
                            <a:off x="132430" y="2301280"/>
                            <a:ext cx="3213100" cy="187960"/>
                          </a:xfrm>
                          <a:prstGeom prst="rect">
                            <a:avLst/>
                          </a:prstGeom>
                          <a:solidFill>
                            <a:prstClr val="white"/>
                          </a:solidFill>
                          <a:ln>
                            <a:noFill/>
                          </a:ln>
                        </wps:spPr>
                        <wps:txbx>
                          <w:txbxContent>
                            <w:p w14:paraId="25A9EA2B" w14:textId="2788B470" w:rsidR="003F25B1" w:rsidRPr="00453B6F" w:rsidRDefault="003F25B1" w:rsidP="003F25B1">
                              <w:pPr>
                                <w:pStyle w:val="Caption"/>
                                <w:rPr>
                                  <w:rFonts w:ascii="Arial" w:hAnsi="Arial" w:cs="Arial"/>
                                  <w:noProof/>
                                </w:rPr>
                              </w:pPr>
                              <w:bookmarkStart w:id="122" w:name="_Toc164604854"/>
                              <w:r>
                                <w:t xml:space="preserve">Figure </w:t>
                              </w:r>
                              <w:r>
                                <w:fldChar w:fldCharType="begin"/>
                              </w:r>
                              <w:r>
                                <w:instrText xml:space="preserve"> SEQ Figure \* ARABIC </w:instrText>
                              </w:r>
                              <w:r>
                                <w:fldChar w:fldCharType="separate"/>
                              </w:r>
                              <w:r w:rsidR="00173AEE">
                                <w:rPr>
                                  <w:noProof/>
                                </w:rPr>
                                <w:t>16</w:t>
                              </w:r>
                              <w:r>
                                <w:fldChar w:fldCharType="end"/>
                              </w:r>
                              <w:r>
                                <w:t xml:space="preserve"> - List Pages State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63299574" name="Group 12"/>
                        <wpg:cNvGrpSpPr/>
                        <wpg:grpSpPr>
                          <a:xfrm>
                            <a:off x="100899" y="0"/>
                            <a:ext cx="3176270" cy="2206625"/>
                            <a:chOff x="0" y="0"/>
                            <a:chExt cx="3176708" cy="2206625"/>
                          </a:xfrm>
                        </wpg:grpSpPr>
                        <wpg:grpSp>
                          <wpg:cNvPr id="860071131" name="Group 9"/>
                          <wpg:cNvGrpSpPr/>
                          <wpg:grpSpPr>
                            <a:xfrm>
                              <a:off x="1034218" y="0"/>
                              <a:ext cx="2142490" cy="2205990"/>
                              <a:chOff x="0" y="0"/>
                              <a:chExt cx="3033758" cy="3124200"/>
                            </a:xfrm>
                          </wpg:grpSpPr>
                          <pic:pic xmlns:pic="http://schemas.openxmlformats.org/drawingml/2006/picture">
                            <pic:nvPicPr>
                              <pic:cNvPr id="170711856" name="Picture 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517015" cy="3124200"/>
                              </a:xfrm>
                              <a:prstGeom prst="rect">
                                <a:avLst/>
                              </a:prstGeom>
                            </pic:spPr>
                          </pic:pic>
                          <pic:pic xmlns:pic="http://schemas.openxmlformats.org/drawingml/2006/picture">
                            <pic:nvPicPr>
                              <pic:cNvPr id="1296031352" name="Picture 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516743" y="0"/>
                                <a:ext cx="1517015" cy="3124200"/>
                              </a:xfrm>
                              <a:prstGeom prst="rect">
                                <a:avLst/>
                              </a:prstGeom>
                            </pic:spPr>
                          </pic:pic>
                        </wpg:grpSp>
                        <pic:pic xmlns:pic="http://schemas.openxmlformats.org/drawingml/2006/picture">
                          <pic:nvPicPr>
                            <pic:cNvPr id="1275550804" name="Picture 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40130" cy="2206625"/>
                            </a:xfrm>
                            <a:prstGeom prst="rect">
                              <a:avLst/>
                            </a:prstGeom>
                          </pic:spPr>
                        </pic:pic>
                      </wpg:grpSp>
                    </wpg:wgp>
                  </a:graphicData>
                </a:graphic>
              </wp:inline>
            </w:drawing>
          </mc:Choice>
          <mc:Fallback>
            <w:pict>
              <v:group w14:anchorId="38B162ED" id="Group 13" o:spid="_x0000_s1055" style="width:255.45pt;height:196pt;mso-position-horizontal-relative:char;mso-position-vertical-relative:line" coordorigin="1008" coordsize="32446,248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">
                <o:lock v:ext="edit" aspectratio="t"/>
                <v:shape id="_x0000_s1056" type="#_x0000_t202" style="position:absolute;left:1324;top:23012;width:32131;height:1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" stroked="f">
                  <v:textbox inset="0,0,0,0">
                    <w:txbxContent>
                      <w:p w14:paraId="25A9EA2B" w14:textId="2788B470" w:rsidR="003F25B1" w:rsidRPr="00453B6F" w:rsidRDefault="003F25B1" w:rsidP="003F25B1">
                        <w:pPr>
                          <w:pStyle w:val="Caption"/>
                          <w:rPr>
                            <w:rFonts w:ascii="Arial" w:hAnsi="Arial" w:cs="Arial"/>
                            <w:noProof/>
                          </w:rPr>
                        </w:pPr>
                        <w:bookmarkStart w:id="123" w:name="_Toc164604854"/>
                        <w:r>
                          <w:t xml:space="preserve">Figure </w:t>
                        </w:r>
                        <w:r>
                          <w:fldChar w:fldCharType="begin"/>
                        </w:r>
                        <w:r>
                          <w:instrText xml:space="preserve"> SEQ Figure \* ARABIC </w:instrText>
                        </w:r>
                        <w:r>
                          <w:fldChar w:fldCharType="separate"/>
                        </w:r>
                        <w:r w:rsidR="00173AEE">
                          <w:rPr>
                            <w:noProof/>
                          </w:rPr>
                          <w:t>16</w:t>
                        </w:r>
                        <w:r>
                          <w:fldChar w:fldCharType="end"/>
                        </w:r>
                        <w:r>
                          <w:t xml:space="preserve"> - List Pages States</w:t>
                        </w:r>
                        <w:bookmarkEnd w:id="123"/>
                      </w:p>
                    </w:txbxContent>
                  </v:textbox>
                </v:shape>
                <v:group id="Group 12" o:spid="_x0000_s1057" style="position:absolute;left:1008;width:31763;height:22066" coordsize="31767,22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">
                  <v:group id="Group 9" o:spid="_x0000_s1058" style="position:absolute;left:10342;width:21425;height:22059" coordsize="30337,312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">
                    <v:shape id="Picture 1" o:spid="_x0000_s1059" type="#_x0000_t75" style="position:absolute;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">
                      <v:imagedata r:id="rId46" o:title=""/>
                    </v:shape>
                    <v:shape id="Picture 1" o:spid="_x0000_s1060" type="#_x0000_t75" style="position:absolute;left:15167;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">
                      <v:imagedata r:id="rId47" o:title=""/>
                    </v:shape>
                  </v:group>
                  <v:shape id="Picture 1" o:spid="_x0000_s1061" type="#_x0000_t75" style="position:absolute;width:10401;height:220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">
                    <v:imagedata r:id="rId48" o:title=""/>
                  </v:shape>
                </v:group>
                <w10:anchorlock/>
              </v:group>
            </w:pict>
          </mc:Fallback>
        </mc:AlternateContent>
      </w:r>
    </w:p>
    <w:p w14:paraId="6B427E3A" w14:textId="77777777" w:rsidR="00355DEE" w:rsidRDefault="00355DEE" w:rsidP="00AC17D9">
      <w:pPr>
        <w:spacing w:line="360" w:lineRule="auto"/>
        <w:rPr>
          <w:rFonts w:ascii="Arial" w:hAnsi="Arial" w:cs="Arial"/>
        </w:rPr>
      </w:pPr>
    </w:p>
    <w:p w14:paraId="12B03312" w14:textId="47B44EDE" w:rsidR="00A30764" w:rsidRDefault="00141420" w:rsidP="00AC17D9">
      <w:pPr>
        <w:spacing w:line="360" w:lineRule="auto"/>
        <w:rPr>
          <w:rFonts w:ascii="Arial" w:hAnsi="Arial" w:cs="Arial"/>
        </w:rPr>
      </w:pPr>
      <w:r>
        <w:rPr>
          <w:rFonts w:ascii="Arial" w:hAnsi="Arial" w:cs="Arial"/>
        </w:rPr>
        <w:t>The last page of the application is th</w:t>
      </w:r>
      <w:r w:rsidR="007A521E">
        <w:rPr>
          <w:rFonts w:ascii="Arial" w:hAnsi="Arial" w:cs="Arial"/>
        </w:rPr>
        <w:t xml:space="preserve">e </w:t>
      </w:r>
      <w:r w:rsidR="00002D6B" w:rsidRPr="00002D6B">
        <w:rPr>
          <w:rFonts w:ascii="Arial" w:hAnsi="Arial" w:cs="Arial"/>
          <w:b/>
          <w:bCs/>
        </w:rPr>
        <w:t>Graph Page</w:t>
      </w:r>
      <w:r w:rsidR="00002D6B">
        <w:rPr>
          <w:rFonts w:ascii="Arial" w:hAnsi="Arial" w:cs="Arial"/>
        </w:rPr>
        <w:t xml:space="preserve">. This page </w:t>
      </w:r>
      <w:r w:rsidR="0091481C">
        <w:rPr>
          <w:rFonts w:ascii="Arial" w:hAnsi="Arial" w:cs="Arial"/>
        </w:rPr>
        <w:t>gathers</w:t>
      </w:r>
      <w:r w:rsidR="00002D6B">
        <w:rPr>
          <w:rFonts w:ascii="Arial" w:hAnsi="Arial" w:cs="Arial"/>
        </w:rPr>
        <w:t xml:space="preserve"> the different chart and </w:t>
      </w:r>
      <w:r w:rsidR="00B3012A">
        <w:rPr>
          <w:rFonts w:ascii="Arial" w:hAnsi="Arial" w:cs="Arial"/>
        </w:rPr>
        <w:t xml:space="preserve">analytics to be display on this page. During the loading of the page, the data services class gather </w:t>
      </w:r>
      <w:r w:rsidR="0091481C">
        <w:rPr>
          <w:rFonts w:ascii="Arial" w:hAnsi="Arial" w:cs="Arial"/>
        </w:rPr>
        <w:t xml:space="preserve">the users “reviewed” data while a loading animation is display and </w:t>
      </w:r>
      <w:r w:rsidR="006E69B7">
        <w:rPr>
          <w:rFonts w:ascii="Arial" w:hAnsi="Arial" w:cs="Arial"/>
        </w:rPr>
        <w:t>appropriate message is display in case of loading error</w:t>
      </w:r>
      <w:r w:rsidR="00875B88">
        <w:rPr>
          <w:rFonts w:ascii="Arial" w:hAnsi="Arial" w:cs="Arial"/>
        </w:rPr>
        <w:t xml:space="preserve">. </w:t>
      </w:r>
      <w:r w:rsidR="00A14F32">
        <w:rPr>
          <w:rFonts w:ascii="Arial" w:hAnsi="Arial" w:cs="Arial"/>
        </w:rPr>
        <w:t xml:space="preserve">At the top of the page is a </w:t>
      </w:r>
      <w:r w:rsidR="00A83F3A">
        <w:rPr>
          <w:rFonts w:ascii="Arial" w:hAnsi="Arial" w:cs="Arial"/>
        </w:rPr>
        <w:t xml:space="preserve">tabBar menu </w:t>
      </w:r>
      <w:r w:rsidR="001051E9">
        <w:rPr>
          <w:rFonts w:ascii="Arial" w:hAnsi="Arial" w:cs="Arial"/>
        </w:rPr>
        <w:t xml:space="preserve">which load the analytics widget by </w:t>
      </w:r>
      <w:r w:rsidR="00AA5F8A">
        <w:rPr>
          <w:rFonts w:ascii="Arial" w:hAnsi="Arial" w:cs="Arial"/>
        </w:rPr>
        <w:t>giving them access to the gathered data</w:t>
      </w:r>
      <w:r w:rsidR="001A49D7">
        <w:rPr>
          <w:rFonts w:ascii="Arial" w:hAnsi="Arial" w:cs="Arial"/>
        </w:rPr>
        <w:t xml:space="preserve">. The details about the different analytics are in </w:t>
      </w:r>
      <w:r w:rsidR="005353D7" w:rsidRPr="005353D7">
        <w:rPr>
          <w:rFonts w:ascii="Arial" w:hAnsi="Arial" w:cs="Arial"/>
          <w:i/>
          <w:iCs/>
          <w:u w:val="single"/>
        </w:rPr>
        <w:fldChar w:fldCharType="begin"/>
      </w:r>
      <w:r w:rsidR="005353D7" w:rsidRPr="005353D7">
        <w:rPr>
          <w:rFonts w:ascii="Arial" w:hAnsi="Arial" w:cs="Arial"/>
          <w:i/>
          <w:iCs/>
          <w:u w:val="single"/>
        </w:rPr>
        <w:instrText xml:space="preserve"> REF _Ref164088228 \h  \* MERGEFORMAT </w:instrText>
      </w:r>
      <w:r w:rsidR="005353D7" w:rsidRPr="005353D7">
        <w:rPr>
          <w:rFonts w:ascii="Arial" w:hAnsi="Arial" w:cs="Arial"/>
          <w:i/>
          <w:iCs/>
          <w:u w:val="single"/>
        </w:rPr>
      </w:r>
      <w:r w:rsidR="005353D7" w:rsidRPr="005353D7">
        <w:rPr>
          <w:rFonts w:ascii="Arial" w:hAnsi="Arial" w:cs="Arial"/>
          <w:i/>
          <w:iCs/>
          <w:u w:val="single"/>
        </w:rPr>
        <w:fldChar w:fldCharType="separate"/>
      </w:r>
      <w:r w:rsidR="005353D7" w:rsidRPr="005353D7">
        <w:rPr>
          <w:rFonts w:ascii="Arial" w:hAnsi="Arial" w:cs="Arial"/>
          <w:i/>
          <w:iCs/>
          <w:u w:val="single"/>
        </w:rPr>
        <w:t>Widgets</w:t>
      </w:r>
      <w:r w:rsidR="005353D7" w:rsidRPr="005353D7">
        <w:rPr>
          <w:rFonts w:ascii="Arial" w:hAnsi="Arial" w:cs="Arial"/>
          <w:i/>
          <w:iCs/>
          <w:u w:val="single"/>
        </w:rPr>
        <w:fldChar w:fldCharType="end"/>
      </w:r>
      <w:r w:rsidR="005353D7">
        <w:rPr>
          <w:rFonts w:ascii="Arial" w:hAnsi="Arial" w:cs="Arial"/>
        </w:rPr>
        <w:t xml:space="preserve"> section.</w:t>
      </w:r>
      <w:commentRangeStart w:id="124"/>
      <w:commentRangeEnd w:id="124"/>
      <w:r w:rsidR="001350B2" w:rsidRPr="00A15A8E">
        <w:rPr>
          <w:rStyle w:val="CommentReference"/>
          <w:rFonts w:ascii="Arial" w:hAnsi="Arial" w:cs="Arial"/>
        </w:rPr>
        <w:commentReference w:id="124"/>
      </w:r>
    </w:p>
    <w:p w14:paraId="6D8873AA" w14:textId="6CCA2F2A" w:rsidR="3FB23C4A" w:rsidRDefault="3FB23C4A" w:rsidP="3FB23C4A">
      <w:pPr>
        <w:spacing w:line="360" w:lineRule="auto"/>
        <w:rPr>
          <w:rFonts w:ascii="Arial" w:hAnsi="Arial" w:cs="Arial"/>
        </w:rPr>
      </w:pPr>
    </w:p>
    <w:p w14:paraId="2436C8C9" w14:textId="01A2DE7C" w:rsidR="0043231A" w:rsidRDefault="00BD2F52" w:rsidP="002E7930">
      <w:pPr>
        <w:spacing w:line="360" w:lineRule="auto"/>
        <w:rPr>
          <w:rFonts w:ascii="Arial" w:hAnsi="Arial" w:cs="Arial"/>
        </w:rPr>
      </w:pPr>
      <w:r>
        <w:rPr>
          <w:rFonts w:ascii="Arial" w:hAnsi="Arial" w:cs="Arial"/>
          <w:noProof/>
        </w:rPr>
        <mc:AlternateContent>
          <mc:Choice Requires="wpg">
            <w:drawing>
              <wp:inline distT="0" distB="0" distL="0" distR="0" wp14:anchorId="03AD6ADE" wp14:editId="3687E746">
                <wp:extent cx="4328160" cy="2557145"/>
                <wp:effectExtent l="0" t="0" r="2540" b="0"/>
                <wp:docPr id="6159810"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8160" cy="2557145"/>
                          <a:chOff x="0" y="0"/>
                          <a:chExt cx="4328160" cy="2557145"/>
                        </a:xfrm>
                      </wpg:grpSpPr>
                      <wpg:grpSp>
                        <wpg:cNvPr id="1996155771" name="Group 16"/>
                        <wpg:cNvGrpSpPr/>
                        <wpg:grpSpPr>
                          <a:xfrm>
                            <a:off x="0" y="0"/>
                            <a:ext cx="4328160" cy="2232025"/>
                            <a:chOff x="0" y="0"/>
                            <a:chExt cx="4328786" cy="2232025"/>
                          </a:xfrm>
                        </wpg:grpSpPr>
                        <wpg:grpSp>
                          <wpg:cNvPr id="635330804" name="Group 15"/>
                          <wpg:cNvGrpSpPr/>
                          <wpg:grpSpPr>
                            <a:xfrm>
                              <a:off x="0" y="0"/>
                              <a:ext cx="3246961" cy="2232025"/>
                              <a:chOff x="0" y="0"/>
                              <a:chExt cx="3246961" cy="2232025"/>
                            </a:xfrm>
                          </wpg:grpSpPr>
                          <wpg:grpSp>
                            <wpg:cNvPr id="190483393" name="Group 14"/>
                            <wpg:cNvGrpSpPr/>
                            <wpg:grpSpPr>
                              <a:xfrm>
                                <a:off x="0" y="0"/>
                                <a:ext cx="2165135" cy="2232025"/>
                                <a:chOff x="0" y="0"/>
                                <a:chExt cx="2165135" cy="2232025"/>
                              </a:xfrm>
                            </wpg:grpSpPr>
                            <pic:pic xmlns:pic="http://schemas.openxmlformats.org/drawingml/2006/picture">
                              <pic:nvPicPr>
                                <pic:cNvPr id="1935361603" name="Picture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83310" cy="2232025"/>
                                </a:xfrm>
                                <a:prstGeom prst="rect">
                                  <a:avLst/>
                                </a:prstGeom>
                              </pic:spPr>
                            </pic:pic>
                            <pic:pic xmlns:pic="http://schemas.openxmlformats.org/drawingml/2006/picture">
                              <pic:nvPicPr>
                                <pic:cNvPr id="1152381669" name="Picture 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081825" y="0"/>
                                  <a:ext cx="1083310" cy="2231390"/>
                                </a:xfrm>
                                <a:prstGeom prst="rect">
                                  <a:avLst/>
                                </a:prstGeom>
                              </pic:spPr>
                            </pic:pic>
                          </wpg:grpSp>
                          <pic:pic xmlns:pic="http://schemas.openxmlformats.org/drawingml/2006/picture">
                            <pic:nvPicPr>
                              <pic:cNvPr id="1623752981" name="Picture 1"/>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flipH="1">
                                <a:off x="2163651" y="0"/>
                                <a:ext cx="1083310" cy="2232025"/>
                              </a:xfrm>
                              <a:prstGeom prst="rect">
                                <a:avLst/>
                              </a:prstGeom>
                            </pic:spPr>
                          </pic:pic>
                        </wpg:grpSp>
                        <pic:pic xmlns:pic="http://schemas.openxmlformats.org/drawingml/2006/picture">
                          <pic:nvPicPr>
                            <pic:cNvPr id="1874071755" name="Picture 1"/>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245476" y="0"/>
                              <a:ext cx="1083310" cy="2231390"/>
                            </a:xfrm>
                            <a:prstGeom prst="rect">
                              <a:avLst/>
                            </a:prstGeom>
                          </pic:spPr>
                        </pic:pic>
                      </wpg:grpSp>
                      <wps:wsp>
                        <wps:cNvPr id="1883386426" name="Text Box 1"/>
                        <wps:cNvSpPr txBox="1"/>
                        <wps:spPr>
                          <a:xfrm>
                            <a:off x="0" y="2290445"/>
                            <a:ext cx="4328160" cy="266700"/>
                          </a:xfrm>
                          <a:prstGeom prst="rect">
                            <a:avLst/>
                          </a:prstGeom>
                          <a:solidFill>
                            <a:prstClr val="white"/>
                          </a:solidFill>
                          <a:ln>
                            <a:noFill/>
                          </a:ln>
                        </wps:spPr>
                        <wps:txbx>
                          <w:txbxContent>
                            <w:p w14:paraId="16ECCB43" w14:textId="187E5D1B" w:rsidR="00BD2F52" w:rsidRPr="008A15DD" w:rsidRDefault="00BD2F52" w:rsidP="00BD2F52">
                              <w:pPr>
                                <w:pStyle w:val="Caption"/>
                                <w:rPr>
                                  <w:rFonts w:ascii="Arial" w:hAnsi="Arial" w:cs="Arial"/>
                                  <w:noProof/>
                                </w:rPr>
                              </w:pPr>
                              <w:bookmarkStart w:id="125" w:name="_Toc164604855"/>
                              <w:r>
                                <w:t xml:space="preserve">Figure </w:t>
                              </w:r>
                              <w:r>
                                <w:fldChar w:fldCharType="begin"/>
                              </w:r>
                              <w:r>
                                <w:instrText xml:space="preserve"> SEQ Figure \* ARABIC </w:instrText>
                              </w:r>
                              <w:r>
                                <w:fldChar w:fldCharType="separate"/>
                              </w:r>
                              <w:r w:rsidR="00173AEE">
                                <w:rPr>
                                  <w:noProof/>
                                </w:rPr>
                                <w:t>17</w:t>
                              </w:r>
                              <w:r>
                                <w:fldChar w:fldCharType="end"/>
                              </w:r>
                              <w:r>
                                <w:t xml:space="preserve"> - Graph Page States</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03AD6ADE" id="Group 17" o:spid="_x0000_s1062" style="width:340.8pt;height:201.35pt;mso-position-horizontal-relative:char;mso-position-vertical-relative:line" coordsize="43281,25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">
                <o:lock v:ext="edit" aspectratio="t"/>
                <v:group id="Group 16" o:spid="_x0000_s1063" style="position:absolute;width:43281;height:22320" coordsize="43287,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">
                  <v:group id="Group 15" o:spid="_x0000_s1064" style="position:absolute;width:32469;height:22320" coordsize="32469,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">
                    <v:group id="Group 14" o:spid="_x0000_s1065" style="position:absolute;width:21651;height:22320" coordsize="21651,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">
                      <v:shape id="Picture 1" o:spid="_x0000_s1066" type="#_x0000_t75" style="position:absolute;width:10833;height:223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">
                        <v:imagedata r:id="rId53" o:title=""/>
                      </v:shape>
                      <v:shape id="Picture 1" o:spid="_x0000_s1067" type="#_x0000_t75" style="position:absolute;left:10818;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">
                        <v:imagedata r:id="rId54" o:title=""/>
                      </v:shape>
                    </v:group>
                    <v:shape id="Picture 1" o:spid="_x0000_s1068" type="#_x0000_t75" style="position:absolute;left:21636;width:10833;height:22320;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">
                      <v:imagedata r:id="rId55" o:title=""/>
                    </v:shape>
                  </v:group>
                  <v:shape id="Picture 1" o:spid="_x0000_s1069" type="#_x0000_t75" style="position:absolute;left:32454;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">
                    <v:imagedata r:id="rId56" o:title=""/>
                  </v:shape>
                </v:group>
                <v:shape id="_x0000_s1070" type="#_x0000_t202" style="position:absolute;top:22904;width:432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" stroked="f">
                  <v:textbox style="mso-fit-shape-to-text:t" inset="0,0,0,0">
                    <w:txbxContent>
                      <w:p w14:paraId="16ECCB43" w14:textId="187E5D1B" w:rsidR="00BD2F52" w:rsidRPr="008A15DD" w:rsidRDefault="00BD2F52" w:rsidP="00BD2F52">
                        <w:pPr>
                          <w:pStyle w:val="Caption"/>
                          <w:rPr>
                            <w:rFonts w:ascii="Arial" w:hAnsi="Arial" w:cs="Arial"/>
                            <w:noProof/>
                          </w:rPr>
                        </w:pPr>
                        <w:bookmarkStart w:id="126" w:name="_Toc164604855"/>
                        <w:r>
                          <w:t xml:space="preserve">Figure </w:t>
                        </w:r>
                        <w:r>
                          <w:fldChar w:fldCharType="begin"/>
                        </w:r>
                        <w:r>
                          <w:instrText xml:space="preserve"> SEQ Figure \* ARABIC </w:instrText>
                        </w:r>
                        <w:r>
                          <w:fldChar w:fldCharType="separate"/>
                        </w:r>
                        <w:r w:rsidR="00173AEE">
                          <w:rPr>
                            <w:noProof/>
                          </w:rPr>
                          <w:t>17</w:t>
                        </w:r>
                        <w:r>
                          <w:fldChar w:fldCharType="end"/>
                        </w:r>
                        <w:r>
                          <w:t xml:space="preserve"> - Graph Page States</w:t>
                        </w:r>
                        <w:bookmarkEnd w:id="126"/>
                      </w:p>
                    </w:txbxContent>
                  </v:textbox>
                </v:shape>
                <w10:anchorlock/>
              </v:group>
            </w:pict>
          </mc:Fallback>
        </mc:AlternateContent>
      </w:r>
      <w:bookmarkStart w:id="127" w:name="_Ref164603883"/>
    </w:p>
    <w:p w14:paraId="01896922" w14:textId="42F03697" w:rsidR="004F663E" w:rsidRPr="00A15A8E" w:rsidRDefault="00090E85" w:rsidP="00AC17D9">
      <w:pPr>
        <w:pStyle w:val="Heading1"/>
        <w:spacing w:line="360" w:lineRule="auto"/>
        <w:rPr>
          <w:rFonts w:ascii="Arial" w:hAnsi="Arial" w:cs="Arial"/>
        </w:rPr>
      </w:pPr>
      <w:bookmarkStart w:id="128" w:name="_Toc164859590"/>
      <w:r>
        <w:rPr>
          <w:rFonts w:ascii="Arial" w:hAnsi="Arial" w:cs="Arial"/>
        </w:rPr>
        <w:t xml:space="preserve">7 </w:t>
      </w:r>
      <w:r w:rsidR="00C63F4D" w:rsidRPr="00A15A8E">
        <w:rPr>
          <w:rFonts w:ascii="Arial" w:hAnsi="Arial" w:cs="Arial"/>
        </w:rPr>
        <w:t>Testing</w:t>
      </w:r>
      <w:bookmarkEnd w:id="127"/>
      <w:bookmarkEnd w:id="128"/>
    </w:p>
    <w:p w14:paraId="290EE447" w14:textId="2A339ADD" w:rsidR="002515D5" w:rsidRDefault="006E4044" w:rsidP="00AC17D9">
      <w:pPr>
        <w:spacing w:line="360" w:lineRule="auto"/>
        <w:rPr>
          <w:rFonts w:ascii="Arial" w:hAnsi="Arial" w:cs="Arial"/>
        </w:rPr>
      </w:pPr>
      <w:r w:rsidRPr="00A15A8E">
        <w:rPr>
          <w:rFonts w:ascii="Arial" w:hAnsi="Arial" w:cs="Arial"/>
        </w:rPr>
        <w:t>[</w:t>
      </w:r>
      <w:r w:rsidR="00406C75" w:rsidRPr="00A15A8E">
        <w:rPr>
          <w:rFonts w:ascii="Arial" w:hAnsi="Arial" w:cs="Arial"/>
        </w:rPr>
        <w:t xml:space="preserve"> In</w:t>
      </w:r>
      <w:r w:rsidR="6103E6B6" w:rsidRPr="6103E6B6">
        <w:rPr>
          <w:rFonts w:ascii="Arial" w:hAnsi="Arial" w:cs="Arial"/>
        </w:rPr>
        <w:t xml:space="preserve"> the</w:t>
      </w:r>
      <w:r w:rsidR="00406C75" w:rsidRPr="00A15A8E">
        <w:rPr>
          <w:rFonts w:ascii="Arial" w:hAnsi="Arial" w:cs="Arial"/>
        </w:rPr>
        <w:t xml:space="preserve"> waterfall model: explain the different test case I have done</w:t>
      </w:r>
      <w:r w:rsidR="006028B4" w:rsidRPr="00A15A8E">
        <w:rPr>
          <w:rFonts w:ascii="Arial" w:hAnsi="Arial" w:cs="Arial"/>
        </w:rPr>
        <w:t>, then testing of model (</w:t>
      </w:r>
      <w:r w:rsidR="00B9483D">
        <w:rPr>
          <w:rFonts w:ascii="Arial" w:hAnsi="Arial" w:cs="Arial"/>
        </w:rPr>
        <w:t xml:space="preserve">what test was done, </w:t>
      </w:r>
      <w:r w:rsidR="00017C98">
        <w:rPr>
          <w:rFonts w:ascii="Arial" w:hAnsi="Arial" w:cs="Arial"/>
        </w:rPr>
        <w:t>what used to calculate accuracy of the model</w:t>
      </w:r>
      <w:r w:rsidR="006028B4" w:rsidRPr="00A15A8E">
        <w:rPr>
          <w:rFonts w:ascii="Arial" w:hAnsi="Arial" w:cs="Arial"/>
        </w:rPr>
        <w:t>)</w:t>
      </w:r>
      <w:r w:rsidR="00B9483D">
        <w:rPr>
          <w:rFonts w:ascii="Arial" w:hAnsi="Arial" w:cs="Arial"/>
        </w:rPr>
        <w:t>]</w:t>
      </w:r>
    </w:p>
    <w:p w14:paraId="4BFBD15C" w14:textId="77777777" w:rsidR="00247981" w:rsidRDefault="00247981" w:rsidP="00AC17D9">
      <w:pPr>
        <w:spacing w:line="360" w:lineRule="auto"/>
        <w:rPr>
          <w:rFonts w:ascii="Arial" w:hAnsi="Arial" w:cs="Arial"/>
        </w:rPr>
      </w:pPr>
    </w:p>
    <w:p w14:paraId="2329DAB5" w14:textId="2883F7F7" w:rsidR="008E7ADB" w:rsidRDefault="00976DC0" w:rsidP="00AC17D9">
      <w:pPr>
        <w:spacing w:line="360" w:lineRule="auto"/>
        <w:rPr>
          <w:rFonts w:ascii="Arial" w:hAnsi="Arial" w:cs="Arial"/>
        </w:rPr>
      </w:pPr>
      <w:r>
        <w:rPr>
          <w:rFonts w:ascii="Arial" w:hAnsi="Arial" w:cs="Arial"/>
        </w:rPr>
        <w:t xml:space="preserve">Testing is a key component of the </w:t>
      </w:r>
      <w:r w:rsidR="0055335C">
        <w:rPr>
          <w:rFonts w:ascii="Arial" w:hAnsi="Arial" w:cs="Arial"/>
        </w:rPr>
        <w:t xml:space="preserve">development cycle of </w:t>
      </w:r>
      <w:r w:rsidR="005C6ED8">
        <w:rPr>
          <w:rFonts w:ascii="Arial" w:hAnsi="Arial" w:cs="Arial"/>
        </w:rPr>
        <w:t xml:space="preserve">an application </w:t>
      </w:r>
      <w:r w:rsidR="00247981">
        <w:rPr>
          <w:rFonts w:ascii="Arial" w:hAnsi="Arial" w:cs="Arial"/>
        </w:rPr>
        <w:t>to ensure the well</w:t>
      </w:r>
      <w:r w:rsidR="009F25B5">
        <w:rPr>
          <w:rFonts w:ascii="Arial" w:hAnsi="Arial" w:cs="Arial"/>
        </w:rPr>
        <w:t xml:space="preserve"> execution of all the features of the system and </w:t>
      </w:r>
      <w:r w:rsidR="00CF31D5">
        <w:rPr>
          <w:rFonts w:ascii="Arial" w:hAnsi="Arial" w:cs="Arial"/>
        </w:rPr>
        <w:t>ensure</w:t>
      </w:r>
      <w:r w:rsidR="009F25B5">
        <w:rPr>
          <w:rFonts w:ascii="Arial" w:hAnsi="Arial" w:cs="Arial"/>
        </w:rPr>
        <w:t xml:space="preserve"> the integrity of the </w:t>
      </w:r>
      <w:r w:rsidR="00727E77">
        <w:rPr>
          <w:rFonts w:ascii="Arial" w:hAnsi="Arial" w:cs="Arial"/>
        </w:rPr>
        <w:t>whole system</w:t>
      </w:r>
      <w:r w:rsidR="00CF31D5">
        <w:rPr>
          <w:rFonts w:ascii="Arial" w:hAnsi="Arial" w:cs="Arial"/>
        </w:rPr>
        <w:t xml:space="preserve"> while developing</w:t>
      </w:r>
      <w:r w:rsidR="006D54D3">
        <w:rPr>
          <w:rFonts w:ascii="Arial" w:hAnsi="Arial" w:cs="Arial"/>
        </w:rPr>
        <w:t xml:space="preserve"> future features</w:t>
      </w:r>
      <w:r w:rsidR="00420628">
        <w:rPr>
          <w:rFonts w:ascii="Arial" w:hAnsi="Arial" w:cs="Arial"/>
        </w:rPr>
        <w:t xml:space="preserve">. The </w:t>
      </w:r>
      <w:r w:rsidR="00164335">
        <w:rPr>
          <w:rFonts w:ascii="Arial" w:hAnsi="Arial" w:cs="Arial"/>
        </w:rPr>
        <w:t xml:space="preserve">project </w:t>
      </w:r>
      <w:r w:rsidR="00026733">
        <w:rPr>
          <w:rFonts w:ascii="Arial" w:hAnsi="Arial" w:cs="Arial"/>
        </w:rPr>
        <w:t>development</w:t>
      </w:r>
      <w:r w:rsidR="00164335">
        <w:rPr>
          <w:rFonts w:ascii="Arial" w:hAnsi="Arial" w:cs="Arial"/>
        </w:rPr>
        <w:t xml:space="preserve"> is using the </w:t>
      </w:r>
      <w:r w:rsidR="00026733">
        <w:rPr>
          <w:rFonts w:ascii="Arial" w:hAnsi="Arial" w:cs="Arial"/>
        </w:rPr>
        <w:t>waterfall framework,</w:t>
      </w:r>
      <w:r w:rsidR="00803AA2">
        <w:rPr>
          <w:rFonts w:ascii="Arial" w:hAnsi="Arial" w:cs="Arial"/>
        </w:rPr>
        <w:t xml:space="preserve"> which </w:t>
      </w:r>
      <w:r w:rsidR="002712D3">
        <w:rPr>
          <w:rFonts w:ascii="Arial" w:hAnsi="Arial" w:cs="Arial"/>
        </w:rPr>
        <w:t>“</w:t>
      </w:r>
      <w:r w:rsidR="002712D3" w:rsidRPr="002712D3">
        <w:rPr>
          <w:rFonts w:ascii="Arial" w:hAnsi="Arial" w:cs="Arial"/>
        </w:rPr>
        <w:t>separates the different parts of the project into phases specifying the necessary activities and steps</w:t>
      </w:r>
      <w:r w:rsidR="002712D3">
        <w:rPr>
          <w:rFonts w:ascii="Arial" w:hAnsi="Arial" w:cs="Arial"/>
        </w:rPr>
        <w:t xml:space="preserve">” </w:t>
      </w:r>
      <w:r w:rsidR="002712D3">
        <w:rPr>
          <w:rFonts w:ascii="Arial" w:hAnsi="Arial" w:cs="Arial"/>
        </w:rPr>
        <w:fldChar w:fldCharType="begin"/>
      </w:r>
      <w:r w:rsidR="002712D3">
        <w:rPr>
          <w:rFonts w:ascii="Arial" w:hAnsi="Arial" w:cs="Arial"/>
        </w:rPr>
        <w:instrText xml:space="preserve"> ADDIN ZOTERO_ITEM CSL_CITATION {"citationID":"EfOmgmae","properties":{"formattedCitation":"({\\i{}What Is the Waterfall Methodology? (Definition + Phases) | Built In}, no date)","plainCitation":"(What Is the Waterfall Methodology? (Definition + Phases) | Built In, no date)","noteIndex":0},"citationItems":[{"id":155,"uris":["http://zotero.org/users/13363242/items/HRBLZG7N"],"itemData":{"id":155,"type":"webpage","abstract":"The waterfall methodology is used by software and product development teams to manage projects. Waterfall is a software development life cycle model.","language":"en","title":"What Is the Waterfall Methodology? (Definition + Phases) | Built In","title-short":"What Is the Waterfall Methodology?","URL":"https://builtin.com/software-engineering-perspectives/waterfall-methodology","accessed":{"date-parts":[["2024",4,17]]}}}],"schema":"https://github.com/citation-style-language/schema/raw/master/csl-citation.json"} </w:instrText>
      </w:r>
      <w:r w:rsidR="002712D3">
        <w:rPr>
          <w:rFonts w:ascii="Arial" w:hAnsi="Arial" w:cs="Arial"/>
        </w:rPr>
        <w:fldChar w:fldCharType="separate"/>
      </w:r>
      <w:r w:rsidR="002712D3" w:rsidRPr="002712D3">
        <w:rPr>
          <w:rFonts w:ascii="Arial" w:hAnsi="Arial" w:cs="Arial"/>
          <w:kern w:val="0"/>
          <w:lang w:val="en-GB"/>
        </w:rPr>
        <w:t>(</w:t>
      </w:r>
      <w:r w:rsidR="002712D3" w:rsidRPr="002712D3">
        <w:rPr>
          <w:rFonts w:ascii="Arial" w:hAnsi="Arial" w:cs="Arial"/>
          <w:i/>
          <w:iCs/>
          <w:kern w:val="0"/>
          <w:lang w:val="en-GB"/>
        </w:rPr>
        <w:t>What Is the Waterfall Methodology? (Definition + Phases) | Built In</w:t>
      </w:r>
      <w:r w:rsidR="002712D3" w:rsidRPr="002712D3">
        <w:rPr>
          <w:rFonts w:ascii="Arial" w:hAnsi="Arial" w:cs="Arial"/>
          <w:kern w:val="0"/>
          <w:lang w:val="en-GB"/>
        </w:rPr>
        <w:t>, no date)</w:t>
      </w:r>
      <w:r w:rsidR="002712D3">
        <w:rPr>
          <w:rFonts w:ascii="Arial" w:hAnsi="Arial" w:cs="Arial"/>
        </w:rPr>
        <w:fldChar w:fldCharType="end"/>
      </w:r>
      <w:r w:rsidR="003E1B87">
        <w:rPr>
          <w:rFonts w:ascii="Arial" w:hAnsi="Arial" w:cs="Arial"/>
        </w:rPr>
        <w:t xml:space="preserve"> showed in </w:t>
      </w:r>
      <w:r w:rsidR="00376CC0" w:rsidRPr="00EA3DF9">
        <w:rPr>
          <w:rFonts w:ascii="Arial" w:hAnsi="Arial" w:cs="Arial"/>
          <w:i/>
          <w:iCs/>
          <w:u w:val="single"/>
        </w:rPr>
        <w:fldChar w:fldCharType="begin"/>
      </w:r>
      <w:r w:rsidR="00376CC0" w:rsidRPr="00EA3DF9">
        <w:rPr>
          <w:rFonts w:ascii="Arial" w:hAnsi="Arial" w:cs="Arial"/>
          <w:i/>
          <w:iCs/>
          <w:u w:val="single"/>
        </w:rPr>
        <w:instrText xml:space="preserve"> REF _Ref164604670 \h </w:instrText>
      </w:r>
      <w:r w:rsidR="00EA3DF9" w:rsidRPr="00EA3DF9">
        <w:rPr>
          <w:rFonts w:ascii="Arial" w:hAnsi="Arial" w:cs="Arial"/>
          <w:i/>
          <w:iCs/>
          <w:u w:val="single"/>
        </w:rPr>
        <w:instrText xml:space="preserve"> \* MERGEFORMAT </w:instrText>
      </w:r>
      <w:r w:rsidR="00376CC0" w:rsidRPr="00EA3DF9">
        <w:rPr>
          <w:rFonts w:ascii="Arial" w:hAnsi="Arial" w:cs="Arial"/>
          <w:i/>
          <w:iCs/>
          <w:u w:val="single"/>
        </w:rPr>
      </w:r>
      <w:r w:rsidR="00376CC0" w:rsidRPr="00EA3DF9">
        <w:rPr>
          <w:rFonts w:ascii="Arial" w:hAnsi="Arial" w:cs="Arial"/>
          <w:i/>
          <w:iCs/>
          <w:u w:val="single"/>
        </w:rPr>
        <w:fldChar w:fldCharType="separate"/>
      </w:r>
      <w:r w:rsidR="00376CC0" w:rsidRPr="00EA3DF9">
        <w:rPr>
          <w:i/>
          <w:iCs/>
          <w:u w:val="single"/>
        </w:rPr>
        <w:t xml:space="preserve">Figure </w:t>
      </w:r>
      <w:r w:rsidR="00376CC0" w:rsidRPr="00EA3DF9">
        <w:rPr>
          <w:i/>
          <w:iCs/>
          <w:noProof/>
          <w:u w:val="single"/>
        </w:rPr>
        <w:t>17</w:t>
      </w:r>
      <w:r w:rsidR="00376CC0" w:rsidRPr="00EA3DF9">
        <w:rPr>
          <w:i/>
          <w:iCs/>
          <w:u w:val="single"/>
        </w:rPr>
        <w:t xml:space="preserve"> - Waterfall Framework Steps</w:t>
      </w:r>
      <w:r w:rsidR="00376CC0" w:rsidRPr="00EA3DF9">
        <w:rPr>
          <w:rFonts w:ascii="Arial" w:hAnsi="Arial" w:cs="Arial"/>
          <w:i/>
          <w:iCs/>
          <w:u w:val="single"/>
        </w:rPr>
        <w:fldChar w:fldCharType="end"/>
      </w:r>
      <w:r w:rsidR="009929B5" w:rsidRPr="00854E1E">
        <w:rPr>
          <w:rFonts w:ascii="Arial" w:hAnsi="Arial" w:cs="Arial"/>
        </w:rPr>
        <w:t xml:space="preserve">. </w:t>
      </w:r>
      <w:r w:rsidR="00854E1E" w:rsidRPr="00854E1E">
        <w:rPr>
          <w:rFonts w:ascii="Arial" w:hAnsi="Arial" w:cs="Arial"/>
        </w:rPr>
        <w:t xml:space="preserve">In the context of the </w:t>
      </w:r>
      <w:r w:rsidR="007C41A2">
        <w:rPr>
          <w:rFonts w:ascii="Arial" w:hAnsi="Arial" w:cs="Arial"/>
        </w:rPr>
        <w:t xml:space="preserve">project, the test can be separated into two </w:t>
      </w:r>
      <w:r w:rsidR="007220ED">
        <w:rPr>
          <w:rFonts w:ascii="Arial" w:hAnsi="Arial" w:cs="Arial"/>
        </w:rPr>
        <w:t>parts;</w:t>
      </w:r>
      <w:r w:rsidR="00D56F65">
        <w:rPr>
          <w:rFonts w:ascii="Arial" w:hAnsi="Arial" w:cs="Arial"/>
        </w:rPr>
        <w:t xml:space="preserve"> the mobile application </w:t>
      </w:r>
      <w:r w:rsidR="002A73BA">
        <w:rPr>
          <w:rFonts w:ascii="Arial" w:hAnsi="Arial" w:cs="Arial"/>
        </w:rPr>
        <w:t xml:space="preserve">side </w:t>
      </w:r>
      <w:r w:rsidR="00D56F65">
        <w:rPr>
          <w:rFonts w:ascii="Arial" w:hAnsi="Arial" w:cs="Arial"/>
        </w:rPr>
        <w:t>testing the different features, class</w:t>
      </w:r>
      <w:r w:rsidR="00B23E74">
        <w:rPr>
          <w:rFonts w:ascii="Arial" w:hAnsi="Arial" w:cs="Arial"/>
        </w:rPr>
        <w:t>,</w:t>
      </w:r>
      <w:r w:rsidR="00D56F65">
        <w:rPr>
          <w:rFonts w:ascii="Arial" w:hAnsi="Arial" w:cs="Arial"/>
        </w:rPr>
        <w:t xml:space="preserve"> and </w:t>
      </w:r>
      <w:r w:rsidR="00B23E74">
        <w:rPr>
          <w:rFonts w:ascii="Arial" w:hAnsi="Arial" w:cs="Arial"/>
        </w:rPr>
        <w:t xml:space="preserve">widgets, and the </w:t>
      </w:r>
      <w:r w:rsidR="002A73BA">
        <w:rPr>
          <w:rFonts w:ascii="Arial" w:hAnsi="Arial" w:cs="Arial"/>
        </w:rPr>
        <w:t xml:space="preserve">server side wherein </w:t>
      </w:r>
      <w:r w:rsidR="00DA30ED">
        <w:rPr>
          <w:rFonts w:ascii="Arial" w:hAnsi="Arial" w:cs="Arial"/>
        </w:rPr>
        <w:t xml:space="preserve">it </w:t>
      </w:r>
      <w:r w:rsidR="00204057">
        <w:rPr>
          <w:rFonts w:ascii="Arial" w:hAnsi="Arial" w:cs="Arial"/>
        </w:rPr>
        <w:t>tests</w:t>
      </w:r>
      <w:r w:rsidR="00DA30ED">
        <w:rPr>
          <w:rFonts w:ascii="Arial" w:hAnsi="Arial" w:cs="Arial"/>
        </w:rPr>
        <w:t xml:space="preserve"> the FastAPI features</w:t>
      </w:r>
      <w:r w:rsidR="005113A7">
        <w:rPr>
          <w:rFonts w:ascii="Arial" w:hAnsi="Arial" w:cs="Arial"/>
        </w:rPr>
        <w:t xml:space="preserve"> and</w:t>
      </w:r>
      <w:r w:rsidR="002F70E5">
        <w:rPr>
          <w:rFonts w:ascii="Arial" w:hAnsi="Arial" w:cs="Arial"/>
        </w:rPr>
        <w:t xml:space="preserve"> tests the accuracy of the Receipt Section Detection Model</w:t>
      </w:r>
      <w:r w:rsidR="00601692">
        <w:rPr>
          <w:rFonts w:ascii="Arial" w:hAnsi="Arial" w:cs="Arial"/>
        </w:rPr>
        <w:t>.</w:t>
      </w:r>
    </w:p>
    <w:p w14:paraId="0B346885" w14:textId="77777777" w:rsidR="008E7ADB" w:rsidRDefault="008E7ADB" w:rsidP="00AC17D9">
      <w:pPr>
        <w:spacing w:line="360" w:lineRule="auto"/>
        <w:rPr>
          <w:rFonts w:ascii="Arial" w:hAnsi="Arial" w:cs="Arial"/>
        </w:rPr>
      </w:pPr>
    </w:p>
    <w:p w14:paraId="2EA8F748" w14:textId="77777777" w:rsidR="00123146" w:rsidRDefault="00123146" w:rsidP="00AC17D9">
      <w:pPr>
        <w:spacing w:line="360" w:lineRule="auto"/>
        <w:rPr>
          <w:rFonts w:ascii="Arial" w:hAnsi="Arial" w:cs="Arial"/>
        </w:rPr>
      </w:pPr>
    </w:p>
    <w:p w14:paraId="1B2825DB" w14:textId="77777777" w:rsidR="00784C1A" w:rsidRDefault="00123146" w:rsidP="00AC17D9">
      <w:pPr>
        <w:keepNext/>
        <w:spacing w:line="360" w:lineRule="auto"/>
      </w:pPr>
      <w:r>
        <w:fldChar w:fldCharType="begin"/>
      </w:r>
      <w:r>
        <w:instrText xml:space="preserve"> INCLUDEPICTURE "https://builtin.com/sites/www.builtin.com/files/styles/ckeditor_optimize/public/inline-images/1_waterfall%20methodology.png" \* MERGEFORMATINET </w:instrText>
      </w:r>
      <w:r>
        <w:fldChar w:fldCharType="separate"/>
      </w:r>
      <w:r>
        <w:rPr>
          <w:noProof/>
        </w:rPr>
        <w:drawing>
          <wp:inline distT="0" distB="0" distL="0" distR="0" wp14:anchorId="32432E11" wp14:editId="5AD7923B">
            <wp:extent cx="5731510" cy="2919095"/>
            <wp:effectExtent l="0" t="0" r="0" b="1905"/>
            <wp:docPr id="1328585444" name="Picture 1" descr="waterfall methodology diagram of the waterfall methodology steps: system requirements; software requirements; analysis; program design; coding; testing;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methodology diagram of the waterfall methodology steps: system requirements; software requirements; analysis; program design; coding; testing; operations"/>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2919095"/>
                    </a:xfrm>
                    <a:prstGeom prst="rect">
                      <a:avLst/>
                    </a:prstGeom>
                    <a:noFill/>
                    <a:ln>
                      <a:noFill/>
                    </a:ln>
                  </pic:spPr>
                </pic:pic>
              </a:graphicData>
            </a:graphic>
          </wp:inline>
        </w:drawing>
      </w:r>
      <w:r>
        <w:fldChar w:fldCharType="end"/>
      </w:r>
    </w:p>
    <w:p w14:paraId="1C3A2E41" w14:textId="4D0E0152" w:rsidR="00123146" w:rsidRDefault="00784C1A" w:rsidP="00AC17D9">
      <w:pPr>
        <w:pStyle w:val="Caption"/>
        <w:spacing w:line="360" w:lineRule="auto"/>
        <w:rPr>
          <w:rFonts w:ascii="Arial" w:hAnsi="Arial" w:cs="Arial"/>
        </w:rPr>
      </w:pPr>
      <w:bookmarkStart w:id="129" w:name="_Ref164604670"/>
      <w:bookmarkStart w:id="130" w:name="_Toc164604856"/>
      <w:r>
        <w:t xml:space="preserve">Figure </w:t>
      </w:r>
      <w:r>
        <w:fldChar w:fldCharType="begin"/>
      </w:r>
      <w:r>
        <w:instrText xml:space="preserve"> SEQ Figure \* ARABIC </w:instrText>
      </w:r>
      <w:r>
        <w:fldChar w:fldCharType="separate"/>
      </w:r>
      <w:r w:rsidR="00173AEE">
        <w:rPr>
          <w:noProof/>
        </w:rPr>
        <w:t>18</w:t>
      </w:r>
      <w:r>
        <w:fldChar w:fldCharType="end"/>
      </w:r>
      <w:r>
        <w:t xml:space="preserve"> - Waterfall Framework </w:t>
      </w:r>
      <w:r w:rsidR="00E370E2">
        <w:t>S</w:t>
      </w:r>
      <w:r>
        <w:t>teps</w:t>
      </w:r>
      <w:bookmarkEnd w:id="129"/>
      <w:bookmarkEnd w:id="130"/>
    </w:p>
    <w:p w14:paraId="0928BCF2" w14:textId="2EB36649" w:rsidR="002515D5" w:rsidRDefault="00090E85" w:rsidP="00AC17D9">
      <w:pPr>
        <w:pStyle w:val="Heading2"/>
        <w:spacing w:line="360" w:lineRule="auto"/>
      </w:pPr>
      <w:bookmarkStart w:id="131" w:name="_Toc164859591"/>
      <w:r>
        <w:t>7.1</w:t>
      </w:r>
      <w:r w:rsidR="002515D5">
        <w:t>Application</w:t>
      </w:r>
      <w:bookmarkEnd w:id="131"/>
    </w:p>
    <w:p w14:paraId="03971B0F" w14:textId="03DADB32" w:rsidR="00A11EC6" w:rsidRDefault="0060093F" w:rsidP="00AC17D9">
      <w:pPr>
        <w:spacing w:line="360" w:lineRule="auto"/>
      </w:pPr>
      <w:r>
        <w:t>The testing of the application</w:t>
      </w:r>
      <w:r w:rsidR="006007E2">
        <w:t xml:space="preserve"> </w:t>
      </w:r>
      <w:r w:rsidR="765E0F4E">
        <w:t>aims</w:t>
      </w:r>
      <w:r w:rsidR="006007E2">
        <w:t xml:space="preserve"> to </w:t>
      </w:r>
      <w:r w:rsidR="007F1550">
        <w:t xml:space="preserve">ensure the </w:t>
      </w:r>
      <w:r w:rsidR="2FC2CCE5">
        <w:t>skillful</w:t>
      </w:r>
      <w:r w:rsidR="007F1550">
        <w:t xml:space="preserve"> initialization and </w:t>
      </w:r>
      <w:r w:rsidR="00F94C9A">
        <w:t xml:space="preserve">usage of the different </w:t>
      </w:r>
      <w:r w:rsidR="3E411B62">
        <w:t>classes</w:t>
      </w:r>
      <w:r w:rsidR="00F94C9A">
        <w:t>, widgets</w:t>
      </w:r>
      <w:r w:rsidR="3E411B62">
        <w:t>,</w:t>
      </w:r>
      <w:r w:rsidR="00F94C9A">
        <w:t xml:space="preserve"> and pages. </w:t>
      </w:r>
      <w:r w:rsidR="00C819BA">
        <w:t>All the test</w:t>
      </w:r>
      <w:r w:rsidR="009319D8">
        <w:t>s</w:t>
      </w:r>
      <w:r w:rsidR="00C819BA">
        <w:t xml:space="preserve"> for the mobile application </w:t>
      </w:r>
      <w:r w:rsidR="009319D8">
        <w:t xml:space="preserve">are based on </w:t>
      </w:r>
      <w:commentRangeStart w:id="132"/>
      <w:r w:rsidR="217D6389">
        <w:t xml:space="preserve">the </w:t>
      </w:r>
      <w:r w:rsidR="009319D8">
        <w:t xml:space="preserve">flutter base testing </w:t>
      </w:r>
      <w:r w:rsidR="00B560E3">
        <w:t>package</w:t>
      </w:r>
      <w:commentRangeEnd w:id="132"/>
      <w:r w:rsidR="00527AF7">
        <w:rPr>
          <w:rStyle w:val="CommentReference"/>
        </w:rPr>
        <w:commentReference w:id="132"/>
      </w:r>
      <w:r w:rsidR="635F2775">
        <w:t>,</w:t>
      </w:r>
      <w:r w:rsidR="00B560E3">
        <w:t xml:space="preserve"> which</w:t>
      </w:r>
      <w:r w:rsidR="00A50F4C">
        <w:t xml:space="preserve"> </w:t>
      </w:r>
      <w:r w:rsidR="743A4A48">
        <w:t>separates</w:t>
      </w:r>
      <w:r w:rsidR="00A50F4C">
        <w:t xml:space="preserve"> </w:t>
      </w:r>
      <w:r w:rsidR="7D02A081">
        <w:t>the</w:t>
      </w:r>
      <w:r w:rsidR="00A50F4C">
        <w:t xml:space="preserve"> tests </w:t>
      </w:r>
      <w:r w:rsidR="7D02A081">
        <w:t>into</w:t>
      </w:r>
      <w:r w:rsidR="00A50F4C">
        <w:t xml:space="preserve"> groups concatenating </w:t>
      </w:r>
      <w:r w:rsidR="00F2574C">
        <w:t xml:space="preserve">multiple </w:t>
      </w:r>
      <w:r w:rsidR="00E157F2">
        <w:t>tests</w:t>
      </w:r>
      <w:r w:rsidR="00F2574C">
        <w:t xml:space="preserve"> per feature.</w:t>
      </w:r>
      <w:r w:rsidR="00B560E3">
        <w:t xml:space="preserve"> </w:t>
      </w:r>
      <w:r w:rsidR="64C41490">
        <w:t>To perform</w:t>
      </w:r>
      <w:r w:rsidR="00E157F2">
        <w:t xml:space="preserve"> </w:t>
      </w:r>
      <w:r w:rsidR="00A43CA3">
        <w:t>those tests</w:t>
      </w:r>
      <w:r w:rsidR="009A3B65">
        <w:t xml:space="preserve">, a specific rule in the </w:t>
      </w:r>
      <w:r w:rsidR="00CA40FD">
        <w:t>Makefile</w:t>
      </w:r>
      <w:r w:rsidR="009A3B65">
        <w:t xml:space="preserve"> ‘make application-test</w:t>
      </w:r>
      <w:r w:rsidR="009B51B0">
        <w:t xml:space="preserve">’ </w:t>
      </w:r>
      <w:r w:rsidR="5209595D">
        <w:t xml:space="preserve">is set </w:t>
      </w:r>
      <w:r w:rsidR="009B51B0">
        <w:t>at</w:t>
      </w:r>
      <w:r w:rsidR="00CA40FD">
        <w:t xml:space="preserve"> the root of the whole </w:t>
      </w:r>
      <w:r w:rsidR="009B51B0">
        <w:t>project,</w:t>
      </w:r>
      <w:r w:rsidR="00831CBC">
        <w:t xml:space="preserve"> </w:t>
      </w:r>
      <w:r w:rsidR="64C41490">
        <w:t xml:space="preserve">which carries out </w:t>
      </w:r>
      <w:proofErr w:type="gramStart"/>
      <w:r w:rsidR="64C41490">
        <w:lastRenderedPageBreak/>
        <w:t>all of</w:t>
      </w:r>
      <w:proofErr w:type="gramEnd"/>
      <w:r w:rsidR="00831CBC">
        <w:t xml:space="preserve"> the different </w:t>
      </w:r>
      <w:r w:rsidR="1A1309FF">
        <w:t>tests</w:t>
      </w:r>
      <w:r w:rsidR="00831CBC">
        <w:t xml:space="preserve"> present in the </w:t>
      </w:r>
      <w:r w:rsidR="00F516AB">
        <w:t>‘lib/tests’ folder</w:t>
      </w:r>
      <w:r w:rsidR="00F1794A">
        <w:t xml:space="preserve"> where the different test</w:t>
      </w:r>
      <w:r w:rsidR="007A2834">
        <w:t>s</w:t>
      </w:r>
      <w:r w:rsidR="00F1794A">
        <w:t xml:space="preserve"> are</w:t>
      </w:r>
      <w:r w:rsidR="007A2834">
        <w:t xml:space="preserve"> </w:t>
      </w:r>
      <w:r w:rsidR="1A1309FF">
        <w:t>structured</w:t>
      </w:r>
      <w:r w:rsidR="007A2834">
        <w:t xml:space="preserve"> per </w:t>
      </w:r>
      <w:r w:rsidR="76C0F3F7">
        <w:t xml:space="preserve">feature. </w:t>
      </w:r>
    </w:p>
    <w:p w14:paraId="2EAD00CB" w14:textId="15F0B66D" w:rsidR="00A11EC6" w:rsidRDefault="00B661BD" w:rsidP="00AC17D9">
      <w:pPr>
        <w:pStyle w:val="Heading3"/>
        <w:spacing w:line="360" w:lineRule="auto"/>
      </w:pPr>
      <w:bookmarkStart w:id="133" w:name="_Toc164859592"/>
      <w:r>
        <w:t>Class</w:t>
      </w:r>
      <w:r w:rsidR="009F7D92">
        <w:t>es</w:t>
      </w:r>
      <w:bookmarkEnd w:id="133"/>
    </w:p>
    <w:p w14:paraId="70E77C02" w14:textId="3873C13E" w:rsidR="00D1263C" w:rsidRDefault="00A43CA3" w:rsidP="00AC17D9">
      <w:pPr>
        <w:spacing w:line="360" w:lineRule="auto"/>
      </w:pPr>
      <w:r>
        <w:t xml:space="preserve">As </w:t>
      </w:r>
      <w:r w:rsidR="00265A15">
        <w:t>referred</w:t>
      </w:r>
      <w:r>
        <w:t xml:space="preserve"> </w:t>
      </w:r>
      <w:r w:rsidR="005E52FC">
        <w:t xml:space="preserve">in the implementation of </w:t>
      </w:r>
      <w:r w:rsidR="00E47255" w:rsidRPr="00265A15">
        <w:rPr>
          <w:i/>
          <w:iCs/>
          <w:u w:val="single"/>
        </w:rPr>
        <w:fldChar w:fldCharType="begin"/>
      </w:r>
      <w:r w:rsidR="00E47255" w:rsidRPr="00265A15">
        <w:rPr>
          <w:i/>
          <w:iCs/>
          <w:u w:val="single"/>
        </w:rPr>
        <w:instrText xml:space="preserve"> REF _Ref164244230 \h </w:instrText>
      </w:r>
      <w:r w:rsidR="00265A15" w:rsidRPr="00265A15">
        <w:rPr>
          <w:i/>
          <w:iCs/>
          <w:u w:val="single"/>
        </w:rPr>
        <w:instrText xml:space="preserve"> \* MERGEFORMAT </w:instrText>
      </w:r>
      <w:r w:rsidR="00E47255" w:rsidRPr="00265A15">
        <w:rPr>
          <w:i/>
          <w:iCs/>
          <w:u w:val="single"/>
        </w:rPr>
      </w:r>
      <w:r w:rsidR="00E47255" w:rsidRPr="00265A15">
        <w:rPr>
          <w:i/>
          <w:iCs/>
          <w:u w:val="single"/>
        </w:rPr>
        <w:fldChar w:fldCharType="separate"/>
      </w:r>
      <w:r w:rsidR="00E47255" w:rsidRPr="00265A15">
        <w:rPr>
          <w:rFonts w:ascii="Arial" w:hAnsi="Arial" w:cs="Arial"/>
          <w:i/>
          <w:iCs/>
          <w:u w:val="single"/>
        </w:rPr>
        <w:t>Classes</w:t>
      </w:r>
      <w:r w:rsidR="00E47255" w:rsidRPr="00265A15">
        <w:rPr>
          <w:i/>
          <w:iCs/>
          <w:u w:val="single"/>
        </w:rPr>
        <w:fldChar w:fldCharType="end"/>
      </w:r>
      <w:r w:rsidR="00E47255">
        <w:t xml:space="preserve"> </w:t>
      </w:r>
      <w:r w:rsidR="00265A15">
        <w:t xml:space="preserve">under </w:t>
      </w:r>
      <w:r w:rsidR="00265A15" w:rsidRPr="00265A15">
        <w:rPr>
          <w:i/>
          <w:iCs/>
          <w:u w:val="single"/>
        </w:rPr>
        <w:fldChar w:fldCharType="begin"/>
      </w:r>
      <w:r w:rsidR="00265A15" w:rsidRPr="00265A15">
        <w:rPr>
          <w:i/>
          <w:iCs/>
          <w:u w:val="single"/>
        </w:rPr>
        <w:instrText xml:space="preserve"> REF _Ref164244255 \h  \* MERGEFORMAT </w:instrText>
      </w:r>
      <w:r w:rsidR="00265A15" w:rsidRPr="00265A15">
        <w:rPr>
          <w:i/>
          <w:iCs/>
          <w:u w:val="single"/>
        </w:rPr>
      </w:r>
      <w:r w:rsidR="00265A15" w:rsidRPr="00265A15">
        <w:rPr>
          <w:i/>
          <w:iCs/>
          <w:u w:val="single"/>
        </w:rPr>
        <w:fldChar w:fldCharType="separate"/>
      </w:r>
      <w:r w:rsidR="00265A15" w:rsidRPr="00265A15">
        <w:rPr>
          <w:rFonts w:ascii="Arial" w:hAnsi="Arial" w:cs="Arial"/>
          <w:i/>
          <w:iCs/>
          <w:u w:val="single"/>
        </w:rPr>
        <w:t>Mobile Application</w:t>
      </w:r>
      <w:r w:rsidR="00265A15" w:rsidRPr="00265A15">
        <w:rPr>
          <w:i/>
          <w:iCs/>
          <w:u w:val="single"/>
        </w:rPr>
        <w:fldChar w:fldCharType="end"/>
      </w:r>
      <w:r w:rsidR="00265A15">
        <w:t xml:space="preserve"> </w:t>
      </w:r>
      <w:r w:rsidR="00ED2459">
        <w:t xml:space="preserve">section, there are two elements </w:t>
      </w:r>
      <w:r w:rsidR="00DD6346">
        <w:t>used as class object</w:t>
      </w:r>
      <w:r w:rsidR="00575690">
        <w:t xml:space="preserve">: the data services </w:t>
      </w:r>
      <w:r w:rsidR="00A7191D">
        <w:t xml:space="preserve">and the receipt classes. </w:t>
      </w:r>
      <w:r w:rsidR="004E2672">
        <w:t>These tests</w:t>
      </w:r>
      <w:r w:rsidR="00A7191D">
        <w:t xml:space="preserve"> ensure </w:t>
      </w:r>
      <w:r w:rsidR="00DD794D">
        <w:t>the well execution of the different features of these classes.</w:t>
      </w:r>
      <w:r w:rsidR="0022019B">
        <w:t xml:space="preserve"> </w:t>
      </w:r>
    </w:p>
    <w:p w14:paraId="73072ED1" w14:textId="7BEC912A" w:rsidR="004E2672" w:rsidRDefault="00B21A7C" w:rsidP="00AC17D9">
      <w:pPr>
        <w:spacing w:line="360" w:lineRule="auto"/>
      </w:pPr>
      <w:r>
        <w:t xml:space="preserve">For the </w:t>
      </w:r>
      <w:r w:rsidR="00824237" w:rsidRPr="00824237">
        <w:rPr>
          <w:b/>
          <w:bCs/>
        </w:rPr>
        <w:t>Data Services Class</w:t>
      </w:r>
      <w:r w:rsidR="006876C7" w:rsidRPr="006876C7">
        <w:t>,</w:t>
      </w:r>
      <w:r w:rsidR="006876C7">
        <w:t xml:space="preserve"> the test </w:t>
      </w:r>
      <w:r w:rsidR="74570912">
        <w:t>focuses</w:t>
      </w:r>
      <w:r w:rsidR="006876C7">
        <w:t xml:space="preserve"> on the </w:t>
      </w:r>
      <w:r w:rsidR="45C86687">
        <w:t xml:space="preserve">polished </w:t>
      </w:r>
      <w:r w:rsidR="363F25F3">
        <w:t>completion</w:t>
      </w:r>
      <w:r w:rsidR="00A9600B">
        <w:t xml:space="preserve"> of the </w:t>
      </w:r>
      <w:r w:rsidR="00104E75">
        <w:t>function communicating with the server</w:t>
      </w:r>
      <w:r w:rsidR="00A01DDE">
        <w:t xml:space="preserve">. </w:t>
      </w:r>
      <w:r w:rsidR="363F25F3">
        <w:t>It</w:t>
      </w:r>
      <w:r w:rsidR="00A01DDE">
        <w:t xml:space="preserve"> </w:t>
      </w:r>
      <w:r w:rsidR="001A00E3">
        <w:t>firstly</w:t>
      </w:r>
      <w:r w:rsidR="781E592E">
        <w:t xml:space="preserve"> tests</w:t>
      </w:r>
      <w:r w:rsidR="001A00E3">
        <w:t xml:space="preserve"> the </w:t>
      </w:r>
      <w:r w:rsidR="0340F30D">
        <w:t>retrieval of receipts</w:t>
      </w:r>
      <w:r w:rsidR="001A00E3">
        <w:t xml:space="preserve"> from the server, then </w:t>
      </w:r>
      <w:r w:rsidR="0340F30D">
        <w:t>ensures</w:t>
      </w:r>
      <w:r w:rsidR="00990BAE">
        <w:t xml:space="preserve"> </w:t>
      </w:r>
      <w:r w:rsidR="007C72BB">
        <w:t xml:space="preserve">that it can </w:t>
      </w:r>
      <w:r w:rsidR="47C15A15">
        <w:t>effectively send the</w:t>
      </w:r>
      <w:r w:rsidR="007C72BB">
        <w:t xml:space="preserve"> picture to the server and receive </w:t>
      </w:r>
      <w:r w:rsidR="6B6F3188">
        <w:t>quality response,</w:t>
      </w:r>
      <w:r w:rsidR="00666D81">
        <w:t xml:space="preserve"> and </w:t>
      </w:r>
      <w:r w:rsidR="6D5D4238">
        <w:t>lastly</w:t>
      </w:r>
      <w:r w:rsidR="00666D81">
        <w:t xml:space="preserve"> test </w:t>
      </w:r>
      <w:r w:rsidR="00ED0227">
        <w:t>the upload of receipt data into the server.</w:t>
      </w:r>
    </w:p>
    <w:p w14:paraId="5E25DE8F" w14:textId="014B6796" w:rsidR="00076249" w:rsidRDefault="009416E7" w:rsidP="00AC17D9">
      <w:pPr>
        <w:spacing w:line="360" w:lineRule="auto"/>
      </w:pPr>
      <w:r>
        <w:t xml:space="preserve">As for the </w:t>
      </w:r>
      <w:r w:rsidRPr="00293097">
        <w:rPr>
          <w:b/>
          <w:bCs/>
        </w:rPr>
        <w:t>Receipt Class</w:t>
      </w:r>
      <w:r>
        <w:t>,</w:t>
      </w:r>
      <w:r w:rsidR="002F5189">
        <w:t xml:space="preserve"> the </w:t>
      </w:r>
      <w:r w:rsidR="545A8187">
        <w:t>test</w:t>
      </w:r>
      <w:r w:rsidR="002F5189">
        <w:t xml:space="preserve"> </w:t>
      </w:r>
      <w:r w:rsidR="75F76BFF">
        <w:t>focuses</w:t>
      </w:r>
      <w:r w:rsidR="002F5189">
        <w:t xml:space="preserve"> on the initialization of data using </w:t>
      </w:r>
      <w:r w:rsidR="75F76BFF">
        <w:t>adequate</w:t>
      </w:r>
      <w:r w:rsidR="002F5189">
        <w:t xml:space="preserve"> </w:t>
      </w:r>
      <w:r w:rsidR="4F847FB3">
        <w:t>inputting</w:t>
      </w:r>
      <w:r w:rsidR="002F5189">
        <w:t xml:space="preserve"> format for </w:t>
      </w:r>
      <w:r w:rsidR="00293097">
        <w:t xml:space="preserve">a successful initialization </w:t>
      </w:r>
      <w:r w:rsidR="16846D2E">
        <w:t>during first usage</w:t>
      </w:r>
      <w:r w:rsidR="001F7346">
        <w:t xml:space="preserve">, then </w:t>
      </w:r>
      <w:r w:rsidR="7ABB35E2">
        <w:t>it ensures</w:t>
      </w:r>
      <w:r w:rsidR="001F7346">
        <w:t xml:space="preserve"> </w:t>
      </w:r>
      <w:r w:rsidR="1FA19467">
        <w:t>a satisfactory</w:t>
      </w:r>
      <w:r w:rsidR="0089424E">
        <w:t xml:space="preserve"> reaction of the </w:t>
      </w:r>
      <w:r w:rsidR="004D2D60">
        <w:t xml:space="preserve">initialization using </w:t>
      </w:r>
      <w:r w:rsidR="00B77BE6">
        <w:t xml:space="preserve">wrong format which doesn’t correspond to the need </w:t>
      </w:r>
      <w:r w:rsidR="00076249">
        <w:t>format.</w:t>
      </w:r>
    </w:p>
    <w:p w14:paraId="145EFB4B" w14:textId="64A2022C" w:rsidR="00076249" w:rsidRDefault="00D1263C" w:rsidP="00AC17D9">
      <w:pPr>
        <w:pStyle w:val="Heading3"/>
        <w:spacing w:line="360" w:lineRule="auto"/>
      </w:pPr>
      <w:bookmarkStart w:id="134" w:name="_Toc164859593"/>
      <w:r>
        <w:t>Widget</w:t>
      </w:r>
      <w:r w:rsidR="009F7D92">
        <w:t>s</w:t>
      </w:r>
      <w:bookmarkEnd w:id="134"/>
    </w:p>
    <w:p w14:paraId="33826432" w14:textId="435B54D8" w:rsidR="0054219A" w:rsidRDefault="0054219A" w:rsidP="00AC17D9">
      <w:pPr>
        <w:spacing w:line="360" w:lineRule="auto"/>
      </w:pPr>
      <w:r>
        <w:t xml:space="preserve">The testing </w:t>
      </w:r>
      <w:r w:rsidR="003363CA">
        <w:t xml:space="preserve">of the widget </w:t>
      </w:r>
      <w:r w:rsidR="00B069ED">
        <w:t xml:space="preserve">is </w:t>
      </w:r>
      <w:r w:rsidR="00B8486F">
        <w:t>different</w:t>
      </w:r>
      <w:r w:rsidR="00B069ED">
        <w:t xml:space="preserve"> </w:t>
      </w:r>
      <w:r w:rsidR="002B1C77">
        <w:t>compared</w:t>
      </w:r>
      <w:r w:rsidR="00B069ED">
        <w:t xml:space="preserve"> to the </w:t>
      </w:r>
      <w:r w:rsidR="00B8486F">
        <w:t>type of tests done for the classes</w:t>
      </w:r>
      <w:r w:rsidR="002B1C77">
        <w:t xml:space="preserve">. Along with the test of the different </w:t>
      </w:r>
      <w:r w:rsidR="00F53F1E">
        <w:t>features, we</w:t>
      </w:r>
      <w:r w:rsidR="002B1C77">
        <w:t xml:space="preserve"> need to test the </w:t>
      </w:r>
      <w:r w:rsidR="009125A7">
        <w:t xml:space="preserve">acceptable display of the different elements </w:t>
      </w:r>
      <w:r w:rsidR="007C0C42">
        <w:t>which is composed of the widgets</w:t>
      </w:r>
      <w:r w:rsidR="00560F32">
        <w:t xml:space="preserve"> showed in </w:t>
      </w:r>
      <w:r w:rsidR="00350EA6" w:rsidRPr="00350EA6">
        <w:rPr>
          <w:i/>
          <w:iCs/>
          <w:u w:val="single"/>
        </w:rPr>
        <w:fldChar w:fldCharType="begin"/>
      </w:r>
      <w:r w:rsidR="00350EA6" w:rsidRPr="00350EA6">
        <w:rPr>
          <w:i/>
          <w:iCs/>
          <w:u w:val="single"/>
        </w:rPr>
        <w:instrText xml:space="preserve"> REF _Ref164088228 \h  \* MERGEFORMAT </w:instrText>
      </w:r>
      <w:r w:rsidR="00350EA6" w:rsidRPr="00350EA6">
        <w:rPr>
          <w:i/>
          <w:iCs/>
          <w:u w:val="single"/>
        </w:rPr>
      </w:r>
      <w:r w:rsidR="00350EA6" w:rsidRPr="00350EA6">
        <w:rPr>
          <w:i/>
          <w:iCs/>
          <w:u w:val="single"/>
        </w:rPr>
        <w:fldChar w:fldCharType="separate"/>
      </w:r>
      <w:r w:rsidR="00350EA6" w:rsidRPr="00350EA6">
        <w:rPr>
          <w:rFonts w:ascii="Arial" w:hAnsi="Arial" w:cs="Arial"/>
          <w:i/>
          <w:iCs/>
          <w:u w:val="single"/>
        </w:rPr>
        <w:t>Widgets</w:t>
      </w:r>
      <w:r w:rsidR="00350EA6" w:rsidRPr="00350EA6">
        <w:rPr>
          <w:i/>
          <w:iCs/>
          <w:u w:val="single"/>
        </w:rPr>
        <w:fldChar w:fldCharType="end"/>
      </w:r>
      <w:r w:rsidR="00350EA6" w:rsidRPr="00350EA6">
        <w:t xml:space="preserve"> section.</w:t>
      </w:r>
    </w:p>
    <w:p w14:paraId="5B41718A" w14:textId="3C8D0ABC" w:rsidR="009E476B" w:rsidRDefault="6AD53BCA" w:rsidP="00AC17D9">
      <w:pPr>
        <w:spacing w:line="360" w:lineRule="auto"/>
      </w:pPr>
      <w:r>
        <w:t xml:space="preserve">The testing of the </w:t>
      </w:r>
      <w:r w:rsidR="00B21E07" w:rsidRPr="00CE1649">
        <w:rPr>
          <w:b/>
          <w:bCs/>
        </w:rPr>
        <w:t>Navigation Bar Widget</w:t>
      </w:r>
      <w:r>
        <w:t xml:space="preserve"> focuses</w:t>
      </w:r>
      <w:r w:rsidR="007E758B">
        <w:t xml:space="preserve"> on the </w:t>
      </w:r>
      <w:r w:rsidR="21448805">
        <w:t>well-formulated</w:t>
      </w:r>
      <w:r w:rsidR="5F6C4535">
        <w:t xml:space="preserve"> initialization</w:t>
      </w:r>
      <w:r w:rsidR="007E758B">
        <w:t xml:space="preserve"> of the </w:t>
      </w:r>
      <w:r w:rsidR="002655A3">
        <w:t>widget with</w:t>
      </w:r>
      <w:r w:rsidR="007E758B">
        <w:t xml:space="preserve"> the presence of all </w:t>
      </w:r>
      <w:r w:rsidR="6CF2A3D5">
        <w:t>its</w:t>
      </w:r>
      <w:r w:rsidR="0E2CDC76">
        <w:t xml:space="preserve"> key</w:t>
      </w:r>
      <w:r w:rsidR="007E758B">
        <w:t xml:space="preserve"> </w:t>
      </w:r>
      <w:r w:rsidR="44969E0C">
        <w:t>components.</w:t>
      </w:r>
      <w:r w:rsidR="7F8DAAE6">
        <w:t xml:space="preserve"> </w:t>
      </w:r>
      <w:r w:rsidR="00A8770F">
        <w:t>The second test</w:t>
      </w:r>
      <w:r w:rsidR="002655A3">
        <w:t xml:space="preserve"> then </w:t>
      </w:r>
      <w:r w:rsidR="5C97564B">
        <w:t>evaluates each</w:t>
      </w:r>
      <w:r w:rsidR="00B3250A">
        <w:t xml:space="preserve"> button from the navigation bar independently and </w:t>
      </w:r>
      <w:r w:rsidR="5C97564B">
        <w:t>ensures</w:t>
      </w:r>
      <w:r w:rsidR="00B3250A">
        <w:t xml:space="preserve"> that they load </w:t>
      </w:r>
      <w:r w:rsidR="007648A5">
        <w:t>their</w:t>
      </w:r>
      <w:r w:rsidR="00B3250A">
        <w:t xml:space="preserve"> designated pages</w:t>
      </w:r>
      <w:r w:rsidR="00B94DA0">
        <w:t xml:space="preserve"> correctly.</w:t>
      </w:r>
    </w:p>
    <w:p w14:paraId="3AAE5FE5" w14:textId="00F635F3" w:rsidR="00B94DA0" w:rsidRDefault="00FA3B58" w:rsidP="00AC17D9">
      <w:pPr>
        <w:spacing w:line="360" w:lineRule="auto"/>
      </w:pPr>
      <w:r>
        <w:t xml:space="preserve">The </w:t>
      </w:r>
      <w:r w:rsidR="744CBEA7" w:rsidRPr="744CBEA7">
        <w:rPr>
          <w:b/>
          <w:bCs/>
        </w:rPr>
        <w:t>Pop-up</w:t>
      </w:r>
      <w:r w:rsidRPr="00FA3B58">
        <w:rPr>
          <w:b/>
          <w:bCs/>
        </w:rPr>
        <w:t xml:space="preserve"> Widget</w:t>
      </w:r>
      <w:r>
        <w:t xml:space="preserve"> test</w:t>
      </w:r>
      <w:r w:rsidR="00644785">
        <w:t>s</w:t>
      </w:r>
      <w:r w:rsidR="00C603C6">
        <w:t xml:space="preserve"> </w:t>
      </w:r>
      <w:r w:rsidR="5C1D427E">
        <w:t>similarly like the</w:t>
      </w:r>
      <w:r w:rsidR="00C603C6">
        <w:t xml:space="preserve"> other widget</w:t>
      </w:r>
      <w:r w:rsidR="732180F6">
        <w:t>,</w:t>
      </w:r>
      <w:r w:rsidR="00C603C6">
        <w:t xml:space="preserve"> </w:t>
      </w:r>
      <w:r w:rsidR="726BF757">
        <w:t>ensuring</w:t>
      </w:r>
      <w:r w:rsidR="15BE0D5F">
        <w:t xml:space="preserve"> </w:t>
      </w:r>
      <w:r w:rsidR="00C57763">
        <w:t>the well</w:t>
      </w:r>
      <w:r w:rsidR="4C27CEF5">
        <w:t>-</w:t>
      </w:r>
      <w:r w:rsidR="7AE86635">
        <w:t xml:space="preserve">formatted </w:t>
      </w:r>
      <w:r w:rsidR="00C57763">
        <w:t xml:space="preserve">initialization and </w:t>
      </w:r>
      <w:r w:rsidR="137274DB">
        <w:t xml:space="preserve">the </w:t>
      </w:r>
      <w:r w:rsidR="5F170F8E">
        <w:t xml:space="preserve">different </w:t>
      </w:r>
      <w:r w:rsidR="137274DB">
        <w:t>features</w:t>
      </w:r>
      <w:r w:rsidR="5F170F8E">
        <w:t xml:space="preserve"> of </w:t>
      </w:r>
      <w:r w:rsidR="0D6E048B">
        <w:t>the widget.</w:t>
      </w:r>
      <w:r w:rsidR="005D4F08">
        <w:t xml:space="preserve"> </w:t>
      </w:r>
      <w:r w:rsidR="4FFCFFE9">
        <w:t>It</w:t>
      </w:r>
      <w:r w:rsidR="0019669E">
        <w:t xml:space="preserve"> </w:t>
      </w:r>
      <w:r w:rsidR="000D1259">
        <w:t>ensures</w:t>
      </w:r>
      <w:r w:rsidR="0019669E">
        <w:t xml:space="preserve"> the </w:t>
      </w:r>
      <w:r w:rsidR="6352B1FB">
        <w:t>structured placement</w:t>
      </w:r>
      <w:r w:rsidR="0019669E">
        <w:t xml:space="preserve"> of the different </w:t>
      </w:r>
      <w:r w:rsidR="23F26DBA">
        <w:t>fields</w:t>
      </w:r>
      <w:r w:rsidR="006F3B2A">
        <w:t>,</w:t>
      </w:r>
      <w:r w:rsidR="00B87FB0">
        <w:t xml:space="preserve"> and that the data is well displayed </w:t>
      </w:r>
      <w:r w:rsidR="2A3253DC">
        <w:t>if</w:t>
      </w:r>
      <w:r w:rsidR="00B87FB0">
        <w:t xml:space="preserve"> </w:t>
      </w:r>
      <w:r w:rsidR="2B635309">
        <w:t>initialized</w:t>
      </w:r>
      <w:r w:rsidR="00B87FB0">
        <w:t xml:space="preserve"> with data, then </w:t>
      </w:r>
      <w:r w:rsidR="2EBAA7ED">
        <w:t>ensures</w:t>
      </w:r>
      <w:r w:rsidR="00F40847">
        <w:t xml:space="preserve"> the </w:t>
      </w:r>
      <w:r w:rsidR="72731A94">
        <w:t>effective</w:t>
      </w:r>
      <w:r w:rsidR="00F40847">
        <w:t xml:space="preserve"> </w:t>
      </w:r>
      <w:r w:rsidR="3F328170">
        <w:t>implementation</w:t>
      </w:r>
      <w:r w:rsidR="00DC5F19">
        <w:t xml:space="preserve"> of the </w:t>
      </w:r>
      <w:r w:rsidR="372D95AE">
        <w:t>“</w:t>
      </w:r>
      <w:r w:rsidR="00DC5F19">
        <w:t>add</w:t>
      </w:r>
      <w:r w:rsidR="24A8C1A2">
        <w:t xml:space="preserve"> </w:t>
      </w:r>
      <w:r w:rsidR="1B285119">
        <w:t>item</w:t>
      </w:r>
      <w:r w:rsidR="28CD021A">
        <w:t>”</w:t>
      </w:r>
      <w:r w:rsidR="00DC5F19">
        <w:t xml:space="preserve"> and </w:t>
      </w:r>
      <w:r w:rsidR="7EC7E28F">
        <w:t>“</w:t>
      </w:r>
      <w:r w:rsidR="2D1ED78C">
        <w:t>delete</w:t>
      </w:r>
      <w:r w:rsidR="49E8E859">
        <w:t xml:space="preserve"> item</w:t>
      </w:r>
      <w:r w:rsidR="2D1ED78C">
        <w:t xml:space="preserve">” </w:t>
      </w:r>
      <w:r w:rsidR="000B4C6A">
        <w:t>button and</w:t>
      </w:r>
      <w:r w:rsidR="00A82F74">
        <w:t xml:space="preserve"> finishing with the</w:t>
      </w:r>
      <w:r w:rsidR="000D1259">
        <w:t xml:space="preserve"> closing button.</w:t>
      </w:r>
    </w:p>
    <w:p w14:paraId="74C23B2A" w14:textId="266C4012" w:rsidR="00D1263C" w:rsidRDefault="006D5D8B" w:rsidP="00AC17D9">
      <w:pPr>
        <w:spacing w:line="360" w:lineRule="auto"/>
      </w:pPr>
      <w:r>
        <w:t>As for the analytics</w:t>
      </w:r>
      <w:r w:rsidR="00ED5DAB">
        <w:t>,</w:t>
      </w:r>
      <w:r w:rsidR="00A53B21">
        <w:t xml:space="preserve"> the same </w:t>
      </w:r>
      <w:r w:rsidR="00942F0E">
        <w:t xml:space="preserve">type of test </w:t>
      </w:r>
      <w:r w:rsidR="00C30B13">
        <w:t>is</w:t>
      </w:r>
      <w:r w:rsidR="00942F0E">
        <w:t xml:space="preserve"> </w:t>
      </w:r>
      <w:r w:rsidR="00A727D5">
        <w:t>applied</w:t>
      </w:r>
      <w:r w:rsidR="00942F0E">
        <w:t xml:space="preserve"> for the </w:t>
      </w:r>
      <w:r w:rsidR="00942F0E" w:rsidRPr="00942F0E">
        <w:rPr>
          <w:b/>
          <w:bCs/>
        </w:rPr>
        <w:t>Line Chart</w:t>
      </w:r>
      <w:r w:rsidR="00942F0E">
        <w:t xml:space="preserve"> and </w:t>
      </w:r>
      <w:r w:rsidR="00942F0E" w:rsidRPr="00942F0E">
        <w:rPr>
          <w:b/>
          <w:bCs/>
        </w:rPr>
        <w:t>Pie Chart</w:t>
      </w:r>
      <w:r w:rsidR="00942F0E">
        <w:t xml:space="preserve"> widgets</w:t>
      </w:r>
      <w:r w:rsidR="00A727D5">
        <w:t>.</w:t>
      </w:r>
      <w:r w:rsidR="00B2633D">
        <w:t xml:space="preserve"> It firstly </w:t>
      </w:r>
      <w:r w:rsidR="00BC6C25">
        <w:t>ensures</w:t>
      </w:r>
      <w:r w:rsidR="00B2633D">
        <w:t xml:space="preserve"> the </w:t>
      </w:r>
      <w:r w:rsidR="7FB3EACD">
        <w:t xml:space="preserve">efficient </w:t>
      </w:r>
      <w:r w:rsidR="5C61D4C6">
        <w:t>production of</w:t>
      </w:r>
      <w:r w:rsidR="00294AD4">
        <w:t xml:space="preserve"> the widget with data</w:t>
      </w:r>
      <w:r w:rsidR="00FA4F8A">
        <w:t xml:space="preserve">, then </w:t>
      </w:r>
      <w:r w:rsidR="48F75170">
        <w:t>verifies the</w:t>
      </w:r>
      <w:r w:rsidR="00FA4F8A">
        <w:t xml:space="preserve"> execution of the </w:t>
      </w:r>
      <w:r w:rsidR="001713ED">
        <w:t xml:space="preserve">month changing and the message display if </w:t>
      </w:r>
      <w:r w:rsidR="4C69D08C">
        <w:t>there is missing</w:t>
      </w:r>
      <w:r w:rsidR="001713ED">
        <w:t xml:space="preserve"> data for </w:t>
      </w:r>
      <w:r w:rsidR="4C69D08C">
        <w:t>these</w:t>
      </w:r>
      <w:r w:rsidR="001713ED">
        <w:t xml:space="preserve"> </w:t>
      </w:r>
      <w:r w:rsidR="2917BA85">
        <w:t>months</w:t>
      </w:r>
      <w:r w:rsidR="009D1DE7">
        <w:t>.</w:t>
      </w:r>
    </w:p>
    <w:p w14:paraId="63A2E603" w14:textId="6671AD2C" w:rsidR="00D1263C" w:rsidRDefault="009F7D92" w:rsidP="00AC17D9">
      <w:pPr>
        <w:pStyle w:val="Heading3"/>
        <w:spacing w:line="360" w:lineRule="auto"/>
      </w:pPr>
      <w:bookmarkStart w:id="135" w:name="_Toc164859594"/>
      <w:r>
        <w:lastRenderedPageBreak/>
        <w:t>Pages</w:t>
      </w:r>
      <w:bookmarkEnd w:id="135"/>
    </w:p>
    <w:p w14:paraId="0FD41369" w14:textId="7D263DCB" w:rsidR="005914C5" w:rsidRDefault="005F2B3A" w:rsidP="00AC17D9">
      <w:pPr>
        <w:spacing w:line="360" w:lineRule="auto"/>
      </w:pPr>
      <w:r>
        <w:t>The last element</w:t>
      </w:r>
      <w:r w:rsidR="002E282D">
        <w:t xml:space="preserve"> from the mobile application which </w:t>
      </w:r>
      <w:r w:rsidR="26525C2A">
        <w:t>was</w:t>
      </w:r>
      <w:r w:rsidR="006746E9">
        <w:t xml:space="preserve"> tested is the </w:t>
      </w:r>
      <w:r w:rsidR="004D4861">
        <w:t>pages</w:t>
      </w:r>
      <w:r w:rsidR="6390BC3C">
        <w:t>,</w:t>
      </w:r>
      <w:r w:rsidR="004D4861">
        <w:t xml:space="preserve"> which </w:t>
      </w:r>
      <w:r w:rsidR="2CD461D3">
        <w:t>encapsulates</w:t>
      </w:r>
      <w:r w:rsidR="004D4861">
        <w:t xml:space="preserve"> </w:t>
      </w:r>
      <w:r w:rsidR="5D592794">
        <w:t xml:space="preserve">the </w:t>
      </w:r>
      <w:r w:rsidR="3EFBE2C7">
        <w:t>widgets</w:t>
      </w:r>
      <w:r w:rsidR="001D500E">
        <w:t xml:space="preserve"> and classes to form the application</w:t>
      </w:r>
      <w:r w:rsidR="004F546C">
        <w:t xml:space="preserve">. </w:t>
      </w:r>
      <w:r w:rsidR="009B527E">
        <w:t xml:space="preserve">These are key elements </w:t>
      </w:r>
      <w:r w:rsidR="00776B68">
        <w:t xml:space="preserve">which allow the user to be </w:t>
      </w:r>
      <w:r w:rsidR="79FC82DB">
        <w:t>displayed</w:t>
      </w:r>
      <w:r w:rsidR="00776B68">
        <w:t xml:space="preserve"> and</w:t>
      </w:r>
      <w:r w:rsidR="3662CED0">
        <w:t>,</w:t>
      </w:r>
      <w:r w:rsidR="00776B68">
        <w:t xml:space="preserve"> therefore</w:t>
      </w:r>
      <w:r w:rsidR="3662CED0">
        <w:t>,</w:t>
      </w:r>
      <w:r w:rsidR="00776B68">
        <w:t xml:space="preserve"> </w:t>
      </w:r>
      <w:r w:rsidR="7A482A1B">
        <w:t xml:space="preserve">must </w:t>
      </w:r>
      <w:r w:rsidR="00776B68">
        <w:t xml:space="preserve">be </w:t>
      </w:r>
      <w:r w:rsidR="6A8682E9">
        <w:t>thoroughly</w:t>
      </w:r>
      <w:r w:rsidR="00FA209B">
        <w:t xml:space="preserve"> tested.</w:t>
      </w:r>
      <w:r w:rsidR="0084049F">
        <w:t xml:space="preserve"> </w:t>
      </w:r>
      <w:r w:rsidR="463316BB">
        <w:t>Ensuring</w:t>
      </w:r>
      <w:r w:rsidR="007B45D4">
        <w:t xml:space="preserve"> the test</w:t>
      </w:r>
      <w:r w:rsidR="463316BB">
        <w:t xml:space="preserve"> was </w:t>
      </w:r>
      <w:r w:rsidR="61F1755F">
        <w:t>created sufficiently</w:t>
      </w:r>
      <w:r w:rsidR="007B45D4">
        <w:t xml:space="preserve">, some </w:t>
      </w:r>
      <w:r w:rsidR="00AE71D8">
        <w:t>modifications</w:t>
      </w:r>
      <w:r w:rsidR="007B45D4">
        <w:t xml:space="preserve"> of the test were needed on the pages</w:t>
      </w:r>
      <w:r w:rsidR="0AF376C8">
        <w:t>. The</w:t>
      </w:r>
      <w:r w:rsidR="00BF4689">
        <w:t xml:space="preserve"> page should be able to </w:t>
      </w:r>
      <w:r w:rsidR="0D3A0D2F">
        <w:t>load while</w:t>
      </w:r>
      <w:r w:rsidR="00BF4689">
        <w:t xml:space="preserve"> overwriting the Data Services class to return a precise value </w:t>
      </w:r>
      <w:r w:rsidR="00AB593C">
        <w:t xml:space="preserve">during the initialization due </w:t>
      </w:r>
      <w:r w:rsidR="00AE71D8">
        <w:t xml:space="preserve">to the testing environment. </w:t>
      </w:r>
      <w:r w:rsidR="008F1AD6">
        <w:t>Therefore,</w:t>
      </w:r>
      <w:r w:rsidR="00AE71D8">
        <w:t xml:space="preserve"> the test</w:t>
      </w:r>
      <w:r w:rsidR="008F1AD6">
        <w:t xml:space="preserve">s </w:t>
      </w:r>
      <w:r w:rsidR="00B31E89">
        <w:t xml:space="preserve">use personalized Data Services </w:t>
      </w:r>
      <w:r w:rsidR="005B3F38">
        <w:t xml:space="preserve">classes </w:t>
      </w:r>
      <w:r w:rsidR="004C427C">
        <w:t xml:space="preserve">to </w:t>
      </w:r>
      <w:r w:rsidR="00034FDF">
        <w:t>initialize successfully.</w:t>
      </w:r>
    </w:p>
    <w:p w14:paraId="64F4705D" w14:textId="32118A6D" w:rsidR="00034FDF" w:rsidRDefault="00C322DF" w:rsidP="00AC17D9">
      <w:pPr>
        <w:spacing w:line="360" w:lineRule="auto"/>
      </w:pPr>
      <w:r>
        <w:t xml:space="preserve">For the </w:t>
      </w:r>
      <w:r w:rsidRPr="0047030B">
        <w:rPr>
          <w:b/>
          <w:bCs/>
        </w:rPr>
        <w:t>Camera Page</w:t>
      </w:r>
      <w:r>
        <w:t xml:space="preserve">, </w:t>
      </w:r>
      <w:r w:rsidR="2EBF32F4">
        <w:t>its</w:t>
      </w:r>
      <w:r>
        <w:t xml:space="preserve"> tests</w:t>
      </w:r>
      <w:r w:rsidR="0020692C">
        <w:t xml:space="preserve"> start with the initialization of the page as default without any picture selected </w:t>
      </w:r>
      <w:r w:rsidR="4E5B824D">
        <w:t>and displays</w:t>
      </w:r>
      <w:r w:rsidR="59302FFB">
        <w:t>,</w:t>
      </w:r>
      <w:r w:rsidR="161D9A18">
        <w:t xml:space="preserve"> </w:t>
      </w:r>
      <w:r w:rsidR="614A167C">
        <w:t>which ensures</w:t>
      </w:r>
      <w:r w:rsidR="0020692C">
        <w:t xml:space="preserve"> </w:t>
      </w:r>
      <w:r w:rsidR="00437BC3">
        <w:t xml:space="preserve">the presence of all </w:t>
      </w:r>
      <w:r w:rsidR="1E066661">
        <w:t>its button.</w:t>
      </w:r>
      <w:r w:rsidR="00277EC6">
        <w:t xml:space="preserve"> Then the different buttons “</w:t>
      </w:r>
      <w:r w:rsidR="00134E0D">
        <w:t>Open Camera” and “</w:t>
      </w:r>
      <w:r w:rsidR="003D6C54">
        <w:t xml:space="preserve">Open Gallery” </w:t>
      </w:r>
      <w:r w:rsidR="00A90E63">
        <w:t>load the right widget</w:t>
      </w:r>
      <w:r w:rsidR="00333A9E">
        <w:t>s</w:t>
      </w:r>
      <w:r w:rsidR="00E526D7">
        <w:t xml:space="preserve">. To test the display the well </w:t>
      </w:r>
      <w:r w:rsidR="00595164">
        <w:t xml:space="preserve">display of the image on the page, some </w:t>
      </w:r>
      <w:r w:rsidR="0047030B">
        <w:t>modifications</w:t>
      </w:r>
      <w:r w:rsidR="00595164">
        <w:t xml:space="preserve"> </w:t>
      </w:r>
      <w:r w:rsidR="0047030B">
        <w:t>were</w:t>
      </w:r>
      <w:r w:rsidR="00595164">
        <w:t xml:space="preserve"> made on the loading of the page to initialize the page with </w:t>
      </w:r>
      <w:r w:rsidR="0047030B">
        <w:t>an</w:t>
      </w:r>
      <w:r w:rsidR="00595164">
        <w:t xml:space="preserve"> image which will be display</w:t>
      </w:r>
      <w:r w:rsidR="0047030B">
        <w:t>.</w:t>
      </w:r>
    </w:p>
    <w:p w14:paraId="1A1BEA02" w14:textId="3AD2C363" w:rsidR="0047030B" w:rsidRDefault="000A5BB7" w:rsidP="00AC17D9">
      <w:pPr>
        <w:spacing w:line="360" w:lineRule="auto"/>
      </w:pPr>
      <w:r>
        <w:t xml:space="preserve">The tests of the </w:t>
      </w:r>
      <w:r w:rsidRPr="006E576B">
        <w:rPr>
          <w:b/>
          <w:bCs/>
        </w:rPr>
        <w:t>List page</w:t>
      </w:r>
      <w:r w:rsidR="002933D4">
        <w:t xml:space="preserve"> us</w:t>
      </w:r>
      <w:r w:rsidR="00EF63C0">
        <w:t xml:space="preserve">ed their custom Data Services classes to </w:t>
      </w:r>
      <w:r w:rsidR="00FF583B">
        <w:t>test the initialization of the page and the generation of the receipt list firstly with some data and a visible list,</w:t>
      </w:r>
      <w:r w:rsidR="00656623">
        <w:t xml:space="preserve"> then without data while displaying a </w:t>
      </w:r>
      <w:r w:rsidR="00587667">
        <w:t>no data message.</w:t>
      </w:r>
      <w:r w:rsidR="00B87C3B">
        <w:t xml:space="preserve"> Then</w:t>
      </w:r>
      <w:r w:rsidR="272291E6">
        <w:t xml:space="preserve"> they</w:t>
      </w:r>
      <w:r w:rsidR="00B87C3B">
        <w:t xml:space="preserve"> are tested the two </w:t>
      </w:r>
      <w:r w:rsidR="006222E4">
        <w:t>buttons</w:t>
      </w:r>
      <w:r w:rsidR="00B87C3B">
        <w:t xml:space="preserve"> </w:t>
      </w:r>
      <w:r w:rsidR="0161FE6E">
        <w:t>on</w:t>
      </w:r>
      <w:r w:rsidR="00B87C3B">
        <w:t xml:space="preserve"> the page</w:t>
      </w:r>
      <w:r w:rsidR="00015FDD">
        <w:t xml:space="preserve">: </w:t>
      </w:r>
      <w:r w:rsidR="0161FE6E">
        <w:t>“</w:t>
      </w:r>
      <w:r w:rsidR="00015FDD">
        <w:t>add</w:t>
      </w:r>
      <w:r w:rsidR="0161FE6E">
        <w:t>”</w:t>
      </w:r>
      <w:r w:rsidR="00015FDD">
        <w:t xml:space="preserve"> and </w:t>
      </w:r>
      <w:r w:rsidR="0161FE6E">
        <w:t>“</w:t>
      </w:r>
      <w:r w:rsidR="002B13E5">
        <w:t>edit</w:t>
      </w:r>
      <w:r w:rsidR="0161FE6E">
        <w:t>”</w:t>
      </w:r>
      <w:r w:rsidR="002B13E5">
        <w:t xml:space="preserve"> buttons</w:t>
      </w:r>
      <w:r w:rsidR="0161FE6E">
        <w:t>. The</w:t>
      </w:r>
      <w:r w:rsidR="002B13E5">
        <w:t xml:space="preserve"> add button</w:t>
      </w:r>
      <w:r w:rsidR="00B844BE">
        <w:t xml:space="preserve"> </w:t>
      </w:r>
      <w:r w:rsidR="001A78F8">
        <w:t>ensures</w:t>
      </w:r>
      <w:r w:rsidR="00B844BE">
        <w:t xml:space="preserve"> the </w:t>
      </w:r>
      <w:r w:rsidR="23EDBAEF">
        <w:t>initialization</w:t>
      </w:r>
      <w:r w:rsidR="537C9F84">
        <w:t xml:space="preserve"> of</w:t>
      </w:r>
      <w:r w:rsidR="00B844BE">
        <w:t xml:space="preserve"> </w:t>
      </w:r>
      <w:r w:rsidR="41EBF312">
        <w:t>an</w:t>
      </w:r>
      <w:r w:rsidR="00B844BE">
        <w:t xml:space="preserve"> empty popup widget</w:t>
      </w:r>
      <w:r w:rsidR="23EDBAEF">
        <w:t>,</w:t>
      </w:r>
      <w:r w:rsidR="00B844BE">
        <w:t xml:space="preserve"> and the edit button </w:t>
      </w:r>
      <w:r w:rsidR="0CBBE77D">
        <w:t>ensures</w:t>
      </w:r>
      <w:r w:rsidR="00B844BE">
        <w:t xml:space="preserve"> the </w:t>
      </w:r>
      <w:r w:rsidR="0CBBE77D">
        <w:t>initialization</w:t>
      </w:r>
      <w:r w:rsidR="00DA76F7">
        <w:t xml:space="preserve"> of the same widget with the selected receipt data.</w:t>
      </w:r>
    </w:p>
    <w:p w14:paraId="7AF4EFAC" w14:textId="77777777" w:rsidR="00AB3AE3" w:rsidRDefault="3FB23C4A" w:rsidP="00AC17D9">
      <w:pPr>
        <w:spacing w:line="360" w:lineRule="auto"/>
      </w:pPr>
      <w:r>
        <w:t xml:space="preserve">The final element tested is the </w:t>
      </w:r>
      <w:r w:rsidRPr="3FB23C4A">
        <w:rPr>
          <w:b/>
          <w:bCs/>
        </w:rPr>
        <w:t>Graph Page</w:t>
      </w:r>
      <w:r>
        <w:t>. It tests the initialization of the page with and without data using the same custom type Data Service class to manipulate the data loading during the initialization of the page to ensure the appropriate loading of the different menus and graph widget or missing data message. Then, another test consists of ensure well behavior of the graph menu display the right widget.</w:t>
      </w:r>
    </w:p>
    <w:p w14:paraId="3450B9CE" w14:textId="1DEBD271" w:rsidR="00023DFE" w:rsidRDefault="00A21BE2" w:rsidP="00AC17D9">
      <w:pPr>
        <w:spacing w:line="360" w:lineRule="auto"/>
      </w:pPr>
      <w:r>
        <w:t xml:space="preserve">The final element tested is the </w:t>
      </w:r>
      <w:r w:rsidRPr="00935CEE">
        <w:rPr>
          <w:b/>
          <w:bCs/>
        </w:rPr>
        <w:t>Graph Page</w:t>
      </w:r>
      <w:r w:rsidR="008F323D">
        <w:t xml:space="preserve">. It </w:t>
      </w:r>
      <w:r w:rsidR="00935CEE">
        <w:t>tests</w:t>
      </w:r>
      <w:r w:rsidR="008F323D">
        <w:t xml:space="preserve"> the initialization of the page with and </w:t>
      </w:r>
      <w:r w:rsidR="004B4789">
        <w:t>without</w:t>
      </w:r>
      <w:r w:rsidR="008F323D">
        <w:t xml:space="preserve"> data</w:t>
      </w:r>
      <w:r w:rsidR="004B4789">
        <w:t xml:space="preserve"> </w:t>
      </w:r>
      <w:r w:rsidR="00095B71">
        <w:t xml:space="preserve">using </w:t>
      </w:r>
      <w:r w:rsidR="008F323D">
        <w:t>the same custom type Data</w:t>
      </w:r>
      <w:r w:rsidR="004B4789">
        <w:t xml:space="preserve"> Service class to manipulate the data loading during the initialization of the page</w:t>
      </w:r>
      <w:r w:rsidR="007E2B93">
        <w:t xml:space="preserve"> to ensure the </w:t>
      </w:r>
      <w:r w:rsidR="3129C5CB">
        <w:t>appropriate</w:t>
      </w:r>
      <w:r w:rsidR="007E2B93">
        <w:t xml:space="preserve"> loading of the different menus</w:t>
      </w:r>
      <w:r w:rsidR="00687E2F">
        <w:t xml:space="preserve"> and graph widget or missing data message. Then</w:t>
      </w:r>
      <w:r w:rsidR="3129C5CB">
        <w:t>,</w:t>
      </w:r>
      <w:r w:rsidR="00687E2F">
        <w:t xml:space="preserve"> another test </w:t>
      </w:r>
      <w:r w:rsidR="00AE022E">
        <w:t>consists</w:t>
      </w:r>
      <w:r w:rsidR="00D047E2">
        <w:t xml:space="preserve"> of ensure well behavior of the graph menu</w:t>
      </w:r>
      <w:r w:rsidR="00204057">
        <w:t xml:space="preserve"> display the </w:t>
      </w:r>
      <w:r w:rsidR="09710420">
        <w:t>right</w:t>
      </w:r>
      <w:r w:rsidR="00204057">
        <w:t xml:space="preserve"> widget.</w:t>
      </w:r>
    </w:p>
    <w:p w14:paraId="57B6F96C" w14:textId="219B8349" w:rsidR="00AE022E" w:rsidRDefault="00AE022E" w:rsidP="00AC17D9">
      <w:pPr>
        <w:spacing w:line="360" w:lineRule="auto"/>
      </w:pPr>
    </w:p>
    <w:p w14:paraId="27C0BCB8" w14:textId="3672D705" w:rsidR="005914C5" w:rsidRPr="005914C5" w:rsidRDefault="00090E85" w:rsidP="00AC17D9">
      <w:pPr>
        <w:pStyle w:val="Heading2"/>
        <w:spacing w:line="360" w:lineRule="auto"/>
      </w:pPr>
      <w:bookmarkStart w:id="136" w:name="_Toc164859595"/>
      <w:r>
        <w:lastRenderedPageBreak/>
        <w:t xml:space="preserve">7.2 </w:t>
      </w:r>
      <w:r w:rsidR="00233B2A">
        <w:t>Server</w:t>
      </w:r>
      <w:bookmarkEnd w:id="136"/>
    </w:p>
    <w:p w14:paraId="0EFCE7F3" w14:textId="04BD7D1A" w:rsidR="3FB23C4A" w:rsidRDefault="3FB23C4A" w:rsidP="3FB23C4A">
      <w:pPr>
        <w:spacing w:line="360" w:lineRule="auto"/>
      </w:pPr>
      <w:r>
        <w:t xml:space="preserve">The purpose of testing the server was to test the key features of the server and ensure their functioning execution. To do so, tests were made to evaluate the execution of the different endpoints and the function it is composed of. As for the Receipt Section Detection Model, the model was evaluated using different metrics. </w:t>
      </w:r>
    </w:p>
    <w:p w14:paraId="4523DE77" w14:textId="505A36FE" w:rsidR="00233B2A" w:rsidRDefault="00233B2A" w:rsidP="00AC17D9">
      <w:pPr>
        <w:pStyle w:val="Heading3"/>
        <w:spacing w:line="360" w:lineRule="auto"/>
      </w:pPr>
      <w:bookmarkStart w:id="137" w:name="_Toc164859596"/>
      <w:r>
        <w:t>Endpoint</w:t>
      </w:r>
      <w:r w:rsidR="00C01902">
        <w:t xml:space="preserve"> (FastAPI App)</w:t>
      </w:r>
      <w:bookmarkEnd w:id="137"/>
      <w:r>
        <w:t xml:space="preserve"> </w:t>
      </w:r>
    </w:p>
    <w:p w14:paraId="2510F5AF" w14:textId="33D93B04" w:rsidR="00B935EB" w:rsidRDefault="004A1253" w:rsidP="00AC17D9">
      <w:pPr>
        <w:spacing w:line="360" w:lineRule="auto"/>
      </w:pPr>
      <w:r>
        <w:t>The FastAPI application, which run in the server docker, is the core of the server</w:t>
      </w:r>
      <w:r w:rsidR="00E944F2">
        <w:t xml:space="preserve"> running in a docker container,</w:t>
      </w:r>
      <w:r w:rsidR="002C2D5C">
        <w:t xml:space="preserve"> ss talked about in </w:t>
      </w:r>
      <w:r w:rsidR="000D172A" w:rsidRPr="002843D5">
        <w:rPr>
          <w:i/>
          <w:iCs/>
          <w:u w:val="single"/>
        </w:rPr>
        <w:fldChar w:fldCharType="begin"/>
      </w:r>
      <w:r w:rsidR="000D172A" w:rsidRPr="002843D5">
        <w:rPr>
          <w:i/>
          <w:iCs/>
          <w:u w:val="single"/>
        </w:rPr>
        <w:instrText xml:space="preserve"> REF _Ref164264735 \h </w:instrText>
      </w:r>
      <w:r w:rsidR="002843D5" w:rsidRPr="002843D5">
        <w:rPr>
          <w:i/>
          <w:iCs/>
          <w:u w:val="single"/>
        </w:rPr>
        <w:instrText xml:space="preserve"> \* MERGEFORMAT </w:instrText>
      </w:r>
      <w:r w:rsidR="000D172A" w:rsidRPr="002843D5">
        <w:rPr>
          <w:i/>
          <w:iCs/>
          <w:u w:val="single"/>
        </w:rPr>
      </w:r>
      <w:r w:rsidR="000D172A" w:rsidRPr="002843D5">
        <w:rPr>
          <w:i/>
          <w:iCs/>
          <w:u w:val="single"/>
        </w:rPr>
        <w:fldChar w:fldCharType="separate"/>
      </w:r>
      <w:r w:rsidR="000D172A" w:rsidRPr="002843D5">
        <w:rPr>
          <w:rFonts w:ascii="Arial" w:hAnsi="Arial" w:cs="Arial"/>
          <w:i/>
          <w:iCs/>
          <w:u w:val="single"/>
        </w:rPr>
        <w:t>Server</w:t>
      </w:r>
      <w:r w:rsidR="000D172A" w:rsidRPr="002843D5">
        <w:rPr>
          <w:i/>
          <w:iCs/>
          <w:u w:val="single"/>
        </w:rPr>
        <w:fldChar w:fldCharType="end"/>
      </w:r>
      <w:r w:rsidR="000D172A">
        <w:t xml:space="preserve"> </w:t>
      </w:r>
      <w:r w:rsidR="002843D5">
        <w:t xml:space="preserve">implementation </w:t>
      </w:r>
      <w:r w:rsidR="000D172A">
        <w:t>section</w:t>
      </w:r>
      <w:r w:rsidR="002843D5">
        <w:t>.</w:t>
      </w:r>
      <w:r w:rsidR="00F7545C">
        <w:t xml:space="preserve"> The tests were created</w:t>
      </w:r>
      <w:r w:rsidR="00BB155F">
        <w:t xml:space="preserve"> using </w:t>
      </w:r>
      <w:r w:rsidR="005D26B0">
        <w:t>python Pytest packa</w:t>
      </w:r>
      <w:r w:rsidR="002C1CF0">
        <w:t>ge which provided useful testing tools in python</w:t>
      </w:r>
      <w:r w:rsidR="00A543C9">
        <w:t xml:space="preserve"> and allow it to run multiple sets</w:t>
      </w:r>
      <w:r w:rsidR="002268E1">
        <w:t xml:space="preserve"> </w:t>
      </w:r>
      <w:r w:rsidR="005C21E5">
        <w:t>using ‘</w:t>
      </w:r>
      <w:r w:rsidR="00960395">
        <w:t xml:space="preserve">pytest’ command. Due to the local deployment </w:t>
      </w:r>
      <w:r w:rsidR="00F03FF4">
        <w:t>of the server without a fixed address, to</w:t>
      </w:r>
      <w:r w:rsidR="00FE0C96">
        <w:t xml:space="preserve"> test the </w:t>
      </w:r>
      <w:r w:rsidR="00500DBB">
        <w:t xml:space="preserve">different endpoints, it </w:t>
      </w:r>
      <w:r w:rsidR="002D5C1C">
        <w:t>needs</w:t>
      </w:r>
      <w:r w:rsidR="00500DBB">
        <w:t xml:space="preserve"> to be run inside the docker</w:t>
      </w:r>
      <w:r w:rsidR="002D5C1C">
        <w:t xml:space="preserve">. Therefore, a rule from the </w:t>
      </w:r>
      <w:r w:rsidR="00BD7167">
        <w:t xml:space="preserve">Makefile (‘make server-test’) connect into the </w:t>
      </w:r>
      <w:r w:rsidR="002F75D3">
        <w:t xml:space="preserve">server container and </w:t>
      </w:r>
      <w:r w:rsidR="00503365">
        <w:t>run pytest command to execute the set of tests</w:t>
      </w:r>
      <w:r w:rsidR="000A4633">
        <w:t xml:space="preserve"> by connecting directly </w:t>
      </w:r>
      <w:r w:rsidR="008A511B">
        <w:t>to the FastAPI app</w:t>
      </w:r>
      <w:r w:rsidR="00E72F92">
        <w:t xml:space="preserve"> and execute multiple </w:t>
      </w:r>
      <w:r w:rsidR="00D01796">
        <w:t>tests</w:t>
      </w:r>
      <w:r w:rsidR="00E72F92">
        <w:t xml:space="preserve"> on the different endpoints.</w:t>
      </w:r>
    </w:p>
    <w:p w14:paraId="08EA68F6" w14:textId="1410B9AF" w:rsidR="00E72F92" w:rsidRDefault="000D69B3" w:rsidP="00AC17D9">
      <w:pPr>
        <w:spacing w:line="360" w:lineRule="auto"/>
      </w:pPr>
      <w:r>
        <w:t xml:space="preserve">The </w:t>
      </w:r>
      <w:r w:rsidR="0008300B" w:rsidRPr="0008300B">
        <w:rPr>
          <w:b/>
          <w:bCs/>
        </w:rPr>
        <w:t>‘</w:t>
      </w:r>
      <w:r w:rsidR="004F3FD0">
        <w:rPr>
          <w:b/>
          <w:bCs/>
        </w:rPr>
        <w:t>/</w:t>
      </w:r>
      <w:r w:rsidR="0008300B" w:rsidRPr="0008300B">
        <w:rPr>
          <w:b/>
          <w:bCs/>
        </w:rPr>
        <w:t>getReceipt</w:t>
      </w:r>
      <w:r w:rsidR="004F3FD0">
        <w:rPr>
          <w:b/>
          <w:bCs/>
        </w:rPr>
        <w:t>/</w:t>
      </w:r>
      <w:r w:rsidR="0008300B" w:rsidRPr="0008300B">
        <w:rPr>
          <w:b/>
          <w:bCs/>
        </w:rPr>
        <w:t>’</w:t>
      </w:r>
      <w:r w:rsidR="0008300B">
        <w:t xml:space="preserve"> endpoint</w:t>
      </w:r>
      <w:r w:rsidR="00BF0A33">
        <w:t xml:space="preserve"> is </w:t>
      </w:r>
      <w:r w:rsidR="00A002B2">
        <w:t>tested to</w:t>
      </w:r>
      <w:r w:rsidR="00E47DC6">
        <w:t xml:space="preserve"> ensure the </w:t>
      </w:r>
      <w:r w:rsidR="00E24FDF">
        <w:t xml:space="preserve">user </w:t>
      </w:r>
      <w:r w:rsidR="00622438">
        <w:t>receipt data from the database</w:t>
      </w:r>
      <w:r w:rsidR="3FB23C4A">
        <w:t xml:space="preserve"> is gathered efficiently.</w:t>
      </w:r>
      <w:r w:rsidR="00622438">
        <w:t xml:space="preserve"> It is tested </w:t>
      </w:r>
      <w:r w:rsidR="00A002B2">
        <w:t xml:space="preserve">with a valid and </w:t>
      </w:r>
      <w:r w:rsidR="006A41E4">
        <w:t>an</w:t>
      </w:r>
      <w:r w:rsidR="00A002B2">
        <w:t xml:space="preserve"> invalid receipt id</w:t>
      </w:r>
      <w:r w:rsidR="007326C5">
        <w:t xml:space="preserve"> using the mock data</w:t>
      </w:r>
      <w:r w:rsidR="3FB23C4A">
        <w:t>, which is</w:t>
      </w:r>
      <w:r w:rsidR="007326C5">
        <w:t xml:space="preserve"> </w:t>
      </w:r>
      <w:r w:rsidR="00DB12C6">
        <w:t>automati</w:t>
      </w:r>
      <w:r w:rsidR="007D1FE8">
        <w:t>cally</w:t>
      </w:r>
      <w:r w:rsidR="00DB12C6">
        <w:t xml:space="preserve"> input into the database at </w:t>
      </w:r>
      <w:r w:rsidR="007D1FE8">
        <w:t>the database initialization</w:t>
      </w:r>
      <w:r w:rsidR="00A002B2">
        <w:t>.</w:t>
      </w:r>
      <w:r w:rsidR="006A41E4">
        <w:t xml:space="preserve"> </w:t>
      </w:r>
    </w:p>
    <w:p w14:paraId="43139ABC" w14:textId="6EF52314" w:rsidR="006B2828" w:rsidRDefault="004F3FD0" w:rsidP="3FB23C4A">
      <w:pPr>
        <w:spacing w:line="360" w:lineRule="auto"/>
        <w:rPr>
          <w:i/>
          <w:iCs/>
          <w:u w:val="single"/>
        </w:rPr>
      </w:pPr>
      <w:r>
        <w:t xml:space="preserve">For the </w:t>
      </w:r>
      <w:r w:rsidRPr="004F3FD0">
        <w:rPr>
          <w:b/>
          <w:bCs/>
        </w:rPr>
        <w:t>‘/uploadPicture/’</w:t>
      </w:r>
      <w:r>
        <w:t xml:space="preserve"> endpoint</w:t>
      </w:r>
      <w:r w:rsidR="003E5C4B">
        <w:t>, the test</w:t>
      </w:r>
      <w:r w:rsidR="00265B8C">
        <w:t xml:space="preserve">s are important as the start of the key feature of the </w:t>
      </w:r>
      <w:r w:rsidR="007E082E">
        <w:t xml:space="preserve">system. </w:t>
      </w:r>
      <w:r w:rsidR="00FF1DFC">
        <w:t xml:space="preserve">It firstly </w:t>
      </w:r>
      <w:r w:rsidR="00D73F2D">
        <w:t>ensures</w:t>
      </w:r>
      <w:r w:rsidR="00FF1DFC">
        <w:t xml:space="preserve"> </w:t>
      </w:r>
      <w:r w:rsidR="000E179D">
        <w:t>that the picture sent is well stored when received</w:t>
      </w:r>
      <w:r w:rsidR="00C00FB0">
        <w:t>,</w:t>
      </w:r>
      <w:r w:rsidR="004D4D4E">
        <w:t xml:space="preserve"> then the extraction process is executed and ensures the result format is proportionate. It </w:t>
      </w:r>
      <w:r w:rsidR="001C39F3">
        <w:t>ensures</w:t>
      </w:r>
      <w:r w:rsidR="004D4D4E">
        <w:t xml:space="preserve"> </w:t>
      </w:r>
      <w:r w:rsidR="00D73F2D">
        <w:t>the result code and the presence of the prediction</w:t>
      </w:r>
      <w:r w:rsidR="0096608D">
        <w:t>, its format, and</w:t>
      </w:r>
      <w:r w:rsidR="00B21790">
        <w:t xml:space="preserve"> the presence of all the field referenced in </w:t>
      </w:r>
      <w:r w:rsidR="001C39F3" w:rsidRPr="001C39F3">
        <w:rPr>
          <w:i/>
          <w:iCs/>
          <w:u w:val="single"/>
        </w:rPr>
        <w:fldChar w:fldCharType="begin"/>
      </w:r>
      <w:r w:rsidR="001C39F3" w:rsidRPr="001C39F3">
        <w:rPr>
          <w:i/>
          <w:iCs/>
          <w:u w:val="single"/>
        </w:rPr>
        <w:instrText xml:space="preserve"> REF _Ref163756048 \h  \* MERGEFORMAT </w:instrText>
      </w:r>
      <w:r w:rsidR="001C39F3" w:rsidRPr="001C39F3">
        <w:rPr>
          <w:i/>
          <w:iCs/>
          <w:u w:val="single"/>
        </w:rPr>
      </w:r>
      <w:r w:rsidR="001C39F3" w:rsidRPr="001C39F3">
        <w:rPr>
          <w:i/>
          <w:iCs/>
          <w:u w:val="single"/>
        </w:rPr>
        <w:fldChar w:fldCharType="separate"/>
      </w:r>
      <w:r w:rsidR="001C39F3" w:rsidRPr="001C39F3">
        <w:rPr>
          <w:rFonts w:ascii="Arial" w:hAnsi="Arial" w:cs="Arial"/>
          <w:i/>
          <w:iCs/>
          <w:u w:val="single"/>
        </w:rPr>
        <w:t xml:space="preserve">Figure </w:t>
      </w:r>
      <w:r w:rsidR="001C39F3" w:rsidRPr="001C39F3">
        <w:rPr>
          <w:rFonts w:ascii="Arial" w:hAnsi="Arial" w:cs="Arial"/>
          <w:i/>
          <w:iCs/>
          <w:noProof/>
          <w:u w:val="single"/>
        </w:rPr>
        <w:t>1</w:t>
      </w:r>
      <w:r w:rsidR="001C39F3" w:rsidRPr="001C39F3">
        <w:rPr>
          <w:rFonts w:ascii="Arial" w:hAnsi="Arial" w:cs="Arial"/>
          <w:i/>
          <w:iCs/>
          <w:u w:val="single"/>
        </w:rPr>
        <w:t xml:space="preserve"> - Receipt Extraction Feature output format.</w:t>
      </w:r>
      <w:r w:rsidR="001C39F3" w:rsidRPr="001C39F3">
        <w:rPr>
          <w:i/>
          <w:iCs/>
          <w:u w:val="single"/>
        </w:rPr>
        <w:fldChar w:fldCharType="end"/>
      </w:r>
      <w:r w:rsidR="001C39F3" w:rsidRPr="3FB23C4A">
        <w:rPr>
          <w:i/>
          <w:iCs/>
          <w:u w:val="single"/>
        </w:rPr>
        <w:t xml:space="preserve"> </w:t>
      </w:r>
      <w:r w:rsidR="001C39F3" w:rsidRPr="3FB23C4A">
        <w:t xml:space="preserve"> </w:t>
      </w:r>
      <w:r w:rsidR="3FB23C4A">
        <w:t xml:space="preserve">The next endpoint that was tested is </w:t>
      </w:r>
      <w:r w:rsidR="3FB23C4A" w:rsidRPr="3FB23C4A">
        <w:rPr>
          <w:b/>
          <w:bCs/>
        </w:rPr>
        <w:t>‘/uploadReceiptData/’</w:t>
      </w:r>
      <w:r w:rsidR="3FB23C4A">
        <w:t>, which is the logic following uploading a picture. Two main tests were executed for this endpoint. Firstly, it verifies the input result with a valid format, and then tries with an invalid format input expecting a 500-error code and specific error message.</w:t>
      </w:r>
    </w:p>
    <w:p w14:paraId="1030C02C" w14:textId="7E685330" w:rsidR="00233B2A" w:rsidRDefault="00800548" w:rsidP="00AC17D9">
      <w:pPr>
        <w:pStyle w:val="Heading3"/>
        <w:spacing w:line="360" w:lineRule="auto"/>
      </w:pPr>
      <w:bookmarkStart w:id="138" w:name="_Ref164410521"/>
      <w:bookmarkStart w:id="139" w:name="_Toc164859597"/>
      <w:r>
        <w:t xml:space="preserve">Receipt Section </w:t>
      </w:r>
      <w:r w:rsidR="00953213">
        <w:t>Detection</w:t>
      </w:r>
      <w:r>
        <w:t xml:space="preserve"> </w:t>
      </w:r>
      <w:r w:rsidR="00C32BD6">
        <w:t>Model.</w:t>
      </w:r>
      <w:bookmarkEnd w:id="138"/>
      <w:bookmarkEnd w:id="139"/>
    </w:p>
    <w:p w14:paraId="0160829B" w14:textId="19896920" w:rsidR="00EC3C70" w:rsidRDefault="0026512B" w:rsidP="00AC17D9">
      <w:pPr>
        <w:spacing w:line="360" w:lineRule="auto"/>
      </w:pPr>
      <w:r>
        <w:t xml:space="preserve">For the testing of this Yolo </w:t>
      </w:r>
      <w:r w:rsidR="00A5445B">
        <w:t>detection</w:t>
      </w:r>
      <w:r>
        <w:t xml:space="preserve"> </w:t>
      </w:r>
      <w:r w:rsidR="001136F2">
        <w:t>model, ensuring</w:t>
      </w:r>
      <w:r>
        <w:t xml:space="preserve"> the </w:t>
      </w:r>
      <w:r w:rsidR="3FB23C4A">
        <w:t>right</w:t>
      </w:r>
      <w:r w:rsidR="00A5445B">
        <w:t xml:space="preserve"> output of the model is not enough and </w:t>
      </w:r>
      <w:r w:rsidR="3FB23C4A">
        <w:t>needs</w:t>
      </w:r>
      <w:r w:rsidR="00A5445B">
        <w:t xml:space="preserve"> to be able t</w:t>
      </w:r>
      <w:r w:rsidR="00CD32C3">
        <w:t>o calculate the approximation accuracy of the prediction.</w:t>
      </w:r>
      <w:r w:rsidR="00B2731B">
        <w:t xml:space="preserve"> </w:t>
      </w:r>
      <w:r w:rsidR="001136F2">
        <w:t xml:space="preserve">Therefore, since the </w:t>
      </w:r>
      <w:r w:rsidR="009B6FC0">
        <w:t xml:space="preserve">model </w:t>
      </w:r>
      <w:r w:rsidR="3FB23C4A">
        <w:t>prediction</w:t>
      </w:r>
      <w:r w:rsidR="009B6FC0">
        <w:t xml:space="preserve"> area </w:t>
      </w:r>
      <w:r w:rsidR="002935B1">
        <w:t xml:space="preserve">of the receipt, the calculation of the </w:t>
      </w:r>
      <w:r w:rsidR="002935B1">
        <w:lastRenderedPageBreak/>
        <w:t xml:space="preserve">accuracy </w:t>
      </w:r>
      <w:r w:rsidR="00A8121E">
        <w:t>requires</w:t>
      </w:r>
      <w:r w:rsidR="002935B1">
        <w:t xml:space="preserve"> </w:t>
      </w:r>
      <w:r w:rsidR="00BB3E6D">
        <w:t xml:space="preserve">a specific calculation. </w:t>
      </w:r>
      <w:r w:rsidR="006B0233">
        <w:t>Inspired</w:t>
      </w:r>
      <w:r w:rsidR="00076BF5">
        <w:t xml:space="preserve"> by</w:t>
      </w:r>
      <w:r w:rsidR="00A8121E">
        <w:t xml:space="preserve"> </w:t>
      </w:r>
      <w:r w:rsidR="001F5E55">
        <w:t>“</w:t>
      </w:r>
      <w:r w:rsidR="001F5E55" w:rsidRPr="001F5E55">
        <w:t xml:space="preserve">Information Extraction </w:t>
      </w:r>
      <w:r w:rsidR="3FB23C4A">
        <w:t>from</w:t>
      </w:r>
      <w:r w:rsidR="001F5E55" w:rsidRPr="001F5E55">
        <w:t xml:space="preserve"> Scanned Invoices using Machine Learning, OCR and Spatial Feature Mapping Techniques</w:t>
      </w:r>
      <w:r w:rsidR="001F5E55">
        <w:t xml:space="preserve">” </w:t>
      </w:r>
      <w:r w:rsidR="3FB23C4A">
        <w:t xml:space="preserve">research paper which needed to do similar evaluation, it evaluates the percentage of class detected and accuracy of the label when detected. </w:t>
      </w:r>
      <w:r w:rsidR="001F5E55">
        <w:fldChar w:fldCharType="begin"/>
      </w:r>
      <w:r w:rsidR="001F5E55">
        <w:instrText xml:space="preserve"> ADDIN ZOTERO_ITEM CSL_CITATION {"citationID":"m9KGE8tu","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F5E55">
        <w:fldChar w:fldCharType="separate"/>
      </w:r>
      <w:r w:rsidR="001F5E55">
        <w:rPr>
          <w:noProof/>
        </w:rPr>
        <w:t>(Darsha, 2023)</w:t>
      </w:r>
      <w:r w:rsidR="001F5E55">
        <w:fldChar w:fldCharType="end"/>
      </w:r>
    </w:p>
    <w:p w14:paraId="15F168FB" w14:textId="0E4E52D0" w:rsidR="00BF6F3A" w:rsidRDefault="00E41E19" w:rsidP="00AC17D9">
      <w:pPr>
        <w:spacing w:line="360" w:lineRule="auto"/>
        <w:rPr>
          <w:rFonts w:eastAsiaTheme="minorEastAsia"/>
        </w:rPr>
      </w:pPr>
      <w:r>
        <w:t xml:space="preserve">The </w:t>
      </w:r>
      <w:r w:rsidRPr="00AF277E">
        <w:rPr>
          <w:b/>
          <w:bCs/>
        </w:rPr>
        <w:t>percentage of class detected</w:t>
      </w:r>
      <w:r>
        <w:t xml:space="preserve"> represent </w:t>
      </w:r>
      <w:r w:rsidR="00D71A10">
        <w:t>the testing dataset</w:t>
      </w:r>
      <w:r w:rsidR="00F72396">
        <w:t xml:space="preserve">, the percentage </w:t>
      </w:r>
      <w:r w:rsidR="00FE7CFA">
        <w:t>where the model did detect an instance of the class on the receipt</w:t>
      </w:r>
      <w:r w:rsidR="00AF277E">
        <w:t>.</w:t>
      </w:r>
      <w:r w:rsidR="002E3E12">
        <w:t xml:space="preserve"> </w:t>
      </w:r>
      <w:r w:rsidR="008018DF">
        <w:t xml:space="preserve">It </w:t>
      </w:r>
      <w:r w:rsidR="00921FF7">
        <w:t>allows</w:t>
      </w:r>
      <w:r w:rsidR="008018DF">
        <w:t xml:space="preserve"> to</w:t>
      </w:r>
      <w:r w:rsidR="00CF46CF">
        <w:t xml:space="preserve"> display the model </w:t>
      </w:r>
      <w:r w:rsidR="00921FF7">
        <w:t>capacity of detecting the presence of each class.</w:t>
      </w:r>
      <w:r w:rsidR="00AF277E">
        <w:t xml:space="preserve"> The calculation for </w:t>
      </w:r>
      <w:r w:rsidR="00295ECE">
        <w:t>this value is</w:t>
      </w:r>
      <w:r w:rsidR="004A636F">
        <w:t>:</w:t>
      </w:r>
    </w:p>
    <w:p w14:paraId="1B855263" w14:textId="458280FC" w:rsidR="00BF6F3A" w:rsidRDefault="00295ECE" w:rsidP="00AC17D9">
      <w:pPr>
        <w:spacing w:line="360" w:lineRule="auto"/>
        <w:jc w:val="center"/>
        <w:rPr>
          <w:rFonts w:eastAsiaTheme="minorEastAsia"/>
        </w:rPr>
      </w:pPr>
      <m:oMath>
        <m:r>
          <w:rPr>
            <w:rFonts w:ascii="Cambria Math" w:hAnsi="Cambria Math"/>
          </w:rPr>
          <m:t xml:space="preserve">class detection= </m:t>
        </m:r>
        <m:f>
          <m:fPr>
            <m:ctrlPr>
              <w:rPr>
                <w:rFonts w:ascii="Cambria Math" w:hAnsi="Cambria Math"/>
                <w:i/>
              </w:rPr>
            </m:ctrlPr>
          </m:fPr>
          <m:num>
            <m:r>
              <w:rPr>
                <w:rFonts w:ascii="Cambria Math" w:hAnsi="Cambria Math"/>
              </w:rPr>
              <m:t>total number of occurence detected</m:t>
            </m:r>
          </m:num>
          <m:den>
            <m:r>
              <w:rPr>
                <w:rFonts w:ascii="Cambria Math" w:hAnsi="Cambria Math"/>
              </w:rPr>
              <m:t>total number of receipt in the training dataset</m:t>
            </m:r>
          </m:den>
        </m:f>
      </m:oMath>
      <w:r w:rsidR="00220347">
        <w:rPr>
          <w:rFonts w:eastAsiaTheme="minorEastAsia"/>
        </w:rPr>
        <w:t xml:space="preserve"> </w:t>
      </w:r>
      <w:r w:rsidR="00EB309E">
        <w:rPr>
          <w:rFonts w:eastAsiaTheme="minorEastAsia"/>
        </w:rPr>
        <w:t>,</w:t>
      </w:r>
    </w:p>
    <w:p w14:paraId="2DA2D485" w14:textId="5B439B6D" w:rsidR="3FB23C4A" w:rsidRDefault="3FB23C4A" w:rsidP="3FB23C4A">
      <w:pPr>
        <w:spacing w:line="360" w:lineRule="auto"/>
        <w:jc w:val="center"/>
        <w:rPr>
          <w:rFonts w:eastAsiaTheme="minorEastAsia"/>
        </w:rPr>
      </w:pPr>
    </w:p>
    <w:p w14:paraId="613D1D78" w14:textId="3AD33FF8" w:rsidR="00B3291C" w:rsidRDefault="3FB23C4A" w:rsidP="00AC17D9">
      <w:pPr>
        <w:spacing w:line="360" w:lineRule="auto"/>
        <w:rPr>
          <w:rFonts w:eastAsiaTheme="minorEastAsia"/>
        </w:rPr>
      </w:pPr>
      <w:r w:rsidRPr="3FB23C4A">
        <w:rPr>
          <w:rFonts w:eastAsiaTheme="minorEastAsia"/>
        </w:rPr>
        <w:t>This calculation is given</w:t>
      </w:r>
      <w:r w:rsidR="008E0937">
        <w:rPr>
          <w:rFonts w:eastAsiaTheme="minorEastAsia"/>
        </w:rPr>
        <w:t xml:space="preserve"> for each </w:t>
      </w:r>
      <w:r w:rsidRPr="3FB23C4A">
        <w:rPr>
          <w:rFonts w:eastAsiaTheme="minorEastAsia"/>
        </w:rPr>
        <w:t>of</w:t>
      </w:r>
      <w:r w:rsidR="008E0937">
        <w:rPr>
          <w:rFonts w:eastAsiaTheme="minorEastAsia"/>
        </w:rPr>
        <w:t xml:space="preserve"> the </w:t>
      </w:r>
      <w:r w:rsidR="00EB309E">
        <w:rPr>
          <w:rFonts w:eastAsiaTheme="minorEastAsia"/>
        </w:rPr>
        <w:t>class detection percentage.</w:t>
      </w:r>
    </w:p>
    <w:p w14:paraId="0C4E6545" w14:textId="208005FA" w:rsidR="00BF6F3A" w:rsidRDefault="003047B4" w:rsidP="00AC17D9">
      <w:pPr>
        <w:spacing w:line="360" w:lineRule="auto"/>
        <w:rPr>
          <w:rFonts w:eastAsiaTheme="minorEastAsia"/>
        </w:rPr>
      </w:pPr>
      <w:r>
        <w:rPr>
          <w:rFonts w:eastAsiaTheme="minorEastAsia"/>
        </w:rPr>
        <w:t xml:space="preserve">As for the </w:t>
      </w:r>
      <w:r w:rsidRPr="00D3325F">
        <w:rPr>
          <w:rFonts w:eastAsiaTheme="minorEastAsia"/>
          <w:b/>
          <w:bCs/>
        </w:rPr>
        <w:t>class detection accuracy</w:t>
      </w:r>
      <w:r>
        <w:rPr>
          <w:rFonts w:eastAsiaTheme="minorEastAsia"/>
        </w:rPr>
        <w:t>,</w:t>
      </w:r>
      <w:r w:rsidR="00D3325F">
        <w:rPr>
          <w:rFonts w:eastAsiaTheme="minorEastAsia"/>
        </w:rPr>
        <w:t xml:space="preserve"> </w:t>
      </w:r>
      <w:r w:rsidR="002E5F04">
        <w:rPr>
          <w:rFonts w:eastAsiaTheme="minorEastAsia"/>
        </w:rPr>
        <w:t xml:space="preserve">it </w:t>
      </w:r>
      <w:r w:rsidR="00D8471E">
        <w:rPr>
          <w:rFonts w:eastAsiaTheme="minorEastAsia"/>
        </w:rPr>
        <w:t>defines</w:t>
      </w:r>
      <w:r w:rsidR="002E5F04">
        <w:rPr>
          <w:rFonts w:eastAsiaTheme="minorEastAsia"/>
        </w:rPr>
        <w:t xml:space="preserve"> the accuracy of the </w:t>
      </w:r>
      <w:r w:rsidR="00E758E7">
        <w:rPr>
          <w:rFonts w:eastAsiaTheme="minorEastAsia"/>
        </w:rPr>
        <w:t xml:space="preserve">model prediction area </w:t>
      </w:r>
      <w:r w:rsidR="001A1717">
        <w:rPr>
          <w:rFonts w:eastAsiaTheme="minorEastAsia"/>
        </w:rPr>
        <w:t xml:space="preserve">other the area </w:t>
      </w:r>
      <w:r w:rsidR="00D8471E">
        <w:rPr>
          <w:rFonts w:eastAsiaTheme="minorEastAsia"/>
        </w:rPr>
        <w:t xml:space="preserve">of the label. It allows to give </w:t>
      </w:r>
      <w:r w:rsidR="009D367C">
        <w:rPr>
          <w:rFonts w:eastAsiaTheme="minorEastAsia"/>
        </w:rPr>
        <w:t>an</w:t>
      </w:r>
      <w:r w:rsidR="00D8471E">
        <w:rPr>
          <w:rFonts w:eastAsiaTheme="minorEastAsia"/>
        </w:rPr>
        <w:t xml:space="preserve"> idea of the precision of the model </w:t>
      </w:r>
      <w:r w:rsidR="00DC286B">
        <w:rPr>
          <w:rFonts w:eastAsiaTheme="minorEastAsia"/>
        </w:rPr>
        <w:t xml:space="preserve">for when it </w:t>
      </w:r>
      <w:r w:rsidR="00921FF7">
        <w:rPr>
          <w:rFonts w:eastAsiaTheme="minorEastAsia"/>
        </w:rPr>
        <w:t>detects</w:t>
      </w:r>
      <w:r w:rsidR="00DC286B">
        <w:rPr>
          <w:rFonts w:eastAsiaTheme="minorEastAsia"/>
        </w:rPr>
        <w:t xml:space="preserve"> </w:t>
      </w:r>
      <w:r w:rsidR="004254A1">
        <w:rPr>
          <w:rFonts w:eastAsiaTheme="minorEastAsia"/>
        </w:rPr>
        <w:t xml:space="preserve">a class. </w:t>
      </w:r>
      <w:r w:rsidR="008E5BBF">
        <w:rPr>
          <w:rFonts w:eastAsiaTheme="minorEastAsia"/>
        </w:rPr>
        <w:t xml:space="preserve">The </w:t>
      </w:r>
      <w:r w:rsidR="00680691">
        <w:rPr>
          <w:rFonts w:eastAsiaTheme="minorEastAsia"/>
        </w:rPr>
        <w:t>calculation of this value is</w:t>
      </w:r>
      <w:r w:rsidR="004A636F">
        <w:rPr>
          <w:rFonts w:eastAsiaTheme="minorEastAsia"/>
        </w:rPr>
        <w:t>:</w:t>
      </w:r>
    </w:p>
    <w:p w14:paraId="7CE1A059" w14:textId="7826992D" w:rsidR="3FB23C4A" w:rsidRDefault="3FB23C4A" w:rsidP="3FB23C4A">
      <w:pPr>
        <w:spacing w:line="360" w:lineRule="auto"/>
        <w:rPr>
          <w:rFonts w:eastAsiaTheme="minorEastAsia"/>
        </w:rPr>
      </w:pPr>
    </w:p>
    <w:p w14:paraId="3EEE92DC" w14:textId="42D8A568" w:rsidR="00EB309E" w:rsidRPr="00E96FED" w:rsidRDefault="00680691" w:rsidP="00AC17D9">
      <w:pPr>
        <w:spacing w:line="360" w:lineRule="auto"/>
        <w:rPr>
          <w:rFonts w:eastAsiaTheme="minorEastAsia"/>
        </w:rPr>
      </w:pPr>
      <m:oMathPara>
        <m:oMathParaPr>
          <m:jc m:val="center"/>
        </m:oMathParaPr>
        <m:oMath>
          <m:r>
            <w:rPr>
              <w:rFonts w:ascii="Cambria Math" w:eastAsiaTheme="minorEastAsia" w:hAnsi="Cambria Math"/>
            </w:rPr>
            <m:t xml:space="preserve">class accuracy= </m:t>
          </m:r>
          <m:f>
            <m:fPr>
              <m:ctrlPr>
                <w:rPr>
                  <w:rFonts w:ascii="Cambria Math" w:eastAsiaTheme="minorEastAsia" w:hAnsi="Cambria Math"/>
                  <w:i/>
                </w:rPr>
              </m:ctrlPr>
            </m:fPr>
            <m:num>
              <m:r>
                <w:rPr>
                  <w:rFonts w:ascii="Cambria Math" w:eastAsiaTheme="minorEastAsia" w:hAnsi="Cambria Math"/>
                </w:rPr>
                <m:t>area of union between prediction and label</m:t>
              </m:r>
            </m:num>
            <m:den>
              <m:r>
                <w:rPr>
                  <w:rFonts w:ascii="Cambria Math" w:eastAsiaTheme="minorEastAsia" w:hAnsi="Cambria Math"/>
                </w:rPr>
                <m:t>total number of receipt-number of receipt not detected</m:t>
              </m:r>
            </m:den>
          </m:f>
        </m:oMath>
      </m:oMathPara>
    </w:p>
    <w:p w14:paraId="37C965B3" w14:textId="77777777" w:rsidR="00E96FED" w:rsidRDefault="00E96FED" w:rsidP="00AC17D9">
      <w:pPr>
        <w:spacing w:line="360" w:lineRule="auto"/>
        <w:rPr>
          <w:rFonts w:eastAsiaTheme="minorEastAsia"/>
        </w:rPr>
      </w:pPr>
    </w:p>
    <w:p w14:paraId="36BD0E1D" w14:textId="6A85479A" w:rsidR="00233B2A" w:rsidRPr="00A11EC6" w:rsidRDefault="00241E6D" w:rsidP="00AC17D9">
      <w:pPr>
        <w:spacing w:line="360" w:lineRule="auto"/>
        <w:rPr>
          <w:rFonts w:eastAsiaTheme="minorEastAsia"/>
        </w:rPr>
      </w:pPr>
      <w:r>
        <w:rPr>
          <w:rFonts w:eastAsiaTheme="minorEastAsia"/>
        </w:rPr>
        <w:t xml:space="preserve">All the different test and calculation for the </w:t>
      </w:r>
      <w:r w:rsidR="00F7302D">
        <w:rPr>
          <w:rFonts w:eastAsiaTheme="minorEastAsia"/>
        </w:rPr>
        <w:t>accur</w:t>
      </w:r>
      <w:r w:rsidR="00F606AB">
        <w:rPr>
          <w:rFonts w:eastAsiaTheme="minorEastAsia"/>
        </w:rPr>
        <w:t xml:space="preserve">acy were </w:t>
      </w:r>
      <w:r w:rsidR="00FB5100">
        <w:rPr>
          <w:rFonts w:eastAsiaTheme="minorEastAsia"/>
        </w:rPr>
        <w:t>done using</w:t>
      </w:r>
      <w:r w:rsidR="00F606AB">
        <w:rPr>
          <w:rFonts w:eastAsiaTheme="minorEastAsia"/>
        </w:rPr>
        <w:t xml:space="preserve"> a Jupyter Notebook</w:t>
      </w:r>
      <w:r w:rsidR="3FB23C4A" w:rsidRPr="3FB23C4A">
        <w:rPr>
          <w:rFonts w:eastAsiaTheme="minorEastAsia"/>
        </w:rPr>
        <w:t>,</w:t>
      </w:r>
      <w:r w:rsidR="00F606AB">
        <w:rPr>
          <w:rFonts w:eastAsiaTheme="minorEastAsia"/>
        </w:rPr>
        <w:t xml:space="preserve"> </w:t>
      </w:r>
      <w:r w:rsidR="00A33A6A">
        <w:rPr>
          <w:rFonts w:eastAsiaTheme="minorEastAsia"/>
        </w:rPr>
        <w:t xml:space="preserve">which </w:t>
      </w:r>
      <w:r w:rsidR="3FB23C4A" w:rsidRPr="3FB23C4A">
        <w:rPr>
          <w:rFonts w:eastAsiaTheme="minorEastAsia"/>
        </w:rPr>
        <w:t>uses</w:t>
      </w:r>
      <w:r w:rsidR="00A33A6A">
        <w:rPr>
          <w:rFonts w:eastAsiaTheme="minorEastAsia"/>
        </w:rPr>
        <w:t xml:space="preserve"> </w:t>
      </w:r>
      <w:r w:rsidR="00A60430">
        <w:rPr>
          <w:rFonts w:eastAsiaTheme="minorEastAsia"/>
        </w:rPr>
        <w:t>these calculations</w:t>
      </w:r>
      <w:r w:rsidR="00B67253">
        <w:rPr>
          <w:rFonts w:eastAsiaTheme="minorEastAsia"/>
        </w:rPr>
        <w:t xml:space="preserve"> on the training dataset after </w:t>
      </w:r>
      <w:r w:rsidR="001B4C0F">
        <w:rPr>
          <w:rFonts w:eastAsiaTheme="minorEastAsia"/>
        </w:rPr>
        <w:t>applying the model on the different test images.</w:t>
      </w:r>
      <w:r w:rsidR="00165C41">
        <w:rPr>
          <w:rFonts w:eastAsiaTheme="minorEastAsia"/>
        </w:rPr>
        <w:t xml:space="preserve"> </w:t>
      </w:r>
      <w:r w:rsidR="00D745C2">
        <w:rPr>
          <w:rFonts w:eastAsiaTheme="minorEastAsia"/>
        </w:rPr>
        <w:t xml:space="preserve"> An N-Fold test </w:t>
      </w:r>
      <w:r w:rsidR="00CF11D0">
        <w:rPr>
          <w:rFonts w:eastAsiaTheme="minorEastAsia"/>
        </w:rPr>
        <w:t xml:space="preserve">was </w:t>
      </w:r>
      <w:r w:rsidR="0090430E">
        <w:rPr>
          <w:rFonts w:eastAsiaTheme="minorEastAsia"/>
        </w:rPr>
        <w:t>considered</w:t>
      </w:r>
      <w:r w:rsidR="00CF11D0">
        <w:rPr>
          <w:rFonts w:eastAsiaTheme="minorEastAsia"/>
        </w:rPr>
        <w:t xml:space="preserve"> </w:t>
      </w:r>
      <w:r w:rsidR="0045214E">
        <w:rPr>
          <w:rFonts w:eastAsiaTheme="minorEastAsia"/>
        </w:rPr>
        <w:t xml:space="preserve">in addition of these </w:t>
      </w:r>
      <w:r w:rsidR="3FB23C4A" w:rsidRPr="3FB23C4A">
        <w:rPr>
          <w:rFonts w:eastAsiaTheme="minorEastAsia"/>
        </w:rPr>
        <w:t>calculations</w:t>
      </w:r>
      <w:r w:rsidR="0045214E">
        <w:rPr>
          <w:rFonts w:eastAsiaTheme="minorEastAsia"/>
        </w:rPr>
        <w:t xml:space="preserve">, but due to the limitation and difficulties in the </w:t>
      </w:r>
      <w:r w:rsidR="3FB23C4A" w:rsidRPr="3FB23C4A">
        <w:rPr>
          <w:rFonts w:eastAsiaTheme="minorEastAsia"/>
        </w:rPr>
        <w:t>gathering</w:t>
      </w:r>
      <w:r w:rsidR="0045214E">
        <w:rPr>
          <w:rFonts w:eastAsiaTheme="minorEastAsia"/>
        </w:rPr>
        <w:t xml:space="preserve"> of </w:t>
      </w:r>
      <w:r w:rsidR="3FB23C4A" w:rsidRPr="3FB23C4A">
        <w:rPr>
          <w:rFonts w:eastAsiaTheme="minorEastAsia"/>
        </w:rPr>
        <w:t>receipts</w:t>
      </w:r>
      <w:r w:rsidR="0045214E">
        <w:rPr>
          <w:rFonts w:eastAsiaTheme="minorEastAsia"/>
        </w:rPr>
        <w:t xml:space="preserve"> </w:t>
      </w:r>
      <w:r w:rsidR="0033347D">
        <w:rPr>
          <w:rFonts w:eastAsiaTheme="minorEastAsia"/>
        </w:rPr>
        <w:t xml:space="preserve">due to their short lifespan </w:t>
      </w:r>
      <w:r w:rsidR="00F45CDA">
        <w:rPr>
          <w:rFonts w:eastAsiaTheme="minorEastAsia"/>
        </w:rPr>
        <w:t>and eas</w:t>
      </w:r>
      <w:r w:rsidR="002C151A">
        <w:rPr>
          <w:rFonts w:eastAsiaTheme="minorEastAsia"/>
        </w:rPr>
        <w:t>ily become unreadable</w:t>
      </w:r>
      <w:r w:rsidR="3FB23C4A" w:rsidRPr="3FB23C4A">
        <w:rPr>
          <w:rFonts w:eastAsiaTheme="minorEastAsia"/>
        </w:rPr>
        <w:t>, it was not completed.</w:t>
      </w:r>
    </w:p>
    <w:p w14:paraId="49429F4F" w14:textId="77777777" w:rsidR="00AE022E" w:rsidRPr="00A11EC6" w:rsidRDefault="00AE022E" w:rsidP="00AC17D9">
      <w:pPr>
        <w:spacing w:line="360" w:lineRule="auto"/>
      </w:pPr>
    </w:p>
    <w:p w14:paraId="47631D61" w14:textId="651CE96D" w:rsidR="00265323" w:rsidRDefault="00090E85" w:rsidP="00AC17D9">
      <w:pPr>
        <w:pStyle w:val="Heading1"/>
        <w:spacing w:line="360" w:lineRule="auto"/>
        <w:rPr>
          <w:rFonts w:ascii="Arial" w:hAnsi="Arial" w:cs="Arial"/>
        </w:rPr>
      </w:pPr>
      <w:bookmarkStart w:id="140" w:name="_Toc164603067"/>
      <w:bookmarkStart w:id="141" w:name="_Toc164859598"/>
      <w:r>
        <w:rPr>
          <w:rFonts w:ascii="Arial" w:hAnsi="Arial" w:cs="Arial"/>
        </w:rPr>
        <w:t xml:space="preserve">8 </w:t>
      </w:r>
      <w:r w:rsidR="3FB23C4A" w:rsidRPr="3FB23C4A">
        <w:rPr>
          <w:rFonts w:ascii="Arial" w:hAnsi="Arial" w:cs="Arial"/>
        </w:rPr>
        <w:t>Results &amp; Analysis</w:t>
      </w:r>
      <w:bookmarkEnd w:id="140"/>
      <w:bookmarkEnd w:id="141"/>
    </w:p>
    <w:p w14:paraId="296715ED" w14:textId="337F6F7F" w:rsidR="002C151A" w:rsidRDefault="00E975E6" w:rsidP="00AC17D9">
      <w:pPr>
        <w:spacing w:line="360" w:lineRule="auto"/>
        <w:rPr>
          <w:rFonts w:ascii="Arial" w:hAnsi="Arial" w:cs="Arial"/>
        </w:rPr>
      </w:pPr>
      <w:r>
        <w:rPr>
          <w:rFonts w:ascii="Arial" w:hAnsi="Arial" w:cs="Arial"/>
        </w:rPr>
        <w:t xml:space="preserve">For the </w:t>
      </w:r>
      <w:r w:rsidR="00C5108A">
        <w:rPr>
          <w:rFonts w:ascii="Arial" w:hAnsi="Arial" w:cs="Arial"/>
        </w:rPr>
        <w:t xml:space="preserve">evaluation of the model, </w:t>
      </w:r>
      <w:r w:rsidR="0087747B">
        <w:rPr>
          <w:rFonts w:ascii="Arial" w:hAnsi="Arial" w:cs="Arial"/>
        </w:rPr>
        <w:t xml:space="preserve">the dataset </w:t>
      </w:r>
      <w:r w:rsidR="00C114A7">
        <w:rPr>
          <w:rFonts w:ascii="Arial" w:hAnsi="Arial" w:cs="Arial"/>
        </w:rPr>
        <w:t>uses</w:t>
      </w:r>
      <w:r w:rsidR="0087747B">
        <w:rPr>
          <w:rFonts w:ascii="Arial" w:hAnsi="Arial" w:cs="Arial"/>
        </w:rPr>
        <w:t xml:space="preserve"> a larger variety of </w:t>
      </w:r>
      <w:r w:rsidR="3FB23C4A" w:rsidRPr="3FB23C4A">
        <w:rPr>
          <w:rFonts w:ascii="Arial" w:hAnsi="Arial" w:cs="Arial"/>
        </w:rPr>
        <w:t>receipts</w:t>
      </w:r>
      <w:r w:rsidR="0087747B">
        <w:rPr>
          <w:rFonts w:ascii="Arial" w:hAnsi="Arial" w:cs="Arial"/>
        </w:rPr>
        <w:t xml:space="preserve"> than the </w:t>
      </w:r>
      <w:commentRangeStart w:id="142"/>
      <w:r w:rsidR="0087747B">
        <w:rPr>
          <w:rFonts w:ascii="Arial" w:hAnsi="Arial" w:cs="Arial"/>
        </w:rPr>
        <w:t>training dataset</w:t>
      </w:r>
      <w:commentRangeEnd w:id="142"/>
      <w:r w:rsidR="004002AE">
        <w:rPr>
          <w:rStyle w:val="CommentReference"/>
        </w:rPr>
        <w:commentReference w:id="142"/>
      </w:r>
      <w:r w:rsidR="0087747B">
        <w:rPr>
          <w:rFonts w:ascii="Arial" w:hAnsi="Arial" w:cs="Arial"/>
        </w:rPr>
        <w:t xml:space="preserve">. </w:t>
      </w:r>
      <w:r w:rsidR="00C114A7">
        <w:rPr>
          <w:rFonts w:ascii="Arial" w:hAnsi="Arial" w:cs="Arial"/>
        </w:rPr>
        <w:t xml:space="preserve">It is </w:t>
      </w:r>
      <w:r w:rsidR="0043603C">
        <w:rPr>
          <w:rFonts w:ascii="Arial" w:hAnsi="Arial" w:cs="Arial"/>
        </w:rPr>
        <w:t>composed</w:t>
      </w:r>
      <w:r w:rsidR="00C114A7">
        <w:rPr>
          <w:rFonts w:ascii="Arial" w:hAnsi="Arial" w:cs="Arial"/>
        </w:rPr>
        <w:t xml:space="preserve"> for the training </w:t>
      </w:r>
      <w:r w:rsidR="3FB23C4A" w:rsidRPr="3FB23C4A">
        <w:rPr>
          <w:rFonts w:ascii="Arial" w:hAnsi="Arial" w:cs="Arial"/>
        </w:rPr>
        <w:t>of</w:t>
      </w:r>
      <w:r w:rsidR="00C114A7">
        <w:rPr>
          <w:rFonts w:ascii="Arial" w:hAnsi="Arial" w:cs="Arial"/>
        </w:rPr>
        <w:t xml:space="preserve"> </w:t>
      </w:r>
      <w:r w:rsidR="000C61D5">
        <w:rPr>
          <w:rFonts w:ascii="Arial" w:hAnsi="Arial" w:cs="Arial"/>
        </w:rPr>
        <w:t>most of the</w:t>
      </w:r>
      <w:r w:rsidR="00C114A7">
        <w:rPr>
          <w:rFonts w:ascii="Arial" w:hAnsi="Arial" w:cs="Arial"/>
        </w:rPr>
        <w:t xml:space="preserve"> </w:t>
      </w:r>
      <w:r w:rsidR="00C97965">
        <w:rPr>
          <w:rFonts w:ascii="Arial" w:hAnsi="Arial" w:cs="Arial"/>
        </w:rPr>
        <w:t xml:space="preserve">type of </w:t>
      </w:r>
      <w:r w:rsidR="3FB23C4A" w:rsidRPr="3FB23C4A">
        <w:rPr>
          <w:rFonts w:ascii="Arial" w:hAnsi="Arial" w:cs="Arial"/>
        </w:rPr>
        <w:t>receipts</w:t>
      </w:r>
      <w:r w:rsidR="00C97965">
        <w:rPr>
          <w:rFonts w:ascii="Arial" w:hAnsi="Arial" w:cs="Arial"/>
        </w:rPr>
        <w:t xml:space="preserve"> already seen</w:t>
      </w:r>
      <w:r w:rsidR="3FB23C4A" w:rsidRPr="3FB23C4A">
        <w:rPr>
          <w:rFonts w:ascii="Arial" w:hAnsi="Arial" w:cs="Arial"/>
        </w:rPr>
        <w:t>,</w:t>
      </w:r>
      <w:r w:rsidR="00C97965">
        <w:rPr>
          <w:rFonts w:ascii="Arial" w:hAnsi="Arial" w:cs="Arial"/>
        </w:rPr>
        <w:t xml:space="preserve"> such </w:t>
      </w:r>
      <w:r w:rsidR="3FB23C4A" w:rsidRPr="3FB23C4A">
        <w:rPr>
          <w:rFonts w:ascii="Arial" w:hAnsi="Arial" w:cs="Arial"/>
        </w:rPr>
        <w:t>as</w:t>
      </w:r>
      <w:r w:rsidR="00C97965">
        <w:rPr>
          <w:rFonts w:ascii="Arial" w:hAnsi="Arial" w:cs="Arial"/>
        </w:rPr>
        <w:t xml:space="preserve"> Super </w:t>
      </w:r>
      <w:r w:rsidR="00F7734A">
        <w:rPr>
          <w:rFonts w:ascii="Arial" w:hAnsi="Arial" w:cs="Arial"/>
        </w:rPr>
        <w:t>U</w:t>
      </w:r>
      <w:r w:rsidR="001E2194">
        <w:rPr>
          <w:rFonts w:ascii="Arial" w:hAnsi="Arial" w:cs="Arial"/>
        </w:rPr>
        <w:t>, London Way,</w:t>
      </w:r>
      <w:r w:rsidR="0047741E">
        <w:rPr>
          <w:rFonts w:ascii="Arial" w:hAnsi="Arial" w:cs="Arial"/>
        </w:rPr>
        <w:t xml:space="preserve"> Intermart, Central Water Board</w:t>
      </w:r>
      <w:r w:rsidR="3FB23C4A" w:rsidRPr="3FB23C4A">
        <w:rPr>
          <w:rFonts w:ascii="Arial" w:hAnsi="Arial" w:cs="Arial"/>
        </w:rPr>
        <w:t>,</w:t>
      </w:r>
      <w:r w:rsidR="000B01E1">
        <w:rPr>
          <w:rFonts w:ascii="Arial" w:hAnsi="Arial" w:cs="Arial"/>
        </w:rPr>
        <w:t xml:space="preserve"> and </w:t>
      </w:r>
      <w:r w:rsidR="007925BB">
        <w:rPr>
          <w:rFonts w:ascii="Arial" w:hAnsi="Arial" w:cs="Arial"/>
        </w:rPr>
        <w:t>Mauritius Telecom</w:t>
      </w:r>
      <w:r w:rsidR="3FB23C4A" w:rsidRPr="3FB23C4A">
        <w:rPr>
          <w:rFonts w:ascii="Arial" w:hAnsi="Arial" w:cs="Arial"/>
        </w:rPr>
        <w:t>. In</w:t>
      </w:r>
      <w:r w:rsidR="007925BB">
        <w:rPr>
          <w:rFonts w:ascii="Arial" w:hAnsi="Arial" w:cs="Arial"/>
        </w:rPr>
        <w:t xml:space="preserve"> addition</w:t>
      </w:r>
      <w:r w:rsidR="3FB23C4A" w:rsidRPr="3FB23C4A">
        <w:rPr>
          <w:rFonts w:ascii="Arial" w:hAnsi="Arial" w:cs="Arial"/>
        </w:rPr>
        <w:t>,</w:t>
      </w:r>
      <w:r w:rsidR="007925BB">
        <w:rPr>
          <w:rFonts w:ascii="Arial" w:hAnsi="Arial" w:cs="Arial"/>
        </w:rPr>
        <w:t xml:space="preserve"> some </w:t>
      </w:r>
      <w:r w:rsidR="0089277A">
        <w:rPr>
          <w:rFonts w:ascii="Arial" w:hAnsi="Arial" w:cs="Arial"/>
        </w:rPr>
        <w:t xml:space="preserve">unseen type of </w:t>
      </w:r>
      <w:r w:rsidR="3FB23C4A" w:rsidRPr="3FB23C4A">
        <w:rPr>
          <w:rFonts w:ascii="Arial" w:hAnsi="Arial" w:cs="Arial"/>
        </w:rPr>
        <w:t>receipts,</w:t>
      </w:r>
      <w:r w:rsidR="0089277A">
        <w:rPr>
          <w:rFonts w:ascii="Arial" w:hAnsi="Arial" w:cs="Arial"/>
        </w:rPr>
        <w:t xml:space="preserve"> </w:t>
      </w:r>
      <w:r w:rsidR="00301759">
        <w:rPr>
          <w:rFonts w:ascii="Arial" w:hAnsi="Arial" w:cs="Arial"/>
        </w:rPr>
        <w:t>such as Old Brother Restaurant</w:t>
      </w:r>
      <w:r w:rsidR="00F75835">
        <w:rPr>
          <w:rFonts w:ascii="Arial" w:hAnsi="Arial" w:cs="Arial"/>
        </w:rPr>
        <w:t>, Winners</w:t>
      </w:r>
      <w:r w:rsidR="3FB23C4A" w:rsidRPr="3FB23C4A">
        <w:rPr>
          <w:rFonts w:ascii="Arial" w:hAnsi="Arial" w:cs="Arial"/>
        </w:rPr>
        <w:t>,</w:t>
      </w:r>
      <w:r w:rsidR="00F75835">
        <w:rPr>
          <w:rFonts w:ascii="Arial" w:hAnsi="Arial" w:cs="Arial"/>
        </w:rPr>
        <w:t xml:space="preserve"> and E</w:t>
      </w:r>
      <w:r w:rsidR="00894F18">
        <w:rPr>
          <w:rFonts w:ascii="Arial" w:hAnsi="Arial" w:cs="Arial"/>
        </w:rPr>
        <w:t xml:space="preserve">meralda Service </w:t>
      </w:r>
      <w:r w:rsidR="0043603C">
        <w:rPr>
          <w:rFonts w:ascii="Arial" w:hAnsi="Arial" w:cs="Arial"/>
        </w:rPr>
        <w:t>Station.</w:t>
      </w:r>
    </w:p>
    <w:p w14:paraId="1846DF28" w14:textId="1C1BFD67" w:rsidR="0043603C" w:rsidRDefault="00090E85" w:rsidP="00AC17D9">
      <w:pPr>
        <w:pStyle w:val="Heading2"/>
        <w:spacing w:line="360" w:lineRule="auto"/>
      </w:pPr>
      <w:bookmarkStart w:id="143" w:name="_Toc164603068"/>
      <w:bookmarkStart w:id="144" w:name="_Toc164859599"/>
      <w:r>
        <w:lastRenderedPageBreak/>
        <w:t xml:space="preserve">8.1 </w:t>
      </w:r>
      <w:r w:rsidR="3FB23C4A">
        <w:t>Results</w:t>
      </w:r>
      <w:bookmarkEnd w:id="143"/>
      <w:bookmarkEnd w:id="144"/>
    </w:p>
    <w:p w14:paraId="06C38C16" w14:textId="0762E8B8" w:rsidR="000C61D5" w:rsidRDefault="000C61D5" w:rsidP="00AC17D9">
      <w:pPr>
        <w:spacing w:line="360" w:lineRule="auto"/>
        <w:rPr>
          <w:rFonts w:ascii="Arial" w:hAnsi="Arial" w:cs="Arial"/>
        </w:rPr>
      </w:pPr>
      <w:r>
        <w:rPr>
          <w:rFonts w:ascii="Arial" w:hAnsi="Arial" w:cs="Arial"/>
        </w:rPr>
        <w:t xml:space="preserve">After applying </w:t>
      </w:r>
      <w:r w:rsidR="004E6349">
        <w:rPr>
          <w:rFonts w:ascii="Arial" w:hAnsi="Arial" w:cs="Arial"/>
        </w:rPr>
        <w:t>the training on the different codes</w:t>
      </w:r>
      <w:r w:rsidR="007C29D4">
        <w:rPr>
          <w:rFonts w:ascii="Arial" w:hAnsi="Arial" w:cs="Arial"/>
        </w:rPr>
        <w:t xml:space="preserve"> present </w:t>
      </w:r>
      <w:r w:rsidR="0027091F">
        <w:rPr>
          <w:rFonts w:ascii="Arial" w:hAnsi="Arial" w:cs="Arial"/>
        </w:rPr>
        <w:t xml:space="preserve">in the evaluating Jupyter notebook base on the </w:t>
      </w:r>
      <w:r w:rsidR="00287777">
        <w:rPr>
          <w:rFonts w:ascii="Arial" w:hAnsi="Arial" w:cs="Arial"/>
        </w:rPr>
        <w:t xml:space="preserve">calculation showed in </w:t>
      </w:r>
      <w:r w:rsidR="00287777" w:rsidRPr="00471BDE">
        <w:rPr>
          <w:rFonts w:ascii="Arial" w:hAnsi="Arial" w:cs="Arial"/>
          <w:i/>
          <w:iCs/>
          <w:u w:val="single"/>
        </w:rPr>
        <w:fldChar w:fldCharType="begin"/>
      </w:r>
      <w:r w:rsidR="00287777" w:rsidRPr="00471BDE">
        <w:rPr>
          <w:rFonts w:ascii="Arial" w:hAnsi="Arial" w:cs="Arial"/>
          <w:i/>
          <w:iCs/>
          <w:u w:val="single"/>
        </w:rPr>
        <w:instrText xml:space="preserve"> REF _Ref164410521 \h </w:instrText>
      </w:r>
      <w:r w:rsidR="00471BDE" w:rsidRPr="00471BDE">
        <w:rPr>
          <w:rFonts w:ascii="Arial" w:hAnsi="Arial" w:cs="Arial"/>
          <w:i/>
          <w:iCs/>
          <w:u w:val="single"/>
        </w:rPr>
        <w:instrText xml:space="preserve"> \* MERGEFORMAT </w:instrText>
      </w:r>
      <w:r w:rsidR="00287777" w:rsidRPr="00471BDE">
        <w:rPr>
          <w:rFonts w:ascii="Arial" w:hAnsi="Arial" w:cs="Arial"/>
          <w:i/>
          <w:iCs/>
          <w:u w:val="single"/>
        </w:rPr>
      </w:r>
      <w:r w:rsidR="00287777" w:rsidRPr="00471BDE">
        <w:rPr>
          <w:rFonts w:ascii="Arial" w:hAnsi="Arial" w:cs="Arial"/>
          <w:i/>
          <w:iCs/>
          <w:u w:val="single"/>
        </w:rPr>
        <w:fldChar w:fldCharType="separate"/>
      </w:r>
      <w:r w:rsidR="00287777" w:rsidRPr="00471BDE">
        <w:rPr>
          <w:i/>
          <w:iCs/>
          <w:u w:val="single"/>
        </w:rPr>
        <w:t>Receipt Section Detection Model</w:t>
      </w:r>
      <w:r w:rsidR="00287777" w:rsidRPr="00471BDE">
        <w:rPr>
          <w:rFonts w:ascii="Arial" w:hAnsi="Arial" w:cs="Arial"/>
          <w:i/>
          <w:iCs/>
          <w:u w:val="single"/>
        </w:rPr>
        <w:fldChar w:fldCharType="end"/>
      </w:r>
      <w:r w:rsidR="00471BDE">
        <w:rPr>
          <w:rFonts w:ascii="Arial" w:hAnsi="Arial" w:cs="Arial"/>
        </w:rPr>
        <w:t xml:space="preserve"> section</w:t>
      </w:r>
      <w:r w:rsidR="00243EDA">
        <w:rPr>
          <w:rFonts w:ascii="Arial" w:hAnsi="Arial" w:cs="Arial"/>
        </w:rPr>
        <w:t>,</w:t>
      </w:r>
      <w:r w:rsidR="00E16EEF">
        <w:rPr>
          <w:rFonts w:ascii="Arial" w:hAnsi="Arial" w:cs="Arial"/>
        </w:rPr>
        <w:t xml:space="preserve"> </w:t>
      </w:r>
      <w:r w:rsidR="00471BDE">
        <w:rPr>
          <w:rFonts w:ascii="Arial" w:hAnsi="Arial" w:cs="Arial"/>
        </w:rPr>
        <w:t xml:space="preserve"> </w:t>
      </w:r>
      <w:r w:rsidR="0089545C" w:rsidRPr="00471BDE">
        <w:rPr>
          <w:rFonts w:ascii="Arial" w:hAnsi="Arial" w:cs="Arial"/>
          <w:i/>
          <w:iCs/>
          <w:u w:val="single"/>
        </w:rPr>
        <w:fldChar w:fldCharType="begin"/>
      </w:r>
      <w:r w:rsidR="0089545C" w:rsidRPr="00471BDE">
        <w:rPr>
          <w:rFonts w:ascii="Arial" w:hAnsi="Arial" w:cs="Arial"/>
          <w:i/>
          <w:iCs/>
          <w:u w:val="single"/>
        </w:rPr>
        <w:instrText xml:space="preserve"> REF _Ref164410780 \h </w:instrText>
      </w:r>
      <w:r w:rsidR="00471BDE" w:rsidRPr="00471BDE">
        <w:rPr>
          <w:rFonts w:ascii="Arial" w:hAnsi="Arial" w:cs="Arial"/>
          <w:i/>
          <w:iCs/>
          <w:u w:val="single"/>
        </w:rPr>
        <w:instrText xml:space="preserve"> \* MERGEFORMAT </w:instrText>
      </w:r>
      <w:r w:rsidR="0089545C" w:rsidRPr="00471BDE">
        <w:rPr>
          <w:rFonts w:ascii="Arial" w:hAnsi="Arial" w:cs="Arial"/>
          <w:i/>
          <w:iCs/>
          <w:u w:val="single"/>
        </w:rPr>
      </w:r>
      <w:r w:rsidR="0089545C" w:rsidRPr="00471BDE">
        <w:rPr>
          <w:rFonts w:ascii="Arial" w:hAnsi="Arial" w:cs="Arial"/>
          <w:i/>
          <w:iCs/>
          <w:u w:val="single"/>
        </w:rPr>
        <w:fldChar w:fldCharType="separate"/>
      </w:r>
      <w:r w:rsidR="0089545C" w:rsidRPr="00471BDE">
        <w:rPr>
          <w:i/>
          <w:iCs/>
          <w:u w:val="single"/>
        </w:rPr>
        <w:t xml:space="preserve">Table </w:t>
      </w:r>
      <w:r w:rsidR="0089545C" w:rsidRPr="00471BDE">
        <w:rPr>
          <w:i/>
          <w:iCs/>
          <w:noProof/>
          <w:u w:val="single"/>
        </w:rPr>
        <w:t>5</w:t>
      </w:r>
      <w:r w:rsidR="0089545C" w:rsidRPr="00471BDE">
        <w:rPr>
          <w:i/>
          <w:iCs/>
          <w:u w:val="single"/>
        </w:rPr>
        <w:t xml:space="preserve"> - Receipt Section Detection Model accuracy result</w:t>
      </w:r>
      <w:r w:rsidR="0089545C" w:rsidRPr="00471BDE">
        <w:rPr>
          <w:rFonts w:ascii="Arial" w:hAnsi="Arial" w:cs="Arial"/>
          <w:i/>
          <w:iCs/>
          <w:u w:val="single"/>
        </w:rPr>
        <w:fldChar w:fldCharType="end"/>
      </w:r>
      <w:r w:rsidR="0089545C">
        <w:rPr>
          <w:rFonts w:ascii="Arial" w:hAnsi="Arial" w:cs="Arial"/>
        </w:rPr>
        <w:t xml:space="preserve"> was generated which summarized the different results </w:t>
      </w:r>
      <w:r w:rsidR="00C729AC">
        <w:rPr>
          <w:rFonts w:ascii="Arial" w:hAnsi="Arial" w:cs="Arial"/>
        </w:rPr>
        <w:t xml:space="preserve">from the </w:t>
      </w:r>
      <w:r w:rsidR="00471BDE">
        <w:rPr>
          <w:rFonts w:ascii="Arial" w:hAnsi="Arial" w:cs="Arial"/>
        </w:rPr>
        <w:t>evaluating Jupyter notebook.</w:t>
      </w:r>
    </w:p>
    <w:p w14:paraId="51ADD321" w14:textId="3C00FB7C" w:rsidR="00A60430" w:rsidRDefault="3FB23C4A" w:rsidP="00AC17D9">
      <w:pPr>
        <w:spacing w:line="360" w:lineRule="auto"/>
        <w:rPr>
          <w:rFonts w:ascii="Arial" w:hAnsi="Arial" w:cs="Arial"/>
        </w:rPr>
      </w:pPr>
      <w:r w:rsidRPr="3FB23C4A">
        <w:rPr>
          <w:rFonts w:ascii="Arial" w:hAnsi="Arial" w:cs="Arial"/>
        </w:rPr>
        <w:t xml:space="preserve">                                                                                                                                              </w:t>
      </w:r>
    </w:p>
    <w:tbl>
      <w:tblPr>
        <w:tblStyle w:val="TableGrid"/>
        <w:tblW w:w="0" w:type="auto"/>
        <w:tblLook w:val="04A0" w:firstRow="1" w:lastRow="0" w:firstColumn="1" w:lastColumn="0" w:noHBand="0" w:noVBand="1"/>
      </w:tblPr>
      <w:tblGrid>
        <w:gridCol w:w="2254"/>
        <w:gridCol w:w="2561"/>
        <w:gridCol w:w="2551"/>
        <w:gridCol w:w="1650"/>
      </w:tblGrid>
      <w:tr w:rsidR="002621D4" w14:paraId="683E86A5" w14:textId="77777777" w:rsidTr="007C2754">
        <w:tc>
          <w:tcPr>
            <w:tcW w:w="2254" w:type="dxa"/>
            <w:vAlign w:val="center"/>
          </w:tcPr>
          <w:p w14:paraId="55007DAF" w14:textId="293C1914" w:rsidR="002621D4" w:rsidRDefault="002621D4" w:rsidP="00AC17D9">
            <w:pPr>
              <w:spacing w:line="360" w:lineRule="auto"/>
              <w:jc w:val="center"/>
              <w:rPr>
                <w:rFonts w:ascii="Arial" w:hAnsi="Arial" w:cs="Arial"/>
              </w:rPr>
            </w:pPr>
            <w:r>
              <w:rPr>
                <w:rFonts w:ascii="Arial" w:hAnsi="Arial" w:cs="Arial"/>
              </w:rPr>
              <w:t>Class</w:t>
            </w:r>
          </w:p>
        </w:tc>
        <w:tc>
          <w:tcPr>
            <w:tcW w:w="2561" w:type="dxa"/>
            <w:vAlign w:val="center"/>
          </w:tcPr>
          <w:p w14:paraId="0EE28136" w14:textId="1A0E040F" w:rsidR="002621D4" w:rsidRDefault="004359EC" w:rsidP="00AC17D9">
            <w:pPr>
              <w:spacing w:line="360" w:lineRule="auto"/>
              <w:jc w:val="center"/>
              <w:rPr>
                <w:rFonts w:ascii="Arial" w:hAnsi="Arial" w:cs="Arial"/>
              </w:rPr>
            </w:pPr>
            <w:r>
              <w:rPr>
                <w:rFonts w:ascii="Arial" w:hAnsi="Arial" w:cs="Arial"/>
              </w:rPr>
              <w:t xml:space="preserve">Number of </w:t>
            </w:r>
            <w:r w:rsidR="3FB23C4A" w:rsidRPr="3FB23C4A">
              <w:rPr>
                <w:rFonts w:ascii="Arial" w:hAnsi="Arial" w:cs="Arial"/>
              </w:rPr>
              <w:t>occurrences</w:t>
            </w:r>
            <w:r>
              <w:rPr>
                <w:rFonts w:ascii="Arial" w:hAnsi="Arial" w:cs="Arial"/>
              </w:rPr>
              <w:t xml:space="preserve"> not detected</w:t>
            </w:r>
          </w:p>
        </w:tc>
        <w:tc>
          <w:tcPr>
            <w:tcW w:w="2551" w:type="dxa"/>
            <w:vAlign w:val="center"/>
          </w:tcPr>
          <w:p w14:paraId="2283B7E8" w14:textId="141A837E" w:rsidR="00A55954" w:rsidRDefault="00A55954" w:rsidP="00AC17D9">
            <w:pPr>
              <w:spacing w:line="360" w:lineRule="auto"/>
              <w:jc w:val="center"/>
              <w:rPr>
                <w:rFonts w:ascii="Arial" w:hAnsi="Arial" w:cs="Arial"/>
              </w:rPr>
            </w:pPr>
            <w:r>
              <w:rPr>
                <w:rFonts w:ascii="Arial" w:hAnsi="Arial" w:cs="Arial"/>
              </w:rPr>
              <w:t>Class detection</w:t>
            </w:r>
          </w:p>
        </w:tc>
        <w:tc>
          <w:tcPr>
            <w:tcW w:w="1650" w:type="dxa"/>
            <w:vAlign w:val="center"/>
          </w:tcPr>
          <w:p w14:paraId="3232F71B" w14:textId="4E2FBF61" w:rsidR="00125056" w:rsidRDefault="00125056" w:rsidP="00AC17D9">
            <w:pPr>
              <w:spacing w:line="360" w:lineRule="auto"/>
              <w:jc w:val="center"/>
              <w:rPr>
                <w:rFonts w:ascii="Arial" w:hAnsi="Arial" w:cs="Arial"/>
              </w:rPr>
            </w:pPr>
            <w:r>
              <w:rPr>
                <w:rFonts w:ascii="Arial" w:hAnsi="Arial" w:cs="Arial"/>
              </w:rPr>
              <w:t>Class accuracy</w:t>
            </w:r>
          </w:p>
        </w:tc>
      </w:tr>
      <w:tr w:rsidR="002621D4" w14:paraId="1187E627" w14:textId="77777777" w:rsidTr="00E23DB5">
        <w:tc>
          <w:tcPr>
            <w:tcW w:w="2254" w:type="dxa"/>
          </w:tcPr>
          <w:p w14:paraId="41C05EDA" w14:textId="3AAF5AFA" w:rsidR="002621D4" w:rsidRDefault="00125056" w:rsidP="00AC17D9">
            <w:pPr>
              <w:spacing w:line="360" w:lineRule="auto"/>
              <w:rPr>
                <w:rFonts w:ascii="Arial" w:hAnsi="Arial" w:cs="Arial"/>
              </w:rPr>
            </w:pPr>
            <w:r>
              <w:rPr>
                <w:rFonts w:ascii="Arial" w:hAnsi="Arial" w:cs="Arial"/>
              </w:rPr>
              <w:t>Shop Information</w:t>
            </w:r>
          </w:p>
        </w:tc>
        <w:tc>
          <w:tcPr>
            <w:tcW w:w="2561" w:type="dxa"/>
            <w:vAlign w:val="center"/>
          </w:tcPr>
          <w:p w14:paraId="0C03B527" w14:textId="1D410D65" w:rsidR="002621D4" w:rsidRDefault="005A69C4" w:rsidP="00AC17D9">
            <w:pPr>
              <w:spacing w:line="360" w:lineRule="auto"/>
              <w:jc w:val="center"/>
              <w:rPr>
                <w:rFonts w:ascii="Arial" w:hAnsi="Arial" w:cs="Arial"/>
              </w:rPr>
            </w:pPr>
            <w:r>
              <w:rPr>
                <w:rFonts w:ascii="Arial" w:hAnsi="Arial" w:cs="Arial"/>
              </w:rPr>
              <w:t>1</w:t>
            </w:r>
          </w:p>
        </w:tc>
        <w:tc>
          <w:tcPr>
            <w:tcW w:w="2551" w:type="dxa"/>
            <w:vAlign w:val="center"/>
          </w:tcPr>
          <w:p w14:paraId="0549587C" w14:textId="7E67EBAB" w:rsidR="002621D4" w:rsidRDefault="007C2754" w:rsidP="00AC17D9">
            <w:pPr>
              <w:spacing w:line="360" w:lineRule="auto"/>
              <w:jc w:val="center"/>
              <w:rPr>
                <w:rFonts w:ascii="Arial" w:hAnsi="Arial" w:cs="Arial"/>
              </w:rPr>
            </w:pPr>
            <w:r>
              <w:rPr>
                <w:rFonts w:ascii="Arial" w:hAnsi="Arial" w:cs="Arial"/>
              </w:rPr>
              <w:t>94</w:t>
            </w:r>
            <w:r w:rsidR="0043007B">
              <w:rPr>
                <w:rFonts w:ascii="Arial" w:hAnsi="Arial" w:cs="Arial"/>
              </w:rPr>
              <w:t>%</w:t>
            </w:r>
          </w:p>
        </w:tc>
        <w:tc>
          <w:tcPr>
            <w:tcW w:w="1650" w:type="dxa"/>
            <w:vAlign w:val="center"/>
          </w:tcPr>
          <w:p w14:paraId="69D4532D" w14:textId="79275666" w:rsidR="002621D4" w:rsidRDefault="00A5194F" w:rsidP="00AC17D9">
            <w:pPr>
              <w:spacing w:line="360" w:lineRule="auto"/>
              <w:jc w:val="center"/>
              <w:rPr>
                <w:rFonts w:ascii="Arial" w:hAnsi="Arial" w:cs="Arial"/>
              </w:rPr>
            </w:pPr>
            <w:r>
              <w:rPr>
                <w:rFonts w:ascii="Arial" w:hAnsi="Arial" w:cs="Arial"/>
              </w:rPr>
              <w:t>96%</w:t>
            </w:r>
          </w:p>
        </w:tc>
      </w:tr>
      <w:tr w:rsidR="002621D4" w14:paraId="7AC71BCA" w14:textId="77777777" w:rsidTr="00E23DB5">
        <w:tc>
          <w:tcPr>
            <w:tcW w:w="2254" w:type="dxa"/>
          </w:tcPr>
          <w:p w14:paraId="259522DD" w14:textId="14628E50" w:rsidR="002621D4" w:rsidRDefault="00125056" w:rsidP="00AC17D9">
            <w:pPr>
              <w:spacing w:line="360" w:lineRule="auto"/>
              <w:rPr>
                <w:rFonts w:ascii="Arial" w:hAnsi="Arial" w:cs="Arial"/>
              </w:rPr>
            </w:pPr>
            <w:r>
              <w:rPr>
                <w:rFonts w:ascii="Arial" w:hAnsi="Arial" w:cs="Arial"/>
              </w:rPr>
              <w:t>Total</w:t>
            </w:r>
          </w:p>
        </w:tc>
        <w:tc>
          <w:tcPr>
            <w:tcW w:w="2561" w:type="dxa"/>
            <w:vAlign w:val="center"/>
          </w:tcPr>
          <w:p w14:paraId="656730B4" w14:textId="00868195" w:rsidR="002621D4" w:rsidRDefault="0043007B" w:rsidP="00AC17D9">
            <w:pPr>
              <w:spacing w:line="360" w:lineRule="auto"/>
              <w:jc w:val="center"/>
              <w:rPr>
                <w:rFonts w:ascii="Arial" w:hAnsi="Arial" w:cs="Arial"/>
              </w:rPr>
            </w:pPr>
            <w:r>
              <w:rPr>
                <w:rFonts w:ascii="Arial" w:hAnsi="Arial" w:cs="Arial"/>
              </w:rPr>
              <w:t>2</w:t>
            </w:r>
          </w:p>
        </w:tc>
        <w:tc>
          <w:tcPr>
            <w:tcW w:w="2551" w:type="dxa"/>
            <w:vAlign w:val="center"/>
          </w:tcPr>
          <w:p w14:paraId="42C460FA" w14:textId="77CDBA4D" w:rsidR="002621D4" w:rsidRDefault="0043007B" w:rsidP="00AC17D9">
            <w:pPr>
              <w:spacing w:line="360" w:lineRule="auto"/>
              <w:jc w:val="center"/>
              <w:rPr>
                <w:rFonts w:ascii="Arial" w:hAnsi="Arial" w:cs="Arial"/>
              </w:rPr>
            </w:pPr>
            <w:r>
              <w:rPr>
                <w:rFonts w:ascii="Arial" w:hAnsi="Arial" w:cs="Arial"/>
              </w:rPr>
              <w:t>88%</w:t>
            </w:r>
          </w:p>
        </w:tc>
        <w:tc>
          <w:tcPr>
            <w:tcW w:w="1650" w:type="dxa"/>
            <w:vAlign w:val="center"/>
          </w:tcPr>
          <w:p w14:paraId="02C92CC4" w14:textId="6DE8786E" w:rsidR="002621D4" w:rsidRDefault="005E65AE" w:rsidP="00AC17D9">
            <w:pPr>
              <w:spacing w:line="360" w:lineRule="auto"/>
              <w:jc w:val="center"/>
              <w:rPr>
                <w:rFonts w:ascii="Arial" w:hAnsi="Arial" w:cs="Arial"/>
              </w:rPr>
            </w:pPr>
            <w:r>
              <w:rPr>
                <w:rFonts w:ascii="Arial" w:hAnsi="Arial" w:cs="Arial"/>
              </w:rPr>
              <w:t>86%</w:t>
            </w:r>
          </w:p>
        </w:tc>
      </w:tr>
      <w:tr w:rsidR="002621D4" w14:paraId="511C3EF7" w14:textId="77777777" w:rsidTr="00E23DB5">
        <w:tc>
          <w:tcPr>
            <w:tcW w:w="2254" w:type="dxa"/>
          </w:tcPr>
          <w:p w14:paraId="43820441" w14:textId="4E9AA551" w:rsidR="002621D4" w:rsidRDefault="00125056" w:rsidP="00AC17D9">
            <w:pPr>
              <w:spacing w:line="360" w:lineRule="auto"/>
              <w:rPr>
                <w:rFonts w:ascii="Arial" w:hAnsi="Arial" w:cs="Arial"/>
              </w:rPr>
            </w:pPr>
            <w:r>
              <w:rPr>
                <w:rFonts w:ascii="Arial" w:hAnsi="Arial" w:cs="Arial"/>
              </w:rPr>
              <w:t>Item Purchase</w:t>
            </w:r>
          </w:p>
        </w:tc>
        <w:tc>
          <w:tcPr>
            <w:tcW w:w="2561" w:type="dxa"/>
            <w:vAlign w:val="center"/>
          </w:tcPr>
          <w:p w14:paraId="6DEA035C" w14:textId="08D37557" w:rsidR="002621D4" w:rsidRDefault="005A69C4" w:rsidP="00AC17D9">
            <w:pPr>
              <w:spacing w:line="360" w:lineRule="auto"/>
              <w:jc w:val="center"/>
              <w:rPr>
                <w:rFonts w:ascii="Arial" w:hAnsi="Arial" w:cs="Arial"/>
              </w:rPr>
            </w:pPr>
            <w:r>
              <w:rPr>
                <w:rFonts w:ascii="Arial" w:hAnsi="Arial" w:cs="Arial"/>
              </w:rPr>
              <w:t>0</w:t>
            </w:r>
          </w:p>
        </w:tc>
        <w:tc>
          <w:tcPr>
            <w:tcW w:w="2551" w:type="dxa"/>
            <w:vAlign w:val="center"/>
          </w:tcPr>
          <w:p w14:paraId="458FC0C8" w14:textId="67D6C69B" w:rsidR="002621D4" w:rsidRDefault="00874324" w:rsidP="00AC17D9">
            <w:pPr>
              <w:spacing w:line="360" w:lineRule="auto"/>
              <w:jc w:val="center"/>
              <w:rPr>
                <w:rFonts w:ascii="Arial" w:hAnsi="Arial" w:cs="Arial"/>
              </w:rPr>
            </w:pPr>
            <w:r>
              <w:rPr>
                <w:rFonts w:ascii="Arial" w:hAnsi="Arial" w:cs="Arial"/>
              </w:rPr>
              <w:t>100</w:t>
            </w:r>
            <w:r w:rsidR="00915AA2">
              <w:rPr>
                <w:rFonts w:ascii="Arial" w:hAnsi="Arial" w:cs="Arial"/>
              </w:rPr>
              <w:t>%</w:t>
            </w:r>
          </w:p>
        </w:tc>
        <w:tc>
          <w:tcPr>
            <w:tcW w:w="1650" w:type="dxa"/>
            <w:vAlign w:val="center"/>
          </w:tcPr>
          <w:p w14:paraId="36E382C3" w14:textId="6AE0462B" w:rsidR="002621D4" w:rsidRDefault="005A69C4" w:rsidP="00AC17D9">
            <w:pPr>
              <w:spacing w:line="360" w:lineRule="auto"/>
              <w:jc w:val="center"/>
              <w:rPr>
                <w:rFonts w:ascii="Arial" w:hAnsi="Arial" w:cs="Arial"/>
              </w:rPr>
            </w:pPr>
            <w:r>
              <w:rPr>
                <w:rFonts w:ascii="Arial" w:hAnsi="Arial" w:cs="Arial"/>
              </w:rPr>
              <w:t>81%</w:t>
            </w:r>
          </w:p>
        </w:tc>
      </w:tr>
      <w:tr w:rsidR="002621D4" w14:paraId="4808E636" w14:textId="77777777" w:rsidTr="00E23DB5">
        <w:tc>
          <w:tcPr>
            <w:tcW w:w="2254" w:type="dxa"/>
          </w:tcPr>
          <w:p w14:paraId="43A8788D" w14:textId="238736D7" w:rsidR="002621D4" w:rsidRDefault="00125056" w:rsidP="00AC17D9">
            <w:pPr>
              <w:spacing w:line="360" w:lineRule="auto"/>
              <w:rPr>
                <w:rFonts w:ascii="Arial" w:hAnsi="Arial" w:cs="Arial"/>
              </w:rPr>
            </w:pPr>
            <w:r>
              <w:rPr>
                <w:rFonts w:ascii="Arial" w:hAnsi="Arial" w:cs="Arial"/>
              </w:rPr>
              <w:t>Date</w:t>
            </w:r>
          </w:p>
        </w:tc>
        <w:tc>
          <w:tcPr>
            <w:tcW w:w="2561" w:type="dxa"/>
            <w:vAlign w:val="center"/>
          </w:tcPr>
          <w:p w14:paraId="31258580" w14:textId="141F7660" w:rsidR="002621D4" w:rsidRDefault="00C17CE6" w:rsidP="00AC17D9">
            <w:pPr>
              <w:spacing w:line="360" w:lineRule="auto"/>
              <w:jc w:val="center"/>
              <w:rPr>
                <w:rFonts w:ascii="Arial" w:hAnsi="Arial" w:cs="Arial"/>
              </w:rPr>
            </w:pPr>
            <w:r>
              <w:rPr>
                <w:rFonts w:ascii="Arial" w:hAnsi="Arial" w:cs="Arial"/>
              </w:rPr>
              <w:t>4</w:t>
            </w:r>
          </w:p>
        </w:tc>
        <w:tc>
          <w:tcPr>
            <w:tcW w:w="2551" w:type="dxa"/>
            <w:vAlign w:val="center"/>
          </w:tcPr>
          <w:p w14:paraId="077F55E5" w14:textId="0ADE5F47" w:rsidR="002621D4" w:rsidRDefault="003A28DF" w:rsidP="00AC17D9">
            <w:pPr>
              <w:spacing w:line="360" w:lineRule="auto"/>
              <w:jc w:val="center"/>
              <w:rPr>
                <w:rFonts w:ascii="Arial" w:hAnsi="Arial" w:cs="Arial"/>
              </w:rPr>
            </w:pPr>
            <w:r>
              <w:rPr>
                <w:rFonts w:ascii="Arial" w:hAnsi="Arial" w:cs="Arial"/>
              </w:rPr>
              <w:t>77</w:t>
            </w:r>
            <w:r w:rsidR="00915AA2">
              <w:rPr>
                <w:rFonts w:ascii="Arial" w:hAnsi="Arial" w:cs="Arial"/>
              </w:rPr>
              <w:t>%</w:t>
            </w:r>
          </w:p>
        </w:tc>
        <w:tc>
          <w:tcPr>
            <w:tcW w:w="1650" w:type="dxa"/>
            <w:vAlign w:val="center"/>
          </w:tcPr>
          <w:p w14:paraId="3B0EF63A" w14:textId="354372BE" w:rsidR="002621D4" w:rsidRDefault="009D447D" w:rsidP="00AC17D9">
            <w:pPr>
              <w:keepNext/>
              <w:spacing w:line="360" w:lineRule="auto"/>
              <w:jc w:val="center"/>
              <w:rPr>
                <w:rFonts w:ascii="Arial" w:hAnsi="Arial" w:cs="Arial"/>
              </w:rPr>
            </w:pPr>
            <w:r>
              <w:rPr>
                <w:rFonts w:ascii="Arial" w:hAnsi="Arial" w:cs="Arial"/>
              </w:rPr>
              <w:t>86%</w:t>
            </w:r>
          </w:p>
        </w:tc>
      </w:tr>
    </w:tbl>
    <w:p w14:paraId="78269F43" w14:textId="70277B3F" w:rsidR="00A60430" w:rsidRDefault="00111632" w:rsidP="00AC17D9">
      <w:pPr>
        <w:pStyle w:val="Caption"/>
        <w:spacing w:line="360" w:lineRule="auto"/>
      </w:pPr>
      <w:bookmarkStart w:id="145" w:name="_Ref164415726"/>
      <w:bookmarkStart w:id="146" w:name="_Ref164410780"/>
      <w:bookmarkStart w:id="147" w:name="_Toc164597821"/>
      <w:r>
        <w:t xml:space="preserve">Table </w:t>
      </w:r>
      <w:r>
        <w:fldChar w:fldCharType="begin"/>
      </w:r>
      <w:r>
        <w:instrText xml:space="preserve"> SEQ Table \* ARABIC </w:instrText>
      </w:r>
      <w:r>
        <w:fldChar w:fldCharType="separate"/>
      </w:r>
      <w:r>
        <w:rPr>
          <w:noProof/>
        </w:rPr>
        <w:t>5</w:t>
      </w:r>
      <w:r>
        <w:fldChar w:fldCharType="end"/>
      </w:r>
      <w:bookmarkEnd w:id="145"/>
      <w:r>
        <w:t xml:space="preserve"> - </w:t>
      </w:r>
      <w:r w:rsidRPr="00C2199F">
        <w:t>Receipt Section Detection Model</w:t>
      </w:r>
      <w:r>
        <w:t xml:space="preserve"> accuracy result</w:t>
      </w:r>
      <w:bookmarkEnd w:id="146"/>
      <w:bookmarkEnd w:id="147"/>
    </w:p>
    <w:p w14:paraId="09D3D535" w14:textId="0C4DD6B2" w:rsidR="007D4474" w:rsidRDefault="00AF28DA" w:rsidP="00AC17D9">
      <w:pPr>
        <w:spacing w:line="360" w:lineRule="auto"/>
      </w:pPr>
      <w:r>
        <w:t>From this table</w:t>
      </w:r>
      <w:r w:rsidR="3FB23C4A">
        <w:t>,</w:t>
      </w:r>
      <w:r>
        <w:t xml:space="preserve"> </w:t>
      </w:r>
      <w:r w:rsidR="003A7065">
        <w:t>we can</w:t>
      </w:r>
      <w:r w:rsidR="00DE095B">
        <w:t xml:space="preserve"> see th</w:t>
      </w:r>
      <w:r w:rsidR="000C784D">
        <w:t xml:space="preserve">at the model </w:t>
      </w:r>
      <w:r w:rsidR="00DF1270">
        <w:t>identifies</w:t>
      </w:r>
      <w:r w:rsidR="000C784D">
        <w:t xml:space="preserve"> </w:t>
      </w:r>
      <w:r w:rsidR="00170E8D">
        <w:t>in the exception of the date class</w:t>
      </w:r>
      <w:r w:rsidR="00C13D4C">
        <w:t xml:space="preserve">, </w:t>
      </w:r>
      <w:r w:rsidR="3FB23C4A">
        <w:t>correctly detects</w:t>
      </w:r>
      <w:r w:rsidR="00A82D6D">
        <w:t xml:space="preserve"> the different </w:t>
      </w:r>
      <w:r w:rsidR="3FB23C4A">
        <w:t>classes</w:t>
      </w:r>
      <w:r w:rsidR="00A82D6D">
        <w:t xml:space="preserve"> with a mean </w:t>
      </w:r>
      <w:r w:rsidR="00722270">
        <w:t xml:space="preserve">of </w:t>
      </w:r>
      <w:r w:rsidR="00DF1270">
        <w:t xml:space="preserve">89% globally.  As for the </w:t>
      </w:r>
      <w:r w:rsidR="005276B0">
        <w:t xml:space="preserve">accuracy of the detection, we can </w:t>
      </w:r>
      <w:r w:rsidR="004C78F3">
        <w:t xml:space="preserve">calculate the mean </w:t>
      </w:r>
      <w:r w:rsidR="00C7426B">
        <w:t xml:space="preserve">of the accuracy </w:t>
      </w:r>
      <w:r w:rsidR="00495C29">
        <w:t xml:space="preserve">which </w:t>
      </w:r>
      <w:r w:rsidR="3FB23C4A">
        <w:t>results with</w:t>
      </w:r>
      <w:r w:rsidR="00495C29">
        <w:t xml:space="preserve"> 87%</w:t>
      </w:r>
      <w:r w:rsidR="007B167F">
        <w:t>.</w:t>
      </w:r>
    </w:p>
    <w:p w14:paraId="70660E81" w14:textId="0FDA80F8" w:rsidR="002D0C35" w:rsidRDefault="007B167F" w:rsidP="00AC17D9">
      <w:pPr>
        <w:spacing w:line="360" w:lineRule="auto"/>
      </w:pPr>
      <w:r>
        <w:t>Therefore, from these raw value</w:t>
      </w:r>
      <w:r w:rsidR="002D0C35">
        <w:t>s</w:t>
      </w:r>
      <w:r w:rsidR="3FB23C4A">
        <w:t>,</w:t>
      </w:r>
      <w:r>
        <w:t xml:space="preserve"> we can say that</w:t>
      </w:r>
      <w:r w:rsidR="3FB23C4A">
        <w:t>, on average,</w:t>
      </w:r>
      <w:r>
        <w:t xml:space="preserve"> the model </w:t>
      </w:r>
      <w:r w:rsidR="002D0C35">
        <w:t>detects</w:t>
      </w:r>
      <w:r w:rsidR="009A04AD">
        <w:t xml:space="preserve"> the different </w:t>
      </w:r>
      <w:r w:rsidR="3FB23C4A">
        <w:t>classes</w:t>
      </w:r>
      <w:r w:rsidR="009A04AD">
        <w:t xml:space="preserve"> of </w:t>
      </w:r>
      <w:r w:rsidR="3FB23C4A">
        <w:t>receipts</w:t>
      </w:r>
      <w:r w:rsidR="009A04AD">
        <w:t xml:space="preserve"> </w:t>
      </w:r>
      <w:r w:rsidR="001E6CDD">
        <w:t>89% of the time</w:t>
      </w:r>
      <w:r w:rsidR="3FB23C4A">
        <w:t>,</w:t>
      </w:r>
      <w:r w:rsidR="001E6CDD">
        <w:t xml:space="preserve"> and when they are </w:t>
      </w:r>
      <w:r w:rsidR="3FB23C4A">
        <w:t>detecting</w:t>
      </w:r>
      <w:r w:rsidR="001E6CDD">
        <w:t xml:space="preserve"> the area</w:t>
      </w:r>
      <w:r w:rsidR="002D0C35">
        <w:t xml:space="preserve"> of the prediction</w:t>
      </w:r>
      <w:r w:rsidR="001E6CDD">
        <w:t xml:space="preserve"> </w:t>
      </w:r>
      <w:r w:rsidR="3FB23C4A">
        <w:t>it is</w:t>
      </w:r>
      <w:r w:rsidR="002D0C35">
        <w:t xml:space="preserve"> 87% accurate.</w:t>
      </w:r>
    </w:p>
    <w:p w14:paraId="49B001B5" w14:textId="6DBFC1FC" w:rsidR="002D0C35" w:rsidRDefault="00090E85" w:rsidP="00AC17D9">
      <w:pPr>
        <w:pStyle w:val="Heading2"/>
        <w:spacing w:line="360" w:lineRule="auto"/>
      </w:pPr>
      <w:bookmarkStart w:id="148" w:name="_Toc164859600"/>
      <w:r>
        <w:t xml:space="preserve">8.2 </w:t>
      </w:r>
      <w:r w:rsidR="002D0C35">
        <w:t>Analysis</w:t>
      </w:r>
      <w:bookmarkEnd w:id="148"/>
    </w:p>
    <w:p w14:paraId="62E087B9" w14:textId="244B3F40" w:rsidR="003B1463" w:rsidRDefault="009111C5" w:rsidP="00AC17D9">
      <w:pPr>
        <w:spacing w:line="360" w:lineRule="auto"/>
      </w:pPr>
      <w:r>
        <w:t>Even if these</w:t>
      </w:r>
      <w:r w:rsidR="005E4287">
        <w:t xml:space="preserve"> resul</w:t>
      </w:r>
      <w:r w:rsidR="001A4C0B">
        <w:t>t</w:t>
      </w:r>
      <w:r w:rsidR="008D4729">
        <w:t>s</w:t>
      </w:r>
      <w:r w:rsidR="0082450E">
        <w:t xml:space="preserve"> show good evaluation</w:t>
      </w:r>
      <w:r w:rsidR="00821560">
        <w:t xml:space="preserve"> of the model, the testing dataset</w:t>
      </w:r>
      <w:r w:rsidR="00DB1B90">
        <w:t xml:space="preserve"> directly impacts the result of these tests</w:t>
      </w:r>
      <w:r w:rsidR="00955CC4">
        <w:t xml:space="preserve"> due to the small amount and diversity</w:t>
      </w:r>
      <w:r w:rsidR="003D402E">
        <w:t xml:space="preserve"> of receipts.</w:t>
      </w:r>
      <w:r w:rsidR="00114899">
        <w:t xml:space="preserve"> </w:t>
      </w:r>
      <w:r w:rsidR="00DA04E9">
        <w:t>Therefore,</w:t>
      </w:r>
      <w:r w:rsidR="00114899">
        <w:t xml:space="preserve"> </w:t>
      </w:r>
      <w:r w:rsidR="00FE2D46">
        <w:t>some deeper</w:t>
      </w:r>
      <w:r w:rsidR="00A033F0">
        <w:t xml:space="preserve"> analysis could explain the current result displa</w:t>
      </w:r>
      <w:r w:rsidR="00E8045C">
        <w:t xml:space="preserve">yed for each class in the </w:t>
      </w:r>
      <w:r w:rsidR="00E8045C" w:rsidRPr="00DA04E9">
        <w:rPr>
          <w:i/>
          <w:iCs/>
          <w:u w:val="single"/>
        </w:rPr>
        <w:fldChar w:fldCharType="begin"/>
      </w:r>
      <w:r w:rsidR="00E8045C" w:rsidRPr="00DA04E9">
        <w:rPr>
          <w:i/>
          <w:iCs/>
          <w:u w:val="single"/>
        </w:rPr>
        <w:instrText xml:space="preserve"> REF _Ref164415726 \h </w:instrText>
      </w:r>
      <w:r w:rsidR="00DA04E9" w:rsidRPr="00DA04E9">
        <w:rPr>
          <w:i/>
          <w:iCs/>
          <w:u w:val="single"/>
        </w:rPr>
        <w:instrText xml:space="preserve"> \* MERGEFORMAT </w:instrText>
      </w:r>
      <w:r w:rsidR="00E8045C" w:rsidRPr="00DA04E9">
        <w:rPr>
          <w:i/>
          <w:iCs/>
          <w:u w:val="single"/>
        </w:rPr>
      </w:r>
      <w:r w:rsidR="00E8045C" w:rsidRPr="00DA04E9">
        <w:rPr>
          <w:i/>
          <w:iCs/>
          <w:u w:val="single"/>
        </w:rPr>
        <w:fldChar w:fldCharType="separate"/>
      </w:r>
      <w:r w:rsidR="00E8045C" w:rsidRPr="00DA04E9">
        <w:rPr>
          <w:i/>
          <w:iCs/>
          <w:u w:val="single"/>
        </w:rPr>
        <w:t xml:space="preserve">Table </w:t>
      </w:r>
      <w:r w:rsidR="00E8045C" w:rsidRPr="00DA04E9">
        <w:rPr>
          <w:i/>
          <w:iCs/>
          <w:noProof/>
          <w:u w:val="single"/>
        </w:rPr>
        <w:t>5</w:t>
      </w:r>
      <w:r w:rsidR="00E8045C" w:rsidRPr="00DA04E9">
        <w:rPr>
          <w:i/>
          <w:iCs/>
          <w:u w:val="single"/>
        </w:rPr>
        <w:fldChar w:fldCharType="end"/>
      </w:r>
      <w:r w:rsidR="00E8045C">
        <w:t>.</w:t>
      </w:r>
    </w:p>
    <w:p w14:paraId="07178010" w14:textId="33F7BEF2" w:rsidR="00DA04E9" w:rsidRDefault="0090792D" w:rsidP="00AC17D9">
      <w:pPr>
        <w:spacing w:line="360" w:lineRule="auto"/>
      </w:pPr>
      <w:r>
        <w:t xml:space="preserve">The result </w:t>
      </w:r>
      <w:r w:rsidR="00CC0656">
        <w:t xml:space="preserve">for the </w:t>
      </w:r>
      <w:r w:rsidR="00CC0656" w:rsidRPr="00CC0656">
        <w:rPr>
          <w:b/>
          <w:bCs/>
        </w:rPr>
        <w:t>Shop Information</w:t>
      </w:r>
      <w:r w:rsidR="00CC0656">
        <w:t xml:space="preserve"> class</w:t>
      </w:r>
      <w:r w:rsidR="00B90F57">
        <w:t xml:space="preserve"> </w:t>
      </w:r>
      <w:r w:rsidR="006E0846">
        <w:t>shows</w:t>
      </w:r>
      <w:r w:rsidR="00B90F57">
        <w:t xml:space="preserve"> good percentage in detection (94%) and accuracy (</w:t>
      </w:r>
      <w:r w:rsidR="006E0846">
        <w:t xml:space="preserve">96%). These results can be </w:t>
      </w:r>
      <w:r w:rsidR="005E0D96">
        <w:t>explained</w:t>
      </w:r>
      <w:r w:rsidR="002155EC">
        <w:t xml:space="preserve"> by</w:t>
      </w:r>
      <w:r w:rsidR="006E0846">
        <w:t xml:space="preserve"> the common placement of the shop information </w:t>
      </w:r>
      <w:r w:rsidR="005E0D96">
        <w:t>among</w:t>
      </w:r>
      <w:r w:rsidR="006E0846">
        <w:t xml:space="preserve"> a large variety of </w:t>
      </w:r>
      <w:r w:rsidR="3FB23C4A">
        <w:t>receipts, which is</w:t>
      </w:r>
      <w:r w:rsidR="008F6C74">
        <w:t xml:space="preserve"> usually </w:t>
      </w:r>
      <w:r w:rsidR="3FB23C4A">
        <w:t>an isolated</w:t>
      </w:r>
      <w:r w:rsidR="008F6C74">
        <w:t xml:space="preserve"> set of </w:t>
      </w:r>
      <w:r w:rsidR="008D3676">
        <w:t>text centered at the top of the receipt</w:t>
      </w:r>
      <w:r w:rsidR="005E0D96">
        <w:t>.</w:t>
      </w:r>
    </w:p>
    <w:p w14:paraId="449554B9" w14:textId="3F1F5C41" w:rsidR="00F82B00" w:rsidRDefault="00561F1E" w:rsidP="00AC17D9">
      <w:pPr>
        <w:spacing w:line="360" w:lineRule="auto"/>
      </w:pPr>
      <w:r>
        <w:rPr>
          <w:noProof/>
        </w:rPr>
        <w:lastRenderedPageBreak/>
        <mc:AlternateContent>
          <mc:Choice Requires="wpg">
            <w:drawing>
              <wp:anchor distT="0" distB="0" distL="114300" distR="114300" simplePos="0" relativeHeight="251659277" behindDoc="0" locked="0" layoutInCell="1" allowOverlap="1" wp14:anchorId="20A4D9BE" wp14:editId="68D3980A">
                <wp:simplePos x="0" y="0"/>
                <wp:positionH relativeFrom="column">
                  <wp:posOffset>3772699</wp:posOffset>
                </wp:positionH>
                <wp:positionV relativeFrom="paragraph">
                  <wp:posOffset>128727</wp:posOffset>
                </wp:positionV>
                <wp:extent cx="2265090" cy="2523926"/>
                <wp:effectExtent l="0" t="0" r="0" b="3810"/>
                <wp:wrapTight wrapText="bothSides">
                  <wp:wrapPolygon edited="0">
                    <wp:start x="0" y="0"/>
                    <wp:lineTo x="0" y="21524"/>
                    <wp:lineTo x="21437" y="21524"/>
                    <wp:lineTo x="21437" y="0"/>
                    <wp:lineTo x="0" y="0"/>
                  </wp:wrapPolygon>
                </wp:wrapTight>
                <wp:docPr id="1136444433" name="Group 2"/>
                <wp:cNvGraphicFramePr/>
                <a:graphic xmlns:a="http://schemas.openxmlformats.org/drawingml/2006/main">
                  <a:graphicData uri="http://schemas.microsoft.com/office/word/2010/wordprocessingGroup">
                    <wpg:wgp>
                      <wpg:cNvGrpSpPr/>
                      <wpg:grpSpPr>
                        <a:xfrm>
                          <a:off x="0" y="0"/>
                          <a:ext cx="2265090" cy="2523926"/>
                          <a:chOff x="0" y="0"/>
                          <a:chExt cx="2265090" cy="2523926"/>
                        </a:xfrm>
                      </wpg:grpSpPr>
                      <wps:wsp>
                        <wps:cNvPr id="399634147" name="Text Box 1"/>
                        <wps:cNvSpPr txBox="1"/>
                        <wps:spPr>
                          <a:xfrm>
                            <a:off x="0" y="2257226"/>
                            <a:ext cx="2258695" cy="266700"/>
                          </a:xfrm>
                          <a:prstGeom prst="rect">
                            <a:avLst/>
                          </a:prstGeom>
                          <a:solidFill>
                            <a:prstClr val="white"/>
                          </a:solidFill>
                          <a:ln>
                            <a:noFill/>
                          </a:ln>
                        </wps:spPr>
                        <wps:txbx>
                          <w:txbxContent>
                            <w:p w14:paraId="6113C493" w14:textId="69BDCBA1" w:rsidR="00491D16" w:rsidRPr="00190F96" w:rsidRDefault="00491D16" w:rsidP="00491D16">
                              <w:pPr>
                                <w:pStyle w:val="Caption"/>
                                <w:rPr>
                                  <w:rFonts w:ascii="Arial" w:hAnsi="Arial" w:cs="Arial"/>
                                  <w:noProof/>
                                  <w:color w:val="000000"/>
                                  <w:kern w:val="0"/>
                                  <w:lang w:val="en-GB"/>
                                </w:rPr>
                              </w:pPr>
                              <w:bookmarkStart w:id="149" w:name="_Ref164860690"/>
                              <w:r>
                                <w:t xml:space="preserve">Figure </w:t>
                              </w:r>
                              <w:r>
                                <w:fldChar w:fldCharType="begin"/>
                              </w:r>
                              <w:r>
                                <w:instrText xml:space="preserve"> SEQ Figure \* ARABIC </w:instrText>
                              </w:r>
                              <w:r>
                                <w:fldChar w:fldCharType="separate"/>
                              </w:r>
                              <w:r w:rsidR="00173AEE">
                                <w:rPr>
                                  <w:noProof/>
                                </w:rPr>
                                <w:t>19</w:t>
                              </w:r>
                              <w:r>
                                <w:fldChar w:fldCharType="end"/>
                              </w:r>
                              <w:r>
                                <w:t xml:space="preserve">- </w:t>
                              </w:r>
                              <w:r w:rsidRPr="002E50DF">
                                <w:t>Old Brother Restaurant</w:t>
                              </w:r>
                              <w:r>
                                <w:t xml:space="preserve"> Receip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38512809" name="Picture 1"/>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6395" y="0"/>
                            <a:ext cx="2258695" cy="2258695"/>
                          </a:xfrm>
                          <a:prstGeom prst="rect">
                            <a:avLst/>
                          </a:prstGeom>
                        </pic:spPr>
                      </pic:pic>
                    </wpg:wgp>
                  </a:graphicData>
                </a:graphic>
              </wp:anchor>
            </w:drawing>
          </mc:Choice>
          <mc:Fallback>
            <w:pict>
              <v:group w14:anchorId="20A4D9BE" id="Group 2" o:spid="_x0000_s1071" style="position:absolute;margin-left:297.05pt;margin-top:10.15pt;width:178.35pt;height:198.75pt;z-index:251659277;mso-position-horizontal-relative:text;mso-position-vertical-relative:text" coordsize="22650,25239"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">
                <v:shape id="_x0000_s1072" type="#_x0000_t202" style="position:absolute;top:22572;width:2258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" stroked="f">
                  <v:textbox style="mso-fit-shape-to-text:t" inset="0,0,0,0">
                    <w:txbxContent>
                      <w:p w14:paraId="6113C493" w14:textId="69BDCBA1" w:rsidR="00491D16" w:rsidRPr="00190F96" w:rsidRDefault="00491D16" w:rsidP="00491D16">
                        <w:pPr>
                          <w:pStyle w:val="Caption"/>
                          <w:rPr>
                            <w:rFonts w:ascii="Arial" w:hAnsi="Arial" w:cs="Arial"/>
                            <w:noProof/>
                            <w:color w:val="000000"/>
                            <w:kern w:val="0"/>
                            <w:lang w:val="en-GB"/>
                          </w:rPr>
                        </w:pPr>
                        <w:bookmarkStart w:id="150" w:name="_Ref164860690"/>
                        <w:r>
                          <w:t xml:space="preserve">Figure </w:t>
                        </w:r>
                        <w:r>
                          <w:fldChar w:fldCharType="begin"/>
                        </w:r>
                        <w:r>
                          <w:instrText xml:space="preserve"> SEQ Figure \* ARABIC </w:instrText>
                        </w:r>
                        <w:r>
                          <w:fldChar w:fldCharType="separate"/>
                        </w:r>
                        <w:r w:rsidR="00173AEE">
                          <w:rPr>
                            <w:noProof/>
                          </w:rPr>
                          <w:t>19</w:t>
                        </w:r>
                        <w:r>
                          <w:fldChar w:fldCharType="end"/>
                        </w:r>
                        <w:r>
                          <w:t xml:space="preserve">- </w:t>
                        </w:r>
                        <w:r w:rsidRPr="002E50DF">
                          <w:t>Old Brother Restaurant</w:t>
                        </w:r>
                        <w:r>
                          <w:t xml:space="preserve"> Receipt</w:t>
                        </w:r>
                        <w:bookmarkEnd w:id="150"/>
                      </w:p>
                    </w:txbxContent>
                  </v:textbox>
                </v:shape>
                <v:shape id="Picture 1" o:spid="_x0000_s1073" type="#_x0000_t75" style="position:absolute;left:63;width:22587;height:22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">
                  <v:imagedata r:id="rId59" o:title=""/>
                </v:shape>
                <w10:wrap type="tight"/>
              </v:group>
            </w:pict>
          </mc:Fallback>
        </mc:AlternateContent>
      </w:r>
      <w:r w:rsidR="00F82B00">
        <w:t xml:space="preserve">As for the </w:t>
      </w:r>
      <w:r w:rsidR="00062DF9" w:rsidRPr="00062DF9">
        <w:rPr>
          <w:b/>
          <w:bCs/>
        </w:rPr>
        <w:t>Item Purchase</w:t>
      </w:r>
      <w:r w:rsidR="00062DF9">
        <w:t xml:space="preserve"> class,</w:t>
      </w:r>
      <w:r w:rsidR="001B31FD">
        <w:t xml:space="preserve"> it </w:t>
      </w:r>
      <w:r w:rsidR="00834BF5">
        <w:t>has</w:t>
      </w:r>
      <w:r w:rsidR="001B31FD">
        <w:t xml:space="preserve"> the highest detection </w:t>
      </w:r>
      <w:r w:rsidR="0090302D">
        <w:t>percentage (100%) but the lowest accuracy percentage (81%).</w:t>
      </w:r>
      <w:r w:rsidR="00E348D3">
        <w:t xml:space="preserve"> The high </w:t>
      </w:r>
      <w:r w:rsidR="00D95175">
        <w:t>detection percentage result was due to</w:t>
      </w:r>
      <w:r w:rsidR="005B2646">
        <w:t xml:space="preserve"> the </w:t>
      </w:r>
      <w:r w:rsidR="000E2CBD">
        <w:t>placement</w:t>
      </w:r>
      <w:r w:rsidR="005B2646">
        <w:t xml:space="preserve"> of the list of </w:t>
      </w:r>
      <w:r w:rsidR="00DE5E3D">
        <w:t>items,</w:t>
      </w:r>
      <w:r w:rsidR="005B2646">
        <w:t xml:space="preserve"> which are usually central of the receipt</w:t>
      </w:r>
      <w:r w:rsidR="000E2CBD">
        <w:t xml:space="preserve"> with a repetitive pattern which can be easily detected</w:t>
      </w:r>
      <w:r w:rsidR="001B0F8E">
        <w:t xml:space="preserve">, </w:t>
      </w:r>
      <w:r w:rsidR="000E2CBD">
        <w:t>as well as</w:t>
      </w:r>
      <w:r w:rsidR="001B0F8E">
        <w:t xml:space="preserve"> it can</w:t>
      </w:r>
      <w:r w:rsidR="00C4616E">
        <w:t xml:space="preserve"> be </w:t>
      </w:r>
      <w:r w:rsidR="00DE5E3D">
        <w:t>voluminous</w:t>
      </w:r>
      <w:r w:rsidR="00C4616E">
        <w:t xml:space="preserve">. </w:t>
      </w:r>
      <w:r w:rsidR="00DE5E3D">
        <w:t>As for the accuracy of the detection,</w:t>
      </w:r>
      <w:r w:rsidR="0042282B">
        <w:t xml:space="preserve"> the size </w:t>
      </w:r>
      <w:r w:rsidR="003A3AEE">
        <w:t xml:space="preserve">of </w:t>
      </w:r>
      <w:r w:rsidR="001A4E7C">
        <w:t xml:space="preserve">the </w:t>
      </w:r>
      <w:r w:rsidR="003C57D7">
        <w:t xml:space="preserve">item list also </w:t>
      </w:r>
      <w:r w:rsidR="009F5B2B">
        <w:t>alters</w:t>
      </w:r>
      <w:r w:rsidR="003C57D7">
        <w:t xml:space="preserve"> the accuracy of the </w:t>
      </w:r>
      <w:r w:rsidR="008A68C7">
        <w:t xml:space="preserve">prediction </w:t>
      </w:r>
      <w:r w:rsidR="00470275">
        <w:t>because</w:t>
      </w:r>
      <w:r w:rsidR="008A68C7">
        <w:t xml:space="preserve"> it can represent a large </w:t>
      </w:r>
      <w:r w:rsidR="00B70A07">
        <w:t>element which can lead to a reduction of the precision.</w:t>
      </w:r>
      <w:r w:rsidR="009F5B2B">
        <w:t xml:space="preserve"> Through the development and multiple </w:t>
      </w:r>
      <w:r w:rsidR="00470275">
        <w:t>tests and retries</w:t>
      </w:r>
      <w:r w:rsidR="00E32452">
        <w:t>,</w:t>
      </w:r>
      <w:r w:rsidR="00991441">
        <w:t xml:space="preserve"> the item purchase class extraction of </w:t>
      </w:r>
      <w:r w:rsidR="00BC7CFA">
        <w:t xml:space="preserve">receipts containing a </w:t>
      </w:r>
      <w:r w:rsidR="00667F9E">
        <w:t>single</w:t>
      </w:r>
      <w:r w:rsidR="00BA31ED">
        <w:t xml:space="preserve"> or small number of</w:t>
      </w:r>
      <w:r w:rsidR="00667F9E">
        <w:t xml:space="preserve"> </w:t>
      </w:r>
      <w:r w:rsidR="00BA31ED">
        <w:t>lines</w:t>
      </w:r>
      <w:r w:rsidR="00667F9E">
        <w:t xml:space="preserve"> of product, like in</w:t>
      </w:r>
      <w:r w:rsidR="00C876B6">
        <w:t xml:space="preserve"> </w:t>
      </w:r>
      <w:r w:rsidR="00543313" w:rsidRPr="00543313">
        <w:rPr>
          <w:i/>
          <w:iCs/>
          <w:u w:val="single"/>
        </w:rPr>
        <w:fldChar w:fldCharType="begin"/>
      </w:r>
      <w:r w:rsidR="00543313" w:rsidRPr="00543313">
        <w:rPr>
          <w:i/>
          <w:iCs/>
          <w:u w:val="single"/>
        </w:rPr>
        <w:instrText xml:space="preserve"> REF _Ref164860690 \h </w:instrText>
      </w:r>
      <w:r w:rsidR="00543313" w:rsidRPr="00543313">
        <w:rPr>
          <w:i/>
          <w:iCs/>
          <w:u w:val="single"/>
        </w:rPr>
      </w:r>
      <w:r w:rsidR="00543313" w:rsidRPr="00543313">
        <w:rPr>
          <w:i/>
          <w:iCs/>
          <w:u w:val="single"/>
        </w:rPr>
        <w:instrText xml:space="preserve"> \* MERGEFORMAT </w:instrText>
      </w:r>
      <w:r w:rsidR="00543313" w:rsidRPr="00543313">
        <w:rPr>
          <w:i/>
          <w:iCs/>
          <w:u w:val="single"/>
        </w:rPr>
        <w:fldChar w:fldCharType="separate"/>
      </w:r>
      <w:r w:rsidR="00543313" w:rsidRPr="00543313">
        <w:rPr>
          <w:i/>
          <w:iCs/>
          <w:u w:val="single"/>
        </w:rPr>
        <w:t xml:space="preserve">Figure </w:t>
      </w:r>
      <w:r w:rsidR="00543313" w:rsidRPr="00543313">
        <w:rPr>
          <w:i/>
          <w:iCs/>
          <w:noProof/>
          <w:u w:val="single"/>
        </w:rPr>
        <w:t>18</w:t>
      </w:r>
      <w:r w:rsidR="00543313" w:rsidRPr="00543313">
        <w:rPr>
          <w:i/>
          <w:iCs/>
          <w:u w:val="single"/>
        </w:rPr>
        <w:t>- Old Brother Restaurant Receipt</w:t>
      </w:r>
      <w:r w:rsidR="00543313" w:rsidRPr="00543313">
        <w:rPr>
          <w:i/>
          <w:iCs/>
          <w:u w:val="single"/>
        </w:rPr>
        <w:fldChar w:fldCharType="end"/>
      </w:r>
      <w:r w:rsidR="00543313" w:rsidRPr="00E03FB3">
        <w:t xml:space="preserve"> </w:t>
      </w:r>
      <w:r w:rsidR="00BA31ED">
        <w:t xml:space="preserve">where the </w:t>
      </w:r>
      <w:r w:rsidR="00C91259">
        <w:t>receipt details information were</w:t>
      </w:r>
      <w:r w:rsidR="00C50CA8">
        <w:t xml:space="preserve"> misidentified as the product list</w:t>
      </w:r>
      <w:r w:rsidR="00D83C05">
        <w:t xml:space="preserve">, which </w:t>
      </w:r>
      <w:r w:rsidR="00270F98">
        <w:t xml:space="preserve">underlines the difficulty in the </w:t>
      </w:r>
      <w:r w:rsidR="005949AF">
        <w:t>accuracy.</w:t>
      </w:r>
    </w:p>
    <w:p w14:paraId="62F7E3F4" w14:textId="1787D685" w:rsidR="00277329" w:rsidRDefault="3FB23C4A" w:rsidP="00AC17D9">
      <w:pPr>
        <w:spacing w:line="360" w:lineRule="auto"/>
      </w:pPr>
      <w:r>
        <w:t xml:space="preserve">The </w:t>
      </w:r>
      <w:r w:rsidRPr="3FB23C4A">
        <w:rPr>
          <w:b/>
          <w:bCs/>
        </w:rPr>
        <w:t>Date</w:t>
      </w:r>
      <w:r>
        <w:t xml:space="preserve"> class presented the model with the most difficulties in the model detection, with 77% with a correct accuracy of 89%. This low percentage in the detection can be explained due to the large variety of formats and placements among the different types of receipts. It represents a small area of the receipt, wherein its placement and format may change for every receipt and make its detection difficult. The high accuracy in the prediction area is due to the presence of receipt types common in the training and testing dataset, which if the class is not detected does not negatively affect the accuracy. </w:t>
      </w:r>
    </w:p>
    <w:p w14:paraId="0E1F4553" w14:textId="72C8C7E3" w:rsidR="00277329" w:rsidRDefault="00483428" w:rsidP="00AC17D9">
      <w:pPr>
        <w:spacing w:line="360" w:lineRule="auto"/>
      </w:pPr>
      <w:r>
        <w:t xml:space="preserve">As for the </w:t>
      </w:r>
      <w:r w:rsidRPr="00483428">
        <w:rPr>
          <w:b/>
          <w:bCs/>
        </w:rPr>
        <w:t>Total</w:t>
      </w:r>
      <w:r>
        <w:t xml:space="preserve"> class</w:t>
      </w:r>
      <w:r w:rsidR="009C21D8">
        <w:t>,</w:t>
      </w:r>
      <w:r w:rsidR="00D53ACE">
        <w:t xml:space="preserve"> it has a </w:t>
      </w:r>
      <w:r w:rsidR="00F40F21">
        <w:t xml:space="preserve">detection percentage of 88% with </w:t>
      </w:r>
      <w:r w:rsidR="00C90C73">
        <w:t>an</w:t>
      </w:r>
      <w:r w:rsidR="00F40F21">
        <w:t xml:space="preserve"> accuracy percentage of </w:t>
      </w:r>
      <w:r w:rsidR="00971FF4">
        <w:t>86%.</w:t>
      </w:r>
      <w:r w:rsidR="00C764A9">
        <w:t xml:space="preserve"> </w:t>
      </w:r>
      <w:r w:rsidR="00C90C73">
        <w:t>Like</w:t>
      </w:r>
      <w:r w:rsidR="00C764A9">
        <w:t xml:space="preserve"> the Date class</w:t>
      </w:r>
      <w:r w:rsidR="00C90C73">
        <w:t xml:space="preserve">, the total of the receipt </w:t>
      </w:r>
      <w:r w:rsidR="00090A80">
        <w:t>changes</w:t>
      </w:r>
      <w:r w:rsidR="001E0E17">
        <w:t xml:space="preserve"> a lot </w:t>
      </w:r>
      <w:r w:rsidR="3FB23C4A">
        <w:t>in terms of format, as well as the receipt type changes</w:t>
      </w:r>
      <w:r w:rsidR="00EF654B">
        <w:t xml:space="preserve"> and</w:t>
      </w:r>
      <w:r w:rsidR="3FB23C4A">
        <w:t>,</w:t>
      </w:r>
      <w:r w:rsidR="00EF654B">
        <w:t xml:space="preserve"> therefore</w:t>
      </w:r>
      <w:r w:rsidR="3FB23C4A">
        <w:t xml:space="preserve">, causes complexities as the </w:t>
      </w:r>
      <w:r w:rsidR="00EF654B">
        <w:t xml:space="preserve">same reason as the Date </w:t>
      </w:r>
      <w:r w:rsidR="00672C2E">
        <w:t xml:space="preserve">class </w:t>
      </w:r>
      <w:r w:rsidR="3FB23C4A">
        <w:t>makes</w:t>
      </w:r>
      <w:r w:rsidR="00672C2E">
        <w:t xml:space="preserve"> the accuracy percentage low.</w:t>
      </w:r>
    </w:p>
    <w:p w14:paraId="581DBFF8" w14:textId="77777777" w:rsidR="00672C2E" w:rsidRDefault="00672C2E" w:rsidP="00AC17D9">
      <w:pPr>
        <w:spacing w:line="360" w:lineRule="auto"/>
      </w:pPr>
    </w:p>
    <w:p w14:paraId="10B03EEB" w14:textId="260C8620" w:rsidR="003531F1" w:rsidRPr="00A15A8E" w:rsidRDefault="00332694" w:rsidP="00AC17D9">
      <w:pPr>
        <w:spacing w:line="360" w:lineRule="auto"/>
      </w:pPr>
      <w:r>
        <w:t xml:space="preserve">These </w:t>
      </w:r>
      <w:r w:rsidR="3FB23C4A">
        <w:t>results</w:t>
      </w:r>
      <w:r>
        <w:t xml:space="preserve"> and the </w:t>
      </w:r>
      <w:r w:rsidR="3FB23C4A">
        <w:t>multiple tests</w:t>
      </w:r>
      <w:r>
        <w:t xml:space="preserve"> during the development of the system</w:t>
      </w:r>
      <w:r w:rsidR="007A7F21">
        <w:t xml:space="preserve"> has showed a </w:t>
      </w:r>
      <w:r w:rsidR="3FB23C4A">
        <w:t>compelling</w:t>
      </w:r>
      <w:r w:rsidR="007A7F21">
        <w:t xml:space="preserve"> capacity of the model to generalize with some</w:t>
      </w:r>
      <w:r w:rsidR="00A90662">
        <w:t xml:space="preserve"> </w:t>
      </w:r>
      <w:r w:rsidR="3FB23C4A">
        <w:t>real day-to-day examples of receipts</w:t>
      </w:r>
      <w:r w:rsidR="00A90662">
        <w:t xml:space="preserve"> for </w:t>
      </w:r>
      <w:r w:rsidR="3FB23C4A">
        <w:t>accurate</w:t>
      </w:r>
      <w:r w:rsidR="00382686">
        <w:t xml:space="preserve"> testing of the </w:t>
      </w:r>
      <w:r w:rsidR="00B350E3">
        <w:t xml:space="preserve">Date class. This can be </w:t>
      </w:r>
      <w:r w:rsidR="004304D1">
        <w:t>explained</w:t>
      </w:r>
      <w:r w:rsidR="00B350E3">
        <w:t xml:space="preserve"> with the reduction of quality within the inbuild camera </w:t>
      </w:r>
      <w:r w:rsidR="00E50C5E">
        <w:t>feature from the application</w:t>
      </w:r>
      <w:r w:rsidR="3FB23C4A">
        <w:t xml:space="preserve">, which is </w:t>
      </w:r>
      <w:r w:rsidR="00E50C5E">
        <w:t xml:space="preserve">why I recommend </w:t>
      </w:r>
      <w:r w:rsidR="3FB23C4A">
        <w:t xml:space="preserve">using a </w:t>
      </w:r>
      <w:r w:rsidR="00E50C5E">
        <w:t xml:space="preserve">picture </w:t>
      </w:r>
      <w:r w:rsidR="3FB23C4A">
        <w:t xml:space="preserve">of the receipt </w:t>
      </w:r>
      <w:r w:rsidR="00E50C5E">
        <w:t>from the gallery</w:t>
      </w:r>
      <w:r w:rsidR="3FB23C4A">
        <w:t xml:space="preserve"> instead. On</w:t>
      </w:r>
      <w:r w:rsidR="004304D1">
        <w:t xml:space="preserve"> the other hand</w:t>
      </w:r>
      <w:r w:rsidR="3FB23C4A">
        <w:t>,</w:t>
      </w:r>
      <w:r w:rsidR="004304D1">
        <w:t xml:space="preserve"> it </w:t>
      </w:r>
      <w:r w:rsidR="004304D1">
        <w:lastRenderedPageBreak/>
        <w:t xml:space="preserve">shows a </w:t>
      </w:r>
      <w:r w:rsidR="3FB23C4A">
        <w:t>riveting</w:t>
      </w:r>
      <w:r w:rsidR="004304D1">
        <w:t xml:space="preserve"> generalization capacity for the </w:t>
      </w:r>
      <w:r w:rsidR="00393267">
        <w:t>Shop Information, Item Purchase</w:t>
      </w:r>
      <w:r w:rsidR="3FB23C4A">
        <w:t>,</w:t>
      </w:r>
      <w:r w:rsidR="00393267">
        <w:t xml:space="preserve"> and Total class</w:t>
      </w:r>
      <w:r w:rsidR="008C017B">
        <w:t xml:space="preserve">. The best way to increase the model capacities would be </w:t>
      </w:r>
      <w:r w:rsidR="3FB23C4A">
        <w:t xml:space="preserve">by </w:t>
      </w:r>
      <w:r w:rsidR="008C017B">
        <w:t xml:space="preserve">having a larger </w:t>
      </w:r>
      <w:r w:rsidR="00624D75">
        <w:t xml:space="preserve">and more </w:t>
      </w:r>
      <w:r w:rsidR="3FB23C4A">
        <w:t>balanced</w:t>
      </w:r>
      <w:r w:rsidR="00624D75">
        <w:t xml:space="preserve"> dataset</w:t>
      </w:r>
      <w:r w:rsidR="3FB23C4A">
        <w:t>, which would offer</w:t>
      </w:r>
      <w:r w:rsidR="00624D75">
        <w:t xml:space="preserve"> a </w:t>
      </w:r>
      <w:r w:rsidR="3FB23C4A">
        <w:t>sizeable</w:t>
      </w:r>
      <w:r w:rsidR="00624D75">
        <w:t xml:space="preserve"> variety of </w:t>
      </w:r>
      <w:r w:rsidR="3FB23C4A">
        <w:t xml:space="preserve">receipts, </w:t>
      </w:r>
      <w:r w:rsidR="00624D75">
        <w:t>which may increase the global detection and accuracy</w:t>
      </w:r>
      <w:r w:rsidR="3FB23C4A">
        <w:t>. However, increasing the dataset may</w:t>
      </w:r>
      <w:r w:rsidR="00624D75">
        <w:t xml:space="preserve"> also </w:t>
      </w:r>
      <w:r w:rsidR="3FB23C4A">
        <w:t>impact</w:t>
      </w:r>
      <w:r w:rsidR="00624D75">
        <w:t xml:space="preserve"> the Date extraction capacities due to </w:t>
      </w:r>
      <w:r w:rsidR="3FB23C4A">
        <w:t>its less developed nature than the Shop Information and Item Purchase class.</w:t>
      </w:r>
    </w:p>
    <w:p w14:paraId="1121F5E6" w14:textId="3DCC6336" w:rsidR="003531F1" w:rsidRPr="00A15A8E" w:rsidRDefault="00090E85" w:rsidP="00AC17D9">
      <w:pPr>
        <w:pStyle w:val="Heading1"/>
        <w:spacing w:line="360" w:lineRule="auto"/>
        <w:rPr>
          <w:rFonts w:ascii="Arial" w:hAnsi="Arial" w:cs="Arial"/>
        </w:rPr>
      </w:pPr>
      <w:bookmarkStart w:id="151" w:name="_Toc164859601"/>
      <w:r>
        <w:rPr>
          <w:rFonts w:ascii="Arial" w:hAnsi="Arial" w:cs="Arial"/>
        </w:rPr>
        <w:t xml:space="preserve">9 </w:t>
      </w:r>
      <w:r w:rsidR="003531F1" w:rsidRPr="00A15A8E">
        <w:rPr>
          <w:rFonts w:ascii="Arial" w:hAnsi="Arial" w:cs="Arial"/>
        </w:rPr>
        <w:t>Conclusion</w:t>
      </w:r>
      <w:bookmarkEnd w:id="151"/>
    </w:p>
    <w:p w14:paraId="69BBC1AA" w14:textId="3432A0C9" w:rsidR="00671CF8" w:rsidRPr="00A15A8E" w:rsidRDefault="00DD1C03" w:rsidP="00AC17D9">
      <w:pPr>
        <w:spacing w:line="360" w:lineRule="auto"/>
        <w:rPr>
          <w:rFonts w:ascii="Arial" w:hAnsi="Arial" w:cs="Arial"/>
        </w:rPr>
      </w:pPr>
      <w:r>
        <w:rPr>
          <w:rFonts w:ascii="Arial" w:hAnsi="Arial" w:cs="Arial"/>
        </w:rPr>
        <w:t>In summary</w:t>
      </w:r>
      <w:r w:rsidR="00E3123E">
        <w:rPr>
          <w:rFonts w:ascii="Arial" w:hAnsi="Arial" w:cs="Arial"/>
        </w:rPr>
        <w:t>,</w:t>
      </w:r>
      <w:r w:rsidR="009D47A2">
        <w:rPr>
          <w:rFonts w:ascii="Arial" w:hAnsi="Arial" w:cs="Arial"/>
        </w:rPr>
        <w:t xml:space="preserve"> this project of ‘</w:t>
      </w:r>
      <w:r w:rsidR="3FB23C4A" w:rsidRPr="3FB23C4A">
        <w:rPr>
          <w:rFonts w:ascii="Arial" w:hAnsi="Arial" w:cs="Arial"/>
        </w:rPr>
        <w:t>Smart Receipt Management</w:t>
      </w:r>
      <w:r w:rsidR="009D47A2" w:rsidRPr="00A15A8E">
        <w:rPr>
          <w:rFonts w:ascii="Arial" w:hAnsi="Arial" w:cs="Arial"/>
        </w:rPr>
        <w:t xml:space="preserve"> and Extraction’</w:t>
      </w:r>
      <w:r w:rsidR="00C21F18">
        <w:rPr>
          <w:rFonts w:ascii="Arial" w:hAnsi="Arial" w:cs="Arial"/>
        </w:rPr>
        <w:t xml:space="preserve"> aims </w:t>
      </w:r>
      <w:r w:rsidR="00975ACD">
        <w:rPr>
          <w:rFonts w:ascii="Arial" w:hAnsi="Arial" w:cs="Arial"/>
        </w:rPr>
        <w:t>to facilitate</w:t>
      </w:r>
      <w:r w:rsidR="00FC5A21">
        <w:rPr>
          <w:rFonts w:ascii="Arial" w:hAnsi="Arial" w:cs="Arial"/>
        </w:rPr>
        <w:t xml:space="preserve"> the logging of </w:t>
      </w:r>
      <w:r w:rsidR="3FB23C4A" w:rsidRPr="3FB23C4A">
        <w:rPr>
          <w:rFonts w:ascii="Arial" w:hAnsi="Arial" w:cs="Arial"/>
        </w:rPr>
        <w:t>receipts</w:t>
      </w:r>
      <w:r w:rsidR="00BB577C">
        <w:rPr>
          <w:rFonts w:ascii="Arial" w:hAnsi="Arial" w:cs="Arial"/>
        </w:rPr>
        <w:t xml:space="preserve"> into </w:t>
      </w:r>
      <w:r w:rsidR="3FB23C4A" w:rsidRPr="3FB23C4A">
        <w:rPr>
          <w:rFonts w:ascii="Arial" w:hAnsi="Arial" w:cs="Arial"/>
        </w:rPr>
        <w:t xml:space="preserve">a </w:t>
      </w:r>
      <w:r w:rsidR="00BB577C">
        <w:rPr>
          <w:rFonts w:ascii="Arial" w:hAnsi="Arial" w:cs="Arial"/>
        </w:rPr>
        <w:t xml:space="preserve">digital format </w:t>
      </w:r>
      <w:r w:rsidR="005701E8">
        <w:rPr>
          <w:rFonts w:ascii="Arial" w:hAnsi="Arial" w:cs="Arial"/>
        </w:rPr>
        <w:t>to</w:t>
      </w:r>
      <w:r w:rsidR="004F0457">
        <w:rPr>
          <w:rFonts w:ascii="Arial" w:hAnsi="Arial" w:cs="Arial"/>
        </w:rPr>
        <w:t xml:space="preserve"> facilitate the storage, </w:t>
      </w:r>
      <w:r w:rsidR="3FB23C4A" w:rsidRPr="3FB23C4A">
        <w:rPr>
          <w:rFonts w:ascii="Arial" w:hAnsi="Arial" w:cs="Arial"/>
        </w:rPr>
        <w:t xml:space="preserve">and </w:t>
      </w:r>
      <w:r w:rsidR="006B0DBD">
        <w:rPr>
          <w:rFonts w:ascii="Arial" w:hAnsi="Arial" w:cs="Arial"/>
        </w:rPr>
        <w:t>manual extraction process</w:t>
      </w:r>
      <w:r w:rsidR="002C0FF3">
        <w:rPr>
          <w:rFonts w:ascii="Arial" w:hAnsi="Arial" w:cs="Arial"/>
        </w:rPr>
        <w:t xml:space="preserve">, </w:t>
      </w:r>
      <w:r w:rsidR="3FB23C4A" w:rsidRPr="3FB23C4A">
        <w:rPr>
          <w:rFonts w:ascii="Arial" w:hAnsi="Arial" w:cs="Arial"/>
        </w:rPr>
        <w:t xml:space="preserve">as well as </w:t>
      </w:r>
      <w:r w:rsidR="002C0FF3">
        <w:rPr>
          <w:rFonts w:ascii="Arial" w:hAnsi="Arial" w:cs="Arial"/>
        </w:rPr>
        <w:t xml:space="preserve">reduce paper waste and </w:t>
      </w:r>
      <w:r w:rsidR="00D1648E">
        <w:rPr>
          <w:rFonts w:ascii="Arial" w:hAnsi="Arial" w:cs="Arial"/>
        </w:rPr>
        <w:t xml:space="preserve">provide </w:t>
      </w:r>
      <w:r w:rsidR="3FB23C4A" w:rsidRPr="3FB23C4A">
        <w:rPr>
          <w:rFonts w:ascii="Arial" w:hAnsi="Arial" w:cs="Arial"/>
        </w:rPr>
        <w:t xml:space="preserve">useful </w:t>
      </w:r>
      <w:r w:rsidR="00D1648E">
        <w:rPr>
          <w:rFonts w:ascii="Arial" w:hAnsi="Arial" w:cs="Arial"/>
        </w:rPr>
        <w:t>analytics about provided receipts</w:t>
      </w:r>
      <w:r w:rsidR="3FB23C4A" w:rsidRPr="3FB23C4A">
        <w:rPr>
          <w:rFonts w:ascii="Arial" w:hAnsi="Arial" w:cs="Arial"/>
        </w:rPr>
        <w:t xml:space="preserve"> and purchases. Since the start, the project’s</w:t>
      </w:r>
      <w:r w:rsidR="00886914">
        <w:rPr>
          <w:rFonts w:ascii="Arial" w:hAnsi="Arial" w:cs="Arial"/>
        </w:rPr>
        <w:t xml:space="preserve"> objective</w:t>
      </w:r>
      <w:r w:rsidR="000918EF">
        <w:rPr>
          <w:rFonts w:ascii="Arial" w:hAnsi="Arial" w:cs="Arial"/>
        </w:rPr>
        <w:t xml:space="preserve"> </w:t>
      </w:r>
      <w:r w:rsidR="3FB23C4A" w:rsidRPr="3FB23C4A">
        <w:rPr>
          <w:rFonts w:ascii="Arial" w:hAnsi="Arial" w:cs="Arial"/>
        </w:rPr>
        <w:t xml:space="preserve">is </w:t>
      </w:r>
      <w:r w:rsidR="000918EF">
        <w:rPr>
          <w:rFonts w:ascii="Arial" w:hAnsi="Arial" w:cs="Arial"/>
        </w:rPr>
        <w:t xml:space="preserve">to provide </w:t>
      </w:r>
      <w:r w:rsidR="005701E8">
        <w:rPr>
          <w:rFonts w:ascii="Arial" w:hAnsi="Arial" w:cs="Arial"/>
        </w:rPr>
        <w:t xml:space="preserve">a user-friendly interface for receipt extraction while </w:t>
      </w:r>
      <w:r w:rsidR="3FB23C4A" w:rsidRPr="3FB23C4A">
        <w:rPr>
          <w:rFonts w:ascii="Arial" w:hAnsi="Arial" w:cs="Arial"/>
        </w:rPr>
        <w:t xml:space="preserve">also </w:t>
      </w:r>
      <w:r w:rsidR="005701E8">
        <w:rPr>
          <w:rFonts w:ascii="Arial" w:hAnsi="Arial" w:cs="Arial"/>
        </w:rPr>
        <w:t xml:space="preserve">storing the data and providing useful analytics </w:t>
      </w:r>
      <w:r w:rsidR="004C40C8">
        <w:rPr>
          <w:rFonts w:ascii="Arial" w:hAnsi="Arial" w:cs="Arial"/>
        </w:rPr>
        <w:t>to the user about their receipts</w:t>
      </w:r>
      <w:r w:rsidR="3FB23C4A" w:rsidRPr="3FB23C4A">
        <w:rPr>
          <w:rFonts w:ascii="Arial" w:hAnsi="Arial" w:cs="Arial"/>
        </w:rPr>
        <w:t xml:space="preserve"> and payments.</w:t>
      </w:r>
      <w:r w:rsidR="00171C09">
        <w:rPr>
          <w:rFonts w:ascii="Arial" w:hAnsi="Arial" w:cs="Arial"/>
        </w:rPr>
        <w:t xml:space="preserve"> Therefore, to </w:t>
      </w:r>
      <w:r w:rsidR="009D2C86">
        <w:rPr>
          <w:rFonts w:ascii="Arial" w:hAnsi="Arial" w:cs="Arial"/>
        </w:rPr>
        <w:t xml:space="preserve">develop </w:t>
      </w:r>
      <w:r w:rsidR="00987BFB">
        <w:rPr>
          <w:rFonts w:ascii="Arial" w:hAnsi="Arial" w:cs="Arial"/>
        </w:rPr>
        <w:t xml:space="preserve">this system, a literature review of </w:t>
      </w:r>
      <w:r w:rsidR="3FB23C4A" w:rsidRPr="3FB23C4A">
        <w:rPr>
          <w:rFonts w:ascii="Arial" w:hAnsi="Arial" w:cs="Arial"/>
        </w:rPr>
        <w:t xml:space="preserve">other research </w:t>
      </w:r>
      <w:r w:rsidR="00457C27">
        <w:rPr>
          <w:rFonts w:ascii="Arial" w:hAnsi="Arial" w:cs="Arial"/>
        </w:rPr>
        <w:t xml:space="preserve">working on </w:t>
      </w:r>
      <w:r w:rsidR="00987BFB">
        <w:rPr>
          <w:rFonts w:ascii="Arial" w:hAnsi="Arial" w:cs="Arial"/>
        </w:rPr>
        <w:t xml:space="preserve">similar </w:t>
      </w:r>
      <w:r w:rsidR="3FB23C4A" w:rsidRPr="3FB23C4A">
        <w:rPr>
          <w:rFonts w:ascii="Arial" w:hAnsi="Arial" w:cs="Arial"/>
        </w:rPr>
        <w:t>objectives</w:t>
      </w:r>
      <w:r w:rsidR="00987BFB">
        <w:rPr>
          <w:rFonts w:ascii="Arial" w:hAnsi="Arial" w:cs="Arial"/>
        </w:rPr>
        <w:t xml:space="preserve"> of</w:t>
      </w:r>
      <w:r w:rsidR="00563D2B">
        <w:rPr>
          <w:rFonts w:ascii="Arial" w:hAnsi="Arial" w:cs="Arial"/>
        </w:rPr>
        <w:t xml:space="preserve"> </w:t>
      </w:r>
      <w:r w:rsidR="3FB23C4A" w:rsidRPr="3FB23C4A">
        <w:rPr>
          <w:rFonts w:ascii="Arial" w:hAnsi="Arial" w:cs="Arial"/>
        </w:rPr>
        <w:t>this</w:t>
      </w:r>
      <w:r w:rsidR="00563D2B">
        <w:rPr>
          <w:rFonts w:ascii="Arial" w:hAnsi="Arial" w:cs="Arial"/>
        </w:rPr>
        <w:t xml:space="preserve"> project </w:t>
      </w:r>
      <w:r w:rsidR="3FB23C4A" w:rsidRPr="3FB23C4A">
        <w:rPr>
          <w:rFonts w:ascii="Arial" w:hAnsi="Arial" w:cs="Arial"/>
        </w:rPr>
        <w:t>was written</w:t>
      </w:r>
      <w:r w:rsidR="00563D2B">
        <w:rPr>
          <w:rFonts w:ascii="Arial" w:hAnsi="Arial" w:cs="Arial"/>
        </w:rPr>
        <w:t xml:space="preserve"> </w:t>
      </w:r>
      <w:r w:rsidR="008722B8">
        <w:rPr>
          <w:rFonts w:ascii="Arial" w:hAnsi="Arial" w:cs="Arial"/>
        </w:rPr>
        <w:t xml:space="preserve">to </w:t>
      </w:r>
      <w:r w:rsidR="3FB23C4A" w:rsidRPr="3FB23C4A">
        <w:rPr>
          <w:rFonts w:ascii="Arial" w:hAnsi="Arial" w:cs="Arial"/>
        </w:rPr>
        <w:t>analyze</w:t>
      </w:r>
      <w:r w:rsidR="008722B8">
        <w:rPr>
          <w:rFonts w:ascii="Arial" w:hAnsi="Arial" w:cs="Arial"/>
        </w:rPr>
        <w:t xml:space="preserve"> the technologies they used for the user </w:t>
      </w:r>
      <w:r w:rsidR="00097D85">
        <w:rPr>
          <w:rFonts w:ascii="Arial" w:hAnsi="Arial" w:cs="Arial"/>
        </w:rPr>
        <w:t>Interface and receipt extraction technologies.</w:t>
      </w:r>
      <w:r w:rsidR="00412640">
        <w:rPr>
          <w:rFonts w:ascii="Arial" w:hAnsi="Arial" w:cs="Arial"/>
        </w:rPr>
        <w:t xml:space="preserve"> </w:t>
      </w:r>
      <w:r w:rsidR="00366A45">
        <w:rPr>
          <w:rFonts w:ascii="Arial" w:hAnsi="Arial" w:cs="Arial"/>
        </w:rPr>
        <w:t xml:space="preserve">While </w:t>
      </w:r>
      <w:r w:rsidR="00A53686">
        <w:rPr>
          <w:rFonts w:ascii="Arial" w:hAnsi="Arial" w:cs="Arial"/>
        </w:rPr>
        <w:t xml:space="preserve">the literature that </w:t>
      </w:r>
      <w:r w:rsidR="3FB23C4A" w:rsidRPr="3FB23C4A">
        <w:rPr>
          <w:rFonts w:ascii="Arial" w:hAnsi="Arial" w:cs="Arial"/>
        </w:rPr>
        <w:t>was</w:t>
      </w:r>
      <w:r w:rsidR="00A53686">
        <w:rPr>
          <w:rFonts w:ascii="Arial" w:hAnsi="Arial" w:cs="Arial"/>
        </w:rPr>
        <w:t xml:space="preserve"> </w:t>
      </w:r>
      <w:r w:rsidR="0081513D">
        <w:rPr>
          <w:rFonts w:ascii="Arial" w:hAnsi="Arial" w:cs="Arial"/>
        </w:rPr>
        <w:t>researched</w:t>
      </w:r>
      <w:r w:rsidR="00A53686">
        <w:rPr>
          <w:rFonts w:ascii="Arial" w:hAnsi="Arial" w:cs="Arial"/>
        </w:rPr>
        <w:t xml:space="preserve"> and used for my project was ade</w:t>
      </w:r>
      <w:r w:rsidR="00D27ECE">
        <w:rPr>
          <w:rFonts w:ascii="Arial" w:hAnsi="Arial" w:cs="Arial"/>
        </w:rPr>
        <w:t xml:space="preserve">quate, furthering my research into other </w:t>
      </w:r>
      <w:r w:rsidR="0081513D">
        <w:rPr>
          <w:rFonts w:ascii="Arial" w:hAnsi="Arial" w:cs="Arial"/>
        </w:rPr>
        <w:t>various</w:t>
      </w:r>
      <w:r w:rsidR="00D27ECE">
        <w:rPr>
          <w:rFonts w:ascii="Arial" w:hAnsi="Arial" w:cs="Arial"/>
        </w:rPr>
        <w:t xml:space="preserve"> technologies would had been more </w:t>
      </w:r>
      <w:r w:rsidR="0081513D">
        <w:rPr>
          <w:rFonts w:ascii="Arial" w:hAnsi="Arial" w:cs="Arial"/>
        </w:rPr>
        <w:t>beneficial</w:t>
      </w:r>
      <w:r w:rsidR="00D27ECE">
        <w:rPr>
          <w:rFonts w:ascii="Arial" w:hAnsi="Arial" w:cs="Arial"/>
        </w:rPr>
        <w:t xml:space="preserve"> and </w:t>
      </w:r>
      <w:r w:rsidR="0081513D">
        <w:rPr>
          <w:rFonts w:ascii="Arial" w:hAnsi="Arial" w:cs="Arial"/>
        </w:rPr>
        <w:t>would have provided more opportunities</w:t>
      </w:r>
      <w:r w:rsidR="3FB23C4A" w:rsidRPr="3FB23C4A">
        <w:rPr>
          <w:rFonts w:ascii="Arial" w:hAnsi="Arial" w:cs="Arial"/>
        </w:rPr>
        <w:t xml:space="preserve"> to further expand my project</w:t>
      </w:r>
      <w:r w:rsidR="0081513D">
        <w:rPr>
          <w:rFonts w:ascii="Arial" w:hAnsi="Arial" w:cs="Arial"/>
        </w:rPr>
        <w:t>.</w:t>
      </w:r>
    </w:p>
    <w:p w14:paraId="6EE3EA67" w14:textId="77777777" w:rsidR="006E6405" w:rsidRDefault="006E6405" w:rsidP="00AC17D9">
      <w:pPr>
        <w:spacing w:line="360" w:lineRule="auto"/>
        <w:rPr>
          <w:rFonts w:ascii="Arial" w:hAnsi="Arial" w:cs="Arial"/>
        </w:rPr>
      </w:pPr>
    </w:p>
    <w:p w14:paraId="5885DF48" w14:textId="65006AD2" w:rsidR="004533E4" w:rsidRDefault="00473571" w:rsidP="00AC17D9">
      <w:pPr>
        <w:spacing w:line="360" w:lineRule="auto"/>
        <w:rPr>
          <w:rFonts w:ascii="Arial" w:hAnsi="Arial" w:cs="Arial"/>
        </w:rPr>
      </w:pPr>
      <w:r>
        <w:rPr>
          <w:rFonts w:ascii="Arial" w:hAnsi="Arial" w:cs="Arial"/>
        </w:rPr>
        <w:t>The project</w:t>
      </w:r>
      <w:r w:rsidR="00453688">
        <w:rPr>
          <w:rFonts w:ascii="Arial" w:hAnsi="Arial" w:cs="Arial"/>
        </w:rPr>
        <w:t xml:space="preserve"> </w:t>
      </w:r>
      <w:r w:rsidR="009E1885">
        <w:rPr>
          <w:rFonts w:ascii="Arial" w:hAnsi="Arial" w:cs="Arial"/>
        </w:rPr>
        <w:t xml:space="preserve">structure was </w:t>
      </w:r>
      <w:r w:rsidR="3FB23C4A" w:rsidRPr="3FB23C4A">
        <w:rPr>
          <w:rFonts w:ascii="Arial" w:hAnsi="Arial" w:cs="Arial"/>
        </w:rPr>
        <w:t>designed</w:t>
      </w:r>
      <w:r w:rsidR="009E1885">
        <w:rPr>
          <w:rFonts w:ascii="Arial" w:hAnsi="Arial" w:cs="Arial"/>
        </w:rPr>
        <w:t xml:space="preserve"> </w:t>
      </w:r>
      <w:r w:rsidR="00826406">
        <w:rPr>
          <w:rFonts w:ascii="Arial" w:hAnsi="Arial" w:cs="Arial"/>
        </w:rPr>
        <w:t xml:space="preserve">before the real implementation </w:t>
      </w:r>
      <w:proofErr w:type="gramStart"/>
      <w:r w:rsidR="00826406">
        <w:rPr>
          <w:rFonts w:ascii="Arial" w:hAnsi="Arial" w:cs="Arial"/>
        </w:rPr>
        <w:t>in order to</w:t>
      </w:r>
      <w:proofErr w:type="gramEnd"/>
      <w:r w:rsidR="00826406">
        <w:rPr>
          <w:rFonts w:ascii="Arial" w:hAnsi="Arial" w:cs="Arial"/>
        </w:rPr>
        <w:t xml:space="preserve"> organize the </w:t>
      </w:r>
      <w:r w:rsidR="005016F9">
        <w:rPr>
          <w:rFonts w:ascii="Arial" w:hAnsi="Arial" w:cs="Arial"/>
        </w:rPr>
        <w:t>development of the system</w:t>
      </w:r>
      <w:r w:rsidR="005417A4">
        <w:rPr>
          <w:rFonts w:ascii="Arial" w:hAnsi="Arial" w:cs="Arial"/>
        </w:rPr>
        <w:t xml:space="preserve">. The system </w:t>
      </w:r>
      <w:r w:rsidR="3FB23C4A" w:rsidRPr="3FB23C4A">
        <w:rPr>
          <w:rFonts w:ascii="Arial" w:hAnsi="Arial" w:cs="Arial"/>
        </w:rPr>
        <w:t>was structured</w:t>
      </w:r>
      <w:r w:rsidR="005417A4">
        <w:rPr>
          <w:rFonts w:ascii="Arial" w:hAnsi="Arial" w:cs="Arial"/>
        </w:rPr>
        <w:t xml:space="preserve"> into two </w:t>
      </w:r>
      <w:r w:rsidR="000D7DEF">
        <w:rPr>
          <w:rFonts w:ascii="Arial" w:hAnsi="Arial" w:cs="Arial"/>
        </w:rPr>
        <w:t xml:space="preserve">different </w:t>
      </w:r>
      <w:r w:rsidR="00090E85">
        <w:rPr>
          <w:rFonts w:ascii="Arial" w:hAnsi="Arial" w:cs="Arial"/>
        </w:rPr>
        <w:t>components</w:t>
      </w:r>
      <w:r w:rsidR="00090E85" w:rsidRPr="3FB23C4A">
        <w:rPr>
          <w:rFonts w:ascii="Arial" w:hAnsi="Arial" w:cs="Arial"/>
        </w:rPr>
        <w:t>:</w:t>
      </w:r>
      <w:r w:rsidR="000D7DEF">
        <w:rPr>
          <w:rFonts w:ascii="Arial" w:hAnsi="Arial" w:cs="Arial"/>
        </w:rPr>
        <w:t xml:space="preserve"> the server and the mobile application</w:t>
      </w:r>
      <w:r w:rsidR="002A570F">
        <w:rPr>
          <w:rFonts w:ascii="Arial" w:hAnsi="Arial" w:cs="Arial"/>
        </w:rPr>
        <w:t xml:space="preserve">. The mobile </w:t>
      </w:r>
      <w:r w:rsidR="3FB23C4A" w:rsidRPr="3FB23C4A">
        <w:rPr>
          <w:rFonts w:ascii="Arial" w:hAnsi="Arial" w:cs="Arial"/>
        </w:rPr>
        <w:t xml:space="preserve">application’s </w:t>
      </w:r>
      <w:r w:rsidR="001F6F60">
        <w:rPr>
          <w:rFonts w:ascii="Arial" w:hAnsi="Arial" w:cs="Arial"/>
        </w:rPr>
        <w:t xml:space="preserve">purpose </w:t>
      </w:r>
      <w:r w:rsidR="3FB23C4A" w:rsidRPr="3FB23C4A">
        <w:rPr>
          <w:rFonts w:ascii="Arial" w:hAnsi="Arial" w:cs="Arial"/>
        </w:rPr>
        <w:t xml:space="preserve">is </w:t>
      </w:r>
      <w:r w:rsidR="001F6F60">
        <w:rPr>
          <w:rFonts w:ascii="Arial" w:hAnsi="Arial" w:cs="Arial"/>
        </w:rPr>
        <w:t>t</w:t>
      </w:r>
      <w:r w:rsidR="003D48FB">
        <w:rPr>
          <w:rFonts w:ascii="Arial" w:hAnsi="Arial" w:cs="Arial"/>
        </w:rPr>
        <w:t xml:space="preserve">o be the </w:t>
      </w:r>
      <w:r w:rsidR="3FB23C4A" w:rsidRPr="3FB23C4A">
        <w:rPr>
          <w:rFonts w:ascii="Arial" w:hAnsi="Arial" w:cs="Arial"/>
        </w:rPr>
        <w:t xml:space="preserve">gateway to the system for the </w:t>
      </w:r>
      <w:r w:rsidR="003D48FB">
        <w:rPr>
          <w:rFonts w:ascii="Arial" w:hAnsi="Arial" w:cs="Arial"/>
        </w:rPr>
        <w:t xml:space="preserve">user, and allow </w:t>
      </w:r>
      <w:r w:rsidR="3FB23C4A" w:rsidRPr="3FB23C4A">
        <w:rPr>
          <w:rFonts w:ascii="Arial" w:hAnsi="Arial" w:cs="Arial"/>
        </w:rPr>
        <w:t>the user</w:t>
      </w:r>
      <w:r w:rsidR="003D48FB">
        <w:rPr>
          <w:rFonts w:ascii="Arial" w:hAnsi="Arial" w:cs="Arial"/>
        </w:rPr>
        <w:t xml:space="preserve"> to </w:t>
      </w:r>
      <w:r w:rsidR="006E002E">
        <w:rPr>
          <w:rFonts w:ascii="Arial" w:hAnsi="Arial" w:cs="Arial"/>
        </w:rPr>
        <w:t>access, edit and</w:t>
      </w:r>
      <w:r w:rsidR="004C5D26">
        <w:rPr>
          <w:rFonts w:ascii="Arial" w:hAnsi="Arial" w:cs="Arial"/>
        </w:rPr>
        <w:t xml:space="preserve"> </w:t>
      </w:r>
      <w:r w:rsidR="3FB23C4A" w:rsidRPr="3FB23C4A">
        <w:rPr>
          <w:rFonts w:ascii="Arial" w:hAnsi="Arial" w:cs="Arial"/>
        </w:rPr>
        <w:t>read</w:t>
      </w:r>
      <w:r w:rsidR="004C5D26">
        <w:rPr>
          <w:rFonts w:ascii="Arial" w:hAnsi="Arial" w:cs="Arial"/>
        </w:rPr>
        <w:t xml:space="preserve"> the analytics </w:t>
      </w:r>
      <w:r w:rsidR="006E08DF">
        <w:rPr>
          <w:rFonts w:ascii="Arial" w:hAnsi="Arial" w:cs="Arial"/>
        </w:rPr>
        <w:t xml:space="preserve">from </w:t>
      </w:r>
      <w:r w:rsidR="3FB23C4A" w:rsidRPr="3FB23C4A">
        <w:rPr>
          <w:rFonts w:ascii="Arial" w:hAnsi="Arial" w:cs="Arial"/>
        </w:rPr>
        <w:t>their</w:t>
      </w:r>
      <w:r w:rsidR="006E08DF">
        <w:rPr>
          <w:rFonts w:ascii="Arial" w:hAnsi="Arial" w:cs="Arial"/>
        </w:rPr>
        <w:t xml:space="preserve"> receipt</w:t>
      </w:r>
      <w:r w:rsidR="3FB23C4A" w:rsidRPr="3FB23C4A">
        <w:rPr>
          <w:rFonts w:ascii="Arial" w:hAnsi="Arial" w:cs="Arial"/>
        </w:rPr>
        <w:t>, all</w:t>
      </w:r>
      <w:r w:rsidR="006E08DF">
        <w:rPr>
          <w:rFonts w:ascii="Arial" w:hAnsi="Arial" w:cs="Arial"/>
        </w:rPr>
        <w:t xml:space="preserve"> whi</w:t>
      </w:r>
      <w:r w:rsidR="0015163E">
        <w:rPr>
          <w:rFonts w:ascii="Arial" w:hAnsi="Arial" w:cs="Arial"/>
        </w:rPr>
        <w:t>le communicating with the server</w:t>
      </w:r>
      <w:r w:rsidR="006E08DF">
        <w:rPr>
          <w:rFonts w:ascii="Arial" w:hAnsi="Arial" w:cs="Arial"/>
        </w:rPr>
        <w:t xml:space="preserve">. The </w:t>
      </w:r>
      <w:r w:rsidR="3FB23C4A" w:rsidRPr="3FB23C4A">
        <w:rPr>
          <w:rFonts w:ascii="Arial" w:hAnsi="Arial" w:cs="Arial"/>
        </w:rPr>
        <w:t>server’s</w:t>
      </w:r>
      <w:r w:rsidR="0015163E">
        <w:rPr>
          <w:rFonts w:ascii="Arial" w:hAnsi="Arial" w:cs="Arial"/>
        </w:rPr>
        <w:t xml:space="preserve"> side </w:t>
      </w:r>
      <w:r w:rsidR="3FB23C4A" w:rsidRPr="3FB23C4A">
        <w:rPr>
          <w:rFonts w:ascii="Arial" w:hAnsi="Arial" w:cs="Arial"/>
        </w:rPr>
        <w:t>manages</w:t>
      </w:r>
      <w:r w:rsidR="006404A4">
        <w:rPr>
          <w:rFonts w:ascii="Arial" w:hAnsi="Arial" w:cs="Arial"/>
        </w:rPr>
        <w:t xml:space="preserve"> the </w:t>
      </w:r>
      <w:r w:rsidR="003D2541">
        <w:rPr>
          <w:rFonts w:ascii="Arial" w:hAnsi="Arial" w:cs="Arial"/>
        </w:rPr>
        <w:t>communication</w:t>
      </w:r>
      <w:r w:rsidR="00A92FA7">
        <w:rPr>
          <w:rFonts w:ascii="Arial" w:hAnsi="Arial" w:cs="Arial"/>
        </w:rPr>
        <w:t xml:space="preserve"> </w:t>
      </w:r>
      <w:r w:rsidR="003D2541">
        <w:rPr>
          <w:rFonts w:ascii="Arial" w:hAnsi="Arial" w:cs="Arial"/>
        </w:rPr>
        <w:t>with</w:t>
      </w:r>
      <w:r w:rsidR="00A92FA7">
        <w:rPr>
          <w:rFonts w:ascii="Arial" w:hAnsi="Arial" w:cs="Arial"/>
        </w:rPr>
        <w:t xml:space="preserve"> </w:t>
      </w:r>
      <w:r w:rsidR="003D2541">
        <w:rPr>
          <w:rFonts w:ascii="Arial" w:hAnsi="Arial" w:cs="Arial"/>
        </w:rPr>
        <w:t>the</w:t>
      </w:r>
      <w:r w:rsidR="00A92FA7">
        <w:rPr>
          <w:rFonts w:ascii="Arial" w:hAnsi="Arial" w:cs="Arial"/>
        </w:rPr>
        <w:t xml:space="preserve"> </w:t>
      </w:r>
      <w:r w:rsidR="003D2541">
        <w:rPr>
          <w:rFonts w:ascii="Arial" w:hAnsi="Arial" w:cs="Arial"/>
        </w:rPr>
        <w:t>database and</w:t>
      </w:r>
      <w:r w:rsidR="00A92FA7">
        <w:rPr>
          <w:rFonts w:ascii="Arial" w:hAnsi="Arial" w:cs="Arial"/>
        </w:rPr>
        <w:t xml:space="preserve"> host the receipt extraction process and the model </w:t>
      </w:r>
      <w:r w:rsidR="003D2541">
        <w:rPr>
          <w:rFonts w:ascii="Arial" w:hAnsi="Arial" w:cs="Arial"/>
        </w:rPr>
        <w:t xml:space="preserve">used </w:t>
      </w:r>
      <w:r w:rsidR="3FB23C4A" w:rsidRPr="3FB23C4A">
        <w:rPr>
          <w:rFonts w:ascii="Arial" w:hAnsi="Arial" w:cs="Arial"/>
        </w:rPr>
        <w:t>within</w:t>
      </w:r>
      <w:r w:rsidR="003D2541">
        <w:rPr>
          <w:rFonts w:ascii="Arial" w:hAnsi="Arial" w:cs="Arial"/>
        </w:rPr>
        <w:t xml:space="preserve"> it.</w:t>
      </w:r>
    </w:p>
    <w:p w14:paraId="4C41971F" w14:textId="77777777" w:rsidR="003D2541" w:rsidRDefault="003D2541" w:rsidP="00AC17D9">
      <w:pPr>
        <w:spacing w:line="360" w:lineRule="auto"/>
        <w:rPr>
          <w:rFonts w:ascii="Arial" w:hAnsi="Arial" w:cs="Arial"/>
        </w:rPr>
      </w:pPr>
    </w:p>
    <w:p w14:paraId="294B3BAD" w14:textId="4BA043A1" w:rsidR="006E6405" w:rsidRDefault="00D66603" w:rsidP="00AC17D9">
      <w:pPr>
        <w:spacing w:line="360" w:lineRule="auto"/>
        <w:rPr>
          <w:rFonts w:ascii="Arial" w:hAnsi="Arial" w:cs="Arial"/>
        </w:rPr>
      </w:pPr>
      <w:r>
        <w:rPr>
          <w:rFonts w:ascii="Arial" w:hAnsi="Arial" w:cs="Arial"/>
        </w:rPr>
        <w:t xml:space="preserve">The </w:t>
      </w:r>
      <w:r w:rsidR="00514AA9">
        <w:rPr>
          <w:rFonts w:ascii="Arial" w:hAnsi="Arial" w:cs="Arial"/>
        </w:rPr>
        <w:t>development of the server was done</w:t>
      </w:r>
      <w:r w:rsidR="00CB6767">
        <w:rPr>
          <w:rFonts w:ascii="Arial" w:hAnsi="Arial" w:cs="Arial"/>
        </w:rPr>
        <w:t xml:space="preserve"> locally</w:t>
      </w:r>
      <w:r w:rsidR="00514AA9">
        <w:rPr>
          <w:rFonts w:ascii="Arial" w:hAnsi="Arial" w:cs="Arial"/>
        </w:rPr>
        <w:t xml:space="preserve"> using docker </w:t>
      </w:r>
      <w:r w:rsidR="008160DF">
        <w:rPr>
          <w:rFonts w:ascii="Arial" w:hAnsi="Arial" w:cs="Arial"/>
        </w:rPr>
        <w:t>separating the PostgreSQL database and the FastAPI</w:t>
      </w:r>
      <w:r w:rsidR="002C6523">
        <w:rPr>
          <w:rFonts w:ascii="Arial" w:hAnsi="Arial" w:cs="Arial"/>
        </w:rPr>
        <w:t xml:space="preserve"> application which </w:t>
      </w:r>
      <w:r w:rsidR="3FB23C4A" w:rsidRPr="3FB23C4A">
        <w:rPr>
          <w:rFonts w:ascii="Arial" w:hAnsi="Arial" w:cs="Arial"/>
        </w:rPr>
        <w:t>managed</w:t>
      </w:r>
      <w:r w:rsidR="002C6523">
        <w:rPr>
          <w:rFonts w:ascii="Arial" w:hAnsi="Arial" w:cs="Arial"/>
        </w:rPr>
        <w:t xml:space="preserve"> the different endpoints which </w:t>
      </w:r>
      <w:r w:rsidR="3FB23C4A" w:rsidRPr="3FB23C4A">
        <w:rPr>
          <w:rFonts w:ascii="Arial" w:hAnsi="Arial" w:cs="Arial"/>
        </w:rPr>
        <w:t>composed</w:t>
      </w:r>
      <w:r w:rsidR="002C6523">
        <w:rPr>
          <w:rFonts w:ascii="Arial" w:hAnsi="Arial" w:cs="Arial"/>
        </w:rPr>
        <w:t xml:space="preserve"> the core of the server</w:t>
      </w:r>
      <w:r w:rsidR="00C42E1D">
        <w:rPr>
          <w:rFonts w:ascii="Arial" w:hAnsi="Arial" w:cs="Arial"/>
        </w:rPr>
        <w:t xml:space="preserve"> while communicating with the </w:t>
      </w:r>
      <w:r w:rsidR="00C42E1D">
        <w:rPr>
          <w:rFonts w:ascii="Arial" w:hAnsi="Arial" w:cs="Arial"/>
        </w:rPr>
        <w:lastRenderedPageBreak/>
        <w:t>database.</w:t>
      </w:r>
      <w:r w:rsidR="00CB6767">
        <w:rPr>
          <w:rFonts w:ascii="Arial" w:hAnsi="Arial" w:cs="Arial"/>
        </w:rPr>
        <w:t xml:space="preserve"> The local deployment </w:t>
      </w:r>
      <w:r w:rsidR="00BD2AB1">
        <w:rPr>
          <w:rFonts w:ascii="Arial" w:hAnsi="Arial" w:cs="Arial"/>
        </w:rPr>
        <w:t xml:space="preserve">provided an </w:t>
      </w:r>
      <w:r w:rsidR="0099031A">
        <w:rPr>
          <w:rFonts w:ascii="Arial" w:hAnsi="Arial" w:cs="Arial"/>
        </w:rPr>
        <w:t>easier</w:t>
      </w:r>
      <w:r w:rsidR="00BD2AB1">
        <w:rPr>
          <w:rFonts w:ascii="Arial" w:hAnsi="Arial" w:cs="Arial"/>
        </w:rPr>
        <w:t xml:space="preserve"> development </w:t>
      </w:r>
      <w:r w:rsidR="0099031A">
        <w:rPr>
          <w:rFonts w:ascii="Arial" w:hAnsi="Arial" w:cs="Arial"/>
        </w:rPr>
        <w:t>environment</w:t>
      </w:r>
      <w:r w:rsidR="00BD2AB1">
        <w:rPr>
          <w:rFonts w:ascii="Arial" w:hAnsi="Arial" w:cs="Arial"/>
        </w:rPr>
        <w:t xml:space="preserve"> but </w:t>
      </w:r>
      <w:r w:rsidR="005E0173">
        <w:rPr>
          <w:rFonts w:ascii="Arial" w:hAnsi="Arial" w:cs="Arial"/>
        </w:rPr>
        <w:t>limited the range (while deployed locally) of the communication to</w:t>
      </w:r>
      <w:r w:rsidR="000A3A13">
        <w:rPr>
          <w:rFonts w:ascii="Arial" w:hAnsi="Arial" w:cs="Arial"/>
        </w:rPr>
        <w:t xml:space="preserve"> local environment</w:t>
      </w:r>
      <w:r w:rsidR="009C6843">
        <w:rPr>
          <w:rFonts w:ascii="Arial" w:hAnsi="Arial" w:cs="Arial"/>
        </w:rPr>
        <w:t xml:space="preserve">, but this limitation can be </w:t>
      </w:r>
      <w:r w:rsidR="006179CC">
        <w:rPr>
          <w:rFonts w:ascii="Arial" w:hAnsi="Arial" w:cs="Arial"/>
        </w:rPr>
        <w:t>removed</w:t>
      </w:r>
      <w:r w:rsidR="003C0370">
        <w:rPr>
          <w:rFonts w:ascii="Arial" w:hAnsi="Arial" w:cs="Arial"/>
        </w:rPr>
        <w:t xml:space="preserve"> with further work.</w:t>
      </w:r>
      <w:r w:rsidR="006179CC">
        <w:rPr>
          <w:rFonts w:ascii="Arial" w:hAnsi="Arial" w:cs="Arial"/>
        </w:rPr>
        <w:t xml:space="preserve"> As for the receipt extraction proces</w:t>
      </w:r>
      <w:r w:rsidR="008A30BE">
        <w:rPr>
          <w:rFonts w:ascii="Arial" w:hAnsi="Arial" w:cs="Arial"/>
        </w:rPr>
        <w:t>s,</w:t>
      </w:r>
      <w:r w:rsidR="00FB6299">
        <w:rPr>
          <w:rFonts w:ascii="Arial" w:hAnsi="Arial" w:cs="Arial"/>
        </w:rPr>
        <w:t xml:space="preserve"> it is </w:t>
      </w:r>
      <w:r w:rsidR="3FB23C4A" w:rsidRPr="3FB23C4A">
        <w:rPr>
          <w:rFonts w:ascii="Arial" w:hAnsi="Arial" w:cs="Arial"/>
        </w:rPr>
        <w:t>separated</w:t>
      </w:r>
      <w:r w:rsidR="00FB6299">
        <w:rPr>
          <w:rFonts w:ascii="Arial" w:hAnsi="Arial" w:cs="Arial"/>
        </w:rPr>
        <w:t xml:space="preserve"> into three main </w:t>
      </w:r>
      <w:r w:rsidR="3FB23C4A" w:rsidRPr="3FB23C4A">
        <w:rPr>
          <w:rFonts w:ascii="Arial" w:hAnsi="Arial" w:cs="Arial"/>
        </w:rPr>
        <w:t>components</w:t>
      </w:r>
      <w:r w:rsidR="006D3A2A">
        <w:rPr>
          <w:rFonts w:ascii="Arial" w:hAnsi="Arial" w:cs="Arial"/>
        </w:rPr>
        <w:t xml:space="preserve">: the receipt section </w:t>
      </w:r>
      <w:r w:rsidR="001A0FFB">
        <w:rPr>
          <w:rFonts w:ascii="Arial" w:hAnsi="Arial" w:cs="Arial"/>
        </w:rPr>
        <w:t>identification model, the text extractor</w:t>
      </w:r>
      <w:r w:rsidR="3FB23C4A" w:rsidRPr="3FB23C4A">
        <w:rPr>
          <w:rFonts w:ascii="Arial" w:hAnsi="Arial" w:cs="Arial"/>
        </w:rPr>
        <w:t>,</w:t>
      </w:r>
      <w:r w:rsidR="001A0FFB">
        <w:rPr>
          <w:rFonts w:ascii="Arial" w:hAnsi="Arial" w:cs="Arial"/>
        </w:rPr>
        <w:t xml:space="preserve"> and the classifier/formatter.</w:t>
      </w:r>
      <w:r w:rsidR="005D3D5B">
        <w:rPr>
          <w:rFonts w:ascii="Arial" w:hAnsi="Arial" w:cs="Arial"/>
        </w:rPr>
        <w:t xml:space="preserve"> The section identifier </w:t>
      </w:r>
      <w:r w:rsidR="00B87E56">
        <w:rPr>
          <w:rFonts w:ascii="Arial" w:hAnsi="Arial" w:cs="Arial"/>
        </w:rPr>
        <w:t>model is</w:t>
      </w:r>
      <w:r w:rsidR="00CC2377">
        <w:rPr>
          <w:rFonts w:ascii="Arial" w:hAnsi="Arial" w:cs="Arial"/>
        </w:rPr>
        <w:t xml:space="preserve"> a Y</w:t>
      </w:r>
      <w:r w:rsidR="00253A9E">
        <w:rPr>
          <w:rFonts w:ascii="Arial" w:hAnsi="Arial" w:cs="Arial"/>
        </w:rPr>
        <w:t>olov8</w:t>
      </w:r>
      <w:r w:rsidR="00CC2377">
        <w:rPr>
          <w:rFonts w:ascii="Arial" w:hAnsi="Arial" w:cs="Arial"/>
        </w:rPr>
        <w:t xml:space="preserve"> model </w:t>
      </w:r>
      <w:r w:rsidR="001527AE">
        <w:rPr>
          <w:rFonts w:ascii="Arial" w:hAnsi="Arial" w:cs="Arial"/>
        </w:rPr>
        <w:t xml:space="preserve">train </w:t>
      </w:r>
      <w:r w:rsidR="3FB23C4A" w:rsidRPr="3FB23C4A">
        <w:rPr>
          <w:rFonts w:ascii="Arial" w:hAnsi="Arial" w:cs="Arial"/>
        </w:rPr>
        <w:t>of</w:t>
      </w:r>
      <w:r w:rsidR="001527AE">
        <w:rPr>
          <w:rFonts w:ascii="Arial" w:hAnsi="Arial" w:cs="Arial"/>
        </w:rPr>
        <w:t xml:space="preserve"> gathered receipt dataset</w:t>
      </w:r>
      <w:r w:rsidR="3FB23C4A" w:rsidRPr="3FB23C4A">
        <w:rPr>
          <w:rFonts w:ascii="Arial" w:hAnsi="Arial" w:cs="Arial"/>
        </w:rPr>
        <w:t>, which detects</w:t>
      </w:r>
      <w:r w:rsidR="001527AE">
        <w:rPr>
          <w:rFonts w:ascii="Arial" w:hAnsi="Arial" w:cs="Arial"/>
        </w:rPr>
        <w:t xml:space="preserve"> the key </w:t>
      </w:r>
      <w:r w:rsidR="00AF0D3A">
        <w:rPr>
          <w:rFonts w:ascii="Arial" w:hAnsi="Arial" w:cs="Arial"/>
        </w:rPr>
        <w:t>sections of receipts.</w:t>
      </w:r>
      <w:r w:rsidR="005F5D15">
        <w:rPr>
          <w:rFonts w:ascii="Arial" w:hAnsi="Arial" w:cs="Arial"/>
        </w:rPr>
        <w:t xml:space="preserve"> The capacity </w:t>
      </w:r>
      <w:r w:rsidR="00E62061">
        <w:rPr>
          <w:rFonts w:ascii="Arial" w:hAnsi="Arial" w:cs="Arial"/>
        </w:rPr>
        <w:t>is</w:t>
      </w:r>
      <w:r w:rsidR="005F5D15">
        <w:rPr>
          <w:rFonts w:ascii="Arial" w:hAnsi="Arial" w:cs="Arial"/>
        </w:rPr>
        <w:t xml:space="preserve"> </w:t>
      </w:r>
      <w:r w:rsidR="00C15CA8">
        <w:rPr>
          <w:rFonts w:ascii="Arial" w:hAnsi="Arial" w:cs="Arial"/>
        </w:rPr>
        <w:t xml:space="preserve">directly </w:t>
      </w:r>
      <w:r w:rsidR="3FB23C4A" w:rsidRPr="3FB23C4A">
        <w:rPr>
          <w:rFonts w:ascii="Arial" w:hAnsi="Arial" w:cs="Arial"/>
        </w:rPr>
        <w:t>linked</w:t>
      </w:r>
      <w:r w:rsidR="00C15CA8">
        <w:rPr>
          <w:rFonts w:ascii="Arial" w:hAnsi="Arial" w:cs="Arial"/>
        </w:rPr>
        <w:t xml:space="preserve"> to the gathered dataset</w:t>
      </w:r>
      <w:r w:rsidR="3FB23C4A" w:rsidRPr="3FB23C4A">
        <w:rPr>
          <w:rFonts w:ascii="Arial" w:hAnsi="Arial" w:cs="Arial"/>
        </w:rPr>
        <w:t>,</w:t>
      </w:r>
      <w:r w:rsidR="004566E4">
        <w:rPr>
          <w:rFonts w:ascii="Arial" w:hAnsi="Arial" w:cs="Arial"/>
        </w:rPr>
        <w:t xml:space="preserve"> which</w:t>
      </w:r>
      <w:r w:rsidR="3FB23C4A" w:rsidRPr="3FB23C4A">
        <w:rPr>
          <w:rFonts w:ascii="Arial" w:hAnsi="Arial" w:cs="Arial"/>
        </w:rPr>
        <w:t>,</w:t>
      </w:r>
      <w:r w:rsidR="004566E4">
        <w:rPr>
          <w:rFonts w:ascii="Arial" w:hAnsi="Arial" w:cs="Arial"/>
        </w:rPr>
        <w:t xml:space="preserve"> with more data, would provide better </w:t>
      </w:r>
      <w:r w:rsidR="3FB23C4A" w:rsidRPr="3FB23C4A">
        <w:rPr>
          <w:rFonts w:ascii="Arial" w:hAnsi="Arial" w:cs="Arial"/>
        </w:rPr>
        <w:t>results. Regarding</w:t>
      </w:r>
      <w:r w:rsidR="00613446">
        <w:rPr>
          <w:rFonts w:ascii="Arial" w:hAnsi="Arial" w:cs="Arial"/>
        </w:rPr>
        <w:t xml:space="preserve"> the text extraction,</w:t>
      </w:r>
      <w:r w:rsidR="005C35ED">
        <w:rPr>
          <w:rFonts w:ascii="Arial" w:hAnsi="Arial" w:cs="Arial"/>
        </w:rPr>
        <w:t xml:space="preserve"> Tesseract OCR were </w:t>
      </w:r>
      <w:r w:rsidR="00F72E99">
        <w:rPr>
          <w:rFonts w:ascii="Arial" w:hAnsi="Arial" w:cs="Arial"/>
        </w:rPr>
        <w:t xml:space="preserve">deployed locally in the server to avoid using </w:t>
      </w:r>
      <w:r w:rsidR="3FB23C4A" w:rsidRPr="3FB23C4A">
        <w:rPr>
          <w:rFonts w:ascii="Arial" w:hAnsi="Arial" w:cs="Arial"/>
        </w:rPr>
        <w:t xml:space="preserve">a </w:t>
      </w:r>
      <w:r w:rsidR="00F72E99">
        <w:rPr>
          <w:rFonts w:ascii="Arial" w:hAnsi="Arial" w:cs="Arial"/>
        </w:rPr>
        <w:t>third</w:t>
      </w:r>
      <w:r w:rsidR="3FB23C4A" w:rsidRPr="3FB23C4A">
        <w:rPr>
          <w:rFonts w:ascii="Arial" w:hAnsi="Arial" w:cs="Arial"/>
        </w:rPr>
        <w:t>-</w:t>
      </w:r>
      <w:r w:rsidR="00F72E99">
        <w:rPr>
          <w:rFonts w:ascii="Arial" w:hAnsi="Arial" w:cs="Arial"/>
        </w:rPr>
        <w:t xml:space="preserve">party </w:t>
      </w:r>
      <w:r w:rsidR="004B5EDE">
        <w:rPr>
          <w:rFonts w:ascii="Arial" w:hAnsi="Arial" w:cs="Arial"/>
        </w:rPr>
        <w:t>API</w:t>
      </w:r>
      <w:r w:rsidR="00F5431E">
        <w:rPr>
          <w:rFonts w:ascii="Arial" w:hAnsi="Arial" w:cs="Arial"/>
        </w:rPr>
        <w:t xml:space="preserve">. The final part was the classification and </w:t>
      </w:r>
      <w:r w:rsidR="00E07A97">
        <w:rPr>
          <w:rFonts w:ascii="Arial" w:hAnsi="Arial" w:cs="Arial"/>
        </w:rPr>
        <w:t>formatting</w:t>
      </w:r>
      <w:r w:rsidR="00F5431E">
        <w:rPr>
          <w:rFonts w:ascii="Arial" w:hAnsi="Arial" w:cs="Arial"/>
        </w:rPr>
        <w:t xml:space="preserve"> step which should have been </w:t>
      </w:r>
      <w:r w:rsidR="006A7E09">
        <w:rPr>
          <w:rFonts w:ascii="Arial" w:hAnsi="Arial" w:cs="Arial"/>
        </w:rPr>
        <w:t>designed</w:t>
      </w:r>
      <w:r w:rsidR="00E07A97">
        <w:rPr>
          <w:rFonts w:ascii="Arial" w:hAnsi="Arial" w:cs="Arial"/>
        </w:rPr>
        <w:t xml:space="preserve"> to be a </w:t>
      </w:r>
      <w:r w:rsidR="006B6043">
        <w:rPr>
          <w:rFonts w:ascii="Arial" w:hAnsi="Arial" w:cs="Arial"/>
        </w:rPr>
        <w:t>custom model</w:t>
      </w:r>
      <w:r w:rsidR="3FB23C4A" w:rsidRPr="3FB23C4A">
        <w:rPr>
          <w:rFonts w:ascii="Arial" w:hAnsi="Arial" w:cs="Arial"/>
        </w:rPr>
        <w:t>. This would</w:t>
      </w:r>
      <w:r w:rsidR="0009341B">
        <w:rPr>
          <w:rFonts w:ascii="Arial" w:hAnsi="Arial" w:cs="Arial"/>
        </w:rPr>
        <w:t xml:space="preserve"> have </w:t>
      </w:r>
      <w:r w:rsidR="3FB23C4A" w:rsidRPr="3FB23C4A">
        <w:rPr>
          <w:rFonts w:ascii="Arial" w:hAnsi="Arial" w:cs="Arial"/>
        </w:rPr>
        <w:t>worked</w:t>
      </w:r>
      <w:r w:rsidR="000B5772">
        <w:rPr>
          <w:rFonts w:ascii="Arial" w:hAnsi="Arial" w:cs="Arial"/>
        </w:rPr>
        <w:t xml:space="preserve">, but due to </w:t>
      </w:r>
      <w:r w:rsidR="00142DA7">
        <w:rPr>
          <w:rFonts w:ascii="Arial" w:hAnsi="Arial" w:cs="Arial"/>
        </w:rPr>
        <w:t xml:space="preserve">developing </w:t>
      </w:r>
      <w:r w:rsidR="3FB23C4A" w:rsidRPr="3FB23C4A">
        <w:rPr>
          <w:rFonts w:ascii="Arial" w:hAnsi="Arial" w:cs="Arial"/>
        </w:rPr>
        <w:t>restrictions,</w:t>
      </w:r>
      <w:r w:rsidR="00735709">
        <w:rPr>
          <w:rFonts w:ascii="Arial" w:hAnsi="Arial" w:cs="Arial"/>
        </w:rPr>
        <w:t xml:space="preserve"> GPT3.5 turbo llm from </w:t>
      </w:r>
      <w:r w:rsidR="009F6A93">
        <w:rPr>
          <w:rFonts w:ascii="Arial" w:hAnsi="Arial" w:cs="Arial"/>
        </w:rPr>
        <w:t>OpenAI</w:t>
      </w:r>
      <w:r w:rsidR="00735709">
        <w:rPr>
          <w:rFonts w:ascii="Arial" w:hAnsi="Arial" w:cs="Arial"/>
        </w:rPr>
        <w:t xml:space="preserve"> </w:t>
      </w:r>
      <w:r w:rsidR="006A7E09">
        <w:rPr>
          <w:rFonts w:ascii="Arial" w:hAnsi="Arial" w:cs="Arial"/>
        </w:rPr>
        <w:t>were</w:t>
      </w:r>
      <w:r w:rsidR="00735709">
        <w:rPr>
          <w:rFonts w:ascii="Arial" w:hAnsi="Arial" w:cs="Arial"/>
        </w:rPr>
        <w:t xml:space="preserve"> use</w:t>
      </w:r>
      <w:r w:rsidR="009F6A93">
        <w:rPr>
          <w:rFonts w:ascii="Arial" w:hAnsi="Arial" w:cs="Arial"/>
        </w:rPr>
        <w:t>d to fulfill this task.</w:t>
      </w:r>
      <w:r w:rsidR="006A7E09">
        <w:rPr>
          <w:rFonts w:ascii="Arial" w:hAnsi="Arial" w:cs="Arial"/>
        </w:rPr>
        <w:t xml:space="preserve"> Since Tesseract OCR </w:t>
      </w:r>
      <w:r w:rsidR="007761DE">
        <w:rPr>
          <w:rFonts w:ascii="Arial" w:hAnsi="Arial" w:cs="Arial"/>
        </w:rPr>
        <w:t>were</w:t>
      </w:r>
      <w:r w:rsidR="006A7E09">
        <w:rPr>
          <w:rFonts w:ascii="Arial" w:hAnsi="Arial" w:cs="Arial"/>
        </w:rPr>
        <w:t xml:space="preserve"> </w:t>
      </w:r>
      <w:r w:rsidR="007C5451">
        <w:rPr>
          <w:rFonts w:ascii="Arial" w:hAnsi="Arial" w:cs="Arial"/>
        </w:rPr>
        <w:t>chosen</w:t>
      </w:r>
      <w:r w:rsidR="00D95B84">
        <w:rPr>
          <w:rFonts w:ascii="Arial" w:hAnsi="Arial" w:cs="Arial"/>
        </w:rPr>
        <w:t xml:space="preserve"> for the system to be third</w:t>
      </w:r>
      <w:r w:rsidR="3FB23C4A" w:rsidRPr="3FB23C4A">
        <w:rPr>
          <w:rFonts w:ascii="Arial" w:hAnsi="Arial" w:cs="Arial"/>
        </w:rPr>
        <w:t>-</w:t>
      </w:r>
      <w:r w:rsidR="00D95B84">
        <w:rPr>
          <w:rFonts w:ascii="Arial" w:hAnsi="Arial" w:cs="Arial"/>
        </w:rPr>
        <w:t xml:space="preserve">party </w:t>
      </w:r>
      <w:r w:rsidR="007C5451">
        <w:rPr>
          <w:rFonts w:ascii="Arial" w:hAnsi="Arial" w:cs="Arial"/>
        </w:rPr>
        <w:t xml:space="preserve">independent, but </w:t>
      </w:r>
      <w:r w:rsidR="3FB23C4A" w:rsidRPr="3FB23C4A">
        <w:rPr>
          <w:rFonts w:ascii="Arial" w:hAnsi="Arial" w:cs="Arial"/>
        </w:rPr>
        <w:t>ended</w:t>
      </w:r>
      <w:r w:rsidR="007C5451">
        <w:rPr>
          <w:rFonts w:ascii="Arial" w:hAnsi="Arial" w:cs="Arial"/>
        </w:rPr>
        <w:t xml:space="preserve"> up being dependent by using OpenAI service, the usage of more performant OCR </w:t>
      </w:r>
      <w:r w:rsidR="008B4F09">
        <w:rPr>
          <w:rFonts w:ascii="Arial" w:hAnsi="Arial" w:cs="Arial"/>
        </w:rPr>
        <w:t xml:space="preserve">through API such </w:t>
      </w:r>
      <w:r w:rsidR="3FB23C4A" w:rsidRPr="3FB23C4A">
        <w:rPr>
          <w:rFonts w:ascii="Arial" w:hAnsi="Arial" w:cs="Arial"/>
        </w:rPr>
        <w:t>as</w:t>
      </w:r>
      <w:r w:rsidR="008B4F09">
        <w:rPr>
          <w:rFonts w:ascii="Arial" w:hAnsi="Arial" w:cs="Arial"/>
        </w:rPr>
        <w:t xml:space="preserve"> </w:t>
      </w:r>
      <w:r w:rsidR="00C86522" w:rsidRPr="00A15A8E">
        <w:rPr>
          <w:rFonts w:ascii="Arial" w:hAnsi="Arial" w:cs="Arial"/>
        </w:rPr>
        <w:t>Google Cloud Vision API</w:t>
      </w:r>
      <w:r w:rsidR="00C86522">
        <w:rPr>
          <w:rFonts w:ascii="Arial" w:hAnsi="Arial" w:cs="Arial"/>
        </w:rPr>
        <w:t xml:space="preserve"> </w:t>
      </w:r>
      <w:r w:rsidR="3FB23C4A" w:rsidRPr="3FB23C4A">
        <w:rPr>
          <w:rFonts w:ascii="Arial" w:hAnsi="Arial" w:cs="Arial"/>
        </w:rPr>
        <w:t>would</w:t>
      </w:r>
      <w:r w:rsidR="005F5990">
        <w:rPr>
          <w:rFonts w:ascii="Arial" w:hAnsi="Arial" w:cs="Arial"/>
        </w:rPr>
        <w:t xml:space="preserve"> provide better </w:t>
      </w:r>
      <w:r w:rsidR="3FB23C4A" w:rsidRPr="3FB23C4A">
        <w:rPr>
          <w:rFonts w:ascii="Arial" w:hAnsi="Arial" w:cs="Arial"/>
        </w:rPr>
        <w:t>results</w:t>
      </w:r>
      <w:r w:rsidR="005F5990">
        <w:rPr>
          <w:rFonts w:ascii="Arial" w:hAnsi="Arial" w:cs="Arial"/>
        </w:rPr>
        <w:t xml:space="preserve"> and increase </w:t>
      </w:r>
      <w:r w:rsidR="3FB23C4A" w:rsidRPr="3FB23C4A">
        <w:rPr>
          <w:rFonts w:ascii="Arial" w:hAnsi="Arial" w:cs="Arial"/>
        </w:rPr>
        <w:t xml:space="preserve">the </w:t>
      </w:r>
      <w:r w:rsidR="005F5990">
        <w:rPr>
          <w:rFonts w:ascii="Arial" w:hAnsi="Arial" w:cs="Arial"/>
        </w:rPr>
        <w:t>extraction quality</w:t>
      </w:r>
      <w:r w:rsidR="006C7BAE">
        <w:rPr>
          <w:rFonts w:ascii="Arial" w:hAnsi="Arial" w:cs="Arial"/>
        </w:rPr>
        <w:t>.</w:t>
      </w:r>
    </w:p>
    <w:p w14:paraId="71193BDB" w14:textId="77777777" w:rsidR="00857E50" w:rsidRDefault="00857E50" w:rsidP="00AC17D9">
      <w:pPr>
        <w:spacing w:line="360" w:lineRule="auto"/>
        <w:rPr>
          <w:rFonts w:ascii="Arial" w:hAnsi="Arial" w:cs="Arial"/>
        </w:rPr>
      </w:pPr>
    </w:p>
    <w:p w14:paraId="388CBD86" w14:textId="215BDABC" w:rsidR="00857E50" w:rsidRDefault="00857E50" w:rsidP="00500F72">
      <w:pPr>
        <w:spacing w:line="360" w:lineRule="auto"/>
        <w:jc w:val="both"/>
        <w:rPr>
          <w:rFonts w:ascii="Arial" w:hAnsi="Arial" w:cs="Arial"/>
        </w:rPr>
      </w:pPr>
      <w:r>
        <w:rPr>
          <w:rFonts w:ascii="Arial" w:hAnsi="Arial" w:cs="Arial"/>
        </w:rPr>
        <w:t xml:space="preserve">The development of </w:t>
      </w:r>
      <w:r w:rsidR="00DB3036">
        <w:rPr>
          <w:rFonts w:ascii="Arial" w:hAnsi="Arial" w:cs="Arial"/>
        </w:rPr>
        <w:t xml:space="preserve">the user side mobile application </w:t>
      </w:r>
      <w:r w:rsidR="00D052BD">
        <w:rPr>
          <w:rFonts w:ascii="Arial" w:hAnsi="Arial" w:cs="Arial"/>
        </w:rPr>
        <w:t>was</w:t>
      </w:r>
      <w:r w:rsidR="00DB3036">
        <w:rPr>
          <w:rFonts w:ascii="Arial" w:hAnsi="Arial" w:cs="Arial"/>
        </w:rPr>
        <w:t xml:space="preserve"> done using flutter framework code</w:t>
      </w:r>
      <w:r w:rsidR="009D3CBD">
        <w:rPr>
          <w:rFonts w:ascii="Arial" w:hAnsi="Arial" w:cs="Arial"/>
        </w:rPr>
        <w:t>d in dart</w:t>
      </w:r>
      <w:r w:rsidR="3FB23C4A" w:rsidRPr="3FB23C4A">
        <w:rPr>
          <w:rFonts w:ascii="Arial" w:hAnsi="Arial" w:cs="Arial"/>
        </w:rPr>
        <w:t>, which communicates</w:t>
      </w:r>
      <w:r w:rsidR="00754939">
        <w:rPr>
          <w:rFonts w:ascii="Arial" w:hAnsi="Arial" w:cs="Arial"/>
        </w:rPr>
        <w:t xml:space="preserve"> with </w:t>
      </w:r>
      <w:r w:rsidR="3FB23C4A" w:rsidRPr="3FB23C4A">
        <w:rPr>
          <w:rFonts w:ascii="Arial" w:hAnsi="Arial" w:cs="Arial"/>
        </w:rPr>
        <w:t xml:space="preserve">the </w:t>
      </w:r>
      <w:r w:rsidR="001C2DE2">
        <w:rPr>
          <w:rFonts w:ascii="Arial" w:hAnsi="Arial" w:cs="Arial"/>
        </w:rPr>
        <w:t>server using http protocol</w:t>
      </w:r>
      <w:r w:rsidR="009D3CBD">
        <w:rPr>
          <w:rFonts w:ascii="Arial" w:hAnsi="Arial" w:cs="Arial"/>
        </w:rPr>
        <w:t>.</w:t>
      </w:r>
      <w:r w:rsidR="00942D3D">
        <w:rPr>
          <w:rFonts w:ascii="Arial" w:hAnsi="Arial" w:cs="Arial"/>
        </w:rPr>
        <w:t xml:space="preserve"> </w:t>
      </w:r>
      <w:r w:rsidR="00D052BD">
        <w:rPr>
          <w:rFonts w:ascii="Arial" w:hAnsi="Arial" w:cs="Arial"/>
        </w:rPr>
        <w:t xml:space="preserve">The </w:t>
      </w:r>
      <w:r w:rsidR="009F26C3">
        <w:rPr>
          <w:rFonts w:ascii="Arial" w:hAnsi="Arial" w:cs="Arial"/>
        </w:rPr>
        <w:t xml:space="preserve">mobile application </w:t>
      </w:r>
      <w:r w:rsidR="00B62733">
        <w:rPr>
          <w:rFonts w:ascii="Arial" w:hAnsi="Arial" w:cs="Arial"/>
        </w:rPr>
        <w:t xml:space="preserve">is </w:t>
      </w:r>
      <w:r w:rsidR="007A4835">
        <w:rPr>
          <w:rFonts w:ascii="Arial" w:hAnsi="Arial" w:cs="Arial"/>
        </w:rPr>
        <w:t>composed</w:t>
      </w:r>
      <w:r w:rsidR="00B62733">
        <w:rPr>
          <w:rFonts w:ascii="Arial" w:hAnsi="Arial" w:cs="Arial"/>
        </w:rPr>
        <w:t xml:space="preserve"> of three </w:t>
      </w:r>
      <w:r w:rsidR="001C2DE2">
        <w:rPr>
          <w:rFonts w:ascii="Arial" w:hAnsi="Arial" w:cs="Arial"/>
        </w:rPr>
        <w:t>pages</w:t>
      </w:r>
      <w:r w:rsidR="00B62733">
        <w:rPr>
          <w:rFonts w:ascii="Arial" w:hAnsi="Arial" w:cs="Arial"/>
        </w:rPr>
        <w:t xml:space="preserve"> with</w:t>
      </w:r>
      <w:r w:rsidR="00754939">
        <w:rPr>
          <w:rFonts w:ascii="Arial" w:hAnsi="Arial" w:cs="Arial"/>
        </w:rPr>
        <w:t xml:space="preserve"> their own feature</w:t>
      </w:r>
      <w:r w:rsidR="00503353">
        <w:rPr>
          <w:rFonts w:ascii="Arial" w:hAnsi="Arial" w:cs="Arial"/>
        </w:rPr>
        <w:t>.</w:t>
      </w:r>
      <w:r w:rsidR="00754939">
        <w:rPr>
          <w:rFonts w:ascii="Arial" w:hAnsi="Arial" w:cs="Arial"/>
        </w:rPr>
        <w:t xml:space="preserve"> </w:t>
      </w:r>
      <w:r w:rsidR="3FB23C4A" w:rsidRPr="3FB23C4A">
        <w:rPr>
          <w:rFonts w:ascii="Arial" w:hAnsi="Arial" w:cs="Arial"/>
        </w:rPr>
        <w:t>The</w:t>
      </w:r>
      <w:r w:rsidR="00754939">
        <w:rPr>
          <w:rFonts w:ascii="Arial" w:hAnsi="Arial" w:cs="Arial"/>
        </w:rPr>
        <w:t xml:space="preserve"> list page</w:t>
      </w:r>
      <w:r w:rsidR="3FB23C4A" w:rsidRPr="3FB23C4A">
        <w:rPr>
          <w:rFonts w:ascii="Arial" w:hAnsi="Arial" w:cs="Arial"/>
        </w:rPr>
        <w:t>,</w:t>
      </w:r>
      <w:r w:rsidR="00754939">
        <w:rPr>
          <w:rFonts w:ascii="Arial" w:hAnsi="Arial" w:cs="Arial"/>
        </w:rPr>
        <w:t xml:space="preserve"> which </w:t>
      </w:r>
      <w:r w:rsidR="3FB23C4A" w:rsidRPr="3FB23C4A">
        <w:rPr>
          <w:rFonts w:ascii="Arial" w:hAnsi="Arial" w:cs="Arial"/>
        </w:rPr>
        <w:t>retrieves</w:t>
      </w:r>
      <w:r w:rsidR="009E0A8C">
        <w:rPr>
          <w:rFonts w:ascii="Arial" w:hAnsi="Arial" w:cs="Arial"/>
        </w:rPr>
        <w:t xml:space="preserve"> and </w:t>
      </w:r>
      <w:r w:rsidR="3FB23C4A" w:rsidRPr="3FB23C4A">
        <w:rPr>
          <w:rFonts w:ascii="Arial" w:hAnsi="Arial" w:cs="Arial"/>
        </w:rPr>
        <w:t>displays</w:t>
      </w:r>
      <w:r w:rsidR="009E0A8C">
        <w:rPr>
          <w:rFonts w:ascii="Arial" w:hAnsi="Arial" w:cs="Arial"/>
        </w:rPr>
        <w:t xml:space="preserve"> the user’s receipt </w:t>
      </w:r>
      <w:r w:rsidR="3FB23C4A" w:rsidRPr="3FB23C4A">
        <w:rPr>
          <w:rFonts w:ascii="Arial" w:hAnsi="Arial" w:cs="Arial"/>
        </w:rPr>
        <w:t>history, enables</w:t>
      </w:r>
      <w:r w:rsidR="00503353">
        <w:rPr>
          <w:rFonts w:ascii="Arial" w:hAnsi="Arial" w:cs="Arial"/>
        </w:rPr>
        <w:t xml:space="preserve"> the user to edit </w:t>
      </w:r>
      <w:r w:rsidR="00254035">
        <w:rPr>
          <w:rFonts w:ascii="Arial" w:hAnsi="Arial" w:cs="Arial"/>
        </w:rPr>
        <w:t xml:space="preserve">the data. The camera page </w:t>
      </w:r>
      <w:r w:rsidR="00356EDB">
        <w:rPr>
          <w:rFonts w:ascii="Arial" w:hAnsi="Arial" w:cs="Arial"/>
        </w:rPr>
        <w:t>allows</w:t>
      </w:r>
      <w:r w:rsidR="00793584">
        <w:rPr>
          <w:rFonts w:ascii="Arial" w:hAnsi="Arial" w:cs="Arial"/>
        </w:rPr>
        <w:t xml:space="preserve"> the user to</w:t>
      </w:r>
      <w:r w:rsidR="00BD0BC0">
        <w:rPr>
          <w:rFonts w:ascii="Arial" w:hAnsi="Arial" w:cs="Arial"/>
        </w:rPr>
        <w:t xml:space="preserve"> upload a picture </w:t>
      </w:r>
      <w:r w:rsidR="3FB23C4A" w:rsidRPr="3FB23C4A">
        <w:rPr>
          <w:rFonts w:ascii="Arial" w:hAnsi="Arial" w:cs="Arial"/>
        </w:rPr>
        <w:t xml:space="preserve">of a receipt </w:t>
      </w:r>
      <w:r w:rsidR="00BD0BC0">
        <w:rPr>
          <w:rFonts w:ascii="Arial" w:hAnsi="Arial" w:cs="Arial"/>
        </w:rPr>
        <w:t>for extraction</w:t>
      </w:r>
      <w:r w:rsidR="3FB23C4A" w:rsidRPr="3FB23C4A">
        <w:rPr>
          <w:rFonts w:ascii="Arial" w:hAnsi="Arial" w:cs="Arial"/>
        </w:rPr>
        <w:t>,</w:t>
      </w:r>
      <w:r w:rsidR="00BD0BC0">
        <w:rPr>
          <w:rFonts w:ascii="Arial" w:hAnsi="Arial" w:cs="Arial"/>
        </w:rPr>
        <w:t xml:space="preserve"> </w:t>
      </w:r>
      <w:r w:rsidR="00240D93">
        <w:rPr>
          <w:rFonts w:ascii="Arial" w:hAnsi="Arial" w:cs="Arial"/>
        </w:rPr>
        <w:t xml:space="preserve">either by </w:t>
      </w:r>
      <w:r w:rsidR="3FB23C4A" w:rsidRPr="3FB23C4A">
        <w:rPr>
          <w:rFonts w:ascii="Arial" w:hAnsi="Arial" w:cs="Arial"/>
        </w:rPr>
        <w:t>capturing</w:t>
      </w:r>
      <w:r w:rsidR="00240D93">
        <w:rPr>
          <w:rFonts w:ascii="Arial" w:hAnsi="Arial" w:cs="Arial"/>
        </w:rPr>
        <w:t xml:space="preserve"> directly through the application </w:t>
      </w:r>
      <w:r w:rsidR="3FB23C4A" w:rsidRPr="3FB23C4A">
        <w:rPr>
          <w:rFonts w:ascii="Arial" w:hAnsi="Arial" w:cs="Arial"/>
        </w:rPr>
        <w:t xml:space="preserve">camera </w:t>
      </w:r>
      <w:r w:rsidR="00240D93">
        <w:rPr>
          <w:rFonts w:ascii="Arial" w:hAnsi="Arial" w:cs="Arial"/>
        </w:rPr>
        <w:t xml:space="preserve">or from the </w:t>
      </w:r>
      <w:r w:rsidR="3FB23C4A" w:rsidRPr="3FB23C4A">
        <w:rPr>
          <w:rFonts w:ascii="Arial" w:hAnsi="Arial" w:cs="Arial"/>
        </w:rPr>
        <w:t xml:space="preserve">user’s </w:t>
      </w:r>
      <w:r w:rsidR="00240D93">
        <w:rPr>
          <w:rFonts w:ascii="Arial" w:hAnsi="Arial" w:cs="Arial"/>
        </w:rPr>
        <w:t>gallery</w:t>
      </w:r>
      <w:r w:rsidR="00356EDB">
        <w:rPr>
          <w:rFonts w:ascii="Arial" w:hAnsi="Arial" w:cs="Arial"/>
        </w:rPr>
        <w:t xml:space="preserve">. </w:t>
      </w:r>
      <w:r w:rsidR="0006202E">
        <w:rPr>
          <w:rFonts w:ascii="Arial" w:hAnsi="Arial" w:cs="Arial"/>
        </w:rPr>
        <w:t>A limitation of the camera feature</w:t>
      </w:r>
      <w:r w:rsidR="3FB23C4A" w:rsidRPr="3FB23C4A">
        <w:rPr>
          <w:rFonts w:ascii="Arial" w:hAnsi="Arial" w:cs="Arial"/>
        </w:rPr>
        <w:t>,</w:t>
      </w:r>
      <w:r w:rsidR="0006202E">
        <w:rPr>
          <w:rFonts w:ascii="Arial" w:hAnsi="Arial" w:cs="Arial"/>
        </w:rPr>
        <w:t xml:space="preserve"> which </w:t>
      </w:r>
      <w:r w:rsidR="3FB23C4A" w:rsidRPr="3FB23C4A">
        <w:rPr>
          <w:rFonts w:ascii="Arial" w:hAnsi="Arial" w:cs="Arial"/>
        </w:rPr>
        <w:t>allows</w:t>
      </w:r>
      <w:r w:rsidR="0006202E">
        <w:rPr>
          <w:rFonts w:ascii="Arial" w:hAnsi="Arial" w:cs="Arial"/>
        </w:rPr>
        <w:t xml:space="preserve"> the user to </w:t>
      </w:r>
      <w:r w:rsidR="00552F4F">
        <w:rPr>
          <w:rFonts w:ascii="Arial" w:hAnsi="Arial" w:cs="Arial"/>
        </w:rPr>
        <w:t>take a picture</w:t>
      </w:r>
      <w:r w:rsidR="3FB23C4A" w:rsidRPr="3FB23C4A">
        <w:rPr>
          <w:rFonts w:ascii="Arial" w:hAnsi="Arial" w:cs="Arial"/>
        </w:rPr>
        <w:t>,</w:t>
      </w:r>
      <w:r w:rsidR="00552F4F">
        <w:rPr>
          <w:rFonts w:ascii="Arial" w:hAnsi="Arial" w:cs="Arial"/>
        </w:rPr>
        <w:t xml:space="preserve"> has a reduced quality which </w:t>
      </w:r>
      <w:r w:rsidR="00E2389C">
        <w:rPr>
          <w:rFonts w:ascii="Arial" w:hAnsi="Arial" w:cs="Arial"/>
        </w:rPr>
        <w:t xml:space="preserve">directly </w:t>
      </w:r>
      <w:r w:rsidR="3FB23C4A" w:rsidRPr="3FB23C4A">
        <w:rPr>
          <w:rFonts w:ascii="Arial" w:hAnsi="Arial" w:cs="Arial"/>
        </w:rPr>
        <w:t>impacts</w:t>
      </w:r>
      <w:r w:rsidR="00552F4F">
        <w:rPr>
          <w:rFonts w:ascii="Arial" w:hAnsi="Arial" w:cs="Arial"/>
        </w:rPr>
        <w:t xml:space="preserve"> the </w:t>
      </w:r>
      <w:r w:rsidR="00E2389C">
        <w:rPr>
          <w:rFonts w:ascii="Arial" w:hAnsi="Arial" w:cs="Arial"/>
        </w:rPr>
        <w:t>result</w:t>
      </w:r>
      <w:r w:rsidR="3FB23C4A" w:rsidRPr="3FB23C4A">
        <w:rPr>
          <w:rFonts w:ascii="Arial" w:hAnsi="Arial" w:cs="Arial"/>
        </w:rPr>
        <w:t>. Therefore</w:t>
      </w:r>
      <w:r w:rsidR="00E2389C">
        <w:rPr>
          <w:rFonts w:ascii="Arial" w:hAnsi="Arial" w:cs="Arial"/>
        </w:rPr>
        <w:t>,</w:t>
      </w:r>
      <w:r w:rsidR="00002154">
        <w:rPr>
          <w:rFonts w:ascii="Arial" w:hAnsi="Arial" w:cs="Arial"/>
        </w:rPr>
        <w:t xml:space="preserve"> </w:t>
      </w:r>
      <w:r w:rsidR="008C51BC">
        <w:rPr>
          <w:rFonts w:ascii="Arial" w:hAnsi="Arial" w:cs="Arial"/>
        </w:rPr>
        <w:t xml:space="preserve">a </w:t>
      </w:r>
      <w:r w:rsidR="00011156">
        <w:rPr>
          <w:rFonts w:ascii="Arial" w:hAnsi="Arial" w:cs="Arial"/>
        </w:rPr>
        <w:t>custom-made</w:t>
      </w:r>
      <w:r w:rsidR="008C51BC">
        <w:rPr>
          <w:rFonts w:ascii="Arial" w:hAnsi="Arial" w:cs="Arial"/>
        </w:rPr>
        <w:t xml:space="preserve"> camera plugin could upgrade the </w:t>
      </w:r>
      <w:r w:rsidR="3FB23C4A" w:rsidRPr="3FB23C4A">
        <w:rPr>
          <w:rFonts w:ascii="Arial" w:hAnsi="Arial" w:cs="Arial"/>
        </w:rPr>
        <w:t>inbuilt</w:t>
      </w:r>
      <w:r w:rsidR="008C51BC">
        <w:rPr>
          <w:rFonts w:ascii="Arial" w:hAnsi="Arial" w:cs="Arial"/>
        </w:rPr>
        <w:t xml:space="preserve"> camera feature. The </w:t>
      </w:r>
      <w:r w:rsidR="3FB23C4A" w:rsidRPr="3FB23C4A">
        <w:rPr>
          <w:rFonts w:ascii="Arial" w:hAnsi="Arial" w:cs="Arial"/>
        </w:rPr>
        <w:t>last</w:t>
      </w:r>
      <w:r w:rsidR="008C51BC">
        <w:rPr>
          <w:rFonts w:ascii="Arial" w:hAnsi="Arial" w:cs="Arial"/>
        </w:rPr>
        <w:t xml:space="preserve"> page is the graph </w:t>
      </w:r>
      <w:r w:rsidR="3FB23C4A" w:rsidRPr="3FB23C4A">
        <w:rPr>
          <w:rFonts w:ascii="Arial" w:hAnsi="Arial" w:cs="Arial"/>
        </w:rPr>
        <w:t>section,</w:t>
      </w:r>
      <w:r w:rsidR="008C51BC">
        <w:rPr>
          <w:rFonts w:ascii="Arial" w:hAnsi="Arial" w:cs="Arial"/>
        </w:rPr>
        <w:t xml:space="preserve"> which </w:t>
      </w:r>
      <w:r w:rsidR="3FB23C4A" w:rsidRPr="3FB23C4A">
        <w:rPr>
          <w:rFonts w:ascii="Arial" w:hAnsi="Arial" w:cs="Arial"/>
        </w:rPr>
        <w:t xml:space="preserve">is </w:t>
      </w:r>
      <w:r w:rsidR="00011156">
        <w:rPr>
          <w:rFonts w:ascii="Arial" w:hAnsi="Arial" w:cs="Arial"/>
        </w:rPr>
        <w:t xml:space="preserve">from the </w:t>
      </w:r>
      <w:r w:rsidR="00E2389C">
        <w:rPr>
          <w:rFonts w:ascii="Arial" w:hAnsi="Arial" w:cs="Arial"/>
        </w:rPr>
        <w:t>server’s</w:t>
      </w:r>
      <w:r w:rsidR="00011156">
        <w:rPr>
          <w:rFonts w:ascii="Arial" w:hAnsi="Arial" w:cs="Arial"/>
        </w:rPr>
        <w:t xml:space="preserve"> data </w:t>
      </w:r>
      <w:r w:rsidR="3FB23C4A" w:rsidRPr="3FB23C4A">
        <w:rPr>
          <w:rFonts w:ascii="Arial" w:hAnsi="Arial" w:cs="Arial"/>
        </w:rPr>
        <w:t>that generates</w:t>
      </w:r>
      <w:r w:rsidR="00011156">
        <w:rPr>
          <w:rFonts w:ascii="Arial" w:hAnsi="Arial" w:cs="Arial"/>
        </w:rPr>
        <w:t xml:space="preserve"> two </w:t>
      </w:r>
      <w:r w:rsidR="00E2389C">
        <w:rPr>
          <w:rFonts w:ascii="Arial" w:hAnsi="Arial" w:cs="Arial"/>
        </w:rPr>
        <w:t>graphs</w:t>
      </w:r>
      <w:r w:rsidR="00011156">
        <w:rPr>
          <w:rFonts w:ascii="Arial" w:hAnsi="Arial" w:cs="Arial"/>
        </w:rPr>
        <w:t xml:space="preserve"> for </w:t>
      </w:r>
      <w:r w:rsidR="3FB23C4A" w:rsidRPr="3FB23C4A">
        <w:rPr>
          <w:rFonts w:ascii="Arial" w:hAnsi="Arial" w:cs="Arial"/>
        </w:rPr>
        <w:t>analytical purposes</w:t>
      </w:r>
      <w:r w:rsidR="00011156">
        <w:rPr>
          <w:rFonts w:ascii="Arial" w:hAnsi="Arial" w:cs="Arial"/>
        </w:rPr>
        <w:t xml:space="preserve">: a line </w:t>
      </w:r>
      <w:r w:rsidR="3FB23C4A" w:rsidRPr="3FB23C4A">
        <w:rPr>
          <w:rFonts w:ascii="Arial" w:hAnsi="Arial" w:cs="Arial"/>
        </w:rPr>
        <w:t xml:space="preserve">graph </w:t>
      </w:r>
      <w:r w:rsidR="00011156">
        <w:rPr>
          <w:rFonts w:ascii="Arial" w:hAnsi="Arial" w:cs="Arial"/>
        </w:rPr>
        <w:t xml:space="preserve">and </w:t>
      </w:r>
      <w:r w:rsidR="3FB23C4A" w:rsidRPr="3FB23C4A">
        <w:rPr>
          <w:rFonts w:ascii="Arial" w:hAnsi="Arial" w:cs="Arial"/>
        </w:rPr>
        <w:t xml:space="preserve">a </w:t>
      </w:r>
      <w:r w:rsidR="00E2389C">
        <w:rPr>
          <w:rFonts w:ascii="Arial" w:hAnsi="Arial" w:cs="Arial"/>
        </w:rPr>
        <w:t xml:space="preserve">pie chart. </w:t>
      </w:r>
      <w:r w:rsidR="00F73A02">
        <w:rPr>
          <w:rFonts w:ascii="Arial" w:hAnsi="Arial" w:cs="Arial"/>
        </w:rPr>
        <w:t xml:space="preserve">Even </w:t>
      </w:r>
      <w:r w:rsidR="3FB23C4A" w:rsidRPr="3FB23C4A">
        <w:rPr>
          <w:rFonts w:ascii="Arial" w:hAnsi="Arial" w:cs="Arial"/>
        </w:rPr>
        <w:t>though</w:t>
      </w:r>
      <w:r w:rsidR="00F73A02">
        <w:rPr>
          <w:rFonts w:ascii="Arial" w:hAnsi="Arial" w:cs="Arial"/>
        </w:rPr>
        <w:t xml:space="preserve"> the application is working</w:t>
      </w:r>
      <w:r w:rsidR="3FB23C4A" w:rsidRPr="3FB23C4A">
        <w:rPr>
          <w:rFonts w:ascii="Arial" w:hAnsi="Arial" w:cs="Arial"/>
        </w:rPr>
        <w:t xml:space="preserve"> effectively</w:t>
      </w:r>
      <w:r w:rsidR="00F73A02">
        <w:rPr>
          <w:rFonts w:ascii="Arial" w:hAnsi="Arial" w:cs="Arial"/>
        </w:rPr>
        <w:t xml:space="preserve">, the design could be </w:t>
      </w:r>
      <w:r w:rsidR="00941097">
        <w:rPr>
          <w:rFonts w:ascii="Arial" w:hAnsi="Arial" w:cs="Arial"/>
        </w:rPr>
        <w:t xml:space="preserve">modified to </w:t>
      </w:r>
      <w:r w:rsidR="00A4530B">
        <w:rPr>
          <w:rFonts w:ascii="Arial" w:hAnsi="Arial" w:cs="Arial"/>
        </w:rPr>
        <w:t xml:space="preserve">provide a better user experience </w:t>
      </w:r>
      <w:r w:rsidR="00CE6AA9">
        <w:rPr>
          <w:rFonts w:ascii="Arial" w:hAnsi="Arial" w:cs="Arial"/>
        </w:rPr>
        <w:t>and make the application more user</w:t>
      </w:r>
      <w:r w:rsidR="3FB23C4A" w:rsidRPr="3FB23C4A">
        <w:rPr>
          <w:rFonts w:ascii="Arial" w:hAnsi="Arial" w:cs="Arial"/>
        </w:rPr>
        <w:t>-</w:t>
      </w:r>
      <w:r w:rsidR="00CE6AA9">
        <w:rPr>
          <w:rFonts w:ascii="Arial" w:hAnsi="Arial" w:cs="Arial"/>
        </w:rPr>
        <w:t>friendly.</w:t>
      </w:r>
    </w:p>
    <w:p w14:paraId="66E708BE" w14:textId="77777777" w:rsidR="00CE6AA9" w:rsidRDefault="00CE6AA9" w:rsidP="00AC17D9">
      <w:pPr>
        <w:spacing w:line="360" w:lineRule="auto"/>
        <w:rPr>
          <w:rFonts w:ascii="Arial" w:hAnsi="Arial" w:cs="Arial"/>
        </w:rPr>
      </w:pPr>
    </w:p>
    <w:p w14:paraId="4B14FC08" w14:textId="787F1018" w:rsidR="008E6434" w:rsidRPr="00A15A8E" w:rsidRDefault="00F11F93" w:rsidP="00AC17D9">
      <w:pPr>
        <w:spacing w:line="360" w:lineRule="auto"/>
        <w:rPr>
          <w:rFonts w:ascii="Arial" w:hAnsi="Arial" w:cs="Arial"/>
        </w:rPr>
      </w:pPr>
      <w:commentRangeStart w:id="152"/>
      <w:r>
        <w:rPr>
          <w:rFonts w:ascii="Arial" w:hAnsi="Arial" w:cs="Arial"/>
        </w:rPr>
        <w:t xml:space="preserve">While </w:t>
      </w:r>
      <w:r w:rsidR="006A255E">
        <w:rPr>
          <w:rFonts w:ascii="Arial" w:hAnsi="Arial" w:cs="Arial"/>
        </w:rPr>
        <w:t>having conducted this research project</w:t>
      </w:r>
      <w:r w:rsidR="00DB2B70">
        <w:rPr>
          <w:rFonts w:ascii="Arial" w:hAnsi="Arial" w:cs="Arial"/>
        </w:rPr>
        <w:t xml:space="preserve">, </w:t>
      </w:r>
      <w:r w:rsidR="000E7D70">
        <w:rPr>
          <w:rFonts w:ascii="Arial" w:hAnsi="Arial" w:cs="Arial"/>
        </w:rPr>
        <w:t xml:space="preserve">without the time </w:t>
      </w:r>
      <w:r w:rsidR="006D43A3">
        <w:rPr>
          <w:rFonts w:ascii="Arial" w:hAnsi="Arial" w:cs="Arial"/>
        </w:rPr>
        <w:t>constrained and certain technological disadvantages,</w:t>
      </w:r>
      <w:r w:rsidR="00FE33D1">
        <w:rPr>
          <w:rFonts w:ascii="Arial" w:hAnsi="Arial" w:cs="Arial"/>
        </w:rPr>
        <w:t xml:space="preserve"> my </w:t>
      </w:r>
      <w:r w:rsidR="00081BA6">
        <w:rPr>
          <w:rFonts w:ascii="Arial" w:hAnsi="Arial" w:cs="Arial"/>
        </w:rPr>
        <w:t>research project could have exceled and included</w:t>
      </w:r>
      <w:r w:rsidR="003B24CA">
        <w:rPr>
          <w:rFonts w:ascii="Arial" w:hAnsi="Arial" w:cs="Arial"/>
        </w:rPr>
        <w:t xml:space="preserve"> the </w:t>
      </w:r>
      <w:r w:rsidR="3FB23C4A" w:rsidRPr="3FB23C4A">
        <w:rPr>
          <w:rFonts w:ascii="Arial" w:hAnsi="Arial" w:cs="Arial"/>
        </w:rPr>
        <w:t>various improvements.</w:t>
      </w:r>
      <w:r w:rsidR="0057633C">
        <w:rPr>
          <w:rFonts w:ascii="Arial" w:hAnsi="Arial" w:cs="Arial"/>
        </w:rPr>
        <w:t xml:space="preserve"> </w:t>
      </w:r>
      <w:commentRangeEnd w:id="152"/>
      <w:r w:rsidR="00C407E9">
        <w:rPr>
          <w:rStyle w:val="CommentReference"/>
        </w:rPr>
        <w:commentReference w:id="152"/>
      </w:r>
      <w:r w:rsidR="0057633C">
        <w:rPr>
          <w:rFonts w:ascii="Arial" w:hAnsi="Arial" w:cs="Arial"/>
        </w:rPr>
        <w:t xml:space="preserve">The </w:t>
      </w:r>
      <w:r w:rsidR="0019047C">
        <w:rPr>
          <w:rFonts w:ascii="Arial" w:hAnsi="Arial" w:cs="Arial"/>
        </w:rPr>
        <w:t xml:space="preserve">receipt section </w:t>
      </w:r>
      <w:r w:rsidR="00A632D7">
        <w:rPr>
          <w:rFonts w:ascii="Arial" w:hAnsi="Arial" w:cs="Arial"/>
        </w:rPr>
        <w:t>identifier model dataset</w:t>
      </w:r>
      <w:r w:rsidR="00A710E8">
        <w:rPr>
          <w:rFonts w:ascii="Arial" w:hAnsi="Arial" w:cs="Arial"/>
        </w:rPr>
        <w:t xml:space="preserve"> </w:t>
      </w:r>
      <w:r w:rsidR="00A710E8">
        <w:rPr>
          <w:rFonts w:ascii="Arial" w:hAnsi="Arial" w:cs="Arial"/>
        </w:rPr>
        <w:lastRenderedPageBreak/>
        <w:t xml:space="preserve">would have been larger </w:t>
      </w:r>
      <w:r w:rsidR="3FB23C4A" w:rsidRPr="3FB23C4A">
        <w:rPr>
          <w:rFonts w:ascii="Arial" w:hAnsi="Arial" w:cs="Arial"/>
        </w:rPr>
        <w:t>by including</w:t>
      </w:r>
      <w:r w:rsidR="008922BD">
        <w:rPr>
          <w:rFonts w:ascii="Arial" w:hAnsi="Arial" w:cs="Arial"/>
        </w:rPr>
        <w:t xml:space="preserve"> more variety </w:t>
      </w:r>
      <w:r w:rsidR="00FC0D7F">
        <w:rPr>
          <w:rFonts w:ascii="Arial" w:hAnsi="Arial" w:cs="Arial"/>
        </w:rPr>
        <w:t xml:space="preserve">to allow a more precise </w:t>
      </w:r>
      <w:r w:rsidR="00A03E61">
        <w:rPr>
          <w:rFonts w:ascii="Arial" w:hAnsi="Arial" w:cs="Arial"/>
        </w:rPr>
        <w:t xml:space="preserve">extraction and a better globalization of the detection. </w:t>
      </w:r>
      <w:r w:rsidR="008B6E92">
        <w:rPr>
          <w:rFonts w:ascii="Arial" w:hAnsi="Arial" w:cs="Arial"/>
        </w:rPr>
        <w:t>Also,</w:t>
      </w:r>
      <w:r w:rsidR="00A03E61">
        <w:rPr>
          <w:rFonts w:ascii="Arial" w:hAnsi="Arial" w:cs="Arial"/>
        </w:rPr>
        <w:t xml:space="preserve"> during the end of the development of the project</w:t>
      </w:r>
      <w:r w:rsidR="3FB23C4A" w:rsidRPr="3FB23C4A">
        <w:rPr>
          <w:rFonts w:ascii="Arial" w:hAnsi="Arial" w:cs="Arial"/>
        </w:rPr>
        <w:t>,</w:t>
      </w:r>
      <w:r w:rsidR="00A03E61">
        <w:rPr>
          <w:rFonts w:ascii="Arial" w:hAnsi="Arial" w:cs="Arial"/>
        </w:rPr>
        <w:t xml:space="preserve"> </w:t>
      </w:r>
      <w:r w:rsidR="00E521BF">
        <w:rPr>
          <w:rFonts w:ascii="Arial" w:hAnsi="Arial" w:cs="Arial"/>
        </w:rPr>
        <w:t xml:space="preserve">a new version of the current mode, “yolov9” </w:t>
      </w:r>
      <w:r w:rsidR="3FB23C4A" w:rsidRPr="3FB23C4A">
        <w:rPr>
          <w:rFonts w:ascii="Arial" w:hAnsi="Arial" w:cs="Arial"/>
        </w:rPr>
        <w:t>had</w:t>
      </w:r>
      <w:r w:rsidR="00E521BF">
        <w:rPr>
          <w:rFonts w:ascii="Arial" w:hAnsi="Arial" w:cs="Arial"/>
        </w:rPr>
        <w:t xml:space="preserve"> been </w:t>
      </w:r>
      <w:r w:rsidR="3FB23C4A" w:rsidRPr="3FB23C4A">
        <w:rPr>
          <w:rFonts w:ascii="Arial" w:hAnsi="Arial" w:cs="Arial"/>
        </w:rPr>
        <w:t>released</w:t>
      </w:r>
      <w:r w:rsidR="00E521BF">
        <w:rPr>
          <w:rFonts w:ascii="Arial" w:hAnsi="Arial" w:cs="Arial"/>
        </w:rPr>
        <w:t xml:space="preserve"> and could </w:t>
      </w:r>
      <w:r w:rsidR="3FB23C4A" w:rsidRPr="3FB23C4A">
        <w:rPr>
          <w:rFonts w:ascii="Arial" w:hAnsi="Arial" w:cs="Arial"/>
        </w:rPr>
        <w:t xml:space="preserve">have </w:t>
      </w:r>
      <w:r w:rsidR="00E521BF">
        <w:rPr>
          <w:rFonts w:ascii="Arial" w:hAnsi="Arial" w:cs="Arial"/>
        </w:rPr>
        <w:t xml:space="preserve">been worth testing </w:t>
      </w:r>
      <w:r w:rsidR="3FB23C4A" w:rsidRPr="3FB23C4A">
        <w:rPr>
          <w:rFonts w:ascii="Arial" w:hAnsi="Arial" w:cs="Arial"/>
        </w:rPr>
        <w:t xml:space="preserve">upon my project </w:t>
      </w:r>
      <w:r w:rsidR="00E521BF">
        <w:rPr>
          <w:rFonts w:ascii="Arial" w:hAnsi="Arial" w:cs="Arial"/>
        </w:rPr>
        <w:t xml:space="preserve">if it </w:t>
      </w:r>
      <w:r w:rsidR="3FB23C4A" w:rsidRPr="3FB23C4A">
        <w:rPr>
          <w:rFonts w:ascii="Arial" w:hAnsi="Arial" w:cs="Arial"/>
        </w:rPr>
        <w:t>produces</w:t>
      </w:r>
      <w:r w:rsidR="00E521BF">
        <w:rPr>
          <w:rFonts w:ascii="Arial" w:hAnsi="Arial" w:cs="Arial"/>
        </w:rPr>
        <w:t xml:space="preserve"> an </w:t>
      </w:r>
      <w:commentRangeStart w:id="153"/>
      <w:r w:rsidR="008548D0">
        <w:rPr>
          <w:rFonts w:ascii="Arial" w:hAnsi="Arial" w:cs="Arial"/>
        </w:rPr>
        <w:t>improvement</w:t>
      </w:r>
      <w:commentRangeEnd w:id="153"/>
      <w:r w:rsidR="001C0F56">
        <w:rPr>
          <w:rStyle w:val="CommentReference"/>
        </w:rPr>
        <w:commentReference w:id="153"/>
      </w:r>
      <w:r w:rsidR="00E521BF">
        <w:rPr>
          <w:rFonts w:ascii="Arial" w:hAnsi="Arial" w:cs="Arial"/>
        </w:rPr>
        <w:t>.</w:t>
      </w:r>
      <w:r w:rsidR="008548D0">
        <w:rPr>
          <w:rFonts w:ascii="Arial" w:hAnsi="Arial" w:cs="Arial"/>
        </w:rPr>
        <w:t xml:space="preserve"> In </w:t>
      </w:r>
      <w:r w:rsidR="008B6E92">
        <w:rPr>
          <w:rFonts w:ascii="Arial" w:hAnsi="Arial" w:cs="Arial"/>
        </w:rPr>
        <w:t>addition,</w:t>
      </w:r>
      <w:r w:rsidR="008548D0">
        <w:rPr>
          <w:rFonts w:ascii="Arial" w:hAnsi="Arial" w:cs="Arial"/>
        </w:rPr>
        <w:t xml:space="preserve"> some more testing would have been </w:t>
      </w:r>
      <w:r w:rsidR="008B6E92">
        <w:rPr>
          <w:rFonts w:ascii="Arial" w:hAnsi="Arial" w:cs="Arial"/>
        </w:rPr>
        <w:t>integrated</w:t>
      </w:r>
      <w:r w:rsidR="002F10F6">
        <w:rPr>
          <w:rFonts w:ascii="Arial" w:hAnsi="Arial" w:cs="Arial"/>
        </w:rPr>
        <w:t xml:space="preserve"> on bother server and application side to test</w:t>
      </w:r>
      <w:r w:rsidR="3FB23C4A" w:rsidRPr="3FB23C4A">
        <w:rPr>
          <w:rFonts w:ascii="Arial" w:hAnsi="Arial" w:cs="Arial"/>
        </w:rPr>
        <w:t>,</w:t>
      </w:r>
      <w:r w:rsidR="002F10F6">
        <w:rPr>
          <w:rFonts w:ascii="Arial" w:hAnsi="Arial" w:cs="Arial"/>
        </w:rPr>
        <w:t xml:space="preserve"> in </w:t>
      </w:r>
      <w:r w:rsidR="3FB23C4A" w:rsidRPr="3FB23C4A">
        <w:rPr>
          <w:rFonts w:ascii="Arial" w:hAnsi="Arial" w:cs="Arial"/>
        </w:rPr>
        <w:t>depth,</w:t>
      </w:r>
      <w:r w:rsidR="002F10F6">
        <w:rPr>
          <w:rFonts w:ascii="Arial" w:hAnsi="Arial" w:cs="Arial"/>
        </w:rPr>
        <w:t xml:space="preserve"> the different </w:t>
      </w:r>
      <w:r w:rsidR="3FB23C4A" w:rsidRPr="3FB23C4A">
        <w:rPr>
          <w:rFonts w:ascii="Arial" w:hAnsi="Arial" w:cs="Arial"/>
        </w:rPr>
        <w:t>features</w:t>
      </w:r>
      <w:r w:rsidR="002F10F6">
        <w:rPr>
          <w:rFonts w:ascii="Arial" w:hAnsi="Arial" w:cs="Arial"/>
        </w:rPr>
        <w:t xml:space="preserve"> and elements.</w:t>
      </w:r>
      <w:r w:rsidR="008B6E92">
        <w:rPr>
          <w:rFonts w:ascii="Arial" w:hAnsi="Arial" w:cs="Arial"/>
        </w:rPr>
        <w:t xml:space="preserve"> Furthermore, the server could have been deployed on </w:t>
      </w:r>
      <w:r w:rsidR="00E66440">
        <w:rPr>
          <w:rFonts w:ascii="Arial" w:hAnsi="Arial" w:cs="Arial"/>
        </w:rPr>
        <w:t xml:space="preserve">an environment which </w:t>
      </w:r>
      <w:r w:rsidR="3FB23C4A" w:rsidRPr="3FB23C4A">
        <w:rPr>
          <w:rFonts w:ascii="Arial" w:hAnsi="Arial" w:cs="Arial"/>
        </w:rPr>
        <w:t>provides</w:t>
      </w:r>
      <w:r w:rsidR="00E66440">
        <w:rPr>
          <w:rFonts w:ascii="Arial" w:hAnsi="Arial" w:cs="Arial"/>
        </w:rPr>
        <w:t xml:space="preserve"> a public and accessible access </w:t>
      </w:r>
      <w:r w:rsidR="00D300A2">
        <w:rPr>
          <w:rFonts w:ascii="Arial" w:hAnsi="Arial" w:cs="Arial"/>
        </w:rPr>
        <w:t>of</w:t>
      </w:r>
      <w:r w:rsidR="00E66440">
        <w:rPr>
          <w:rFonts w:ascii="Arial" w:hAnsi="Arial" w:cs="Arial"/>
        </w:rPr>
        <w:t xml:space="preserve"> the application</w:t>
      </w:r>
      <w:r w:rsidR="00D300A2">
        <w:rPr>
          <w:rFonts w:ascii="Arial" w:hAnsi="Arial" w:cs="Arial"/>
        </w:rPr>
        <w:t xml:space="preserve"> to the system without being </w:t>
      </w:r>
      <w:r w:rsidR="3FB23C4A" w:rsidRPr="3FB23C4A">
        <w:rPr>
          <w:rFonts w:ascii="Arial" w:hAnsi="Arial" w:cs="Arial"/>
        </w:rPr>
        <w:t>bounded</w:t>
      </w:r>
      <w:r w:rsidR="00D300A2">
        <w:rPr>
          <w:rFonts w:ascii="Arial" w:hAnsi="Arial" w:cs="Arial"/>
        </w:rPr>
        <w:t xml:space="preserve"> by the local environment.</w:t>
      </w:r>
      <w:r w:rsidR="004A5657">
        <w:rPr>
          <w:rFonts w:ascii="Arial" w:hAnsi="Arial" w:cs="Arial"/>
        </w:rPr>
        <w:t xml:space="preserve"> Another </w:t>
      </w:r>
      <w:r w:rsidR="007402EE">
        <w:rPr>
          <w:rFonts w:ascii="Arial" w:hAnsi="Arial" w:cs="Arial"/>
        </w:rPr>
        <w:t xml:space="preserve">improvement would also be to change the llm prompt to be more restrictive and </w:t>
      </w:r>
      <w:r w:rsidR="00F77358">
        <w:rPr>
          <w:rFonts w:ascii="Arial" w:hAnsi="Arial" w:cs="Arial"/>
        </w:rPr>
        <w:t xml:space="preserve">avoid </w:t>
      </w:r>
      <w:r w:rsidR="3FB23C4A" w:rsidRPr="3FB23C4A">
        <w:rPr>
          <w:rFonts w:ascii="Arial" w:hAnsi="Arial" w:cs="Arial"/>
        </w:rPr>
        <w:t>deviation</w:t>
      </w:r>
      <w:r w:rsidR="00F77358">
        <w:rPr>
          <w:rFonts w:ascii="Arial" w:hAnsi="Arial" w:cs="Arial"/>
        </w:rPr>
        <w:t xml:space="preserve"> from </w:t>
      </w:r>
      <w:r w:rsidR="3FB23C4A" w:rsidRPr="3FB23C4A">
        <w:rPr>
          <w:rFonts w:ascii="Arial" w:hAnsi="Arial" w:cs="Arial"/>
        </w:rPr>
        <w:t>its</w:t>
      </w:r>
      <w:r w:rsidR="00F77358">
        <w:rPr>
          <w:rFonts w:ascii="Arial" w:hAnsi="Arial" w:cs="Arial"/>
        </w:rPr>
        <w:t xml:space="preserve"> task and </w:t>
      </w:r>
      <w:r w:rsidR="00276C95">
        <w:rPr>
          <w:rFonts w:ascii="Arial" w:hAnsi="Arial" w:cs="Arial"/>
        </w:rPr>
        <w:t>restrain</w:t>
      </w:r>
      <w:r w:rsidR="00F77358">
        <w:rPr>
          <w:rFonts w:ascii="Arial" w:hAnsi="Arial" w:cs="Arial"/>
        </w:rPr>
        <w:t xml:space="preserve"> </w:t>
      </w:r>
      <w:r w:rsidR="3FB23C4A" w:rsidRPr="3FB23C4A">
        <w:rPr>
          <w:rFonts w:ascii="Arial" w:hAnsi="Arial" w:cs="Arial"/>
        </w:rPr>
        <w:t>it</w:t>
      </w:r>
      <w:r w:rsidR="00F77358">
        <w:rPr>
          <w:rFonts w:ascii="Arial" w:hAnsi="Arial" w:cs="Arial"/>
        </w:rPr>
        <w:t xml:space="preserve"> to </w:t>
      </w:r>
      <w:r w:rsidR="3FB23C4A" w:rsidRPr="3FB23C4A">
        <w:rPr>
          <w:rFonts w:ascii="Arial" w:hAnsi="Arial" w:cs="Arial"/>
        </w:rPr>
        <w:t>its</w:t>
      </w:r>
      <w:r w:rsidR="00F77358">
        <w:rPr>
          <w:rFonts w:ascii="Arial" w:hAnsi="Arial" w:cs="Arial"/>
        </w:rPr>
        <w:t xml:space="preserve"> classification and </w:t>
      </w:r>
      <w:r w:rsidR="00276C95">
        <w:rPr>
          <w:rFonts w:ascii="Arial" w:hAnsi="Arial" w:cs="Arial"/>
        </w:rPr>
        <w:t>formatting</w:t>
      </w:r>
      <w:r w:rsidR="00F77358">
        <w:rPr>
          <w:rFonts w:ascii="Arial" w:hAnsi="Arial" w:cs="Arial"/>
        </w:rPr>
        <w:t xml:space="preserve"> task without</w:t>
      </w:r>
      <w:r w:rsidR="00276C95">
        <w:rPr>
          <w:rFonts w:ascii="Arial" w:hAnsi="Arial" w:cs="Arial"/>
        </w:rPr>
        <w:t xml:space="preserve"> </w:t>
      </w:r>
      <w:r w:rsidR="3FB23C4A" w:rsidRPr="3FB23C4A">
        <w:rPr>
          <w:rFonts w:ascii="Arial" w:hAnsi="Arial" w:cs="Arial"/>
        </w:rPr>
        <w:t>creating imaginary</w:t>
      </w:r>
      <w:r w:rsidR="00276C95">
        <w:rPr>
          <w:rFonts w:ascii="Arial" w:hAnsi="Arial" w:cs="Arial"/>
        </w:rPr>
        <w:t xml:space="preserve"> data.</w:t>
      </w:r>
      <w:r w:rsidR="00A32539">
        <w:rPr>
          <w:rFonts w:ascii="Arial" w:hAnsi="Arial" w:cs="Arial"/>
        </w:rPr>
        <w:t xml:space="preserve"> </w:t>
      </w:r>
      <w:r w:rsidR="3FB23C4A" w:rsidRPr="3FB23C4A">
        <w:rPr>
          <w:rFonts w:ascii="Arial" w:hAnsi="Arial" w:cs="Arial"/>
        </w:rPr>
        <w:t>One</w:t>
      </w:r>
      <w:r w:rsidR="002E65F6">
        <w:rPr>
          <w:rFonts w:ascii="Arial" w:hAnsi="Arial" w:cs="Arial"/>
        </w:rPr>
        <w:t xml:space="preserve"> last </w:t>
      </w:r>
      <w:r w:rsidR="00982527">
        <w:rPr>
          <w:rFonts w:ascii="Arial" w:hAnsi="Arial" w:cs="Arial"/>
        </w:rPr>
        <w:t>improvement</w:t>
      </w:r>
      <w:r w:rsidR="002E65F6">
        <w:rPr>
          <w:rFonts w:ascii="Arial" w:hAnsi="Arial" w:cs="Arial"/>
        </w:rPr>
        <w:t xml:space="preserve"> </w:t>
      </w:r>
      <w:r w:rsidR="00047614">
        <w:rPr>
          <w:rFonts w:ascii="Arial" w:hAnsi="Arial" w:cs="Arial"/>
        </w:rPr>
        <w:t xml:space="preserve">would be </w:t>
      </w:r>
      <w:r w:rsidR="3FB23C4A" w:rsidRPr="3FB23C4A">
        <w:rPr>
          <w:rFonts w:ascii="Arial" w:hAnsi="Arial" w:cs="Arial"/>
        </w:rPr>
        <w:t xml:space="preserve">to </w:t>
      </w:r>
      <w:r w:rsidR="00E73DCE">
        <w:rPr>
          <w:rFonts w:ascii="Arial" w:hAnsi="Arial" w:cs="Arial"/>
        </w:rPr>
        <w:t xml:space="preserve">do </w:t>
      </w:r>
      <w:r w:rsidR="3FB23C4A" w:rsidRPr="3FB23C4A">
        <w:rPr>
          <w:rFonts w:ascii="Arial" w:hAnsi="Arial" w:cs="Arial"/>
        </w:rPr>
        <w:t xml:space="preserve">a few modifications to make </w:t>
      </w:r>
      <w:r w:rsidR="00E73DCE">
        <w:rPr>
          <w:rFonts w:ascii="Arial" w:hAnsi="Arial" w:cs="Arial"/>
        </w:rPr>
        <w:t xml:space="preserve">the </w:t>
      </w:r>
      <w:r w:rsidR="3FB23C4A" w:rsidRPr="3FB23C4A">
        <w:rPr>
          <w:rFonts w:ascii="Arial" w:hAnsi="Arial" w:cs="Arial"/>
        </w:rPr>
        <w:t>server</w:t>
      </w:r>
      <w:r w:rsidR="00E73DCE">
        <w:rPr>
          <w:rFonts w:ascii="Arial" w:hAnsi="Arial" w:cs="Arial"/>
        </w:rPr>
        <w:t xml:space="preserve"> multi</w:t>
      </w:r>
      <w:r w:rsidR="00982527">
        <w:rPr>
          <w:rFonts w:ascii="Arial" w:hAnsi="Arial" w:cs="Arial"/>
        </w:rPr>
        <w:t>-</w:t>
      </w:r>
      <w:r w:rsidR="00E73DCE">
        <w:rPr>
          <w:rFonts w:ascii="Arial" w:hAnsi="Arial" w:cs="Arial"/>
        </w:rPr>
        <w:t>user</w:t>
      </w:r>
      <w:r w:rsidR="00982527">
        <w:rPr>
          <w:rFonts w:ascii="Arial" w:hAnsi="Arial" w:cs="Arial"/>
        </w:rPr>
        <w:t>s</w:t>
      </w:r>
      <w:r w:rsidR="3FB23C4A" w:rsidRPr="3FB23C4A">
        <w:rPr>
          <w:rFonts w:ascii="Arial" w:hAnsi="Arial" w:cs="Arial"/>
        </w:rPr>
        <w:t xml:space="preserve">. It </w:t>
      </w:r>
      <w:r w:rsidR="00982527">
        <w:rPr>
          <w:rFonts w:ascii="Arial" w:hAnsi="Arial" w:cs="Arial"/>
        </w:rPr>
        <w:t xml:space="preserve">would require </w:t>
      </w:r>
      <w:r w:rsidR="3FB23C4A" w:rsidRPr="3FB23C4A">
        <w:rPr>
          <w:rFonts w:ascii="Arial" w:hAnsi="Arial" w:cs="Arial"/>
        </w:rPr>
        <w:t>additional</w:t>
      </w:r>
      <w:r w:rsidR="00982527">
        <w:rPr>
          <w:rFonts w:ascii="Arial" w:hAnsi="Arial" w:cs="Arial"/>
        </w:rPr>
        <w:t xml:space="preserve"> interface on the </w:t>
      </w:r>
      <w:r w:rsidR="3FB23C4A" w:rsidRPr="3FB23C4A">
        <w:rPr>
          <w:rFonts w:ascii="Arial" w:hAnsi="Arial" w:cs="Arial"/>
        </w:rPr>
        <w:t xml:space="preserve">mobile </w:t>
      </w:r>
      <w:r w:rsidR="00982527">
        <w:rPr>
          <w:rFonts w:ascii="Arial" w:hAnsi="Arial" w:cs="Arial"/>
        </w:rPr>
        <w:t>application</w:t>
      </w:r>
      <w:r w:rsidR="002C4CD4">
        <w:rPr>
          <w:rFonts w:ascii="Arial" w:hAnsi="Arial" w:cs="Arial"/>
        </w:rPr>
        <w:t>,</w:t>
      </w:r>
      <w:r w:rsidR="009618BE">
        <w:rPr>
          <w:rFonts w:ascii="Arial" w:hAnsi="Arial" w:cs="Arial"/>
        </w:rPr>
        <w:t xml:space="preserve"> the dynamic storage </w:t>
      </w:r>
      <w:r w:rsidR="002C4CD4">
        <w:rPr>
          <w:rFonts w:ascii="Arial" w:hAnsi="Arial" w:cs="Arial"/>
        </w:rPr>
        <w:t>of the user id</w:t>
      </w:r>
      <w:r w:rsidR="00982527">
        <w:rPr>
          <w:rFonts w:ascii="Arial" w:hAnsi="Arial" w:cs="Arial"/>
        </w:rPr>
        <w:t xml:space="preserve"> and some modification on </w:t>
      </w:r>
      <w:r w:rsidR="002C4CD4">
        <w:rPr>
          <w:rFonts w:ascii="Arial" w:hAnsi="Arial" w:cs="Arial"/>
        </w:rPr>
        <w:t>the existing endpoint to create and</w:t>
      </w:r>
      <w:r w:rsidR="00052C72">
        <w:rPr>
          <w:rFonts w:ascii="Arial" w:hAnsi="Arial" w:cs="Arial"/>
        </w:rPr>
        <w:t xml:space="preserve"> get the users</w:t>
      </w:r>
      <w:r w:rsidR="00F81612">
        <w:rPr>
          <w:rFonts w:ascii="Arial" w:hAnsi="Arial" w:cs="Arial"/>
        </w:rPr>
        <w:t xml:space="preserve"> for it to be multi-users</w:t>
      </w:r>
      <w:r w:rsidR="3FB23C4A" w:rsidRPr="3FB23C4A">
        <w:rPr>
          <w:rFonts w:ascii="Arial" w:hAnsi="Arial" w:cs="Arial"/>
        </w:rPr>
        <w:t>. The</w:t>
      </w:r>
      <w:r w:rsidR="00F81612">
        <w:rPr>
          <w:rFonts w:ascii="Arial" w:hAnsi="Arial" w:cs="Arial"/>
        </w:rPr>
        <w:t xml:space="preserve"> system itself shouldn’t need to be modify,</w:t>
      </w:r>
    </w:p>
    <w:p w14:paraId="311142D9" w14:textId="77777777" w:rsidR="006E6405" w:rsidRPr="00A15A8E" w:rsidRDefault="006E6405" w:rsidP="00AC17D9">
      <w:pPr>
        <w:spacing w:line="360" w:lineRule="auto"/>
        <w:rPr>
          <w:rFonts w:ascii="Arial" w:hAnsi="Arial" w:cs="Arial"/>
        </w:rPr>
      </w:pPr>
    </w:p>
    <w:p w14:paraId="392FEC68" w14:textId="761689F4" w:rsidR="006E6405" w:rsidRDefault="002337AF" w:rsidP="00AC17D9">
      <w:pPr>
        <w:spacing w:line="360" w:lineRule="auto"/>
        <w:rPr>
          <w:rFonts w:ascii="Arial" w:hAnsi="Arial" w:cs="Arial"/>
        </w:rPr>
      </w:pPr>
      <w:r>
        <w:rPr>
          <w:rFonts w:ascii="Arial" w:hAnsi="Arial" w:cs="Arial"/>
        </w:rPr>
        <w:t xml:space="preserve">From what has been written, researched, </w:t>
      </w:r>
      <w:r w:rsidR="00170EF2">
        <w:rPr>
          <w:rFonts w:ascii="Arial" w:hAnsi="Arial" w:cs="Arial"/>
        </w:rPr>
        <w:t>analyzed</w:t>
      </w:r>
      <w:r>
        <w:rPr>
          <w:rFonts w:ascii="Arial" w:hAnsi="Arial" w:cs="Arial"/>
        </w:rPr>
        <w:t xml:space="preserve"> and described above, </w:t>
      </w:r>
      <w:r w:rsidR="00A66C0B">
        <w:rPr>
          <w:rFonts w:ascii="Arial" w:hAnsi="Arial" w:cs="Arial"/>
        </w:rPr>
        <w:t xml:space="preserve">I believe the research project idea holds great value, with further improve and modification, that would greatly benefit </w:t>
      </w:r>
      <w:r w:rsidR="0092092E">
        <w:rPr>
          <w:rFonts w:ascii="Arial" w:hAnsi="Arial" w:cs="Arial"/>
        </w:rPr>
        <w:t xml:space="preserve">future businesses, operations and everyday living. My receipt extraction project </w:t>
      </w:r>
      <w:r w:rsidR="00556E67">
        <w:rPr>
          <w:rFonts w:ascii="Arial" w:hAnsi="Arial" w:cs="Arial"/>
        </w:rPr>
        <w:t xml:space="preserve">is user-friendly, which is what I aimed to provide, as well as offer </w:t>
      </w:r>
      <w:r w:rsidR="00A6570F">
        <w:rPr>
          <w:rFonts w:ascii="Arial" w:hAnsi="Arial" w:cs="Arial"/>
        </w:rPr>
        <w:t xml:space="preserve">straightforward options for companies to easily extract data digitally and professionally, without the use of manual </w:t>
      </w:r>
      <w:r w:rsidR="00170EF2">
        <w:rPr>
          <w:rFonts w:ascii="Arial" w:hAnsi="Arial" w:cs="Arial"/>
        </w:rPr>
        <w:t>labor</w:t>
      </w:r>
      <w:r w:rsidR="00A6570F">
        <w:rPr>
          <w:rFonts w:ascii="Arial" w:hAnsi="Arial" w:cs="Arial"/>
        </w:rPr>
        <w:t>. I believe m</w:t>
      </w:r>
      <w:r w:rsidR="00170EF2">
        <w:rPr>
          <w:rFonts w:ascii="Arial" w:hAnsi="Arial" w:cs="Arial"/>
        </w:rPr>
        <w:t>y</w:t>
      </w:r>
      <w:r w:rsidR="00A6570F">
        <w:rPr>
          <w:rFonts w:ascii="Arial" w:hAnsi="Arial" w:cs="Arial"/>
        </w:rPr>
        <w:t xml:space="preserve"> project to be of great use in the future. </w:t>
      </w:r>
    </w:p>
    <w:p w14:paraId="7315ED77" w14:textId="77777777" w:rsidR="00AE022E" w:rsidRPr="00A15A8E" w:rsidRDefault="00AE022E" w:rsidP="00AC17D9">
      <w:pPr>
        <w:spacing w:line="360" w:lineRule="auto"/>
        <w:rPr>
          <w:rFonts w:ascii="Arial" w:hAnsi="Arial" w:cs="Arial"/>
        </w:rPr>
      </w:pPr>
    </w:p>
    <w:p w14:paraId="2DFC40BB" w14:textId="29E042F6" w:rsidR="006E6405" w:rsidRPr="00A15A8E" w:rsidRDefault="006E6405" w:rsidP="00AC17D9">
      <w:pPr>
        <w:pStyle w:val="Heading1"/>
        <w:spacing w:line="360" w:lineRule="auto"/>
        <w:rPr>
          <w:rFonts w:ascii="Arial" w:hAnsi="Arial" w:cs="Arial"/>
        </w:rPr>
      </w:pPr>
      <w:bookmarkStart w:id="154" w:name="_Toc164859602"/>
      <w:r w:rsidRPr="00A15A8E">
        <w:rPr>
          <w:rFonts w:ascii="Arial" w:hAnsi="Arial" w:cs="Arial"/>
        </w:rPr>
        <w:t>Reference</w:t>
      </w:r>
      <w:bookmarkEnd w:id="154"/>
      <w:r w:rsidRPr="00A15A8E">
        <w:rPr>
          <w:rFonts w:ascii="Arial" w:hAnsi="Arial" w:cs="Arial"/>
        </w:rPr>
        <w:t xml:space="preserve"> </w:t>
      </w:r>
    </w:p>
    <w:p w14:paraId="75ED88B0" w14:textId="77777777" w:rsidR="00C4052B" w:rsidRPr="00C4052B" w:rsidRDefault="00C4052B" w:rsidP="00AC17D9">
      <w:pPr>
        <w:pStyle w:val="Bibliography"/>
        <w:spacing w:line="360" w:lineRule="auto"/>
        <w:rPr>
          <w:rFonts w:ascii="Arial" w:hAnsi="Arial" w:cs="Arial"/>
          <w:lang w:val="en-GB"/>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C4052B">
        <w:rPr>
          <w:rFonts w:ascii="Arial" w:hAnsi="Arial" w:cs="Arial"/>
          <w:lang w:val="en-GB"/>
        </w:rPr>
        <w:t xml:space="preserve">AI, R. (no date) </w:t>
      </w:r>
      <w:r w:rsidRPr="00C4052B">
        <w:rPr>
          <w:rFonts w:ascii="Arial" w:hAnsi="Arial" w:cs="Arial"/>
          <w:i/>
          <w:iCs/>
          <w:lang w:val="en-GB"/>
        </w:rPr>
        <w:t>Receiptor AI</w:t>
      </w:r>
      <w:r w:rsidRPr="00C4052B">
        <w:rPr>
          <w:rFonts w:ascii="Arial" w:hAnsi="Arial" w:cs="Arial"/>
          <w:lang w:val="en-GB"/>
        </w:rPr>
        <w:t xml:space="preserve">, </w:t>
      </w:r>
      <w:r w:rsidRPr="00C4052B">
        <w:rPr>
          <w:rFonts w:ascii="Arial" w:hAnsi="Arial" w:cs="Arial"/>
          <w:i/>
          <w:iCs/>
          <w:lang w:val="en-GB"/>
        </w:rPr>
        <w:t>Receiptor AI</w:t>
      </w:r>
      <w:r w:rsidRPr="00C4052B">
        <w:rPr>
          <w:rFonts w:ascii="Arial" w:hAnsi="Arial" w:cs="Arial"/>
          <w:lang w:val="en-GB"/>
        </w:rPr>
        <w:t>. Available at: https://receiptor.ai/ (Accessed: 30 October 2023).</w:t>
      </w:r>
    </w:p>
    <w:p w14:paraId="34A1BD6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Alabdullah, T. (2019) ‘Management Accounting and Service Companies’ Performance: Research in Emerging Economies’, </w:t>
      </w:r>
      <w:r w:rsidRPr="00C4052B">
        <w:rPr>
          <w:rFonts w:ascii="Arial" w:hAnsi="Arial" w:cs="Arial"/>
          <w:i/>
          <w:iCs/>
          <w:lang w:val="en-GB"/>
        </w:rPr>
        <w:t>Australasian Accounting, Business and Finance Journal</w:t>
      </w:r>
      <w:r w:rsidRPr="00C4052B">
        <w:rPr>
          <w:rFonts w:ascii="Arial" w:hAnsi="Arial" w:cs="Arial"/>
          <w:lang w:val="en-GB"/>
        </w:rPr>
        <w:t>, 13(4), pp. 100–118. Available at: https://doi.org/10.14453/aabfj.v13i4.8.</w:t>
      </w:r>
    </w:p>
    <w:p w14:paraId="3BECD13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lastRenderedPageBreak/>
        <w:t>Benchekroun, O. (2022) ‘Computer Vision for Document Image Analysis and Text Extraction’.</w:t>
      </w:r>
    </w:p>
    <w:p w14:paraId="07241EC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Darsha, W.B. (2023) ‘Information Extraction From Scanned Invoices using Machine Learning, OCR and Spatial Feature Mapping Techniques’.</w:t>
      </w:r>
    </w:p>
    <w:p w14:paraId="0FBD775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General data protection regulation (GDPR) | EUR-Lex</w:t>
      </w:r>
      <w:r w:rsidRPr="00C4052B">
        <w:rPr>
          <w:rFonts w:ascii="Arial" w:hAnsi="Arial" w:cs="Arial"/>
          <w:lang w:val="en-GB"/>
        </w:rPr>
        <w:t xml:space="preserve"> (no date). Available at: https://eur-lex.europa.eu/EN/legal-content/summary/general-data-protection-regulation-gdpr.html (Accessed: 13 April 2024).</w:t>
      </w:r>
    </w:p>
    <w:p w14:paraId="7296E25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Jiao, B.Z.*, Evan Frick *.,. Tianhao Wu *.,. Hanlin Zhu and Jiantao (2023) </w:t>
      </w:r>
      <w:r w:rsidRPr="00C4052B">
        <w:rPr>
          <w:rFonts w:ascii="Arial" w:hAnsi="Arial" w:cs="Arial"/>
          <w:i/>
          <w:iCs/>
          <w:lang w:val="en-GB"/>
        </w:rPr>
        <w:t>Starling-7B: Increasing LLM Helpfulness &amp; Harmlessness with RLAIF</w:t>
      </w:r>
      <w:r w:rsidRPr="00C4052B">
        <w:rPr>
          <w:rFonts w:ascii="Arial" w:hAnsi="Arial" w:cs="Arial"/>
          <w:lang w:val="en-GB"/>
        </w:rPr>
        <w:t>. Available at: https://starling.cs.berkeley.edu (Accessed: 11 April 2024).</w:t>
      </w:r>
    </w:p>
    <w:p w14:paraId="21754EB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Lenzmann, O. (2024) ‘Mastering LLMs for Complex Classification Tasks’, </w:t>
      </w:r>
      <w:r w:rsidRPr="00C4052B">
        <w:rPr>
          <w:rFonts w:ascii="Arial" w:hAnsi="Arial" w:cs="Arial"/>
          <w:i/>
          <w:iCs/>
          <w:lang w:val="en-GB"/>
        </w:rPr>
        <w:t>Medium</w:t>
      </w:r>
      <w:r w:rsidRPr="00C4052B">
        <w:rPr>
          <w:rFonts w:ascii="Arial" w:hAnsi="Arial" w:cs="Arial"/>
          <w:lang w:val="en-GB"/>
        </w:rPr>
        <w:t>, 15 January. Available at: https://medium.com/@olaf.lenzmann/mastering-llms-for-complex-classification-tasks-64f0bda2edf3 (Accessed: 11 April 2024).</w:t>
      </w:r>
    </w:p>
    <w:p w14:paraId="2C597DC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Odd, J. and Theologou, E. (2018) ‘Utilize OCR text to extract receipt data and classify receipts with common Machine Learning algorithms’.</w:t>
      </w:r>
    </w:p>
    <w:p w14:paraId="0039FC3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Open Source Data Labeling</w:t>
      </w:r>
      <w:r w:rsidRPr="00C4052B">
        <w:rPr>
          <w:rFonts w:ascii="Arial" w:hAnsi="Arial" w:cs="Arial"/>
          <w:lang w:val="en-GB"/>
        </w:rPr>
        <w:t xml:space="preserve"> (no date) </w:t>
      </w:r>
      <w:r w:rsidRPr="00C4052B">
        <w:rPr>
          <w:rFonts w:ascii="Arial" w:hAnsi="Arial" w:cs="Arial"/>
          <w:i/>
          <w:iCs/>
          <w:lang w:val="en-GB"/>
        </w:rPr>
        <w:t>Label Studio</w:t>
      </w:r>
      <w:r w:rsidRPr="00C4052B">
        <w:rPr>
          <w:rFonts w:ascii="Arial" w:hAnsi="Arial" w:cs="Arial"/>
          <w:lang w:val="en-GB"/>
        </w:rPr>
        <w:t>. Available at: https://labelstud.io/ (Accessed: 11 April 2024).</w:t>
      </w:r>
    </w:p>
    <w:p w14:paraId="4B8E0FD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Roboflow</w:t>
      </w:r>
      <w:r w:rsidRPr="00C4052B">
        <w:rPr>
          <w:rFonts w:ascii="Arial" w:hAnsi="Arial" w:cs="Arial"/>
          <w:lang w:val="en-GB"/>
        </w:rPr>
        <w:t xml:space="preserve"> (no date). Available at: https://app.roboflow.com/ (Accessed: 11 April 2024).</w:t>
      </w:r>
    </w:p>
    <w:p w14:paraId="2403867A"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Transform Documents into Actionable Data in Seconds using Veryfi OCR API</w:t>
      </w:r>
      <w:r w:rsidRPr="00C4052B">
        <w:rPr>
          <w:rFonts w:ascii="Arial" w:hAnsi="Arial" w:cs="Arial"/>
          <w:lang w:val="en-GB"/>
        </w:rPr>
        <w:t xml:space="preserve"> (no date) </w:t>
      </w:r>
      <w:r w:rsidRPr="00C4052B">
        <w:rPr>
          <w:rFonts w:ascii="Arial" w:hAnsi="Arial" w:cs="Arial"/>
          <w:i/>
          <w:iCs/>
          <w:lang w:val="en-GB"/>
        </w:rPr>
        <w:t>Veryfi</w:t>
      </w:r>
      <w:r w:rsidRPr="00C4052B">
        <w:rPr>
          <w:rFonts w:ascii="Arial" w:hAnsi="Arial" w:cs="Arial"/>
          <w:lang w:val="en-GB"/>
        </w:rPr>
        <w:t>. Available at: https://www.veryfi.com/ (Accessed: 30 October 2023).</w:t>
      </w:r>
    </w:p>
    <w:p w14:paraId="364ABB7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Ultralytics (no date) </w:t>
      </w:r>
      <w:r w:rsidRPr="00C4052B">
        <w:rPr>
          <w:rFonts w:ascii="Arial" w:hAnsi="Arial" w:cs="Arial"/>
          <w:i/>
          <w:iCs/>
          <w:lang w:val="en-GB"/>
        </w:rPr>
        <w:t>Ultralytics</w:t>
      </w:r>
      <w:r w:rsidRPr="00C4052B">
        <w:rPr>
          <w:rFonts w:ascii="Arial" w:hAnsi="Arial" w:cs="Arial"/>
          <w:lang w:val="en-GB"/>
        </w:rPr>
        <w:t>. Available at: https://docs.ultralytics.com/ (Accessed: 11 April 2024).</w:t>
      </w:r>
    </w:p>
    <w:p w14:paraId="6C072A4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What Is the Waterfall Methodology? (Definition + Phases) | Built In</w:t>
      </w:r>
      <w:r w:rsidRPr="00C4052B">
        <w:rPr>
          <w:rFonts w:ascii="Arial" w:hAnsi="Arial" w:cs="Arial"/>
          <w:lang w:val="en-GB"/>
        </w:rPr>
        <w:t xml:space="preserve"> (no date). Available at: https://builtin.com/software-engineering-perspectives/waterfall-methodology (Accessed: 17 April 2024).</w:t>
      </w:r>
    </w:p>
    <w:p w14:paraId="69ED183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lastRenderedPageBreak/>
        <w:t>Wu, W. (2018) ‘React Native vs Flutter, cross-platform mobile application frameworks’.</w:t>
      </w:r>
    </w:p>
    <w:p w14:paraId="0CCB938D" w14:textId="619ACCA3" w:rsidR="006E6405" w:rsidRPr="00A15A8E" w:rsidRDefault="00C4052B" w:rsidP="00AC17D9">
      <w:pPr>
        <w:spacing w:line="360" w:lineRule="auto"/>
        <w:rPr>
          <w:rFonts w:ascii="Arial" w:hAnsi="Arial" w:cs="Arial"/>
        </w:rPr>
      </w:pPr>
      <w:r>
        <w:rPr>
          <w:rFonts w:ascii="Arial" w:hAnsi="Arial" w:cs="Arial"/>
        </w:rPr>
        <w:fldChar w:fldCharType="end"/>
      </w:r>
    </w:p>
    <w:p w14:paraId="004153F6" w14:textId="77777777" w:rsidR="006E6405" w:rsidRPr="00A15A8E" w:rsidRDefault="006E6405" w:rsidP="00AC17D9">
      <w:pPr>
        <w:spacing w:line="360" w:lineRule="auto"/>
        <w:rPr>
          <w:rFonts w:ascii="Arial" w:hAnsi="Arial" w:cs="Arial"/>
        </w:rPr>
      </w:pPr>
    </w:p>
    <w:p w14:paraId="334A9DB1" w14:textId="77777777" w:rsidR="006E6405" w:rsidRPr="00A15A8E" w:rsidRDefault="006E6405" w:rsidP="00AC17D9">
      <w:pPr>
        <w:spacing w:line="360" w:lineRule="auto"/>
        <w:rPr>
          <w:rFonts w:ascii="Arial" w:hAnsi="Arial" w:cs="Arial"/>
        </w:rPr>
      </w:pPr>
    </w:p>
    <w:p w14:paraId="50380F13" w14:textId="4A882D9D" w:rsidR="006E6405" w:rsidRDefault="006E6405" w:rsidP="00AC17D9">
      <w:pPr>
        <w:pStyle w:val="Heading1"/>
        <w:spacing w:line="360" w:lineRule="auto"/>
        <w:rPr>
          <w:rFonts w:ascii="Arial" w:hAnsi="Arial" w:cs="Arial"/>
        </w:rPr>
      </w:pPr>
      <w:bookmarkStart w:id="155" w:name="_Toc164859603"/>
      <w:r w:rsidRPr="00A15A8E">
        <w:rPr>
          <w:rFonts w:ascii="Arial" w:hAnsi="Arial" w:cs="Arial"/>
        </w:rPr>
        <w:lastRenderedPageBreak/>
        <w:t>Appendix</w:t>
      </w:r>
      <w:bookmarkEnd w:id="155"/>
    </w:p>
    <w:p w14:paraId="39FA970F" w14:textId="22B361DE" w:rsidR="00184DF7" w:rsidRDefault="00E90FD1" w:rsidP="00184DF7">
      <w:pPr>
        <w:keepNext/>
      </w:pPr>
      <w:r>
        <w:rPr>
          <w:noProof/>
        </w:rPr>
        <w:object w:dxaOrig="9020" w:dyaOrig="12740" w14:anchorId="7C0B698A">
          <v:shape id="_x0000_i1025" type="#_x0000_t75" alt="" style="width:451pt;height:637pt;mso-width-percent:0;mso-height-percent:0;mso-width-percent:0;mso-height-percent:0" o:ole="">
            <v:imagedata r:id="rId60" o:title=""/>
          </v:shape>
          <o:OLEObject Type="Embed" ProgID="Word.Document.12" ShapeID="_x0000_i1025" DrawAspect="Content" ObjectID="_1775485258" r:id="rId61">
            <o:FieldCodes>\s</o:FieldCodes>
          </o:OLEObject>
        </w:object>
      </w:r>
    </w:p>
    <w:p w14:paraId="069652C2" w14:textId="4173FCB1" w:rsidR="00184DF7" w:rsidRPr="00184DF7" w:rsidRDefault="00184DF7" w:rsidP="00184DF7">
      <w:pPr>
        <w:pStyle w:val="Caption"/>
      </w:pPr>
      <w:bookmarkStart w:id="156" w:name="_Ref164604094"/>
      <w:bookmarkStart w:id="157" w:name="_Toc164604857"/>
      <w:r>
        <w:t xml:space="preserve">Figure </w:t>
      </w:r>
      <w:r>
        <w:fldChar w:fldCharType="begin"/>
      </w:r>
      <w:r>
        <w:instrText xml:space="preserve"> SEQ Figure \* ARABIC </w:instrText>
      </w:r>
      <w:r>
        <w:fldChar w:fldCharType="separate"/>
      </w:r>
      <w:r w:rsidR="00173AEE">
        <w:rPr>
          <w:noProof/>
        </w:rPr>
        <w:t>20</w:t>
      </w:r>
      <w:r>
        <w:fldChar w:fldCharType="end"/>
      </w:r>
      <w:r>
        <w:t xml:space="preserve"> - </w:t>
      </w:r>
      <w:bookmarkEnd w:id="156"/>
      <w:r w:rsidR="00AE022E">
        <w:t>Makefile.</w:t>
      </w:r>
      <w:bookmarkEnd w:id="157"/>
    </w:p>
    <w:sectPr w:rsidR="00184DF7" w:rsidRPr="00184DF7">
      <w:footerReference w:type="default" r:id="rId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Nivede Issur" w:date="2024-04-24T08:04:00Z" w:initials="NI">
    <w:p w14:paraId="40A61399" w14:textId="77777777" w:rsidR="005A2161" w:rsidRDefault="005A2161" w:rsidP="005A2161">
      <w:pPr>
        <w:pStyle w:val="CommentText"/>
      </w:pPr>
      <w:r>
        <w:rPr>
          <w:rStyle w:val="CommentReference"/>
        </w:rPr>
        <w:annotationRef/>
      </w:r>
      <w:r>
        <w:rPr>
          <w:lang w:val="en-GB"/>
        </w:rPr>
        <w:t>Passive voice</w:t>
      </w:r>
    </w:p>
  </w:comment>
  <w:comment w:id="27" w:author="Nivede Issur" w:date="2024-04-24T08:06:00Z" w:initials="NI">
    <w:p w14:paraId="5892162F" w14:textId="77777777" w:rsidR="004C1B77" w:rsidRDefault="004C1B77" w:rsidP="004C1B77">
      <w:pPr>
        <w:pStyle w:val="CommentText"/>
      </w:pPr>
      <w:r>
        <w:rPr>
          <w:rStyle w:val="CommentReference"/>
        </w:rPr>
        <w:annotationRef/>
      </w:r>
      <w:r>
        <w:rPr>
          <w:lang w:val="en-GB"/>
        </w:rPr>
        <w:t>Improve on your formatting</w:t>
      </w:r>
    </w:p>
  </w:comment>
  <w:comment w:id="52" w:author="damien maujean" w:date="2024-04-09T15:12:00Z" w:initials="dm">
    <w:p w14:paraId="5A2FBC56" w14:textId="0BF96BD4" w:rsidR="00A94814" w:rsidRDefault="00A94814" w:rsidP="00A94814">
      <w:r>
        <w:rPr>
          <w:rStyle w:val="CommentReference"/>
        </w:rPr>
        <w:annotationRef/>
      </w:r>
      <w:r>
        <w:rPr>
          <w:sz w:val="20"/>
          <w:szCs w:val="20"/>
        </w:rPr>
        <w:t>Add about user correcting output before storing into database</w:t>
      </w:r>
    </w:p>
  </w:comment>
  <w:comment w:id="64" w:author="Nivede Issur" w:date="2024-04-24T08:12:00Z" w:initials="NI">
    <w:p w14:paraId="0A4C8C53" w14:textId="77777777" w:rsidR="009D6B02" w:rsidRDefault="009D6B02" w:rsidP="009D6B02">
      <w:pPr>
        <w:pStyle w:val="CommentText"/>
      </w:pPr>
      <w:r>
        <w:rPr>
          <w:rStyle w:val="CommentReference"/>
        </w:rPr>
        <w:annotationRef/>
      </w:r>
      <w:r>
        <w:rPr>
          <w:lang w:val="en-GB"/>
        </w:rPr>
        <w:t>Mobile application</w:t>
      </w:r>
    </w:p>
  </w:comment>
  <w:comment w:id="73" w:author="Nivede Issur" w:date="2024-04-24T08:13:00Z" w:initials="NI">
    <w:p w14:paraId="6666D577" w14:textId="77777777" w:rsidR="009C7CB8" w:rsidRDefault="009C7CB8" w:rsidP="009C7CB8">
      <w:pPr>
        <w:pStyle w:val="CommentText"/>
      </w:pPr>
      <w:r>
        <w:rPr>
          <w:rStyle w:val="CommentReference"/>
        </w:rPr>
        <w:annotationRef/>
      </w:r>
      <w:r>
        <w:rPr>
          <w:lang w:val="en-GB"/>
        </w:rPr>
        <w:t>Add sample of codes. Code snipets</w:t>
      </w:r>
    </w:p>
  </w:comment>
  <w:comment w:id="82" w:author="damien maujean" w:date="2024-04-11T16:05:00Z" w:initials="dm">
    <w:p w14:paraId="736CC27F" w14:textId="4704726D" w:rsidR="007541D6" w:rsidRDefault="007541D6" w:rsidP="007541D6">
      <w:r>
        <w:rPr>
          <w:rStyle w:val="CommentReference"/>
        </w:rPr>
        <w:annotationRef/>
      </w:r>
      <w:r>
        <w:rPr>
          <w:sz w:val="20"/>
          <w:szCs w:val="20"/>
        </w:rPr>
        <w:t>Add the percentage of each category from the real database</w:t>
      </w:r>
    </w:p>
  </w:comment>
  <w:comment w:id="124" w:author="damien maujean" w:date="2024-04-13T18:29:00Z" w:initials="dm">
    <w:p w14:paraId="72C424BD" w14:textId="77777777" w:rsidR="001350B2" w:rsidRDefault="001350B2" w:rsidP="001350B2">
      <w:r>
        <w:rPr>
          <w:rStyle w:val="CommentReference"/>
        </w:rPr>
        <w:annotationRef/>
      </w:r>
      <w:r>
        <w:rPr>
          <w:sz w:val="20"/>
          <w:szCs w:val="20"/>
        </w:rPr>
        <w:t>To be resize to all fit at the same size</w:t>
      </w:r>
    </w:p>
  </w:comment>
  <w:comment w:id="132" w:author="Nivede Issur" w:date="2024-04-24T08:16:00Z" w:initials="NI">
    <w:p w14:paraId="1B99D798" w14:textId="77777777" w:rsidR="00527AF7" w:rsidRDefault="00527AF7" w:rsidP="00527AF7">
      <w:pPr>
        <w:pStyle w:val="CommentText"/>
      </w:pPr>
      <w:r>
        <w:rPr>
          <w:rStyle w:val="CommentReference"/>
        </w:rPr>
        <w:annotationRef/>
      </w:r>
      <w:r>
        <w:rPr>
          <w:lang w:val="en-GB"/>
        </w:rPr>
        <w:t>Give the test results</w:t>
      </w:r>
    </w:p>
  </w:comment>
  <w:comment w:id="142" w:author="Nivede Issur" w:date="2024-04-24T08:19:00Z" w:initials="NI">
    <w:p w14:paraId="0C4FEBEE" w14:textId="77777777" w:rsidR="004002AE" w:rsidRDefault="004002AE" w:rsidP="004002AE">
      <w:pPr>
        <w:pStyle w:val="CommentText"/>
      </w:pPr>
      <w:r>
        <w:rPr>
          <w:rStyle w:val="CommentReference"/>
        </w:rPr>
        <w:annotationRef/>
      </w:r>
      <w:r>
        <w:rPr>
          <w:lang w:val="en-GB"/>
        </w:rPr>
        <w:t>Where?</w:t>
      </w:r>
    </w:p>
  </w:comment>
  <w:comment w:id="152" w:author="Nivede Issur" w:date="2024-04-24T09:19:00Z" w:initials="NI">
    <w:p w14:paraId="7E4B4318" w14:textId="77777777" w:rsidR="00C407E9" w:rsidRDefault="00C407E9" w:rsidP="00C407E9">
      <w:pPr>
        <w:pStyle w:val="CommentText"/>
      </w:pPr>
      <w:r>
        <w:rPr>
          <w:rStyle w:val="CommentReference"/>
        </w:rPr>
        <w:annotationRef/>
      </w:r>
      <w:r>
        <w:rPr>
          <w:lang w:val="en-GB"/>
        </w:rPr>
        <w:t>Critical comments on your project.</w:t>
      </w:r>
    </w:p>
  </w:comment>
  <w:comment w:id="153" w:author="Nivede Issur" w:date="2024-04-24T09:20:00Z" w:initials="NI">
    <w:p w14:paraId="0E481D57" w14:textId="77777777" w:rsidR="001C0F56" w:rsidRDefault="001C0F56" w:rsidP="001C0F56">
      <w:pPr>
        <w:pStyle w:val="CommentText"/>
      </w:pPr>
      <w:r>
        <w:rPr>
          <w:rStyle w:val="CommentReference"/>
        </w:rPr>
        <w:annotationRef/>
      </w:r>
      <w:r>
        <w:rPr>
          <w:lang w:val="en-GB"/>
        </w:rPr>
        <w:t>All improvements should be in another section - Future works &amp; improv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A61399" w15:done="0"/>
  <w15:commentEx w15:paraId="5892162F" w15:done="0"/>
  <w15:commentEx w15:paraId="5A2FBC56" w15:done="1"/>
  <w15:commentEx w15:paraId="0A4C8C53" w15:done="1"/>
  <w15:commentEx w15:paraId="6666D577" w15:done="0"/>
  <w15:commentEx w15:paraId="736CC27F" w15:done="0"/>
  <w15:commentEx w15:paraId="72C424BD" w15:done="1"/>
  <w15:commentEx w15:paraId="1B99D798" w15:done="0"/>
  <w15:commentEx w15:paraId="0C4FEBEE" w15:done="0"/>
  <w15:commentEx w15:paraId="7E4B4318" w15:done="0"/>
  <w15:commentEx w15:paraId="0E481D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0281A2" w16cex:dateUtc="2024-04-24T04:04:00Z"/>
  <w16cex:commentExtensible w16cex:durableId="0FCEE331" w16cex:dateUtc="2024-04-24T04:06:00Z"/>
  <w16cex:commentExtensible w16cex:durableId="2089C6CF" w16cex:dateUtc="2024-04-09T11:12:00Z"/>
  <w16cex:commentExtensible w16cex:durableId="18843254" w16cex:dateUtc="2024-04-24T04:12:00Z"/>
  <w16cex:commentExtensible w16cex:durableId="7A67AD9F" w16cex:dateUtc="2024-04-24T04:13:00Z"/>
  <w16cex:commentExtensible w16cex:durableId="4A20DC51" w16cex:dateUtc="2024-04-11T12:05:00Z"/>
  <w16cex:commentExtensible w16cex:durableId="5A950D6A" w16cex:dateUtc="2024-04-13T14:29:00Z"/>
  <w16cex:commentExtensible w16cex:durableId="38C489D1" w16cex:dateUtc="2024-04-24T04:16:00Z"/>
  <w16cex:commentExtensible w16cex:durableId="1FE6C84A" w16cex:dateUtc="2024-04-24T04:19:00Z"/>
  <w16cex:commentExtensible w16cex:durableId="53C0D850" w16cex:dateUtc="2024-04-24T05:19:00Z"/>
  <w16cex:commentExtensible w16cex:durableId="05DE588B" w16cex:dateUtc="2024-04-24T0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A61399" w16cid:durableId="560281A2"/>
  <w16cid:commentId w16cid:paraId="5892162F" w16cid:durableId="0FCEE331"/>
  <w16cid:commentId w16cid:paraId="5A2FBC56" w16cid:durableId="2089C6CF"/>
  <w16cid:commentId w16cid:paraId="0A4C8C53" w16cid:durableId="18843254"/>
  <w16cid:commentId w16cid:paraId="6666D577" w16cid:durableId="7A67AD9F"/>
  <w16cid:commentId w16cid:paraId="736CC27F" w16cid:durableId="4A20DC51"/>
  <w16cid:commentId w16cid:paraId="72C424BD" w16cid:durableId="5A950D6A"/>
  <w16cid:commentId w16cid:paraId="1B99D798" w16cid:durableId="38C489D1"/>
  <w16cid:commentId w16cid:paraId="0C4FEBEE" w16cid:durableId="1FE6C84A"/>
  <w16cid:commentId w16cid:paraId="7E4B4318" w16cid:durableId="53C0D850"/>
  <w16cid:commentId w16cid:paraId="0E481D57" w16cid:durableId="05DE58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FC85C" w14:textId="77777777" w:rsidR="00E90FD1" w:rsidRDefault="00E90FD1" w:rsidP="00127358">
      <w:r>
        <w:separator/>
      </w:r>
    </w:p>
  </w:endnote>
  <w:endnote w:type="continuationSeparator" w:id="0">
    <w:p w14:paraId="5FDFA6F7" w14:textId="77777777" w:rsidR="00E90FD1" w:rsidRDefault="00E90FD1" w:rsidP="00127358">
      <w:r>
        <w:continuationSeparator/>
      </w:r>
    </w:p>
  </w:endnote>
  <w:endnote w:type="continuationNotice" w:id="1">
    <w:p w14:paraId="23269B57" w14:textId="77777777" w:rsidR="00E90FD1" w:rsidRDefault="00E90F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59DC4" w14:textId="77777777" w:rsidR="00920AC4" w:rsidRDefault="00920AC4">
    <w:pPr>
      <w:pStyle w:val="Footer"/>
      <w:jc w:val="right"/>
    </w:pPr>
    <w:r>
      <w:rPr>
        <w:color w:val="156082" w:themeColor="accent1"/>
        <w:sz w:val="20"/>
        <w:szCs w:val="20"/>
      </w:rPr>
      <w:t xml:space="preserve">pg. </w:t>
    </w:r>
    <w:r>
      <w:rPr>
        <w:color w:val="156082" w:themeColor="accent1"/>
        <w:sz w:val="20"/>
        <w:szCs w:val="20"/>
      </w:rPr>
      <w:fldChar w:fldCharType="begin"/>
    </w:r>
    <w:r>
      <w:rPr>
        <w:color w:val="156082" w:themeColor="accent1"/>
        <w:sz w:val="20"/>
        <w:szCs w:val="20"/>
      </w:rPr>
      <w:instrText xml:space="preserve"> PAGE  \* Arabic </w:instrText>
    </w:r>
    <w:r>
      <w:rPr>
        <w:color w:val="156082" w:themeColor="accent1"/>
        <w:sz w:val="20"/>
        <w:szCs w:val="20"/>
      </w:rPr>
      <w:fldChar w:fldCharType="separate"/>
    </w:r>
    <w:r>
      <w:rPr>
        <w:noProof/>
        <w:color w:val="156082" w:themeColor="accent1"/>
        <w:sz w:val="20"/>
        <w:szCs w:val="20"/>
      </w:rPr>
      <w:t>1</w:t>
    </w:r>
    <w:r>
      <w:rPr>
        <w:color w:val="156082" w:themeColor="accent1"/>
        <w:sz w:val="20"/>
        <w:szCs w:val="20"/>
      </w:rPr>
      <w:fldChar w:fldCharType="end"/>
    </w:r>
  </w:p>
  <w:p w14:paraId="7721E145" w14:textId="77777777" w:rsidR="00920AC4" w:rsidRDefault="00920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A0282" w14:textId="77777777" w:rsidR="00E90FD1" w:rsidRDefault="00E90FD1" w:rsidP="00127358">
      <w:r>
        <w:separator/>
      </w:r>
    </w:p>
  </w:footnote>
  <w:footnote w:type="continuationSeparator" w:id="0">
    <w:p w14:paraId="1D27F644" w14:textId="77777777" w:rsidR="00E90FD1" w:rsidRDefault="00E90FD1" w:rsidP="00127358">
      <w:r>
        <w:continuationSeparator/>
      </w:r>
    </w:p>
  </w:footnote>
  <w:footnote w:type="continuationNotice" w:id="1">
    <w:p w14:paraId="491ABAC9" w14:textId="77777777" w:rsidR="00E90FD1" w:rsidRDefault="00E90FD1"/>
  </w:footnote>
</w:footnote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5325CB5"/>
    <w:multiLevelType w:val="hybridMultilevel"/>
    <w:tmpl w:val="A0D22914"/>
    <w:lvl w:ilvl="0" w:tplc="5E16E8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D65E29"/>
    <w:multiLevelType w:val="hybridMultilevel"/>
    <w:tmpl w:val="3C6432D4"/>
    <w:lvl w:ilvl="0" w:tplc="707019A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613255"/>
    <w:multiLevelType w:val="hybridMultilevel"/>
    <w:tmpl w:val="F3DCC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9C5A67"/>
    <w:multiLevelType w:val="hybridMultilevel"/>
    <w:tmpl w:val="D4126A1C"/>
    <w:lvl w:ilvl="0" w:tplc="190413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2"/>
  </w:num>
  <w:num w:numId="2" w16cid:durableId="1506701027">
    <w:abstractNumId w:val="6"/>
  </w:num>
  <w:num w:numId="3" w16cid:durableId="2012563347">
    <w:abstractNumId w:val="0"/>
  </w:num>
  <w:num w:numId="4" w16cid:durableId="97990455">
    <w:abstractNumId w:val="11"/>
  </w:num>
  <w:num w:numId="5" w16cid:durableId="1710645785">
    <w:abstractNumId w:val="3"/>
  </w:num>
  <w:num w:numId="6" w16cid:durableId="1311060610">
    <w:abstractNumId w:val="5"/>
  </w:num>
  <w:num w:numId="7" w16cid:durableId="2105030081">
    <w:abstractNumId w:val="7"/>
  </w:num>
  <w:num w:numId="8" w16cid:durableId="2147307147">
    <w:abstractNumId w:val="8"/>
  </w:num>
  <w:num w:numId="9" w16cid:durableId="1763405851">
    <w:abstractNumId w:val="12"/>
  </w:num>
  <w:num w:numId="10" w16cid:durableId="2089107579">
    <w:abstractNumId w:val="9"/>
  </w:num>
  <w:num w:numId="11" w16cid:durableId="1267930850">
    <w:abstractNumId w:val="10"/>
  </w:num>
  <w:num w:numId="12" w16cid:durableId="1024983277">
    <w:abstractNumId w:val="1"/>
  </w:num>
  <w:num w:numId="13" w16cid:durableId="8767462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vede Issur">
    <w15:presenceInfo w15:providerId="AD" w15:userId="S::n.issur@mdx.ac.mu::82a65f10-0737-4e14-b5e7-e3c13bdda898"/>
  </w15:person>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008A"/>
    <w:rsid w:val="000000DF"/>
    <w:rsid w:val="00000F30"/>
    <w:rsid w:val="00001676"/>
    <w:rsid w:val="00001934"/>
    <w:rsid w:val="00001EE1"/>
    <w:rsid w:val="00001F31"/>
    <w:rsid w:val="00002154"/>
    <w:rsid w:val="00002714"/>
    <w:rsid w:val="00002957"/>
    <w:rsid w:val="000029B2"/>
    <w:rsid w:val="00002D6B"/>
    <w:rsid w:val="0000315D"/>
    <w:rsid w:val="000031BE"/>
    <w:rsid w:val="00003297"/>
    <w:rsid w:val="000032CF"/>
    <w:rsid w:val="00003AD1"/>
    <w:rsid w:val="000041B7"/>
    <w:rsid w:val="00005336"/>
    <w:rsid w:val="000058F0"/>
    <w:rsid w:val="00007F1D"/>
    <w:rsid w:val="00007F53"/>
    <w:rsid w:val="000105EB"/>
    <w:rsid w:val="00010976"/>
    <w:rsid w:val="00010BC1"/>
    <w:rsid w:val="00010EA2"/>
    <w:rsid w:val="00011156"/>
    <w:rsid w:val="00012D30"/>
    <w:rsid w:val="00013122"/>
    <w:rsid w:val="00013B62"/>
    <w:rsid w:val="00013D5A"/>
    <w:rsid w:val="00013E6B"/>
    <w:rsid w:val="00014FF6"/>
    <w:rsid w:val="0001529E"/>
    <w:rsid w:val="00015592"/>
    <w:rsid w:val="00015A35"/>
    <w:rsid w:val="00015CC8"/>
    <w:rsid w:val="00015FDD"/>
    <w:rsid w:val="00016790"/>
    <w:rsid w:val="00016A82"/>
    <w:rsid w:val="00017C98"/>
    <w:rsid w:val="00020325"/>
    <w:rsid w:val="00021137"/>
    <w:rsid w:val="0002127E"/>
    <w:rsid w:val="0002161B"/>
    <w:rsid w:val="00021C17"/>
    <w:rsid w:val="00022123"/>
    <w:rsid w:val="000228E1"/>
    <w:rsid w:val="00022D3A"/>
    <w:rsid w:val="00022F9D"/>
    <w:rsid w:val="000239E6"/>
    <w:rsid w:val="00023B23"/>
    <w:rsid w:val="00023DFE"/>
    <w:rsid w:val="00025A71"/>
    <w:rsid w:val="00025E9C"/>
    <w:rsid w:val="00026733"/>
    <w:rsid w:val="00027311"/>
    <w:rsid w:val="000277E8"/>
    <w:rsid w:val="00027DF3"/>
    <w:rsid w:val="00027FC4"/>
    <w:rsid w:val="00030AF1"/>
    <w:rsid w:val="00030FAC"/>
    <w:rsid w:val="00031919"/>
    <w:rsid w:val="00031A8A"/>
    <w:rsid w:val="00031CBB"/>
    <w:rsid w:val="000320B1"/>
    <w:rsid w:val="00032138"/>
    <w:rsid w:val="00032AB1"/>
    <w:rsid w:val="000334F2"/>
    <w:rsid w:val="00033BFE"/>
    <w:rsid w:val="00033EB0"/>
    <w:rsid w:val="000346FE"/>
    <w:rsid w:val="00034842"/>
    <w:rsid w:val="00034FBA"/>
    <w:rsid w:val="00034FDF"/>
    <w:rsid w:val="00035703"/>
    <w:rsid w:val="00035920"/>
    <w:rsid w:val="0003602A"/>
    <w:rsid w:val="00036FA1"/>
    <w:rsid w:val="000371E3"/>
    <w:rsid w:val="0004070D"/>
    <w:rsid w:val="00040A58"/>
    <w:rsid w:val="00040FF2"/>
    <w:rsid w:val="000415C1"/>
    <w:rsid w:val="00041612"/>
    <w:rsid w:val="000417F9"/>
    <w:rsid w:val="00041D19"/>
    <w:rsid w:val="000420BB"/>
    <w:rsid w:val="00042631"/>
    <w:rsid w:val="0004375D"/>
    <w:rsid w:val="00044FB6"/>
    <w:rsid w:val="000454DF"/>
    <w:rsid w:val="000455FA"/>
    <w:rsid w:val="0004578F"/>
    <w:rsid w:val="00045B55"/>
    <w:rsid w:val="000468FC"/>
    <w:rsid w:val="00047008"/>
    <w:rsid w:val="00047614"/>
    <w:rsid w:val="000479CE"/>
    <w:rsid w:val="00047A1B"/>
    <w:rsid w:val="00047C57"/>
    <w:rsid w:val="00047C7C"/>
    <w:rsid w:val="0005002C"/>
    <w:rsid w:val="000509E2"/>
    <w:rsid w:val="00050BFD"/>
    <w:rsid w:val="00050D74"/>
    <w:rsid w:val="0005122F"/>
    <w:rsid w:val="000515CA"/>
    <w:rsid w:val="00051B95"/>
    <w:rsid w:val="00051BB9"/>
    <w:rsid w:val="00051CC1"/>
    <w:rsid w:val="00051DE2"/>
    <w:rsid w:val="00052C72"/>
    <w:rsid w:val="000530B6"/>
    <w:rsid w:val="000534FC"/>
    <w:rsid w:val="0005397B"/>
    <w:rsid w:val="00053EF0"/>
    <w:rsid w:val="000542A6"/>
    <w:rsid w:val="00054646"/>
    <w:rsid w:val="000555CD"/>
    <w:rsid w:val="00055838"/>
    <w:rsid w:val="00056F28"/>
    <w:rsid w:val="0006129C"/>
    <w:rsid w:val="00062023"/>
    <w:rsid w:val="0006202E"/>
    <w:rsid w:val="00062A22"/>
    <w:rsid w:val="00062DF9"/>
    <w:rsid w:val="00062F16"/>
    <w:rsid w:val="00063042"/>
    <w:rsid w:val="00063F76"/>
    <w:rsid w:val="00065504"/>
    <w:rsid w:val="00065DF4"/>
    <w:rsid w:val="000667AB"/>
    <w:rsid w:val="00066B2E"/>
    <w:rsid w:val="00066CE3"/>
    <w:rsid w:val="00067343"/>
    <w:rsid w:val="000677B9"/>
    <w:rsid w:val="00067872"/>
    <w:rsid w:val="000678C4"/>
    <w:rsid w:val="00067F09"/>
    <w:rsid w:val="00067F95"/>
    <w:rsid w:val="0007024E"/>
    <w:rsid w:val="00070774"/>
    <w:rsid w:val="00070EFD"/>
    <w:rsid w:val="00070F52"/>
    <w:rsid w:val="000718B4"/>
    <w:rsid w:val="000718EB"/>
    <w:rsid w:val="00072194"/>
    <w:rsid w:val="00072484"/>
    <w:rsid w:val="00072C16"/>
    <w:rsid w:val="000738CA"/>
    <w:rsid w:val="00073E74"/>
    <w:rsid w:val="0007425B"/>
    <w:rsid w:val="0007496F"/>
    <w:rsid w:val="00074C59"/>
    <w:rsid w:val="0007567F"/>
    <w:rsid w:val="00075965"/>
    <w:rsid w:val="000760FC"/>
    <w:rsid w:val="0007610A"/>
    <w:rsid w:val="00076249"/>
    <w:rsid w:val="00076BF5"/>
    <w:rsid w:val="00076D14"/>
    <w:rsid w:val="00076F7A"/>
    <w:rsid w:val="000778BD"/>
    <w:rsid w:val="00077D3F"/>
    <w:rsid w:val="00077EA1"/>
    <w:rsid w:val="00077F71"/>
    <w:rsid w:val="00080787"/>
    <w:rsid w:val="00080D6C"/>
    <w:rsid w:val="0008166C"/>
    <w:rsid w:val="00081BA6"/>
    <w:rsid w:val="0008228C"/>
    <w:rsid w:val="00082928"/>
    <w:rsid w:val="0008300B"/>
    <w:rsid w:val="0008310E"/>
    <w:rsid w:val="00083BF6"/>
    <w:rsid w:val="000844BF"/>
    <w:rsid w:val="00084D1A"/>
    <w:rsid w:val="00085257"/>
    <w:rsid w:val="00085B98"/>
    <w:rsid w:val="00085F7A"/>
    <w:rsid w:val="00086457"/>
    <w:rsid w:val="00086D23"/>
    <w:rsid w:val="00087FC3"/>
    <w:rsid w:val="00087FF2"/>
    <w:rsid w:val="000905AD"/>
    <w:rsid w:val="00090A80"/>
    <w:rsid w:val="00090B59"/>
    <w:rsid w:val="00090BEF"/>
    <w:rsid w:val="00090BFC"/>
    <w:rsid w:val="00090D81"/>
    <w:rsid w:val="00090E85"/>
    <w:rsid w:val="00091842"/>
    <w:rsid w:val="000918EF"/>
    <w:rsid w:val="000928D7"/>
    <w:rsid w:val="00092AAA"/>
    <w:rsid w:val="00092EF5"/>
    <w:rsid w:val="000930B5"/>
    <w:rsid w:val="0009341B"/>
    <w:rsid w:val="000937A0"/>
    <w:rsid w:val="00095111"/>
    <w:rsid w:val="00095983"/>
    <w:rsid w:val="00095B71"/>
    <w:rsid w:val="00095CD4"/>
    <w:rsid w:val="00096C6D"/>
    <w:rsid w:val="000970CF"/>
    <w:rsid w:val="000976E2"/>
    <w:rsid w:val="00097A63"/>
    <w:rsid w:val="00097D85"/>
    <w:rsid w:val="00097F67"/>
    <w:rsid w:val="000A03EF"/>
    <w:rsid w:val="000A0474"/>
    <w:rsid w:val="000A0BB2"/>
    <w:rsid w:val="000A1651"/>
    <w:rsid w:val="000A1F0B"/>
    <w:rsid w:val="000A1F1E"/>
    <w:rsid w:val="000A23FE"/>
    <w:rsid w:val="000A2A47"/>
    <w:rsid w:val="000A35D4"/>
    <w:rsid w:val="000A3A13"/>
    <w:rsid w:val="000A3EBB"/>
    <w:rsid w:val="000A3FBA"/>
    <w:rsid w:val="000A3FF1"/>
    <w:rsid w:val="000A4529"/>
    <w:rsid w:val="000A4633"/>
    <w:rsid w:val="000A4876"/>
    <w:rsid w:val="000A490D"/>
    <w:rsid w:val="000A5195"/>
    <w:rsid w:val="000A5781"/>
    <w:rsid w:val="000A5BB7"/>
    <w:rsid w:val="000A661B"/>
    <w:rsid w:val="000A6D5F"/>
    <w:rsid w:val="000B01E1"/>
    <w:rsid w:val="000B0724"/>
    <w:rsid w:val="000B0915"/>
    <w:rsid w:val="000B0AA8"/>
    <w:rsid w:val="000B1477"/>
    <w:rsid w:val="000B17FF"/>
    <w:rsid w:val="000B1D94"/>
    <w:rsid w:val="000B1FFE"/>
    <w:rsid w:val="000B2181"/>
    <w:rsid w:val="000B2411"/>
    <w:rsid w:val="000B266F"/>
    <w:rsid w:val="000B2CAE"/>
    <w:rsid w:val="000B3439"/>
    <w:rsid w:val="000B46F1"/>
    <w:rsid w:val="000B4C6A"/>
    <w:rsid w:val="000B4CDB"/>
    <w:rsid w:val="000B517D"/>
    <w:rsid w:val="000B5298"/>
    <w:rsid w:val="000B5772"/>
    <w:rsid w:val="000B5FA4"/>
    <w:rsid w:val="000B6281"/>
    <w:rsid w:val="000B690C"/>
    <w:rsid w:val="000C0117"/>
    <w:rsid w:val="000C038A"/>
    <w:rsid w:val="000C0753"/>
    <w:rsid w:val="000C092D"/>
    <w:rsid w:val="000C1680"/>
    <w:rsid w:val="000C16A4"/>
    <w:rsid w:val="000C183A"/>
    <w:rsid w:val="000C1FC9"/>
    <w:rsid w:val="000C271C"/>
    <w:rsid w:val="000C3179"/>
    <w:rsid w:val="000C3C63"/>
    <w:rsid w:val="000C3C8F"/>
    <w:rsid w:val="000C4939"/>
    <w:rsid w:val="000C4C88"/>
    <w:rsid w:val="000C5DBF"/>
    <w:rsid w:val="000C5FF0"/>
    <w:rsid w:val="000C61D5"/>
    <w:rsid w:val="000C63BD"/>
    <w:rsid w:val="000C63D4"/>
    <w:rsid w:val="000C6547"/>
    <w:rsid w:val="000C784D"/>
    <w:rsid w:val="000C7868"/>
    <w:rsid w:val="000D053A"/>
    <w:rsid w:val="000D0661"/>
    <w:rsid w:val="000D06C7"/>
    <w:rsid w:val="000D088C"/>
    <w:rsid w:val="000D0C83"/>
    <w:rsid w:val="000D1259"/>
    <w:rsid w:val="000D172A"/>
    <w:rsid w:val="000D1AC4"/>
    <w:rsid w:val="000D1B1C"/>
    <w:rsid w:val="000D1E0D"/>
    <w:rsid w:val="000D2718"/>
    <w:rsid w:val="000D3600"/>
    <w:rsid w:val="000D37D6"/>
    <w:rsid w:val="000D43C6"/>
    <w:rsid w:val="000D448A"/>
    <w:rsid w:val="000D4BFF"/>
    <w:rsid w:val="000D4F06"/>
    <w:rsid w:val="000D5160"/>
    <w:rsid w:val="000D537C"/>
    <w:rsid w:val="000D53A5"/>
    <w:rsid w:val="000D5C35"/>
    <w:rsid w:val="000D6308"/>
    <w:rsid w:val="000D6523"/>
    <w:rsid w:val="000D69B3"/>
    <w:rsid w:val="000D6FFB"/>
    <w:rsid w:val="000D7108"/>
    <w:rsid w:val="000D7392"/>
    <w:rsid w:val="000D765A"/>
    <w:rsid w:val="000D7B4D"/>
    <w:rsid w:val="000D7DEF"/>
    <w:rsid w:val="000D7FC4"/>
    <w:rsid w:val="000E0524"/>
    <w:rsid w:val="000E0656"/>
    <w:rsid w:val="000E0CBF"/>
    <w:rsid w:val="000E179D"/>
    <w:rsid w:val="000E19A4"/>
    <w:rsid w:val="000E249C"/>
    <w:rsid w:val="000E25BB"/>
    <w:rsid w:val="000E2832"/>
    <w:rsid w:val="000E2CBD"/>
    <w:rsid w:val="000E2DFB"/>
    <w:rsid w:val="000E30B4"/>
    <w:rsid w:val="000E328B"/>
    <w:rsid w:val="000E335D"/>
    <w:rsid w:val="000E38E4"/>
    <w:rsid w:val="000E3CCE"/>
    <w:rsid w:val="000E4136"/>
    <w:rsid w:val="000E4451"/>
    <w:rsid w:val="000E4AA0"/>
    <w:rsid w:val="000E4C5D"/>
    <w:rsid w:val="000E5717"/>
    <w:rsid w:val="000E5D55"/>
    <w:rsid w:val="000E6990"/>
    <w:rsid w:val="000E765F"/>
    <w:rsid w:val="000E7D70"/>
    <w:rsid w:val="000F1A38"/>
    <w:rsid w:val="000F1D64"/>
    <w:rsid w:val="000F201D"/>
    <w:rsid w:val="000F2707"/>
    <w:rsid w:val="000F29CA"/>
    <w:rsid w:val="000F2AF8"/>
    <w:rsid w:val="000F3104"/>
    <w:rsid w:val="000F3121"/>
    <w:rsid w:val="000F3550"/>
    <w:rsid w:val="000F3D3B"/>
    <w:rsid w:val="000F496C"/>
    <w:rsid w:val="000F6574"/>
    <w:rsid w:val="000F65AD"/>
    <w:rsid w:val="000F6852"/>
    <w:rsid w:val="000F6880"/>
    <w:rsid w:val="000F6D3B"/>
    <w:rsid w:val="000F6D94"/>
    <w:rsid w:val="000F7100"/>
    <w:rsid w:val="000F74E6"/>
    <w:rsid w:val="000F7F26"/>
    <w:rsid w:val="00100790"/>
    <w:rsid w:val="001007A0"/>
    <w:rsid w:val="00100864"/>
    <w:rsid w:val="00100C18"/>
    <w:rsid w:val="00100EAA"/>
    <w:rsid w:val="00101E43"/>
    <w:rsid w:val="00102C74"/>
    <w:rsid w:val="0010331D"/>
    <w:rsid w:val="00103450"/>
    <w:rsid w:val="001034EB"/>
    <w:rsid w:val="0010377A"/>
    <w:rsid w:val="00103A8E"/>
    <w:rsid w:val="00103B3A"/>
    <w:rsid w:val="00104E75"/>
    <w:rsid w:val="001051E9"/>
    <w:rsid w:val="00105579"/>
    <w:rsid w:val="00105948"/>
    <w:rsid w:val="0010610D"/>
    <w:rsid w:val="001067E9"/>
    <w:rsid w:val="001069A3"/>
    <w:rsid w:val="00106D9B"/>
    <w:rsid w:val="00106E11"/>
    <w:rsid w:val="001072AF"/>
    <w:rsid w:val="00107378"/>
    <w:rsid w:val="0010748A"/>
    <w:rsid w:val="00110ABD"/>
    <w:rsid w:val="00110B77"/>
    <w:rsid w:val="00111632"/>
    <w:rsid w:val="00111A28"/>
    <w:rsid w:val="00111C56"/>
    <w:rsid w:val="00112405"/>
    <w:rsid w:val="00112C22"/>
    <w:rsid w:val="00112C47"/>
    <w:rsid w:val="00112E1D"/>
    <w:rsid w:val="001136F2"/>
    <w:rsid w:val="001137AD"/>
    <w:rsid w:val="001138BD"/>
    <w:rsid w:val="00113A24"/>
    <w:rsid w:val="00113FB4"/>
    <w:rsid w:val="001144EA"/>
    <w:rsid w:val="00114899"/>
    <w:rsid w:val="00114977"/>
    <w:rsid w:val="00114A7A"/>
    <w:rsid w:val="0011527E"/>
    <w:rsid w:val="001152F5"/>
    <w:rsid w:val="001154BE"/>
    <w:rsid w:val="00115C46"/>
    <w:rsid w:val="00115FD5"/>
    <w:rsid w:val="001162EE"/>
    <w:rsid w:val="0011673E"/>
    <w:rsid w:val="0011685E"/>
    <w:rsid w:val="001169C2"/>
    <w:rsid w:val="00116D35"/>
    <w:rsid w:val="00116EF3"/>
    <w:rsid w:val="001177D7"/>
    <w:rsid w:val="00117A85"/>
    <w:rsid w:val="00117EC4"/>
    <w:rsid w:val="00117F58"/>
    <w:rsid w:val="00120FE2"/>
    <w:rsid w:val="00121534"/>
    <w:rsid w:val="00121796"/>
    <w:rsid w:val="00121E98"/>
    <w:rsid w:val="00122113"/>
    <w:rsid w:val="001223E1"/>
    <w:rsid w:val="00122819"/>
    <w:rsid w:val="00123146"/>
    <w:rsid w:val="00123177"/>
    <w:rsid w:val="0012317B"/>
    <w:rsid w:val="00123285"/>
    <w:rsid w:val="00123A6D"/>
    <w:rsid w:val="00123BAC"/>
    <w:rsid w:val="001246A4"/>
    <w:rsid w:val="00124790"/>
    <w:rsid w:val="00125056"/>
    <w:rsid w:val="00126507"/>
    <w:rsid w:val="00126B82"/>
    <w:rsid w:val="00126CE9"/>
    <w:rsid w:val="00127358"/>
    <w:rsid w:val="0012790E"/>
    <w:rsid w:val="00127959"/>
    <w:rsid w:val="00127A33"/>
    <w:rsid w:val="00127CB4"/>
    <w:rsid w:val="0013053F"/>
    <w:rsid w:val="0013070D"/>
    <w:rsid w:val="001321ED"/>
    <w:rsid w:val="001322A8"/>
    <w:rsid w:val="00134E0D"/>
    <w:rsid w:val="001350B2"/>
    <w:rsid w:val="00135826"/>
    <w:rsid w:val="00135AE7"/>
    <w:rsid w:val="00137976"/>
    <w:rsid w:val="00137A40"/>
    <w:rsid w:val="00137A7E"/>
    <w:rsid w:val="00137DA7"/>
    <w:rsid w:val="00137F31"/>
    <w:rsid w:val="00140CAD"/>
    <w:rsid w:val="00141420"/>
    <w:rsid w:val="0014233A"/>
    <w:rsid w:val="00142531"/>
    <w:rsid w:val="00142689"/>
    <w:rsid w:val="00142DA6"/>
    <w:rsid w:val="00142DA7"/>
    <w:rsid w:val="00142EF2"/>
    <w:rsid w:val="00143CE6"/>
    <w:rsid w:val="00144D4F"/>
    <w:rsid w:val="0014513A"/>
    <w:rsid w:val="0014553A"/>
    <w:rsid w:val="00145A3D"/>
    <w:rsid w:val="00145CA1"/>
    <w:rsid w:val="00146E00"/>
    <w:rsid w:val="00150634"/>
    <w:rsid w:val="00151038"/>
    <w:rsid w:val="0015163E"/>
    <w:rsid w:val="00151C08"/>
    <w:rsid w:val="00152252"/>
    <w:rsid w:val="0015232E"/>
    <w:rsid w:val="001527AE"/>
    <w:rsid w:val="0015284C"/>
    <w:rsid w:val="00152B95"/>
    <w:rsid w:val="00153763"/>
    <w:rsid w:val="00154544"/>
    <w:rsid w:val="001548DD"/>
    <w:rsid w:val="00154ADC"/>
    <w:rsid w:val="00154B9B"/>
    <w:rsid w:val="00155A59"/>
    <w:rsid w:val="00156D5F"/>
    <w:rsid w:val="00156F49"/>
    <w:rsid w:val="00157101"/>
    <w:rsid w:val="0015755C"/>
    <w:rsid w:val="00157A16"/>
    <w:rsid w:val="00157EFF"/>
    <w:rsid w:val="00157F1E"/>
    <w:rsid w:val="001600EF"/>
    <w:rsid w:val="001602C0"/>
    <w:rsid w:val="0016045E"/>
    <w:rsid w:val="00161133"/>
    <w:rsid w:val="0016141D"/>
    <w:rsid w:val="0016171B"/>
    <w:rsid w:val="00161A78"/>
    <w:rsid w:val="001621B0"/>
    <w:rsid w:val="00163958"/>
    <w:rsid w:val="00163B39"/>
    <w:rsid w:val="00163BF3"/>
    <w:rsid w:val="00163C21"/>
    <w:rsid w:val="00163D48"/>
    <w:rsid w:val="0016400C"/>
    <w:rsid w:val="00164335"/>
    <w:rsid w:val="00164B90"/>
    <w:rsid w:val="00164DA0"/>
    <w:rsid w:val="001652FC"/>
    <w:rsid w:val="00165563"/>
    <w:rsid w:val="00165C41"/>
    <w:rsid w:val="00166241"/>
    <w:rsid w:val="00166412"/>
    <w:rsid w:val="00166448"/>
    <w:rsid w:val="00166750"/>
    <w:rsid w:val="0016689D"/>
    <w:rsid w:val="00166C4A"/>
    <w:rsid w:val="00166D40"/>
    <w:rsid w:val="0016710E"/>
    <w:rsid w:val="0016750D"/>
    <w:rsid w:val="0016778E"/>
    <w:rsid w:val="0017022A"/>
    <w:rsid w:val="00170255"/>
    <w:rsid w:val="001708BB"/>
    <w:rsid w:val="00170D11"/>
    <w:rsid w:val="00170E8D"/>
    <w:rsid w:val="00170EB8"/>
    <w:rsid w:val="00170EF2"/>
    <w:rsid w:val="001710BE"/>
    <w:rsid w:val="001713ED"/>
    <w:rsid w:val="00171C09"/>
    <w:rsid w:val="00172882"/>
    <w:rsid w:val="001728D3"/>
    <w:rsid w:val="00172A41"/>
    <w:rsid w:val="00172B1D"/>
    <w:rsid w:val="00172C85"/>
    <w:rsid w:val="00173609"/>
    <w:rsid w:val="00173AEE"/>
    <w:rsid w:val="00174211"/>
    <w:rsid w:val="001742B0"/>
    <w:rsid w:val="00175A26"/>
    <w:rsid w:val="00175AE4"/>
    <w:rsid w:val="00176192"/>
    <w:rsid w:val="001763D4"/>
    <w:rsid w:val="00176433"/>
    <w:rsid w:val="00177103"/>
    <w:rsid w:val="00180558"/>
    <w:rsid w:val="00180872"/>
    <w:rsid w:val="001808AD"/>
    <w:rsid w:val="001808EC"/>
    <w:rsid w:val="00181107"/>
    <w:rsid w:val="001812ED"/>
    <w:rsid w:val="00181369"/>
    <w:rsid w:val="00181DEB"/>
    <w:rsid w:val="001821FB"/>
    <w:rsid w:val="00182228"/>
    <w:rsid w:val="00182D6A"/>
    <w:rsid w:val="00183A1B"/>
    <w:rsid w:val="00183EBC"/>
    <w:rsid w:val="00184CBE"/>
    <w:rsid w:val="00184CD0"/>
    <w:rsid w:val="00184DF7"/>
    <w:rsid w:val="00185017"/>
    <w:rsid w:val="0018517E"/>
    <w:rsid w:val="00185C55"/>
    <w:rsid w:val="001866F2"/>
    <w:rsid w:val="001877C5"/>
    <w:rsid w:val="001879B0"/>
    <w:rsid w:val="00187B29"/>
    <w:rsid w:val="00187FEA"/>
    <w:rsid w:val="0019047C"/>
    <w:rsid w:val="0019052E"/>
    <w:rsid w:val="0019089C"/>
    <w:rsid w:val="00190F54"/>
    <w:rsid w:val="00191C0B"/>
    <w:rsid w:val="0019284D"/>
    <w:rsid w:val="00192E14"/>
    <w:rsid w:val="00193104"/>
    <w:rsid w:val="001931A2"/>
    <w:rsid w:val="00193997"/>
    <w:rsid w:val="00193A4D"/>
    <w:rsid w:val="0019465C"/>
    <w:rsid w:val="0019518F"/>
    <w:rsid w:val="001956B7"/>
    <w:rsid w:val="001958A6"/>
    <w:rsid w:val="001959BA"/>
    <w:rsid w:val="00195B55"/>
    <w:rsid w:val="0019669E"/>
    <w:rsid w:val="00196791"/>
    <w:rsid w:val="00197183"/>
    <w:rsid w:val="0019753E"/>
    <w:rsid w:val="00197A5D"/>
    <w:rsid w:val="00197EB5"/>
    <w:rsid w:val="001A00E3"/>
    <w:rsid w:val="001A011F"/>
    <w:rsid w:val="001A0B2A"/>
    <w:rsid w:val="001A0D25"/>
    <w:rsid w:val="001A0FFB"/>
    <w:rsid w:val="001A1717"/>
    <w:rsid w:val="001A1752"/>
    <w:rsid w:val="001A1AF0"/>
    <w:rsid w:val="001A1ED1"/>
    <w:rsid w:val="001A22BE"/>
    <w:rsid w:val="001A31C6"/>
    <w:rsid w:val="001A32E8"/>
    <w:rsid w:val="001A3769"/>
    <w:rsid w:val="001A4215"/>
    <w:rsid w:val="001A4352"/>
    <w:rsid w:val="001A44A2"/>
    <w:rsid w:val="001A49D7"/>
    <w:rsid w:val="001A4B71"/>
    <w:rsid w:val="001A4C0B"/>
    <w:rsid w:val="001A4C93"/>
    <w:rsid w:val="001A4E7C"/>
    <w:rsid w:val="001A544C"/>
    <w:rsid w:val="001A5753"/>
    <w:rsid w:val="001A57EA"/>
    <w:rsid w:val="001A5870"/>
    <w:rsid w:val="001A64DB"/>
    <w:rsid w:val="001A6EDA"/>
    <w:rsid w:val="001A71F5"/>
    <w:rsid w:val="001A78F8"/>
    <w:rsid w:val="001A7A64"/>
    <w:rsid w:val="001A7ECB"/>
    <w:rsid w:val="001B0F8E"/>
    <w:rsid w:val="001B12F4"/>
    <w:rsid w:val="001B2024"/>
    <w:rsid w:val="001B26E4"/>
    <w:rsid w:val="001B31FD"/>
    <w:rsid w:val="001B325E"/>
    <w:rsid w:val="001B394E"/>
    <w:rsid w:val="001B3B8E"/>
    <w:rsid w:val="001B458C"/>
    <w:rsid w:val="001B460E"/>
    <w:rsid w:val="001B4808"/>
    <w:rsid w:val="001B4C0F"/>
    <w:rsid w:val="001B507C"/>
    <w:rsid w:val="001B5312"/>
    <w:rsid w:val="001B5C32"/>
    <w:rsid w:val="001B5D01"/>
    <w:rsid w:val="001B673A"/>
    <w:rsid w:val="001B6A66"/>
    <w:rsid w:val="001B6BE5"/>
    <w:rsid w:val="001B6D64"/>
    <w:rsid w:val="001B7AB0"/>
    <w:rsid w:val="001B7B99"/>
    <w:rsid w:val="001B7E2C"/>
    <w:rsid w:val="001C049B"/>
    <w:rsid w:val="001C0564"/>
    <w:rsid w:val="001C060D"/>
    <w:rsid w:val="001C0E64"/>
    <w:rsid w:val="001C0E95"/>
    <w:rsid w:val="001C0F56"/>
    <w:rsid w:val="001C23B1"/>
    <w:rsid w:val="001C268F"/>
    <w:rsid w:val="001C2DE2"/>
    <w:rsid w:val="001C30B2"/>
    <w:rsid w:val="001C368A"/>
    <w:rsid w:val="001C39F3"/>
    <w:rsid w:val="001C3B6C"/>
    <w:rsid w:val="001C494B"/>
    <w:rsid w:val="001C52CD"/>
    <w:rsid w:val="001C584D"/>
    <w:rsid w:val="001C5858"/>
    <w:rsid w:val="001C58E9"/>
    <w:rsid w:val="001C59FC"/>
    <w:rsid w:val="001C5E97"/>
    <w:rsid w:val="001C61FE"/>
    <w:rsid w:val="001C713D"/>
    <w:rsid w:val="001C7496"/>
    <w:rsid w:val="001C7658"/>
    <w:rsid w:val="001C7C6F"/>
    <w:rsid w:val="001C7D55"/>
    <w:rsid w:val="001D0015"/>
    <w:rsid w:val="001D0253"/>
    <w:rsid w:val="001D05F2"/>
    <w:rsid w:val="001D07D5"/>
    <w:rsid w:val="001D0C8F"/>
    <w:rsid w:val="001D0D5C"/>
    <w:rsid w:val="001D19BD"/>
    <w:rsid w:val="001D19DB"/>
    <w:rsid w:val="001D2110"/>
    <w:rsid w:val="001D33F7"/>
    <w:rsid w:val="001D360B"/>
    <w:rsid w:val="001D3C37"/>
    <w:rsid w:val="001D3E95"/>
    <w:rsid w:val="001D500E"/>
    <w:rsid w:val="001D59AB"/>
    <w:rsid w:val="001D5E7E"/>
    <w:rsid w:val="001D61FE"/>
    <w:rsid w:val="001D6453"/>
    <w:rsid w:val="001D6EC6"/>
    <w:rsid w:val="001D7CAD"/>
    <w:rsid w:val="001E02FB"/>
    <w:rsid w:val="001E0A1A"/>
    <w:rsid w:val="001E0E17"/>
    <w:rsid w:val="001E1AC1"/>
    <w:rsid w:val="001E2194"/>
    <w:rsid w:val="001E25E2"/>
    <w:rsid w:val="001E26D9"/>
    <w:rsid w:val="001E2DFB"/>
    <w:rsid w:val="001E2EE6"/>
    <w:rsid w:val="001E2FC8"/>
    <w:rsid w:val="001E3EFF"/>
    <w:rsid w:val="001E44AD"/>
    <w:rsid w:val="001E4FBA"/>
    <w:rsid w:val="001E5693"/>
    <w:rsid w:val="001E5A50"/>
    <w:rsid w:val="001E68B1"/>
    <w:rsid w:val="001E69F7"/>
    <w:rsid w:val="001E6CDA"/>
    <w:rsid w:val="001E6CDD"/>
    <w:rsid w:val="001E79C9"/>
    <w:rsid w:val="001F0637"/>
    <w:rsid w:val="001F071C"/>
    <w:rsid w:val="001F0C23"/>
    <w:rsid w:val="001F11C6"/>
    <w:rsid w:val="001F16F1"/>
    <w:rsid w:val="001F1901"/>
    <w:rsid w:val="001F196D"/>
    <w:rsid w:val="001F2928"/>
    <w:rsid w:val="001F2CB0"/>
    <w:rsid w:val="001F319A"/>
    <w:rsid w:val="001F3B57"/>
    <w:rsid w:val="001F3B8B"/>
    <w:rsid w:val="001F45DE"/>
    <w:rsid w:val="001F4BEC"/>
    <w:rsid w:val="001F5266"/>
    <w:rsid w:val="001F541E"/>
    <w:rsid w:val="001F5E50"/>
    <w:rsid w:val="001F5E55"/>
    <w:rsid w:val="001F6F60"/>
    <w:rsid w:val="001F7346"/>
    <w:rsid w:val="0020175B"/>
    <w:rsid w:val="0020265C"/>
    <w:rsid w:val="00202BCD"/>
    <w:rsid w:val="002031F6"/>
    <w:rsid w:val="0020336E"/>
    <w:rsid w:val="0020350B"/>
    <w:rsid w:val="00203A63"/>
    <w:rsid w:val="00203DC8"/>
    <w:rsid w:val="00204057"/>
    <w:rsid w:val="00204A6C"/>
    <w:rsid w:val="00205611"/>
    <w:rsid w:val="00205926"/>
    <w:rsid w:val="00205CB3"/>
    <w:rsid w:val="00205F96"/>
    <w:rsid w:val="002062AD"/>
    <w:rsid w:val="00206358"/>
    <w:rsid w:val="0020692C"/>
    <w:rsid w:val="00206DCC"/>
    <w:rsid w:val="00206E2D"/>
    <w:rsid w:val="00206F61"/>
    <w:rsid w:val="00207795"/>
    <w:rsid w:val="00207A95"/>
    <w:rsid w:val="00207DAA"/>
    <w:rsid w:val="00207E8A"/>
    <w:rsid w:val="0021053D"/>
    <w:rsid w:val="002107A3"/>
    <w:rsid w:val="00210A2C"/>
    <w:rsid w:val="00211671"/>
    <w:rsid w:val="00211D3F"/>
    <w:rsid w:val="00211E3E"/>
    <w:rsid w:val="00211FDD"/>
    <w:rsid w:val="00212872"/>
    <w:rsid w:val="00212894"/>
    <w:rsid w:val="00213180"/>
    <w:rsid w:val="00213FCF"/>
    <w:rsid w:val="002140F8"/>
    <w:rsid w:val="002141E1"/>
    <w:rsid w:val="002142DE"/>
    <w:rsid w:val="00214EB5"/>
    <w:rsid w:val="0021523C"/>
    <w:rsid w:val="00215484"/>
    <w:rsid w:val="002155EC"/>
    <w:rsid w:val="00215653"/>
    <w:rsid w:val="0021693E"/>
    <w:rsid w:val="00217228"/>
    <w:rsid w:val="002177C0"/>
    <w:rsid w:val="0022019B"/>
    <w:rsid w:val="002201C7"/>
    <w:rsid w:val="00220347"/>
    <w:rsid w:val="00221C58"/>
    <w:rsid w:val="0022223E"/>
    <w:rsid w:val="00222399"/>
    <w:rsid w:val="0022276B"/>
    <w:rsid w:val="0022281B"/>
    <w:rsid w:val="00222A8E"/>
    <w:rsid w:val="00223264"/>
    <w:rsid w:val="00223E62"/>
    <w:rsid w:val="00224532"/>
    <w:rsid w:val="002246B1"/>
    <w:rsid w:val="002248BD"/>
    <w:rsid w:val="00224934"/>
    <w:rsid w:val="00224C08"/>
    <w:rsid w:val="00224F65"/>
    <w:rsid w:val="002257F2"/>
    <w:rsid w:val="0022630E"/>
    <w:rsid w:val="002268E1"/>
    <w:rsid w:val="002274FE"/>
    <w:rsid w:val="00227B56"/>
    <w:rsid w:val="0023020C"/>
    <w:rsid w:val="0023024B"/>
    <w:rsid w:val="0023087F"/>
    <w:rsid w:val="00230C63"/>
    <w:rsid w:val="00230E00"/>
    <w:rsid w:val="00231031"/>
    <w:rsid w:val="002315C0"/>
    <w:rsid w:val="00232279"/>
    <w:rsid w:val="002323B7"/>
    <w:rsid w:val="00232BCF"/>
    <w:rsid w:val="00232CEF"/>
    <w:rsid w:val="00233215"/>
    <w:rsid w:val="002337AF"/>
    <w:rsid w:val="00233B2A"/>
    <w:rsid w:val="0023433D"/>
    <w:rsid w:val="002345F9"/>
    <w:rsid w:val="00234B7A"/>
    <w:rsid w:val="00235086"/>
    <w:rsid w:val="00235813"/>
    <w:rsid w:val="0023593E"/>
    <w:rsid w:val="002368C8"/>
    <w:rsid w:val="00236AB5"/>
    <w:rsid w:val="00236C70"/>
    <w:rsid w:val="002371C7"/>
    <w:rsid w:val="002371D6"/>
    <w:rsid w:val="00237C62"/>
    <w:rsid w:val="002407C2"/>
    <w:rsid w:val="00240D93"/>
    <w:rsid w:val="002410DB"/>
    <w:rsid w:val="002419B9"/>
    <w:rsid w:val="00241DCE"/>
    <w:rsid w:val="00241E6D"/>
    <w:rsid w:val="0024216A"/>
    <w:rsid w:val="0024276B"/>
    <w:rsid w:val="002436B8"/>
    <w:rsid w:val="002437ED"/>
    <w:rsid w:val="00243EDA"/>
    <w:rsid w:val="00243F72"/>
    <w:rsid w:val="0024496D"/>
    <w:rsid w:val="00244BA7"/>
    <w:rsid w:val="00244F8C"/>
    <w:rsid w:val="0024647F"/>
    <w:rsid w:val="002468A4"/>
    <w:rsid w:val="002475FA"/>
    <w:rsid w:val="00247981"/>
    <w:rsid w:val="002479FF"/>
    <w:rsid w:val="002502E5"/>
    <w:rsid w:val="00250759"/>
    <w:rsid w:val="00250F90"/>
    <w:rsid w:val="0025147A"/>
    <w:rsid w:val="002515D5"/>
    <w:rsid w:val="0025180F"/>
    <w:rsid w:val="0025185B"/>
    <w:rsid w:val="00251BE9"/>
    <w:rsid w:val="00251C43"/>
    <w:rsid w:val="00252462"/>
    <w:rsid w:val="00253276"/>
    <w:rsid w:val="002533F5"/>
    <w:rsid w:val="00253A9E"/>
    <w:rsid w:val="00253CA9"/>
    <w:rsid w:val="00253ED6"/>
    <w:rsid w:val="00254035"/>
    <w:rsid w:val="00254914"/>
    <w:rsid w:val="00255A3B"/>
    <w:rsid w:val="00255F47"/>
    <w:rsid w:val="002560D1"/>
    <w:rsid w:val="00256202"/>
    <w:rsid w:val="00256681"/>
    <w:rsid w:val="00256BD2"/>
    <w:rsid w:val="00256F10"/>
    <w:rsid w:val="002570F2"/>
    <w:rsid w:val="002572B4"/>
    <w:rsid w:val="002572D5"/>
    <w:rsid w:val="002574D1"/>
    <w:rsid w:val="00257AD0"/>
    <w:rsid w:val="00257F6C"/>
    <w:rsid w:val="002614C1"/>
    <w:rsid w:val="002621D4"/>
    <w:rsid w:val="002626C9"/>
    <w:rsid w:val="0026279F"/>
    <w:rsid w:val="002628D5"/>
    <w:rsid w:val="00263054"/>
    <w:rsid w:val="0026319C"/>
    <w:rsid w:val="00263284"/>
    <w:rsid w:val="0026344D"/>
    <w:rsid w:val="002638CD"/>
    <w:rsid w:val="00263FEC"/>
    <w:rsid w:val="00264346"/>
    <w:rsid w:val="002649AF"/>
    <w:rsid w:val="00264CD7"/>
    <w:rsid w:val="00264F17"/>
    <w:rsid w:val="0026512B"/>
    <w:rsid w:val="00265323"/>
    <w:rsid w:val="002655A3"/>
    <w:rsid w:val="00265A15"/>
    <w:rsid w:val="00265B8C"/>
    <w:rsid w:val="00266644"/>
    <w:rsid w:val="00266FF8"/>
    <w:rsid w:val="002670F7"/>
    <w:rsid w:val="00267523"/>
    <w:rsid w:val="002679C4"/>
    <w:rsid w:val="0027091F"/>
    <w:rsid w:val="00270E1C"/>
    <w:rsid w:val="00270F48"/>
    <w:rsid w:val="00270F98"/>
    <w:rsid w:val="002712D3"/>
    <w:rsid w:val="002715B1"/>
    <w:rsid w:val="00271868"/>
    <w:rsid w:val="00271A76"/>
    <w:rsid w:val="002727AD"/>
    <w:rsid w:val="002730FD"/>
    <w:rsid w:val="0027331D"/>
    <w:rsid w:val="00273B6E"/>
    <w:rsid w:val="00273BA5"/>
    <w:rsid w:val="00273C2A"/>
    <w:rsid w:val="00273DA8"/>
    <w:rsid w:val="00274383"/>
    <w:rsid w:val="0027467B"/>
    <w:rsid w:val="0027478D"/>
    <w:rsid w:val="00274791"/>
    <w:rsid w:val="00274B34"/>
    <w:rsid w:val="00274DC8"/>
    <w:rsid w:val="00275620"/>
    <w:rsid w:val="00275A9D"/>
    <w:rsid w:val="002761BD"/>
    <w:rsid w:val="00276201"/>
    <w:rsid w:val="00276234"/>
    <w:rsid w:val="00276529"/>
    <w:rsid w:val="00276697"/>
    <w:rsid w:val="002766C9"/>
    <w:rsid w:val="00276723"/>
    <w:rsid w:val="00276822"/>
    <w:rsid w:val="0027683D"/>
    <w:rsid w:val="00276C3B"/>
    <w:rsid w:val="00276C95"/>
    <w:rsid w:val="00277329"/>
    <w:rsid w:val="00277EC6"/>
    <w:rsid w:val="002800F9"/>
    <w:rsid w:val="00280E54"/>
    <w:rsid w:val="002812BF"/>
    <w:rsid w:val="00281B78"/>
    <w:rsid w:val="00282242"/>
    <w:rsid w:val="002824D7"/>
    <w:rsid w:val="0028269E"/>
    <w:rsid w:val="002830CB"/>
    <w:rsid w:val="002831EA"/>
    <w:rsid w:val="00283C9B"/>
    <w:rsid w:val="00283E51"/>
    <w:rsid w:val="0028420E"/>
    <w:rsid w:val="002843D5"/>
    <w:rsid w:val="002847D5"/>
    <w:rsid w:val="00284809"/>
    <w:rsid w:val="002848E0"/>
    <w:rsid w:val="00284B28"/>
    <w:rsid w:val="00284BE1"/>
    <w:rsid w:val="00284C0F"/>
    <w:rsid w:val="00284FF3"/>
    <w:rsid w:val="00285136"/>
    <w:rsid w:val="00285A68"/>
    <w:rsid w:val="0028646C"/>
    <w:rsid w:val="0028705E"/>
    <w:rsid w:val="00287777"/>
    <w:rsid w:val="002879C8"/>
    <w:rsid w:val="00290399"/>
    <w:rsid w:val="00290639"/>
    <w:rsid w:val="00291111"/>
    <w:rsid w:val="002915DD"/>
    <w:rsid w:val="00291F46"/>
    <w:rsid w:val="00292D45"/>
    <w:rsid w:val="00293097"/>
    <w:rsid w:val="002933D4"/>
    <w:rsid w:val="002935B1"/>
    <w:rsid w:val="00293B5D"/>
    <w:rsid w:val="00293BB5"/>
    <w:rsid w:val="00293FFA"/>
    <w:rsid w:val="00294981"/>
    <w:rsid w:val="00294993"/>
    <w:rsid w:val="00294AD4"/>
    <w:rsid w:val="00295E59"/>
    <w:rsid w:val="00295ECE"/>
    <w:rsid w:val="002960A9"/>
    <w:rsid w:val="0029641D"/>
    <w:rsid w:val="002966D2"/>
    <w:rsid w:val="00296C69"/>
    <w:rsid w:val="002974B9"/>
    <w:rsid w:val="0029756B"/>
    <w:rsid w:val="00297961"/>
    <w:rsid w:val="00297B10"/>
    <w:rsid w:val="002A009C"/>
    <w:rsid w:val="002A04A8"/>
    <w:rsid w:val="002A06CD"/>
    <w:rsid w:val="002A0E55"/>
    <w:rsid w:val="002A15D1"/>
    <w:rsid w:val="002A1850"/>
    <w:rsid w:val="002A1DB1"/>
    <w:rsid w:val="002A2063"/>
    <w:rsid w:val="002A2291"/>
    <w:rsid w:val="002A293F"/>
    <w:rsid w:val="002A322A"/>
    <w:rsid w:val="002A3804"/>
    <w:rsid w:val="002A3C6C"/>
    <w:rsid w:val="002A4357"/>
    <w:rsid w:val="002A4744"/>
    <w:rsid w:val="002A5048"/>
    <w:rsid w:val="002A51B7"/>
    <w:rsid w:val="002A570F"/>
    <w:rsid w:val="002A5C64"/>
    <w:rsid w:val="002A60E3"/>
    <w:rsid w:val="002A60E9"/>
    <w:rsid w:val="002A642D"/>
    <w:rsid w:val="002A73BA"/>
    <w:rsid w:val="002A7506"/>
    <w:rsid w:val="002A76E5"/>
    <w:rsid w:val="002A780F"/>
    <w:rsid w:val="002A7979"/>
    <w:rsid w:val="002A7AF7"/>
    <w:rsid w:val="002B02C1"/>
    <w:rsid w:val="002B1198"/>
    <w:rsid w:val="002B1360"/>
    <w:rsid w:val="002B13E5"/>
    <w:rsid w:val="002B1C77"/>
    <w:rsid w:val="002B2812"/>
    <w:rsid w:val="002B28D1"/>
    <w:rsid w:val="002B2AB1"/>
    <w:rsid w:val="002B2F90"/>
    <w:rsid w:val="002B314E"/>
    <w:rsid w:val="002B3783"/>
    <w:rsid w:val="002B3D9D"/>
    <w:rsid w:val="002B3F20"/>
    <w:rsid w:val="002B436C"/>
    <w:rsid w:val="002B4F26"/>
    <w:rsid w:val="002B5157"/>
    <w:rsid w:val="002B547E"/>
    <w:rsid w:val="002B69F6"/>
    <w:rsid w:val="002B6D3F"/>
    <w:rsid w:val="002B6D42"/>
    <w:rsid w:val="002B70DF"/>
    <w:rsid w:val="002B7198"/>
    <w:rsid w:val="002B7DDD"/>
    <w:rsid w:val="002B7E09"/>
    <w:rsid w:val="002B7F10"/>
    <w:rsid w:val="002C0693"/>
    <w:rsid w:val="002C0B24"/>
    <w:rsid w:val="002C0FF3"/>
    <w:rsid w:val="002C138D"/>
    <w:rsid w:val="002C151A"/>
    <w:rsid w:val="002C1CF0"/>
    <w:rsid w:val="002C1FE5"/>
    <w:rsid w:val="002C28A9"/>
    <w:rsid w:val="002C2AE1"/>
    <w:rsid w:val="002C2D5C"/>
    <w:rsid w:val="002C3077"/>
    <w:rsid w:val="002C398E"/>
    <w:rsid w:val="002C3A6E"/>
    <w:rsid w:val="002C3EE7"/>
    <w:rsid w:val="002C42B8"/>
    <w:rsid w:val="002C49E8"/>
    <w:rsid w:val="002C4CD4"/>
    <w:rsid w:val="002C4D1B"/>
    <w:rsid w:val="002C4DD7"/>
    <w:rsid w:val="002C4EB3"/>
    <w:rsid w:val="002C4FCA"/>
    <w:rsid w:val="002C55FC"/>
    <w:rsid w:val="002C5886"/>
    <w:rsid w:val="002C5C91"/>
    <w:rsid w:val="002C6523"/>
    <w:rsid w:val="002C67CD"/>
    <w:rsid w:val="002C6A3E"/>
    <w:rsid w:val="002C720C"/>
    <w:rsid w:val="002D008D"/>
    <w:rsid w:val="002D0C35"/>
    <w:rsid w:val="002D1596"/>
    <w:rsid w:val="002D1BEB"/>
    <w:rsid w:val="002D2453"/>
    <w:rsid w:val="002D311C"/>
    <w:rsid w:val="002D3364"/>
    <w:rsid w:val="002D35CD"/>
    <w:rsid w:val="002D3633"/>
    <w:rsid w:val="002D38DD"/>
    <w:rsid w:val="002D390A"/>
    <w:rsid w:val="002D494C"/>
    <w:rsid w:val="002D4D5F"/>
    <w:rsid w:val="002D4E87"/>
    <w:rsid w:val="002D57DA"/>
    <w:rsid w:val="002D5C1C"/>
    <w:rsid w:val="002D5D1A"/>
    <w:rsid w:val="002D5DBD"/>
    <w:rsid w:val="002D5F71"/>
    <w:rsid w:val="002D6A1D"/>
    <w:rsid w:val="002D6EBA"/>
    <w:rsid w:val="002D70BB"/>
    <w:rsid w:val="002D7977"/>
    <w:rsid w:val="002E0031"/>
    <w:rsid w:val="002E0ECC"/>
    <w:rsid w:val="002E103D"/>
    <w:rsid w:val="002E1487"/>
    <w:rsid w:val="002E1CB6"/>
    <w:rsid w:val="002E1E29"/>
    <w:rsid w:val="002E282D"/>
    <w:rsid w:val="002E2A78"/>
    <w:rsid w:val="002E2AB8"/>
    <w:rsid w:val="002E300D"/>
    <w:rsid w:val="002E3A8C"/>
    <w:rsid w:val="002E3E12"/>
    <w:rsid w:val="002E3F7D"/>
    <w:rsid w:val="002E41B5"/>
    <w:rsid w:val="002E42B1"/>
    <w:rsid w:val="002E49B8"/>
    <w:rsid w:val="002E4A76"/>
    <w:rsid w:val="002E589E"/>
    <w:rsid w:val="002E5C07"/>
    <w:rsid w:val="002E5F04"/>
    <w:rsid w:val="002E624F"/>
    <w:rsid w:val="002E6266"/>
    <w:rsid w:val="002E62F7"/>
    <w:rsid w:val="002E65F6"/>
    <w:rsid w:val="002E6609"/>
    <w:rsid w:val="002E670F"/>
    <w:rsid w:val="002E71CE"/>
    <w:rsid w:val="002E764D"/>
    <w:rsid w:val="002E782D"/>
    <w:rsid w:val="002E7930"/>
    <w:rsid w:val="002F00DA"/>
    <w:rsid w:val="002F05FF"/>
    <w:rsid w:val="002F0679"/>
    <w:rsid w:val="002F06C9"/>
    <w:rsid w:val="002F070A"/>
    <w:rsid w:val="002F106B"/>
    <w:rsid w:val="002F10F6"/>
    <w:rsid w:val="002F1276"/>
    <w:rsid w:val="002F1D11"/>
    <w:rsid w:val="002F1D2D"/>
    <w:rsid w:val="002F204A"/>
    <w:rsid w:val="002F246F"/>
    <w:rsid w:val="002F24E1"/>
    <w:rsid w:val="002F3393"/>
    <w:rsid w:val="002F3CF6"/>
    <w:rsid w:val="002F4BA6"/>
    <w:rsid w:val="002F4C02"/>
    <w:rsid w:val="002F4F05"/>
    <w:rsid w:val="002F5189"/>
    <w:rsid w:val="002F545F"/>
    <w:rsid w:val="002F569C"/>
    <w:rsid w:val="002F57F8"/>
    <w:rsid w:val="002F5A56"/>
    <w:rsid w:val="002F6851"/>
    <w:rsid w:val="002F69EA"/>
    <w:rsid w:val="002F70E5"/>
    <w:rsid w:val="002F75B7"/>
    <w:rsid w:val="002F75D3"/>
    <w:rsid w:val="003009B9"/>
    <w:rsid w:val="00301759"/>
    <w:rsid w:val="003019E9"/>
    <w:rsid w:val="00301F18"/>
    <w:rsid w:val="00302015"/>
    <w:rsid w:val="003029C6"/>
    <w:rsid w:val="003029FA"/>
    <w:rsid w:val="00302A97"/>
    <w:rsid w:val="00302E1A"/>
    <w:rsid w:val="00303206"/>
    <w:rsid w:val="00303217"/>
    <w:rsid w:val="003038C2"/>
    <w:rsid w:val="00303AD8"/>
    <w:rsid w:val="0030419F"/>
    <w:rsid w:val="003047B4"/>
    <w:rsid w:val="00305274"/>
    <w:rsid w:val="0030578D"/>
    <w:rsid w:val="00305BE2"/>
    <w:rsid w:val="003060FE"/>
    <w:rsid w:val="003064D4"/>
    <w:rsid w:val="00306B0E"/>
    <w:rsid w:val="00306EF0"/>
    <w:rsid w:val="00306FFA"/>
    <w:rsid w:val="00307044"/>
    <w:rsid w:val="00307645"/>
    <w:rsid w:val="00307737"/>
    <w:rsid w:val="003101E0"/>
    <w:rsid w:val="0031043A"/>
    <w:rsid w:val="00310DEA"/>
    <w:rsid w:val="00311506"/>
    <w:rsid w:val="0031170F"/>
    <w:rsid w:val="00311891"/>
    <w:rsid w:val="00312522"/>
    <w:rsid w:val="0031256A"/>
    <w:rsid w:val="00312936"/>
    <w:rsid w:val="00312AE3"/>
    <w:rsid w:val="00313247"/>
    <w:rsid w:val="00313340"/>
    <w:rsid w:val="00313638"/>
    <w:rsid w:val="003149E3"/>
    <w:rsid w:val="00315036"/>
    <w:rsid w:val="00315300"/>
    <w:rsid w:val="003153EF"/>
    <w:rsid w:val="00315B33"/>
    <w:rsid w:val="00315FB2"/>
    <w:rsid w:val="0031693B"/>
    <w:rsid w:val="003170D1"/>
    <w:rsid w:val="003178BA"/>
    <w:rsid w:val="0032037A"/>
    <w:rsid w:val="003211DA"/>
    <w:rsid w:val="00321785"/>
    <w:rsid w:val="00322230"/>
    <w:rsid w:val="0032294C"/>
    <w:rsid w:val="003229E6"/>
    <w:rsid w:val="00322B98"/>
    <w:rsid w:val="00322C30"/>
    <w:rsid w:val="00323319"/>
    <w:rsid w:val="00323444"/>
    <w:rsid w:val="003241E9"/>
    <w:rsid w:val="003246E1"/>
    <w:rsid w:val="00324A23"/>
    <w:rsid w:val="003256FF"/>
    <w:rsid w:val="00325B18"/>
    <w:rsid w:val="00325BC6"/>
    <w:rsid w:val="003260BD"/>
    <w:rsid w:val="00326124"/>
    <w:rsid w:val="00326148"/>
    <w:rsid w:val="00326156"/>
    <w:rsid w:val="00326693"/>
    <w:rsid w:val="00326DB3"/>
    <w:rsid w:val="00327512"/>
    <w:rsid w:val="0032799F"/>
    <w:rsid w:val="00327D1A"/>
    <w:rsid w:val="00330227"/>
    <w:rsid w:val="003302C0"/>
    <w:rsid w:val="00330D0A"/>
    <w:rsid w:val="00331FC5"/>
    <w:rsid w:val="00332223"/>
    <w:rsid w:val="00332454"/>
    <w:rsid w:val="00332514"/>
    <w:rsid w:val="00332694"/>
    <w:rsid w:val="0033347D"/>
    <w:rsid w:val="00333A9E"/>
    <w:rsid w:val="00333B01"/>
    <w:rsid w:val="00334185"/>
    <w:rsid w:val="003349C2"/>
    <w:rsid w:val="003350ED"/>
    <w:rsid w:val="003353F2"/>
    <w:rsid w:val="00336158"/>
    <w:rsid w:val="003363CA"/>
    <w:rsid w:val="003365A9"/>
    <w:rsid w:val="0033671C"/>
    <w:rsid w:val="00336794"/>
    <w:rsid w:val="00336AB5"/>
    <w:rsid w:val="00337353"/>
    <w:rsid w:val="003373C9"/>
    <w:rsid w:val="00337770"/>
    <w:rsid w:val="003401D7"/>
    <w:rsid w:val="003408BE"/>
    <w:rsid w:val="00340C26"/>
    <w:rsid w:val="00340ED1"/>
    <w:rsid w:val="00340EF3"/>
    <w:rsid w:val="00341755"/>
    <w:rsid w:val="003418B0"/>
    <w:rsid w:val="003418D7"/>
    <w:rsid w:val="003418DC"/>
    <w:rsid w:val="00342827"/>
    <w:rsid w:val="00342931"/>
    <w:rsid w:val="00342D1A"/>
    <w:rsid w:val="00342F6E"/>
    <w:rsid w:val="00343588"/>
    <w:rsid w:val="00343A1C"/>
    <w:rsid w:val="00344060"/>
    <w:rsid w:val="0034423A"/>
    <w:rsid w:val="003445FC"/>
    <w:rsid w:val="00344A1B"/>
    <w:rsid w:val="003450F9"/>
    <w:rsid w:val="0034514A"/>
    <w:rsid w:val="00345256"/>
    <w:rsid w:val="00345273"/>
    <w:rsid w:val="00345326"/>
    <w:rsid w:val="00345CB2"/>
    <w:rsid w:val="00345EFA"/>
    <w:rsid w:val="003465CE"/>
    <w:rsid w:val="0034697D"/>
    <w:rsid w:val="0034725C"/>
    <w:rsid w:val="00347897"/>
    <w:rsid w:val="00350C04"/>
    <w:rsid w:val="00350EA6"/>
    <w:rsid w:val="00351555"/>
    <w:rsid w:val="00351597"/>
    <w:rsid w:val="00351713"/>
    <w:rsid w:val="00351E09"/>
    <w:rsid w:val="0035212F"/>
    <w:rsid w:val="00352633"/>
    <w:rsid w:val="003526E6"/>
    <w:rsid w:val="0035293B"/>
    <w:rsid w:val="003531F1"/>
    <w:rsid w:val="00353B40"/>
    <w:rsid w:val="00353EB7"/>
    <w:rsid w:val="00354E5D"/>
    <w:rsid w:val="00355234"/>
    <w:rsid w:val="00355DEE"/>
    <w:rsid w:val="00355E8A"/>
    <w:rsid w:val="003564F7"/>
    <w:rsid w:val="0035670F"/>
    <w:rsid w:val="00356897"/>
    <w:rsid w:val="00356931"/>
    <w:rsid w:val="00356EDB"/>
    <w:rsid w:val="00357A1E"/>
    <w:rsid w:val="00360AF8"/>
    <w:rsid w:val="0036149C"/>
    <w:rsid w:val="00362001"/>
    <w:rsid w:val="003621A0"/>
    <w:rsid w:val="003636CB"/>
    <w:rsid w:val="00363FFB"/>
    <w:rsid w:val="00364125"/>
    <w:rsid w:val="0036417A"/>
    <w:rsid w:val="003648FF"/>
    <w:rsid w:val="00364948"/>
    <w:rsid w:val="00364C38"/>
    <w:rsid w:val="00364FAB"/>
    <w:rsid w:val="003652D2"/>
    <w:rsid w:val="003658FC"/>
    <w:rsid w:val="00365FF0"/>
    <w:rsid w:val="00366012"/>
    <w:rsid w:val="0036650C"/>
    <w:rsid w:val="00366A45"/>
    <w:rsid w:val="00366B28"/>
    <w:rsid w:val="003707D7"/>
    <w:rsid w:val="00370D9F"/>
    <w:rsid w:val="00370FAE"/>
    <w:rsid w:val="003712DE"/>
    <w:rsid w:val="00371D4B"/>
    <w:rsid w:val="00371E01"/>
    <w:rsid w:val="00373520"/>
    <w:rsid w:val="00373528"/>
    <w:rsid w:val="0037381A"/>
    <w:rsid w:val="00373825"/>
    <w:rsid w:val="003739CB"/>
    <w:rsid w:val="00374017"/>
    <w:rsid w:val="003744FC"/>
    <w:rsid w:val="00374C86"/>
    <w:rsid w:val="00375408"/>
    <w:rsid w:val="003756EB"/>
    <w:rsid w:val="003757F9"/>
    <w:rsid w:val="00375B4C"/>
    <w:rsid w:val="003760D8"/>
    <w:rsid w:val="0037668D"/>
    <w:rsid w:val="00376843"/>
    <w:rsid w:val="00376CC0"/>
    <w:rsid w:val="00377942"/>
    <w:rsid w:val="00380323"/>
    <w:rsid w:val="00380F70"/>
    <w:rsid w:val="003812DC"/>
    <w:rsid w:val="003816F5"/>
    <w:rsid w:val="00381C65"/>
    <w:rsid w:val="00382173"/>
    <w:rsid w:val="00382686"/>
    <w:rsid w:val="00383246"/>
    <w:rsid w:val="00383748"/>
    <w:rsid w:val="00383C1A"/>
    <w:rsid w:val="00383F51"/>
    <w:rsid w:val="003840D8"/>
    <w:rsid w:val="00384245"/>
    <w:rsid w:val="00384C67"/>
    <w:rsid w:val="00386D0D"/>
    <w:rsid w:val="00386DC3"/>
    <w:rsid w:val="00386FD5"/>
    <w:rsid w:val="0038766D"/>
    <w:rsid w:val="00387AD9"/>
    <w:rsid w:val="003907A3"/>
    <w:rsid w:val="00390C0A"/>
    <w:rsid w:val="00391159"/>
    <w:rsid w:val="00391189"/>
    <w:rsid w:val="0039164A"/>
    <w:rsid w:val="00391DE6"/>
    <w:rsid w:val="00392E7E"/>
    <w:rsid w:val="0039306A"/>
    <w:rsid w:val="00393267"/>
    <w:rsid w:val="003937D7"/>
    <w:rsid w:val="00393851"/>
    <w:rsid w:val="00393F4F"/>
    <w:rsid w:val="0039485A"/>
    <w:rsid w:val="00395205"/>
    <w:rsid w:val="00395696"/>
    <w:rsid w:val="00395839"/>
    <w:rsid w:val="0039583B"/>
    <w:rsid w:val="003964C8"/>
    <w:rsid w:val="00397376"/>
    <w:rsid w:val="00397425"/>
    <w:rsid w:val="00397FB1"/>
    <w:rsid w:val="003A11E9"/>
    <w:rsid w:val="003A24ED"/>
    <w:rsid w:val="003A28DF"/>
    <w:rsid w:val="003A2A5E"/>
    <w:rsid w:val="003A2A87"/>
    <w:rsid w:val="003A2C19"/>
    <w:rsid w:val="003A30B2"/>
    <w:rsid w:val="003A3258"/>
    <w:rsid w:val="003A3649"/>
    <w:rsid w:val="003A376F"/>
    <w:rsid w:val="003A380F"/>
    <w:rsid w:val="003A3AEE"/>
    <w:rsid w:val="003A46F6"/>
    <w:rsid w:val="003A4AAE"/>
    <w:rsid w:val="003A5943"/>
    <w:rsid w:val="003A5B4F"/>
    <w:rsid w:val="003A5C47"/>
    <w:rsid w:val="003A6406"/>
    <w:rsid w:val="003A7024"/>
    <w:rsid w:val="003A7065"/>
    <w:rsid w:val="003B0BCA"/>
    <w:rsid w:val="003B0D86"/>
    <w:rsid w:val="003B0F34"/>
    <w:rsid w:val="003B0F98"/>
    <w:rsid w:val="003B1343"/>
    <w:rsid w:val="003B1463"/>
    <w:rsid w:val="003B15BB"/>
    <w:rsid w:val="003B18E7"/>
    <w:rsid w:val="003B23B6"/>
    <w:rsid w:val="003B24A3"/>
    <w:rsid w:val="003B24CA"/>
    <w:rsid w:val="003B2A73"/>
    <w:rsid w:val="003B2A7A"/>
    <w:rsid w:val="003B2F52"/>
    <w:rsid w:val="003B3141"/>
    <w:rsid w:val="003B37FF"/>
    <w:rsid w:val="003B3BA8"/>
    <w:rsid w:val="003B4918"/>
    <w:rsid w:val="003B4925"/>
    <w:rsid w:val="003B4BF7"/>
    <w:rsid w:val="003B4E1D"/>
    <w:rsid w:val="003B4ED0"/>
    <w:rsid w:val="003B5AF5"/>
    <w:rsid w:val="003B672A"/>
    <w:rsid w:val="003B6854"/>
    <w:rsid w:val="003B68D7"/>
    <w:rsid w:val="003C031F"/>
    <w:rsid w:val="003C0370"/>
    <w:rsid w:val="003C0816"/>
    <w:rsid w:val="003C0AB7"/>
    <w:rsid w:val="003C10C0"/>
    <w:rsid w:val="003C15D9"/>
    <w:rsid w:val="003C1DE4"/>
    <w:rsid w:val="003C2549"/>
    <w:rsid w:val="003C37B3"/>
    <w:rsid w:val="003C3EF2"/>
    <w:rsid w:val="003C4162"/>
    <w:rsid w:val="003C5271"/>
    <w:rsid w:val="003C5275"/>
    <w:rsid w:val="003C57D7"/>
    <w:rsid w:val="003C5CE9"/>
    <w:rsid w:val="003C6440"/>
    <w:rsid w:val="003C6A19"/>
    <w:rsid w:val="003C6B10"/>
    <w:rsid w:val="003C6EC8"/>
    <w:rsid w:val="003C6F28"/>
    <w:rsid w:val="003C7333"/>
    <w:rsid w:val="003C7353"/>
    <w:rsid w:val="003C7E6B"/>
    <w:rsid w:val="003D1196"/>
    <w:rsid w:val="003D1BDE"/>
    <w:rsid w:val="003D22E8"/>
    <w:rsid w:val="003D2491"/>
    <w:rsid w:val="003D2541"/>
    <w:rsid w:val="003D29B0"/>
    <w:rsid w:val="003D35AF"/>
    <w:rsid w:val="003D3A04"/>
    <w:rsid w:val="003D3A1A"/>
    <w:rsid w:val="003D402E"/>
    <w:rsid w:val="003D4277"/>
    <w:rsid w:val="003D4742"/>
    <w:rsid w:val="003D48FB"/>
    <w:rsid w:val="003D4D54"/>
    <w:rsid w:val="003D5264"/>
    <w:rsid w:val="003D591D"/>
    <w:rsid w:val="003D59F4"/>
    <w:rsid w:val="003D6099"/>
    <w:rsid w:val="003D659E"/>
    <w:rsid w:val="003D6828"/>
    <w:rsid w:val="003D6C54"/>
    <w:rsid w:val="003D6FB4"/>
    <w:rsid w:val="003D7167"/>
    <w:rsid w:val="003D75F6"/>
    <w:rsid w:val="003D762D"/>
    <w:rsid w:val="003D794D"/>
    <w:rsid w:val="003D79CF"/>
    <w:rsid w:val="003E073F"/>
    <w:rsid w:val="003E0FA1"/>
    <w:rsid w:val="003E0FD2"/>
    <w:rsid w:val="003E16E3"/>
    <w:rsid w:val="003E1B87"/>
    <w:rsid w:val="003E1C0B"/>
    <w:rsid w:val="003E226B"/>
    <w:rsid w:val="003E2F48"/>
    <w:rsid w:val="003E3AE6"/>
    <w:rsid w:val="003E44ED"/>
    <w:rsid w:val="003E4ADB"/>
    <w:rsid w:val="003E4E20"/>
    <w:rsid w:val="003E5C4B"/>
    <w:rsid w:val="003E5DB6"/>
    <w:rsid w:val="003E638A"/>
    <w:rsid w:val="003E6624"/>
    <w:rsid w:val="003E6B4B"/>
    <w:rsid w:val="003E76A7"/>
    <w:rsid w:val="003E7C93"/>
    <w:rsid w:val="003F0157"/>
    <w:rsid w:val="003F06A2"/>
    <w:rsid w:val="003F1121"/>
    <w:rsid w:val="003F1324"/>
    <w:rsid w:val="003F18EC"/>
    <w:rsid w:val="003F25B1"/>
    <w:rsid w:val="003F26A3"/>
    <w:rsid w:val="003F2FE7"/>
    <w:rsid w:val="003F3245"/>
    <w:rsid w:val="003F327A"/>
    <w:rsid w:val="003F38BA"/>
    <w:rsid w:val="003F3BDE"/>
    <w:rsid w:val="003F3CF6"/>
    <w:rsid w:val="003F3EFF"/>
    <w:rsid w:val="003F4418"/>
    <w:rsid w:val="003F4E1A"/>
    <w:rsid w:val="003F52CC"/>
    <w:rsid w:val="003F548C"/>
    <w:rsid w:val="003F5760"/>
    <w:rsid w:val="003F5BEB"/>
    <w:rsid w:val="003F5BF2"/>
    <w:rsid w:val="003F5F42"/>
    <w:rsid w:val="003F5F91"/>
    <w:rsid w:val="003F5F9A"/>
    <w:rsid w:val="003F6E1C"/>
    <w:rsid w:val="003F7068"/>
    <w:rsid w:val="003F731B"/>
    <w:rsid w:val="004002AE"/>
    <w:rsid w:val="004023F5"/>
    <w:rsid w:val="004026D9"/>
    <w:rsid w:val="00402921"/>
    <w:rsid w:val="00403485"/>
    <w:rsid w:val="00403639"/>
    <w:rsid w:val="0040406E"/>
    <w:rsid w:val="004042B4"/>
    <w:rsid w:val="004047E0"/>
    <w:rsid w:val="0040499B"/>
    <w:rsid w:val="00404CDD"/>
    <w:rsid w:val="00404EEB"/>
    <w:rsid w:val="00405173"/>
    <w:rsid w:val="00405652"/>
    <w:rsid w:val="00405734"/>
    <w:rsid w:val="00405D7E"/>
    <w:rsid w:val="004061D8"/>
    <w:rsid w:val="00406388"/>
    <w:rsid w:val="00406410"/>
    <w:rsid w:val="004069A7"/>
    <w:rsid w:val="00406C75"/>
    <w:rsid w:val="00406DAA"/>
    <w:rsid w:val="00407176"/>
    <w:rsid w:val="00407FCF"/>
    <w:rsid w:val="00410D8A"/>
    <w:rsid w:val="00410F55"/>
    <w:rsid w:val="0041211C"/>
    <w:rsid w:val="00412640"/>
    <w:rsid w:val="00412B67"/>
    <w:rsid w:val="00412EDA"/>
    <w:rsid w:val="0041326A"/>
    <w:rsid w:val="004144B6"/>
    <w:rsid w:val="00414B73"/>
    <w:rsid w:val="00415087"/>
    <w:rsid w:val="00415A04"/>
    <w:rsid w:val="00415DC0"/>
    <w:rsid w:val="004161F6"/>
    <w:rsid w:val="00416568"/>
    <w:rsid w:val="0041672E"/>
    <w:rsid w:val="0041672F"/>
    <w:rsid w:val="00416844"/>
    <w:rsid w:val="00416BF5"/>
    <w:rsid w:val="00417A92"/>
    <w:rsid w:val="00420628"/>
    <w:rsid w:val="004208BC"/>
    <w:rsid w:val="004209B7"/>
    <w:rsid w:val="00420B8F"/>
    <w:rsid w:val="00421147"/>
    <w:rsid w:val="004211D7"/>
    <w:rsid w:val="00421245"/>
    <w:rsid w:val="00421F40"/>
    <w:rsid w:val="00421FE4"/>
    <w:rsid w:val="004221F5"/>
    <w:rsid w:val="0042282B"/>
    <w:rsid w:val="00422AA7"/>
    <w:rsid w:val="00422AE6"/>
    <w:rsid w:val="00422C0B"/>
    <w:rsid w:val="0042337E"/>
    <w:rsid w:val="004243D6"/>
    <w:rsid w:val="004247C1"/>
    <w:rsid w:val="00424A26"/>
    <w:rsid w:val="00424E9D"/>
    <w:rsid w:val="004254A1"/>
    <w:rsid w:val="00425959"/>
    <w:rsid w:val="0042595E"/>
    <w:rsid w:val="0042659E"/>
    <w:rsid w:val="00426E2C"/>
    <w:rsid w:val="004279B5"/>
    <w:rsid w:val="0043007B"/>
    <w:rsid w:val="004304D1"/>
    <w:rsid w:val="00430BC3"/>
    <w:rsid w:val="00430E16"/>
    <w:rsid w:val="004310AB"/>
    <w:rsid w:val="004310B8"/>
    <w:rsid w:val="0043132F"/>
    <w:rsid w:val="00431801"/>
    <w:rsid w:val="00431A4F"/>
    <w:rsid w:val="00431CE9"/>
    <w:rsid w:val="0043231A"/>
    <w:rsid w:val="00432571"/>
    <w:rsid w:val="00432764"/>
    <w:rsid w:val="00432BF4"/>
    <w:rsid w:val="00433528"/>
    <w:rsid w:val="00433B1A"/>
    <w:rsid w:val="00434343"/>
    <w:rsid w:val="004347DF"/>
    <w:rsid w:val="00434B5C"/>
    <w:rsid w:val="00434BA0"/>
    <w:rsid w:val="00434C6F"/>
    <w:rsid w:val="00435655"/>
    <w:rsid w:val="00435661"/>
    <w:rsid w:val="004358AA"/>
    <w:rsid w:val="004359EC"/>
    <w:rsid w:val="00435CEA"/>
    <w:rsid w:val="0043603C"/>
    <w:rsid w:val="004364B7"/>
    <w:rsid w:val="00437275"/>
    <w:rsid w:val="004372D1"/>
    <w:rsid w:val="00437A48"/>
    <w:rsid w:val="00437BC3"/>
    <w:rsid w:val="004406C5"/>
    <w:rsid w:val="00440E8A"/>
    <w:rsid w:val="00441158"/>
    <w:rsid w:val="004413EC"/>
    <w:rsid w:val="00442EF3"/>
    <w:rsid w:val="004433F2"/>
    <w:rsid w:val="004434C7"/>
    <w:rsid w:val="004438DC"/>
    <w:rsid w:val="0044405B"/>
    <w:rsid w:val="0044540B"/>
    <w:rsid w:val="00445846"/>
    <w:rsid w:val="00445CD7"/>
    <w:rsid w:val="00447126"/>
    <w:rsid w:val="00447442"/>
    <w:rsid w:val="00447603"/>
    <w:rsid w:val="00447D83"/>
    <w:rsid w:val="0044C486"/>
    <w:rsid w:val="004500DF"/>
    <w:rsid w:val="00450382"/>
    <w:rsid w:val="0045072C"/>
    <w:rsid w:val="004507CF"/>
    <w:rsid w:val="00451873"/>
    <w:rsid w:val="0045214E"/>
    <w:rsid w:val="00452D9D"/>
    <w:rsid w:val="00452DB2"/>
    <w:rsid w:val="004530E5"/>
    <w:rsid w:val="004533E4"/>
    <w:rsid w:val="004534E5"/>
    <w:rsid w:val="004534F6"/>
    <w:rsid w:val="00453688"/>
    <w:rsid w:val="00453E39"/>
    <w:rsid w:val="004544B3"/>
    <w:rsid w:val="00455104"/>
    <w:rsid w:val="0045552C"/>
    <w:rsid w:val="00456322"/>
    <w:rsid w:val="004566E4"/>
    <w:rsid w:val="004567EE"/>
    <w:rsid w:val="004569E3"/>
    <w:rsid w:val="004575F4"/>
    <w:rsid w:val="00457A6E"/>
    <w:rsid w:val="00457C27"/>
    <w:rsid w:val="00457EFF"/>
    <w:rsid w:val="0046137B"/>
    <w:rsid w:val="004614BB"/>
    <w:rsid w:val="004615F7"/>
    <w:rsid w:val="00461B1A"/>
    <w:rsid w:val="00461B7E"/>
    <w:rsid w:val="00462008"/>
    <w:rsid w:val="00462038"/>
    <w:rsid w:val="004627FC"/>
    <w:rsid w:val="00463590"/>
    <w:rsid w:val="00463EFC"/>
    <w:rsid w:val="00464450"/>
    <w:rsid w:val="0046495A"/>
    <w:rsid w:val="00464BEF"/>
    <w:rsid w:val="00464DA7"/>
    <w:rsid w:val="004654A3"/>
    <w:rsid w:val="004656CF"/>
    <w:rsid w:val="00465A06"/>
    <w:rsid w:val="00465C0D"/>
    <w:rsid w:val="004673EB"/>
    <w:rsid w:val="00467802"/>
    <w:rsid w:val="00467DE7"/>
    <w:rsid w:val="004700CF"/>
    <w:rsid w:val="00470275"/>
    <w:rsid w:val="0047030B"/>
    <w:rsid w:val="0047033B"/>
    <w:rsid w:val="0047040D"/>
    <w:rsid w:val="00470828"/>
    <w:rsid w:val="00470ED9"/>
    <w:rsid w:val="00471323"/>
    <w:rsid w:val="00471661"/>
    <w:rsid w:val="00471A8B"/>
    <w:rsid w:val="00471AC6"/>
    <w:rsid w:val="00471BDE"/>
    <w:rsid w:val="00471DCD"/>
    <w:rsid w:val="004720F7"/>
    <w:rsid w:val="004724F4"/>
    <w:rsid w:val="00472532"/>
    <w:rsid w:val="0047296C"/>
    <w:rsid w:val="00472A26"/>
    <w:rsid w:val="00472B85"/>
    <w:rsid w:val="00472C2E"/>
    <w:rsid w:val="00472E6C"/>
    <w:rsid w:val="0047339F"/>
    <w:rsid w:val="00473571"/>
    <w:rsid w:val="00473B90"/>
    <w:rsid w:val="00473BF3"/>
    <w:rsid w:val="00474061"/>
    <w:rsid w:val="00474746"/>
    <w:rsid w:val="0047514B"/>
    <w:rsid w:val="004751E5"/>
    <w:rsid w:val="00475400"/>
    <w:rsid w:val="00476336"/>
    <w:rsid w:val="00476C6D"/>
    <w:rsid w:val="0047708A"/>
    <w:rsid w:val="0047741E"/>
    <w:rsid w:val="00477522"/>
    <w:rsid w:val="00477CE5"/>
    <w:rsid w:val="00480554"/>
    <w:rsid w:val="00480AF9"/>
    <w:rsid w:val="0048159D"/>
    <w:rsid w:val="00481772"/>
    <w:rsid w:val="004817D9"/>
    <w:rsid w:val="00481819"/>
    <w:rsid w:val="00481C39"/>
    <w:rsid w:val="00481C61"/>
    <w:rsid w:val="00481C6A"/>
    <w:rsid w:val="00481FD0"/>
    <w:rsid w:val="00482082"/>
    <w:rsid w:val="004823A2"/>
    <w:rsid w:val="00482783"/>
    <w:rsid w:val="00482E22"/>
    <w:rsid w:val="00483428"/>
    <w:rsid w:val="004839FC"/>
    <w:rsid w:val="00483A4C"/>
    <w:rsid w:val="00483DF8"/>
    <w:rsid w:val="00484077"/>
    <w:rsid w:val="004842CE"/>
    <w:rsid w:val="00484C00"/>
    <w:rsid w:val="00484FAB"/>
    <w:rsid w:val="00484FB5"/>
    <w:rsid w:val="0048561A"/>
    <w:rsid w:val="00485DF8"/>
    <w:rsid w:val="00486858"/>
    <w:rsid w:val="0048689E"/>
    <w:rsid w:val="00486DBC"/>
    <w:rsid w:val="00486DF6"/>
    <w:rsid w:val="00487006"/>
    <w:rsid w:val="00487FBA"/>
    <w:rsid w:val="0049018E"/>
    <w:rsid w:val="004903D3"/>
    <w:rsid w:val="00491B0F"/>
    <w:rsid w:val="00491C86"/>
    <w:rsid w:val="00491CDB"/>
    <w:rsid w:val="00491D16"/>
    <w:rsid w:val="00491DBA"/>
    <w:rsid w:val="004940CF"/>
    <w:rsid w:val="004946F9"/>
    <w:rsid w:val="00494935"/>
    <w:rsid w:val="00495B95"/>
    <w:rsid w:val="00495C29"/>
    <w:rsid w:val="00495F83"/>
    <w:rsid w:val="0049678B"/>
    <w:rsid w:val="004974A9"/>
    <w:rsid w:val="004A0E11"/>
    <w:rsid w:val="004A0E93"/>
    <w:rsid w:val="004A105E"/>
    <w:rsid w:val="004A1253"/>
    <w:rsid w:val="004A1519"/>
    <w:rsid w:val="004A15AB"/>
    <w:rsid w:val="004A1B4B"/>
    <w:rsid w:val="004A1F99"/>
    <w:rsid w:val="004A235D"/>
    <w:rsid w:val="004A25B2"/>
    <w:rsid w:val="004A28EE"/>
    <w:rsid w:val="004A2E32"/>
    <w:rsid w:val="004A34E9"/>
    <w:rsid w:val="004A3649"/>
    <w:rsid w:val="004A37FB"/>
    <w:rsid w:val="004A4D38"/>
    <w:rsid w:val="004A552B"/>
    <w:rsid w:val="004A5657"/>
    <w:rsid w:val="004A636F"/>
    <w:rsid w:val="004A6964"/>
    <w:rsid w:val="004A7018"/>
    <w:rsid w:val="004A7832"/>
    <w:rsid w:val="004A7D52"/>
    <w:rsid w:val="004A7E16"/>
    <w:rsid w:val="004B00AB"/>
    <w:rsid w:val="004B0374"/>
    <w:rsid w:val="004B098D"/>
    <w:rsid w:val="004B0BEE"/>
    <w:rsid w:val="004B0C6A"/>
    <w:rsid w:val="004B112F"/>
    <w:rsid w:val="004B17A2"/>
    <w:rsid w:val="004B1BF7"/>
    <w:rsid w:val="004B1BF9"/>
    <w:rsid w:val="004B2563"/>
    <w:rsid w:val="004B32F6"/>
    <w:rsid w:val="004B34B5"/>
    <w:rsid w:val="004B384D"/>
    <w:rsid w:val="004B3AE6"/>
    <w:rsid w:val="004B4014"/>
    <w:rsid w:val="004B420D"/>
    <w:rsid w:val="004B4789"/>
    <w:rsid w:val="004B4FFC"/>
    <w:rsid w:val="004B5A62"/>
    <w:rsid w:val="004B5DA4"/>
    <w:rsid w:val="004B5EDE"/>
    <w:rsid w:val="004B613F"/>
    <w:rsid w:val="004B67A1"/>
    <w:rsid w:val="004B6CBA"/>
    <w:rsid w:val="004B70C9"/>
    <w:rsid w:val="004B77DF"/>
    <w:rsid w:val="004C0591"/>
    <w:rsid w:val="004C0B9B"/>
    <w:rsid w:val="004C16FD"/>
    <w:rsid w:val="004C1B77"/>
    <w:rsid w:val="004C1DF5"/>
    <w:rsid w:val="004C20EB"/>
    <w:rsid w:val="004C21A0"/>
    <w:rsid w:val="004C2872"/>
    <w:rsid w:val="004C319B"/>
    <w:rsid w:val="004C3855"/>
    <w:rsid w:val="004C385A"/>
    <w:rsid w:val="004C3B16"/>
    <w:rsid w:val="004C40C8"/>
    <w:rsid w:val="004C4133"/>
    <w:rsid w:val="004C427C"/>
    <w:rsid w:val="004C5230"/>
    <w:rsid w:val="004C52E0"/>
    <w:rsid w:val="004C54CD"/>
    <w:rsid w:val="004C5718"/>
    <w:rsid w:val="004C5ACB"/>
    <w:rsid w:val="004C5CF0"/>
    <w:rsid w:val="004C5D26"/>
    <w:rsid w:val="004C65C6"/>
    <w:rsid w:val="004C75E7"/>
    <w:rsid w:val="004C7860"/>
    <w:rsid w:val="004C78F3"/>
    <w:rsid w:val="004C7996"/>
    <w:rsid w:val="004C7B81"/>
    <w:rsid w:val="004C7DE3"/>
    <w:rsid w:val="004D0280"/>
    <w:rsid w:val="004D030A"/>
    <w:rsid w:val="004D0362"/>
    <w:rsid w:val="004D0E7A"/>
    <w:rsid w:val="004D140D"/>
    <w:rsid w:val="004D1B18"/>
    <w:rsid w:val="004D1B99"/>
    <w:rsid w:val="004D1E3D"/>
    <w:rsid w:val="004D1EC7"/>
    <w:rsid w:val="004D279D"/>
    <w:rsid w:val="004D2D18"/>
    <w:rsid w:val="004D2D60"/>
    <w:rsid w:val="004D318E"/>
    <w:rsid w:val="004D3730"/>
    <w:rsid w:val="004D4861"/>
    <w:rsid w:val="004D4ACE"/>
    <w:rsid w:val="004D4D4E"/>
    <w:rsid w:val="004D5037"/>
    <w:rsid w:val="004D5428"/>
    <w:rsid w:val="004D5BC0"/>
    <w:rsid w:val="004D615D"/>
    <w:rsid w:val="004D6180"/>
    <w:rsid w:val="004D6275"/>
    <w:rsid w:val="004D7077"/>
    <w:rsid w:val="004D72A9"/>
    <w:rsid w:val="004D7BDC"/>
    <w:rsid w:val="004D7BFA"/>
    <w:rsid w:val="004D7F20"/>
    <w:rsid w:val="004D7FD9"/>
    <w:rsid w:val="004E0456"/>
    <w:rsid w:val="004E048A"/>
    <w:rsid w:val="004E0D13"/>
    <w:rsid w:val="004E1860"/>
    <w:rsid w:val="004E194A"/>
    <w:rsid w:val="004E264C"/>
    <w:rsid w:val="004E2672"/>
    <w:rsid w:val="004E27D2"/>
    <w:rsid w:val="004E29AA"/>
    <w:rsid w:val="004E2ACB"/>
    <w:rsid w:val="004E3E4D"/>
    <w:rsid w:val="004E428D"/>
    <w:rsid w:val="004E462A"/>
    <w:rsid w:val="004E49AA"/>
    <w:rsid w:val="004E4BC4"/>
    <w:rsid w:val="004E54AA"/>
    <w:rsid w:val="004E5550"/>
    <w:rsid w:val="004E5C79"/>
    <w:rsid w:val="004E5D28"/>
    <w:rsid w:val="004E6349"/>
    <w:rsid w:val="004E66DB"/>
    <w:rsid w:val="004E7034"/>
    <w:rsid w:val="004E7C5A"/>
    <w:rsid w:val="004F02D0"/>
    <w:rsid w:val="004F0457"/>
    <w:rsid w:val="004F0848"/>
    <w:rsid w:val="004F095C"/>
    <w:rsid w:val="004F0F7A"/>
    <w:rsid w:val="004F2269"/>
    <w:rsid w:val="004F2ABE"/>
    <w:rsid w:val="004F3DC3"/>
    <w:rsid w:val="004F3FA3"/>
    <w:rsid w:val="004F3FD0"/>
    <w:rsid w:val="004F420C"/>
    <w:rsid w:val="004F4F25"/>
    <w:rsid w:val="004F546C"/>
    <w:rsid w:val="004F55C4"/>
    <w:rsid w:val="004F56A5"/>
    <w:rsid w:val="004F5888"/>
    <w:rsid w:val="004F607C"/>
    <w:rsid w:val="004F663E"/>
    <w:rsid w:val="004F6F10"/>
    <w:rsid w:val="004F71B4"/>
    <w:rsid w:val="004F7362"/>
    <w:rsid w:val="00500DBB"/>
    <w:rsid w:val="00500F72"/>
    <w:rsid w:val="005014D0"/>
    <w:rsid w:val="005016F9"/>
    <w:rsid w:val="005019F5"/>
    <w:rsid w:val="00501D45"/>
    <w:rsid w:val="00501E6F"/>
    <w:rsid w:val="005020FA"/>
    <w:rsid w:val="005021DC"/>
    <w:rsid w:val="005021E4"/>
    <w:rsid w:val="0050306C"/>
    <w:rsid w:val="00503353"/>
    <w:rsid w:val="00503365"/>
    <w:rsid w:val="00503DCD"/>
    <w:rsid w:val="005042F3"/>
    <w:rsid w:val="005045EC"/>
    <w:rsid w:val="00504D5F"/>
    <w:rsid w:val="00504DEC"/>
    <w:rsid w:val="00504DFE"/>
    <w:rsid w:val="00505643"/>
    <w:rsid w:val="00506299"/>
    <w:rsid w:val="005067FF"/>
    <w:rsid w:val="005068A7"/>
    <w:rsid w:val="005070A1"/>
    <w:rsid w:val="005074C3"/>
    <w:rsid w:val="005077D8"/>
    <w:rsid w:val="0051015F"/>
    <w:rsid w:val="0051044B"/>
    <w:rsid w:val="005113A7"/>
    <w:rsid w:val="005118A5"/>
    <w:rsid w:val="005119F5"/>
    <w:rsid w:val="00511D0E"/>
    <w:rsid w:val="00512D5B"/>
    <w:rsid w:val="00513278"/>
    <w:rsid w:val="00513920"/>
    <w:rsid w:val="00513D17"/>
    <w:rsid w:val="00514982"/>
    <w:rsid w:val="00514AA9"/>
    <w:rsid w:val="00515606"/>
    <w:rsid w:val="00515A45"/>
    <w:rsid w:val="00515D40"/>
    <w:rsid w:val="00516B10"/>
    <w:rsid w:val="00517054"/>
    <w:rsid w:val="00517582"/>
    <w:rsid w:val="00517635"/>
    <w:rsid w:val="00517783"/>
    <w:rsid w:val="00520ED9"/>
    <w:rsid w:val="005216FC"/>
    <w:rsid w:val="00522E89"/>
    <w:rsid w:val="00523353"/>
    <w:rsid w:val="00523981"/>
    <w:rsid w:val="00523B85"/>
    <w:rsid w:val="00524AA4"/>
    <w:rsid w:val="00524C5A"/>
    <w:rsid w:val="00524E4F"/>
    <w:rsid w:val="00525246"/>
    <w:rsid w:val="00525C28"/>
    <w:rsid w:val="00525E02"/>
    <w:rsid w:val="005263BE"/>
    <w:rsid w:val="0052659C"/>
    <w:rsid w:val="00526C53"/>
    <w:rsid w:val="005276B0"/>
    <w:rsid w:val="00527756"/>
    <w:rsid w:val="005277FC"/>
    <w:rsid w:val="00527AF7"/>
    <w:rsid w:val="00527D0B"/>
    <w:rsid w:val="00527DC1"/>
    <w:rsid w:val="00530417"/>
    <w:rsid w:val="005305C7"/>
    <w:rsid w:val="005306A2"/>
    <w:rsid w:val="0053074D"/>
    <w:rsid w:val="00530A84"/>
    <w:rsid w:val="00530AB4"/>
    <w:rsid w:val="00531778"/>
    <w:rsid w:val="00531A60"/>
    <w:rsid w:val="00531F9D"/>
    <w:rsid w:val="00532136"/>
    <w:rsid w:val="00532781"/>
    <w:rsid w:val="00532AA1"/>
    <w:rsid w:val="00532B66"/>
    <w:rsid w:val="00532BBA"/>
    <w:rsid w:val="00532BF4"/>
    <w:rsid w:val="00533690"/>
    <w:rsid w:val="00533844"/>
    <w:rsid w:val="00533F4B"/>
    <w:rsid w:val="00534131"/>
    <w:rsid w:val="00534220"/>
    <w:rsid w:val="005342A3"/>
    <w:rsid w:val="005348B2"/>
    <w:rsid w:val="00534DEE"/>
    <w:rsid w:val="005353D7"/>
    <w:rsid w:val="005355E8"/>
    <w:rsid w:val="00536E14"/>
    <w:rsid w:val="0053784A"/>
    <w:rsid w:val="00540106"/>
    <w:rsid w:val="00540B88"/>
    <w:rsid w:val="00540C3D"/>
    <w:rsid w:val="00540D2D"/>
    <w:rsid w:val="005417A4"/>
    <w:rsid w:val="0054199B"/>
    <w:rsid w:val="00541B6D"/>
    <w:rsid w:val="00541B96"/>
    <w:rsid w:val="00541F5D"/>
    <w:rsid w:val="0054206D"/>
    <w:rsid w:val="0054219A"/>
    <w:rsid w:val="005423D2"/>
    <w:rsid w:val="00542BEB"/>
    <w:rsid w:val="00542DE0"/>
    <w:rsid w:val="00543313"/>
    <w:rsid w:val="00543A0A"/>
    <w:rsid w:val="00543B5F"/>
    <w:rsid w:val="00543F9E"/>
    <w:rsid w:val="00543FBA"/>
    <w:rsid w:val="00544246"/>
    <w:rsid w:val="00544B43"/>
    <w:rsid w:val="00544E9E"/>
    <w:rsid w:val="00544EF5"/>
    <w:rsid w:val="00545A90"/>
    <w:rsid w:val="00545CBD"/>
    <w:rsid w:val="00546BD5"/>
    <w:rsid w:val="00546CAB"/>
    <w:rsid w:val="00546F28"/>
    <w:rsid w:val="005508EA"/>
    <w:rsid w:val="00550DCD"/>
    <w:rsid w:val="00551268"/>
    <w:rsid w:val="00552363"/>
    <w:rsid w:val="00552C16"/>
    <w:rsid w:val="00552F4F"/>
    <w:rsid w:val="0055335C"/>
    <w:rsid w:val="0055342A"/>
    <w:rsid w:val="00553881"/>
    <w:rsid w:val="005548F1"/>
    <w:rsid w:val="005555FF"/>
    <w:rsid w:val="0055664C"/>
    <w:rsid w:val="00556B7A"/>
    <w:rsid w:val="00556E1C"/>
    <w:rsid w:val="00556E67"/>
    <w:rsid w:val="00556EE5"/>
    <w:rsid w:val="00557065"/>
    <w:rsid w:val="005600FF"/>
    <w:rsid w:val="00560A02"/>
    <w:rsid w:val="00560A30"/>
    <w:rsid w:val="00560BC8"/>
    <w:rsid w:val="00560CD8"/>
    <w:rsid w:val="00560E55"/>
    <w:rsid w:val="00560F32"/>
    <w:rsid w:val="0056196A"/>
    <w:rsid w:val="00561C44"/>
    <w:rsid w:val="00561DF5"/>
    <w:rsid w:val="00561F1E"/>
    <w:rsid w:val="005624EA"/>
    <w:rsid w:val="00562C74"/>
    <w:rsid w:val="00563129"/>
    <w:rsid w:val="00563677"/>
    <w:rsid w:val="005637D0"/>
    <w:rsid w:val="005638CE"/>
    <w:rsid w:val="00563D2B"/>
    <w:rsid w:val="00564031"/>
    <w:rsid w:val="005640A2"/>
    <w:rsid w:val="00564507"/>
    <w:rsid w:val="00564C63"/>
    <w:rsid w:val="0056505A"/>
    <w:rsid w:val="005660B7"/>
    <w:rsid w:val="00566B16"/>
    <w:rsid w:val="00566D32"/>
    <w:rsid w:val="00566F7A"/>
    <w:rsid w:val="00566FEE"/>
    <w:rsid w:val="0056724E"/>
    <w:rsid w:val="005678B5"/>
    <w:rsid w:val="00567A42"/>
    <w:rsid w:val="00567A9A"/>
    <w:rsid w:val="005701E8"/>
    <w:rsid w:val="005711DB"/>
    <w:rsid w:val="00571872"/>
    <w:rsid w:val="0057190C"/>
    <w:rsid w:val="0057224B"/>
    <w:rsid w:val="00572482"/>
    <w:rsid w:val="00572600"/>
    <w:rsid w:val="00572A3A"/>
    <w:rsid w:val="00572EE8"/>
    <w:rsid w:val="00573136"/>
    <w:rsid w:val="0057319B"/>
    <w:rsid w:val="005732BF"/>
    <w:rsid w:val="00573543"/>
    <w:rsid w:val="00573613"/>
    <w:rsid w:val="00573BDD"/>
    <w:rsid w:val="00573DF7"/>
    <w:rsid w:val="00573E61"/>
    <w:rsid w:val="005744BA"/>
    <w:rsid w:val="00574754"/>
    <w:rsid w:val="00575690"/>
    <w:rsid w:val="00575FD3"/>
    <w:rsid w:val="0057633C"/>
    <w:rsid w:val="005766CD"/>
    <w:rsid w:val="00576ABC"/>
    <w:rsid w:val="00576DE1"/>
    <w:rsid w:val="005776AB"/>
    <w:rsid w:val="005777B2"/>
    <w:rsid w:val="00577D14"/>
    <w:rsid w:val="00577DB2"/>
    <w:rsid w:val="00580C43"/>
    <w:rsid w:val="00581C1F"/>
    <w:rsid w:val="00581D90"/>
    <w:rsid w:val="00582019"/>
    <w:rsid w:val="00582102"/>
    <w:rsid w:val="00582947"/>
    <w:rsid w:val="00582B1C"/>
    <w:rsid w:val="005849A0"/>
    <w:rsid w:val="005849AD"/>
    <w:rsid w:val="0058537B"/>
    <w:rsid w:val="005860A0"/>
    <w:rsid w:val="00586155"/>
    <w:rsid w:val="005864AC"/>
    <w:rsid w:val="00586732"/>
    <w:rsid w:val="00586BE1"/>
    <w:rsid w:val="00587301"/>
    <w:rsid w:val="00587667"/>
    <w:rsid w:val="005914C5"/>
    <w:rsid w:val="005917C4"/>
    <w:rsid w:val="0059268E"/>
    <w:rsid w:val="0059270D"/>
    <w:rsid w:val="005929EF"/>
    <w:rsid w:val="00592B2C"/>
    <w:rsid w:val="00593088"/>
    <w:rsid w:val="00593226"/>
    <w:rsid w:val="0059349E"/>
    <w:rsid w:val="00593735"/>
    <w:rsid w:val="0059377B"/>
    <w:rsid w:val="00593F06"/>
    <w:rsid w:val="00594093"/>
    <w:rsid w:val="0059450F"/>
    <w:rsid w:val="00594654"/>
    <w:rsid w:val="005949AF"/>
    <w:rsid w:val="00595164"/>
    <w:rsid w:val="00595388"/>
    <w:rsid w:val="0059588C"/>
    <w:rsid w:val="00595979"/>
    <w:rsid w:val="00595B86"/>
    <w:rsid w:val="005962BC"/>
    <w:rsid w:val="00596533"/>
    <w:rsid w:val="00596701"/>
    <w:rsid w:val="00597548"/>
    <w:rsid w:val="00597682"/>
    <w:rsid w:val="00597AC3"/>
    <w:rsid w:val="005A04B4"/>
    <w:rsid w:val="005A099B"/>
    <w:rsid w:val="005A09BD"/>
    <w:rsid w:val="005A10BC"/>
    <w:rsid w:val="005A1413"/>
    <w:rsid w:val="005A1B8E"/>
    <w:rsid w:val="005A1C7B"/>
    <w:rsid w:val="005A2161"/>
    <w:rsid w:val="005A2167"/>
    <w:rsid w:val="005A2510"/>
    <w:rsid w:val="005A2B25"/>
    <w:rsid w:val="005A2DCB"/>
    <w:rsid w:val="005A35EE"/>
    <w:rsid w:val="005A38B0"/>
    <w:rsid w:val="005A4643"/>
    <w:rsid w:val="005A4FD4"/>
    <w:rsid w:val="005A506D"/>
    <w:rsid w:val="005A5171"/>
    <w:rsid w:val="005A549E"/>
    <w:rsid w:val="005A5C70"/>
    <w:rsid w:val="005A5CAB"/>
    <w:rsid w:val="005A5D3E"/>
    <w:rsid w:val="005A69C4"/>
    <w:rsid w:val="005A70BC"/>
    <w:rsid w:val="005B0C36"/>
    <w:rsid w:val="005B0DDA"/>
    <w:rsid w:val="005B13DD"/>
    <w:rsid w:val="005B1DA6"/>
    <w:rsid w:val="005B2646"/>
    <w:rsid w:val="005B2AF6"/>
    <w:rsid w:val="005B2F98"/>
    <w:rsid w:val="005B3F38"/>
    <w:rsid w:val="005B4268"/>
    <w:rsid w:val="005B4939"/>
    <w:rsid w:val="005B4D62"/>
    <w:rsid w:val="005B5384"/>
    <w:rsid w:val="005B5832"/>
    <w:rsid w:val="005B5F0F"/>
    <w:rsid w:val="005B624D"/>
    <w:rsid w:val="005B63A6"/>
    <w:rsid w:val="005B725A"/>
    <w:rsid w:val="005B782D"/>
    <w:rsid w:val="005B79A4"/>
    <w:rsid w:val="005B7EBE"/>
    <w:rsid w:val="005C0634"/>
    <w:rsid w:val="005C06F9"/>
    <w:rsid w:val="005C0B42"/>
    <w:rsid w:val="005C0BFD"/>
    <w:rsid w:val="005C1731"/>
    <w:rsid w:val="005C1DBF"/>
    <w:rsid w:val="005C1E2D"/>
    <w:rsid w:val="005C21E5"/>
    <w:rsid w:val="005C3558"/>
    <w:rsid w:val="005C35ED"/>
    <w:rsid w:val="005C376C"/>
    <w:rsid w:val="005C3B59"/>
    <w:rsid w:val="005C4859"/>
    <w:rsid w:val="005C4A0A"/>
    <w:rsid w:val="005C4DE1"/>
    <w:rsid w:val="005C500F"/>
    <w:rsid w:val="005C532F"/>
    <w:rsid w:val="005C672D"/>
    <w:rsid w:val="005C6820"/>
    <w:rsid w:val="005C6ED8"/>
    <w:rsid w:val="005C7318"/>
    <w:rsid w:val="005C77C7"/>
    <w:rsid w:val="005C78AF"/>
    <w:rsid w:val="005C7C8E"/>
    <w:rsid w:val="005D04E3"/>
    <w:rsid w:val="005D0AC3"/>
    <w:rsid w:val="005D0BDD"/>
    <w:rsid w:val="005D1046"/>
    <w:rsid w:val="005D143F"/>
    <w:rsid w:val="005D1933"/>
    <w:rsid w:val="005D1A54"/>
    <w:rsid w:val="005D1B2B"/>
    <w:rsid w:val="005D1BF1"/>
    <w:rsid w:val="005D1BF6"/>
    <w:rsid w:val="005D1C78"/>
    <w:rsid w:val="005D23D6"/>
    <w:rsid w:val="005D26B0"/>
    <w:rsid w:val="005D2EE8"/>
    <w:rsid w:val="005D3061"/>
    <w:rsid w:val="005D3A8B"/>
    <w:rsid w:val="005D3CD5"/>
    <w:rsid w:val="005D3D5B"/>
    <w:rsid w:val="005D4417"/>
    <w:rsid w:val="005D4B0E"/>
    <w:rsid w:val="005D4F08"/>
    <w:rsid w:val="005D529A"/>
    <w:rsid w:val="005D5314"/>
    <w:rsid w:val="005D5649"/>
    <w:rsid w:val="005D5A9D"/>
    <w:rsid w:val="005D667E"/>
    <w:rsid w:val="005D7551"/>
    <w:rsid w:val="005E0173"/>
    <w:rsid w:val="005E0BEF"/>
    <w:rsid w:val="005E0D26"/>
    <w:rsid w:val="005E0D96"/>
    <w:rsid w:val="005E0F83"/>
    <w:rsid w:val="005E1BC2"/>
    <w:rsid w:val="005E1DF4"/>
    <w:rsid w:val="005E201E"/>
    <w:rsid w:val="005E21CF"/>
    <w:rsid w:val="005E2A02"/>
    <w:rsid w:val="005E2F42"/>
    <w:rsid w:val="005E3117"/>
    <w:rsid w:val="005E37C2"/>
    <w:rsid w:val="005E3853"/>
    <w:rsid w:val="005E4287"/>
    <w:rsid w:val="005E44E0"/>
    <w:rsid w:val="005E4724"/>
    <w:rsid w:val="005E52FC"/>
    <w:rsid w:val="005E65AE"/>
    <w:rsid w:val="005E6918"/>
    <w:rsid w:val="005E6F2B"/>
    <w:rsid w:val="005E7532"/>
    <w:rsid w:val="005E7B41"/>
    <w:rsid w:val="005E7CA5"/>
    <w:rsid w:val="005E7EAF"/>
    <w:rsid w:val="005E7FE9"/>
    <w:rsid w:val="005F008A"/>
    <w:rsid w:val="005F1048"/>
    <w:rsid w:val="005F2837"/>
    <w:rsid w:val="005F2885"/>
    <w:rsid w:val="005F2B3A"/>
    <w:rsid w:val="005F2D32"/>
    <w:rsid w:val="005F2E67"/>
    <w:rsid w:val="005F322D"/>
    <w:rsid w:val="005F38A6"/>
    <w:rsid w:val="005F3ED5"/>
    <w:rsid w:val="005F3F6C"/>
    <w:rsid w:val="005F422C"/>
    <w:rsid w:val="005F4852"/>
    <w:rsid w:val="005F5990"/>
    <w:rsid w:val="005F5D15"/>
    <w:rsid w:val="005F5D5E"/>
    <w:rsid w:val="005F5F6B"/>
    <w:rsid w:val="005F6449"/>
    <w:rsid w:val="005F7173"/>
    <w:rsid w:val="005F772C"/>
    <w:rsid w:val="00600319"/>
    <w:rsid w:val="00600557"/>
    <w:rsid w:val="006007E2"/>
    <w:rsid w:val="0060093F"/>
    <w:rsid w:val="00601692"/>
    <w:rsid w:val="006019E4"/>
    <w:rsid w:val="00602128"/>
    <w:rsid w:val="006025C4"/>
    <w:rsid w:val="006028B4"/>
    <w:rsid w:val="006038CE"/>
    <w:rsid w:val="00603957"/>
    <w:rsid w:val="00604341"/>
    <w:rsid w:val="00605F64"/>
    <w:rsid w:val="0060610D"/>
    <w:rsid w:val="0060611A"/>
    <w:rsid w:val="0060698F"/>
    <w:rsid w:val="00607AC0"/>
    <w:rsid w:val="00607B8E"/>
    <w:rsid w:val="00607F95"/>
    <w:rsid w:val="0061033F"/>
    <w:rsid w:val="00610A0F"/>
    <w:rsid w:val="006111C6"/>
    <w:rsid w:val="00611473"/>
    <w:rsid w:val="006114D2"/>
    <w:rsid w:val="00611686"/>
    <w:rsid w:val="00612440"/>
    <w:rsid w:val="006127C9"/>
    <w:rsid w:val="00613446"/>
    <w:rsid w:val="00613465"/>
    <w:rsid w:val="0061351D"/>
    <w:rsid w:val="00613815"/>
    <w:rsid w:val="00613916"/>
    <w:rsid w:val="00613979"/>
    <w:rsid w:val="00613CFC"/>
    <w:rsid w:val="006144AD"/>
    <w:rsid w:val="0061478D"/>
    <w:rsid w:val="00614D4F"/>
    <w:rsid w:val="00615369"/>
    <w:rsid w:val="00615975"/>
    <w:rsid w:val="00616577"/>
    <w:rsid w:val="00616606"/>
    <w:rsid w:val="00616769"/>
    <w:rsid w:val="0061699B"/>
    <w:rsid w:val="006173AE"/>
    <w:rsid w:val="006178B9"/>
    <w:rsid w:val="006179CC"/>
    <w:rsid w:val="006179E1"/>
    <w:rsid w:val="00617D73"/>
    <w:rsid w:val="00617FB8"/>
    <w:rsid w:val="00620AD8"/>
    <w:rsid w:val="00620B17"/>
    <w:rsid w:val="00621024"/>
    <w:rsid w:val="0062115F"/>
    <w:rsid w:val="00621392"/>
    <w:rsid w:val="00621651"/>
    <w:rsid w:val="00621AD3"/>
    <w:rsid w:val="006222E4"/>
    <w:rsid w:val="00622337"/>
    <w:rsid w:val="00622438"/>
    <w:rsid w:val="00622B53"/>
    <w:rsid w:val="0062325C"/>
    <w:rsid w:val="00623643"/>
    <w:rsid w:val="00623BF3"/>
    <w:rsid w:val="00623CD2"/>
    <w:rsid w:val="0062401A"/>
    <w:rsid w:val="0062412F"/>
    <w:rsid w:val="00624D75"/>
    <w:rsid w:val="00624E44"/>
    <w:rsid w:val="00625441"/>
    <w:rsid w:val="006254B8"/>
    <w:rsid w:val="00625EFB"/>
    <w:rsid w:val="006261D8"/>
    <w:rsid w:val="006266B2"/>
    <w:rsid w:val="00627063"/>
    <w:rsid w:val="006278B5"/>
    <w:rsid w:val="0063131F"/>
    <w:rsid w:val="0063134D"/>
    <w:rsid w:val="0063144B"/>
    <w:rsid w:val="006319DB"/>
    <w:rsid w:val="00631CF6"/>
    <w:rsid w:val="00632F11"/>
    <w:rsid w:val="0063391F"/>
    <w:rsid w:val="006344FC"/>
    <w:rsid w:val="00635254"/>
    <w:rsid w:val="0063561E"/>
    <w:rsid w:val="00635E18"/>
    <w:rsid w:val="006362A9"/>
    <w:rsid w:val="006364D1"/>
    <w:rsid w:val="00636CFA"/>
    <w:rsid w:val="0063782B"/>
    <w:rsid w:val="00637A3A"/>
    <w:rsid w:val="00640021"/>
    <w:rsid w:val="006404A4"/>
    <w:rsid w:val="006404D1"/>
    <w:rsid w:val="00640F31"/>
    <w:rsid w:val="00641C3A"/>
    <w:rsid w:val="00641CD3"/>
    <w:rsid w:val="00642043"/>
    <w:rsid w:val="0064222A"/>
    <w:rsid w:val="00642309"/>
    <w:rsid w:val="0064265C"/>
    <w:rsid w:val="00643786"/>
    <w:rsid w:val="00643E19"/>
    <w:rsid w:val="006441F3"/>
    <w:rsid w:val="0064467C"/>
    <w:rsid w:val="00644785"/>
    <w:rsid w:val="00644D6A"/>
    <w:rsid w:val="00644E91"/>
    <w:rsid w:val="0064629F"/>
    <w:rsid w:val="00647570"/>
    <w:rsid w:val="0064774E"/>
    <w:rsid w:val="00647D36"/>
    <w:rsid w:val="00647F83"/>
    <w:rsid w:val="00647FDF"/>
    <w:rsid w:val="00650198"/>
    <w:rsid w:val="006505DE"/>
    <w:rsid w:val="00650F5F"/>
    <w:rsid w:val="006512DE"/>
    <w:rsid w:val="00651515"/>
    <w:rsid w:val="00651962"/>
    <w:rsid w:val="00652208"/>
    <w:rsid w:val="006522C9"/>
    <w:rsid w:val="006525A3"/>
    <w:rsid w:val="00652BAD"/>
    <w:rsid w:val="00653A2B"/>
    <w:rsid w:val="00653AF1"/>
    <w:rsid w:val="00653E16"/>
    <w:rsid w:val="00654B0E"/>
    <w:rsid w:val="00654BA7"/>
    <w:rsid w:val="006554A7"/>
    <w:rsid w:val="006555CE"/>
    <w:rsid w:val="00655D3A"/>
    <w:rsid w:val="0065615C"/>
    <w:rsid w:val="00656623"/>
    <w:rsid w:val="0065698C"/>
    <w:rsid w:val="00656AB2"/>
    <w:rsid w:val="00656E64"/>
    <w:rsid w:val="00656F2D"/>
    <w:rsid w:val="00657A4F"/>
    <w:rsid w:val="00657CB6"/>
    <w:rsid w:val="00657D74"/>
    <w:rsid w:val="0066197E"/>
    <w:rsid w:val="00662004"/>
    <w:rsid w:val="00662723"/>
    <w:rsid w:val="00662856"/>
    <w:rsid w:val="006646C4"/>
    <w:rsid w:val="006648F2"/>
    <w:rsid w:val="00664FD4"/>
    <w:rsid w:val="0066533A"/>
    <w:rsid w:val="0066534C"/>
    <w:rsid w:val="00665DEA"/>
    <w:rsid w:val="00665EE6"/>
    <w:rsid w:val="006665B2"/>
    <w:rsid w:val="006665B7"/>
    <w:rsid w:val="00666D81"/>
    <w:rsid w:val="00667F9E"/>
    <w:rsid w:val="006704C9"/>
    <w:rsid w:val="006708EC"/>
    <w:rsid w:val="00670999"/>
    <w:rsid w:val="00670C62"/>
    <w:rsid w:val="00670EE9"/>
    <w:rsid w:val="006711B8"/>
    <w:rsid w:val="00671CF8"/>
    <w:rsid w:val="00671D10"/>
    <w:rsid w:val="006725B9"/>
    <w:rsid w:val="00672C2E"/>
    <w:rsid w:val="0067341D"/>
    <w:rsid w:val="006734A8"/>
    <w:rsid w:val="00673A0D"/>
    <w:rsid w:val="00673A3C"/>
    <w:rsid w:val="006746E9"/>
    <w:rsid w:val="00674779"/>
    <w:rsid w:val="00674B24"/>
    <w:rsid w:val="0067520E"/>
    <w:rsid w:val="0067542D"/>
    <w:rsid w:val="00675C69"/>
    <w:rsid w:val="00675E33"/>
    <w:rsid w:val="006765DE"/>
    <w:rsid w:val="00676A87"/>
    <w:rsid w:val="006776D0"/>
    <w:rsid w:val="00677744"/>
    <w:rsid w:val="00680691"/>
    <w:rsid w:val="006806F2"/>
    <w:rsid w:val="006807F7"/>
    <w:rsid w:val="0068081E"/>
    <w:rsid w:val="006809C7"/>
    <w:rsid w:val="00680FF1"/>
    <w:rsid w:val="0068131A"/>
    <w:rsid w:val="0068158D"/>
    <w:rsid w:val="00681CE3"/>
    <w:rsid w:val="00681E19"/>
    <w:rsid w:val="00681F08"/>
    <w:rsid w:val="00682120"/>
    <w:rsid w:val="006822C0"/>
    <w:rsid w:val="00682315"/>
    <w:rsid w:val="006825D8"/>
    <w:rsid w:val="00682E7B"/>
    <w:rsid w:val="00683604"/>
    <w:rsid w:val="006838DF"/>
    <w:rsid w:val="00683EBF"/>
    <w:rsid w:val="00683F64"/>
    <w:rsid w:val="006841FA"/>
    <w:rsid w:val="006849A1"/>
    <w:rsid w:val="00685370"/>
    <w:rsid w:val="006854D6"/>
    <w:rsid w:val="0068560F"/>
    <w:rsid w:val="00685E87"/>
    <w:rsid w:val="00687482"/>
    <w:rsid w:val="006876C7"/>
    <w:rsid w:val="00687CFD"/>
    <w:rsid w:val="00687E2F"/>
    <w:rsid w:val="0069020C"/>
    <w:rsid w:val="00690B2B"/>
    <w:rsid w:val="00690D17"/>
    <w:rsid w:val="006921B5"/>
    <w:rsid w:val="00692313"/>
    <w:rsid w:val="006923CB"/>
    <w:rsid w:val="00692A92"/>
    <w:rsid w:val="0069324B"/>
    <w:rsid w:val="006937E0"/>
    <w:rsid w:val="00693988"/>
    <w:rsid w:val="00695EDA"/>
    <w:rsid w:val="006960F4"/>
    <w:rsid w:val="00696132"/>
    <w:rsid w:val="0069673E"/>
    <w:rsid w:val="00696BC2"/>
    <w:rsid w:val="00696CF8"/>
    <w:rsid w:val="00697357"/>
    <w:rsid w:val="006977F1"/>
    <w:rsid w:val="00697BB7"/>
    <w:rsid w:val="006A002D"/>
    <w:rsid w:val="006A17FF"/>
    <w:rsid w:val="006A18BA"/>
    <w:rsid w:val="006A255E"/>
    <w:rsid w:val="006A306C"/>
    <w:rsid w:val="006A30C8"/>
    <w:rsid w:val="006A31E6"/>
    <w:rsid w:val="006A34A7"/>
    <w:rsid w:val="006A37BB"/>
    <w:rsid w:val="006A392E"/>
    <w:rsid w:val="006A41E4"/>
    <w:rsid w:val="006A4370"/>
    <w:rsid w:val="006A4B3D"/>
    <w:rsid w:val="006A4EB4"/>
    <w:rsid w:val="006A57C7"/>
    <w:rsid w:val="006A5B68"/>
    <w:rsid w:val="006A5CA6"/>
    <w:rsid w:val="006A64A5"/>
    <w:rsid w:val="006A747A"/>
    <w:rsid w:val="006A7933"/>
    <w:rsid w:val="006A7E09"/>
    <w:rsid w:val="006B0233"/>
    <w:rsid w:val="006B035B"/>
    <w:rsid w:val="006B03BE"/>
    <w:rsid w:val="006B0ACA"/>
    <w:rsid w:val="006B0AF4"/>
    <w:rsid w:val="006B0DBD"/>
    <w:rsid w:val="006B0FB8"/>
    <w:rsid w:val="006B12C9"/>
    <w:rsid w:val="006B1365"/>
    <w:rsid w:val="006B140C"/>
    <w:rsid w:val="006B17EA"/>
    <w:rsid w:val="006B21C8"/>
    <w:rsid w:val="006B2828"/>
    <w:rsid w:val="006B2ECD"/>
    <w:rsid w:val="006B36AB"/>
    <w:rsid w:val="006B3CC8"/>
    <w:rsid w:val="006B4046"/>
    <w:rsid w:val="006B4C2E"/>
    <w:rsid w:val="006B5560"/>
    <w:rsid w:val="006B6043"/>
    <w:rsid w:val="006B68EB"/>
    <w:rsid w:val="006B71F4"/>
    <w:rsid w:val="006B724E"/>
    <w:rsid w:val="006B7377"/>
    <w:rsid w:val="006B7BD3"/>
    <w:rsid w:val="006C069B"/>
    <w:rsid w:val="006C0903"/>
    <w:rsid w:val="006C0BC2"/>
    <w:rsid w:val="006C180B"/>
    <w:rsid w:val="006C18D1"/>
    <w:rsid w:val="006C1C7D"/>
    <w:rsid w:val="006C22C9"/>
    <w:rsid w:val="006C2931"/>
    <w:rsid w:val="006C295C"/>
    <w:rsid w:val="006C2C24"/>
    <w:rsid w:val="006C32E3"/>
    <w:rsid w:val="006C35AA"/>
    <w:rsid w:val="006C3A8A"/>
    <w:rsid w:val="006C4337"/>
    <w:rsid w:val="006C4744"/>
    <w:rsid w:val="006C4D63"/>
    <w:rsid w:val="006C4E72"/>
    <w:rsid w:val="006C517F"/>
    <w:rsid w:val="006C52D7"/>
    <w:rsid w:val="006C5A48"/>
    <w:rsid w:val="006C6101"/>
    <w:rsid w:val="006C6903"/>
    <w:rsid w:val="006C69D3"/>
    <w:rsid w:val="006C6E1F"/>
    <w:rsid w:val="006C75F5"/>
    <w:rsid w:val="006C7846"/>
    <w:rsid w:val="006C7BAE"/>
    <w:rsid w:val="006D027F"/>
    <w:rsid w:val="006D1312"/>
    <w:rsid w:val="006D188B"/>
    <w:rsid w:val="006D24B9"/>
    <w:rsid w:val="006D30A0"/>
    <w:rsid w:val="006D3968"/>
    <w:rsid w:val="006D3A2A"/>
    <w:rsid w:val="006D3C77"/>
    <w:rsid w:val="006D43A3"/>
    <w:rsid w:val="006D467D"/>
    <w:rsid w:val="006D4D7A"/>
    <w:rsid w:val="006D51B8"/>
    <w:rsid w:val="006D5281"/>
    <w:rsid w:val="006D52B6"/>
    <w:rsid w:val="006D54D3"/>
    <w:rsid w:val="006D58E7"/>
    <w:rsid w:val="006D5D8B"/>
    <w:rsid w:val="006D6A43"/>
    <w:rsid w:val="006D6B3D"/>
    <w:rsid w:val="006D6CF7"/>
    <w:rsid w:val="006D73E2"/>
    <w:rsid w:val="006D77DC"/>
    <w:rsid w:val="006D7BA9"/>
    <w:rsid w:val="006D7D7A"/>
    <w:rsid w:val="006E002E"/>
    <w:rsid w:val="006E009A"/>
    <w:rsid w:val="006E0219"/>
    <w:rsid w:val="006E03F5"/>
    <w:rsid w:val="006E076A"/>
    <w:rsid w:val="006E0846"/>
    <w:rsid w:val="006E0887"/>
    <w:rsid w:val="006E08DF"/>
    <w:rsid w:val="006E149F"/>
    <w:rsid w:val="006E16CB"/>
    <w:rsid w:val="006E16F5"/>
    <w:rsid w:val="006E17FE"/>
    <w:rsid w:val="006E1B10"/>
    <w:rsid w:val="006E1DD1"/>
    <w:rsid w:val="006E2B68"/>
    <w:rsid w:val="006E377D"/>
    <w:rsid w:val="006E3828"/>
    <w:rsid w:val="006E3C49"/>
    <w:rsid w:val="006E3E68"/>
    <w:rsid w:val="006E4044"/>
    <w:rsid w:val="006E4116"/>
    <w:rsid w:val="006E42DD"/>
    <w:rsid w:val="006E42DF"/>
    <w:rsid w:val="006E4384"/>
    <w:rsid w:val="006E4939"/>
    <w:rsid w:val="006E5480"/>
    <w:rsid w:val="006E55E2"/>
    <w:rsid w:val="006E576B"/>
    <w:rsid w:val="006E6405"/>
    <w:rsid w:val="006E66AF"/>
    <w:rsid w:val="006E69B7"/>
    <w:rsid w:val="006E69CA"/>
    <w:rsid w:val="006E6E95"/>
    <w:rsid w:val="006E7341"/>
    <w:rsid w:val="006F1D61"/>
    <w:rsid w:val="006F2838"/>
    <w:rsid w:val="006F33A6"/>
    <w:rsid w:val="006F3521"/>
    <w:rsid w:val="006F3B2A"/>
    <w:rsid w:val="006F3ECF"/>
    <w:rsid w:val="006F4045"/>
    <w:rsid w:val="006F499F"/>
    <w:rsid w:val="006F4E9E"/>
    <w:rsid w:val="006F4F81"/>
    <w:rsid w:val="006F5385"/>
    <w:rsid w:val="006F54B0"/>
    <w:rsid w:val="006F5C03"/>
    <w:rsid w:val="006F5CF2"/>
    <w:rsid w:val="006F61A5"/>
    <w:rsid w:val="006F6301"/>
    <w:rsid w:val="006F6A74"/>
    <w:rsid w:val="006F6C47"/>
    <w:rsid w:val="006F6E9E"/>
    <w:rsid w:val="006F6FC4"/>
    <w:rsid w:val="006F7B89"/>
    <w:rsid w:val="0070080B"/>
    <w:rsid w:val="007011B2"/>
    <w:rsid w:val="0070154C"/>
    <w:rsid w:val="00701BC2"/>
    <w:rsid w:val="00702037"/>
    <w:rsid w:val="007021B8"/>
    <w:rsid w:val="00703B30"/>
    <w:rsid w:val="00704052"/>
    <w:rsid w:val="00704069"/>
    <w:rsid w:val="007053F8"/>
    <w:rsid w:val="00705DBF"/>
    <w:rsid w:val="007078ED"/>
    <w:rsid w:val="007103CB"/>
    <w:rsid w:val="00710809"/>
    <w:rsid w:val="00710F2C"/>
    <w:rsid w:val="00711654"/>
    <w:rsid w:val="0071172E"/>
    <w:rsid w:val="00711D74"/>
    <w:rsid w:val="00711F60"/>
    <w:rsid w:val="00712430"/>
    <w:rsid w:val="00713851"/>
    <w:rsid w:val="007138D4"/>
    <w:rsid w:val="00713C3F"/>
    <w:rsid w:val="00713ED1"/>
    <w:rsid w:val="007141F5"/>
    <w:rsid w:val="0071430A"/>
    <w:rsid w:val="0071457C"/>
    <w:rsid w:val="00714BF5"/>
    <w:rsid w:val="00715740"/>
    <w:rsid w:val="00715AAB"/>
    <w:rsid w:val="00716515"/>
    <w:rsid w:val="00716BAF"/>
    <w:rsid w:val="00716F02"/>
    <w:rsid w:val="00717092"/>
    <w:rsid w:val="00717162"/>
    <w:rsid w:val="00717422"/>
    <w:rsid w:val="00717FFA"/>
    <w:rsid w:val="0072183F"/>
    <w:rsid w:val="007220ED"/>
    <w:rsid w:val="00722255"/>
    <w:rsid w:val="00722270"/>
    <w:rsid w:val="00722441"/>
    <w:rsid w:val="0072268D"/>
    <w:rsid w:val="00723043"/>
    <w:rsid w:val="007235B6"/>
    <w:rsid w:val="00723C80"/>
    <w:rsid w:val="00723C8D"/>
    <w:rsid w:val="00723CE4"/>
    <w:rsid w:val="00724A52"/>
    <w:rsid w:val="00724E83"/>
    <w:rsid w:val="007255B2"/>
    <w:rsid w:val="00725980"/>
    <w:rsid w:val="00725B3A"/>
    <w:rsid w:val="00726D72"/>
    <w:rsid w:val="00727046"/>
    <w:rsid w:val="00727E77"/>
    <w:rsid w:val="0073018F"/>
    <w:rsid w:val="00730CA3"/>
    <w:rsid w:val="00730D8D"/>
    <w:rsid w:val="00731255"/>
    <w:rsid w:val="007312F3"/>
    <w:rsid w:val="007313FF"/>
    <w:rsid w:val="007326C5"/>
    <w:rsid w:val="00732BFA"/>
    <w:rsid w:val="007333A2"/>
    <w:rsid w:val="007333E4"/>
    <w:rsid w:val="00733772"/>
    <w:rsid w:val="007339B4"/>
    <w:rsid w:val="00734639"/>
    <w:rsid w:val="00734A6A"/>
    <w:rsid w:val="00734E5D"/>
    <w:rsid w:val="007355EE"/>
    <w:rsid w:val="00735709"/>
    <w:rsid w:val="007358DD"/>
    <w:rsid w:val="00735AE0"/>
    <w:rsid w:val="00735CC2"/>
    <w:rsid w:val="00736756"/>
    <w:rsid w:val="007370FB"/>
    <w:rsid w:val="007375F4"/>
    <w:rsid w:val="00737C14"/>
    <w:rsid w:val="0074005F"/>
    <w:rsid w:val="00740128"/>
    <w:rsid w:val="007402EE"/>
    <w:rsid w:val="007410DB"/>
    <w:rsid w:val="007414EA"/>
    <w:rsid w:val="00741B26"/>
    <w:rsid w:val="00741D4D"/>
    <w:rsid w:val="00741F71"/>
    <w:rsid w:val="007420A5"/>
    <w:rsid w:val="00742287"/>
    <w:rsid w:val="00742387"/>
    <w:rsid w:val="00742D69"/>
    <w:rsid w:val="00742E42"/>
    <w:rsid w:val="00743A4B"/>
    <w:rsid w:val="00743C19"/>
    <w:rsid w:val="00744447"/>
    <w:rsid w:val="007452D2"/>
    <w:rsid w:val="0074672B"/>
    <w:rsid w:val="00746B05"/>
    <w:rsid w:val="007502A5"/>
    <w:rsid w:val="00750CEE"/>
    <w:rsid w:val="007520A5"/>
    <w:rsid w:val="00752444"/>
    <w:rsid w:val="00752484"/>
    <w:rsid w:val="00753596"/>
    <w:rsid w:val="00753BF0"/>
    <w:rsid w:val="00753CD1"/>
    <w:rsid w:val="007541C4"/>
    <w:rsid w:val="007541D6"/>
    <w:rsid w:val="007542A3"/>
    <w:rsid w:val="007545AC"/>
    <w:rsid w:val="00754708"/>
    <w:rsid w:val="00754939"/>
    <w:rsid w:val="00754A19"/>
    <w:rsid w:val="007550A6"/>
    <w:rsid w:val="00755101"/>
    <w:rsid w:val="00755A36"/>
    <w:rsid w:val="00755F72"/>
    <w:rsid w:val="0075607F"/>
    <w:rsid w:val="00756AB3"/>
    <w:rsid w:val="00756D71"/>
    <w:rsid w:val="00757293"/>
    <w:rsid w:val="007576C8"/>
    <w:rsid w:val="00757A61"/>
    <w:rsid w:val="00760183"/>
    <w:rsid w:val="00760223"/>
    <w:rsid w:val="00760410"/>
    <w:rsid w:val="00761349"/>
    <w:rsid w:val="00761680"/>
    <w:rsid w:val="00761BDC"/>
    <w:rsid w:val="007625C3"/>
    <w:rsid w:val="0076300C"/>
    <w:rsid w:val="007630D2"/>
    <w:rsid w:val="0076325B"/>
    <w:rsid w:val="007641AE"/>
    <w:rsid w:val="007648A5"/>
    <w:rsid w:val="00765430"/>
    <w:rsid w:val="00765ADC"/>
    <w:rsid w:val="00765DF7"/>
    <w:rsid w:val="00765EF1"/>
    <w:rsid w:val="007662A0"/>
    <w:rsid w:val="007669D7"/>
    <w:rsid w:val="00766E57"/>
    <w:rsid w:val="00767532"/>
    <w:rsid w:val="0076756E"/>
    <w:rsid w:val="00767D9C"/>
    <w:rsid w:val="00770018"/>
    <w:rsid w:val="007702D5"/>
    <w:rsid w:val="00770414"/>
    <w:rsid w:val="00770447"/>
    <w:rsid w:val="007706C6"/>
    <w:rsid w:val="007710D6"/>
    <w:rsid w:val="0077121F"/>
    <w:rsid w:val="00771C3D"/>
    <w:rsid w:val="00772F05"/>
    <w:rsid w:val="0077301A"/>
    <w:rsid w:val="00773236"/>
    <w:rsid w:val="00773647"/>
    <w:rsid w:val="0077391D"/>
    <w:rsid w:val="00773E1E"/>
    <w:rsid w:val="00774A6D"/>
    <w:rsid w:val="007759BD"/>
    <w:rsid w:val="007761DE"/>
    <w:rsid w:val="00776301"/>
    <w:rsid w:val="00776904"/>
    <w:rsid w:val="00776B4B"/>
    <w:rsid w:val="00776B68"/>
    <w:rsid w:val="00776CAD"/>
    <w:rsid w:val="00777170"/>
    <w:rsid w:val="00780781"/>
    <w:rsid w:val="00781078"/>
    <w:rsid w:val="00781387"/>
    <w:rsid w:val="00781755"/>
    <w:rsid w:val="0078184C"/>
    <w:rsid w:val="007818DF"/>
    <w:rsid w:val="00781DEC"/>
    <w:rsid w:val="00781E28"/>
    <w:rsid w:val="007825B8"/>
    <w:rsid w:val="007828F7"/>
    <w:rsid w:val="007829DE"/>
    <w:rsid w:val="00782F5F"/>
    <w:rsid w:val="0078395B"/>
    <w:rsid w:val="007840F4"/>
    <w:rsid w:val="0078474A"/>
    <w:rsid w:val="00784C1A"/>
    <w:rsid w:val="007850CE"/>
    <w:rsid w:val="00785A98"/>
    <w:rsid w:val="00785E74"/>
    <w:rsid w:val="00787069"/>
    <w:rsid w:val="0078718C"/>
    <w:rsid w:val="00790356"/>
    <w:rsid w:val="00790CDF"/>
    <w:rsid w:val="00790D43"/>
    <w:rsid w:val="0079154A"/>
    <w:rsid w:val="0079194B"/>
    <w:rsid w:val="00791CCB"/>
    <w:rsid w:val="007925BB"/>
    <w:rsid w:val="00792606"/>
    <w:rsid w:val="00792B8D"/>
    <w:rsid w:val="00793584"/>
    <w:rsid w:val="00793CCE"/>
    <w:rsid w:val="00793D23"/>
    <w:rsid w:val="00794A07"/>
    <w:rsid w:val="007951F9"/>
    <w:rsid w:val="00796127"/>
    <w:rsid w:val="00796332"/>
    <w:rsid w:val="00796855"/>
    <w:rsid w:val="007970D6"/>
    <w:rsid w:val="00797168"/>
    <w:rsid w:val="00797C41"/>
    <w:rsid w:val="00797E94"/>
    <w:rsid w:val="00797EAE"/>
    <w:rsid w:val="007A00B0"/>
    <w:rsid w:val="007A07DB"/>
    <w:rsid w:val="007A07E7"/>
    <w:rsid w:val="007A0853"/>
    <w:rsid w:val="007A0892"/>
    <w:rsid w:val="007A0B9D"/>
    <w:rsid w:val="007A1125"/>
    <w:rsid w:val="007A173F"/>
    <w:rsid w:val="007A23F4"/>
    <w:rsid w:val="007A2405"/>
    <w:rsid w:val="007A2407"/>
    <w:rsid w:val="007A2834"/>
    <w:rsid w:val="007A33B9"/>
    <w:rsid w:val="007A344A"/>
    <w:rsid w:val="007A35B8"/>
    <w:rsid w:val="007A3D47"/>
    <w:rsid w:val="007A4393"/>
    <w:rsid w:val="007A44E5"/>
    <w:rsid w:val="007A4835"/>
    <w:rsid w:val="007A4E3F"/>
    <w:rsid w:val="007A521E"/>
    <w:rsid w:val="007A55B6"/>
    <w:rsid w:val="007A5C10"/>
    <w:rsid w:val="007A6204"/>
    <w:rsid w:val="007A6603"/>
    <w:rsid w:val="007A682C"/>
    <w:rsid w:val="007A6B8A"/>
    <w:rsid w:val="007A72AE"/>
    <w:rsid w:val="007A79A3"/>
    <w:rsid w:val="007A7ACD"/>
    <w:rsid w:val="007A7F21"/>
    <w:rsid w:val="007B008D"/>
    <w:rsid w:val="007B00EC"/>
    <w:rsid w:val="007B0425"/>
    <w:rsid w:val="007B0E50"/>
    <w:rsid w:val="007B167F"/>
    <w:rsid w:val="007B1B9E"/>
    <w:rsid w:val="007B2571"/>
    <w:rsid w:val="007B2DB7"/>
    <w:rsid w:val="007B2FF8"/>
    <w:rsid w:val="007B3B6B"/>
    <w:rsid w:val="007B42CD"/>
    <w:rsid w:val="007B45D4"/>
    <w:rsid w:val="007B4B27"/>
    <w:rsid w:val="007B4BA8"/>
    <w:rsid w:val="007B5504"/>
    <w:rsid w:val="007B580E"/>
    <w:rsid w:val="007B5A72"/>
    <w:rsid w:val="007B6268"/>
    <w:rsid w:val="007B65AA"/>
    <w:rsid w:val="007B6662"/>
    <w:rsid w:val="007B6786"/>
    <w:rsid w:val="007B69B6"/>
    <w:rsid w:val="007B7FA0"/>
    <w:rsid w:val="007C0410"/>
    <w:rsid w:val="007C0C42"/>
    <w:rsid w:val="007C1197"/>
    <w:rsid w:val="007C1619"/>
    <w:rsid w:val="007C1A93"/>
    <w:rsid w:val="007C2134"/>
    <w:rsid w:val="007C2254"/>
    <w:rsid w:val="007C2260"/>
    <w:rsid w:val="007C2754"/>
    <w:rsid w:val="007C29D4"/>
    <w:rsid w:val="007C2A01"/>
    <w:rsid w:val="007C2C54"/>
    <w:rsid w:val="007C3051"/>
    <w:rsid w:val="007C384E"/>
    <w:rsid w:val="007C38A0"/>
    <w:rsid w:val="007C3D77"/>
    <w:rsid w:val="007C3E24"/>
    <w:rsid w:val="007C3F09"/>
    <w:rsid w:val="007C41A2"/>
    <w:rsid w:val="007C4744"/>
    <w:rsid w:val="007C4C63"/>
    <w:rsid w:val="007C5451"/>
    <w:rsid w:val="007C578F"/>
    <w:rsid w:val="007C62E9"/>
    <w:rsid w:val="007C65E0"/>
    <w:rsid w:val="007C72BB"/>
    <w:rsid w:val="007C79D7"/>
    <w:rsid w:val="007C7D07"/>
    <w:rsid w:val="007D09E8"/>
    <w:rsid w:val="007D1954"/>
    <w:rsid w:val="007D1FAE"/>
    <w:rsid w:val="007D1FE8"/>
    <w:rsid w:val="007D2047"/>
    <w:rsid w:val="007D24FC"/>
    <w:rsid w:val="007D252C"/>
    <w:rsid w:val="007D372B"/>
    <w:rsid w:val="007D3CED"/>
    <w:rsid w:val="007D4474"/>
    <w:rsid w:val="007D4D5F"/>
    <w:rsid w:val="007D5E1B"/>
    <w:rsid w:val="007D645F"/>
    <w:rsid w:val="007D6BCE"/>
    <w:rsid w:val="007D6BDB"/>
    <w:rsid w:val="007D6C94"/>
    <w:rsid w:val="007D6D70"/>
    <w:rsid w:val="007D71E1"/>
    <w:rsid w:val="007D769C"/>
    <w:rsid w:val="007D7910"/>
    <w:rsid w:val="007D7CF8"/>
    <w:rsid w:val="007E00B9"/>
    <w:rsid w:val="007E062E"/>
    <w:rsid w:val="007E082E"/>
    <w:rsid w:val="007E1558"/>
    <w:rsid w:val="007E185E"/>
    <w:rsid w:val="007E1DC3"/>
    <w:rsid w:val="007E1EF1"/>
    <w:rsid w:val="007E2B93"/>
    <w:rsid w:val="007E3996"/>
    <w:rsid w:val="007E4427"/>
    <w:rsid w:val="007E488C"/>
    <w:rsid w:val="007E49A0"/>
    <w:rsid w:val="007E53A7"/>
    <w:rsid w:val="007E64D0"/>
    <w:rsid w:val="007E758B"/>
    <w:rsid w:val="007E7CED"/>
    <w:rsid w:val="007F038D"/>
    <w:rsid w:val="007F079D"/>
    <w:rsid w:val="007F0C2A"/>
    <w:rsid w:val="007F1006"/>
    <w:rsid w:val="007F1040"/>
    <w:rsid w:val="007F11B2"/>
    <w:rsid w:val="007F1550"/>
    <w:rsid w:val="007F2904"/>
    <w:rsid w:val="007F35C4"/>
    <w:rsid w:val="007F3BC4"/>
    <w:rsid w:val="007F428F"/>
    <w:rsid w:val="007F4436"/>
    <w:rsid w:val="007F4733"/>
    <w:rsid w:val="007F4858"/>
    <w:rsid w:val="007F49E0"/>
    <w:rsid w:val="007F4DBE"/>
    <w:rsid w:val="007F61C4"/>
    <w:rsid w:val="007F6745"/>
    <w:rsid w:val="007F689D"/>
    <w:rsid w:val="007F6C84"/>
    <w:rsid w:val="007F6EA9"/>
    <w:rsid w:val="007F6F13"/>
    <w:rsid w:val="007F72F4"/>
    <w:rsid w:val="007F73CA"/>
    <w:rsid w:val="008001CF"/>
    <w:rsid w:val="00800548"/>
    <w:rsid w:val="0080058F"/>
    <w:rsid w:val="00800FDE"/>
    <w:rsid w:val="00801744"/>
    <w:rsid w:val="008018DF"/>
    <w:rsid w:val="008018F8"/>
    <w:rsid w:val="00802D29"/>
    <w:rsid w:val="00802D90"/>
    <w:rsid w:val="00802E57"/>
    <w:rsid w:val="0080319F"/>
    <w:rsid w:val="008032B5"/>
    <w:rsid w:val="00803721"/>
    <w:rsid w:val="0080397D"/>
    <w:rsid w:val="00803AA2"/>
    <w:rsid w:val="00803F29"/>
    <w:rsid w:val="00805113"/>
    <w:rsid w:val="00805343"/>
    <w:rsid w:val="008054E2"/>
    <w:rsid w:val="00805BC6"/>
    <w:rsid w:val="0080600C"/>
    <w:rsid w:val="00806185"/>
    <w:rsid w:val="00806450"/>
    <w:rsid w:val="00806536"/>
    <w:rsid w:val="00806B03"/>
    <w:rsid w:val="008073B8"/>
    <w:rsid w:val="0081074B"/>
    <w:rsid w:val="008109F8"/>
    <w:rsid w:val="00811332"/>
    <w:rsid w:val="00812335"/>
    <w:rsid w:val="00812A45"/>
    <w:rsid w:val="00812E75"/>
    <w:rsid w:val="00813636"/>
    <w:rsid w:val="00813BDD"/>
    <w:rsid w:val="0081400D"/>
    <w:rsid w:val="008143F9"/>
    <w:rsid w:val="0081513D"/>
    <w:rsid w:val="00815AC0"/>
    <w:rsid w:val="00815EAB"/>
    <w:rsid w:val="0081607B"/>
    <w:rsid w:val="008160DF"/>
    <w:rsid w:val="0081679C"/>
    <w:rsid w:val="00816988"/>
    <w:rsid w:val="008169B1"/>
    <w:rsid w:val="008171DB"/>
    <w:rsid w:val="00817753"/>
    <w:rsid w:val="00817765"/>
    <w:rsid w:val="008179C8"/>
    <w:rsid w:val="00820585"/>
    <w:rsid w:val="00820A0C"/>
    <w:rsid w:val="00821560"/>
    <w:rsid w:val="00821645"/>
    <w:rsid w:val="00821691"/>
    <w:rsid w:val="008219AD"/>
    <w:rsid w:val="00821B61"/>
    <w:rsid w:val="00822D1A"/>
    <w:rsid w:val="00823174"/>
    <w:rsid w:val="00823696"/>
    <w:rsid w:val="00823E30"/>
    <w:rsid w:val="00823F46"/>
    <w:rsid w:val="00823FEA"/>
    <w:rsid w:val="00824237"/>
    <w:rsid w:val="0082450E"/>
    <w:rsid w:val="00824ABA"/>
    <w:rsid w:val="00824EA3"/>
    <w:rsid w:val="00825A4B"/>
    <w:rsid w:val="00826406"/>
    <w:rsid w:val="008266D9"/>
    <w:rsid w:val="008266DA"/>
    <w:rsid w:val="008267E9"/>
    <w:rsid w:val="00826FA3"/>
    <w:rsid w:val="00827271"/>
    <w:rsid w:val="008278AD"/>
    <w:rsid w:val="00827925"/>
    <w:rsid w:val="008308A3"/>
    <w:rsid w:val="008311F5"/>
    <w:rsid w:val="008313FB"/>
    <w:rsid w:val="008315D2"/>
    <w:rsid w:val="00831752"/>
    <w:rsid w:val="00831B23"/>
    <w:rsid w:val="00831CBC"/>
    <w:rsid w:val="00831E9A"/>
    <w:rsid w:val="0083204A"/>
    <w:rsid w:val="00832605"/>
    <w:rsid w:val="0083294D"/>
    <w:rsid w:val="00832A15"/>
    <w:rsid w:val="00832AD9"/>
    <w:rsid w:val="00832D67"/>
    <w:rsid w:val="00832F25"/>
    <w:rsid w:val="008332CF"/>
    <w:rsid w:val="0083349A"/>
    <w:rsid w:val="00833755"/>
    <w:rsid w:val="00834418"/>
    <w:rsid w:val="008344FF"/>
    <w:rsid w:val="008345CA"/>
    <w:rsid w:val="008345E7"/>
    <w:rsid w:val="00834BF5"/>
    <w:rsid w:val="00834DE0"/>
    <w:rsid w:val="00834E36"/>
    <w:rsid w:val="00834EEC"/>
    <w:rsid w:val="00835596"/>
    <w:rsid w:val="008355DA"/>
    <w:rsid w:val="008355DF"/>
    <w:rsid w:val="00835A44"/>
    <w:rsid w:val="00835D8B"/>
    <w:rsid w:val="00836367"/>
    <w:rsid w:val="00836E6E"/>
    <w:rsid w:val="00836EA6"/>
    <w:rsid w:val="0083702F"/>
    <w:rsid w:val="00837247"/>
    <w:rsid w:val="008400A0"/>
    <w:rsid w:val="0084049F"/>
    <w:rsid w:val="00840646"/>
    <w:rsid w:val="00840744"/>
    <w:rsid w:val="00840C77"/>
    <w:rsid w:val="00841968"/>
    <w:rsid w:val="00841F2E"/>
    <w:rsid w:val="0084237E"/>
    <w:rsid w:val="008426FC"/>
    <w:rsid w:val="008429F6"/>
    <w:rsid w:val="008431D6"/>
    <w:rsid w:val="00843532"/>
    <w:rsid w:val="008438BE"/>
    <w:rsid w:val="00844411"/>
    <w:rsid w:val="008444B2"/>
    <w:rsid w:val="00845981"/>
    <w:rsid w:val="0084669C"/>
    <w:rsid w:val="0084673B"/>
    <w:rsid w:val="008468B2"/>
    <w:rsid w:val="00846B38"/>
    <w:rsid w:val="00846C1A"/>
    <w:rsid w:val="008477BB"/>
    <w:rsid w:val="00847B92"/>
    <w:rsid w:val="0085077B"/>
    <w:rsid w:val="008511D9"/>
    <w:rsid w:val="00851664"/>
    <w:rsid w:val="00852490"/>
    <w:rsid w:val="008528E6"/>
    <w:rsid w:val="008533CF"/>
    <w:rsid w:val="00853939"/>
    <w:rsid w:val="00853A5F"/>
    <w:rsid w:val="00853D26"/>
    <w:rsid w:val="00854423"/>
    <w:rsid w:val="00854561"/>
    <w:rsid w:val="008548D0"/>
    <w:rsid w:val="00854E1E"/>
    <w:rsid w:val="00854FDD"/>
    <w:rsid w:val="008550F3"/>
    <w:rsid w:val="00856027"/>
    <w:rsid w:val="008563C0"/>
    <w:rsid w:val="00856BB8"/>
    <w:rsid w:val="00856D28"/>
    <w:rsid w:val="00856D8E"/>
    <w:rsid w:val="00856EF3"/>
    <w:rsid w:val="00857113"/>
    <w:rsid w:val="00857284"/>
    <w:rsid w:val="0085764A"/>
    <w:rsid w:val="008577CC"/>
    <w:rsid w:val="00857E50"/>
    <w:rsid w:val="00857FFD"/>
    <w:rsid w:val="008607A6"/>
    <w:rsid w:val="008609B3"/>
    <w:rsid w:val="00860A87"/>
    <w:rsid w:val="00862080"/>
    <w:rsid w:val="00863FAF"/>
    <w:rsid w:val="00864ACC"/>
    <w:rsid w:val="008659B7"/>
    <w:rsid w:val="00865FDF"/>
    <w:rsid w:val="008668AC"/>
    <w:rsid w:val="008673A8"/>
    <w:rsid w:val="008677EA"/>
    <w:rsid w:val="008678CE"/>
    <w:rsid w:val="00867D57"/>
    <w:rsid w:val="00867EFB"/>
    <w:rsid w:val="0087167F"/>
    <w:rsid w:val="00871DCD"/>
    <w:rsid w:val="0087212D"/>
    <w:rsid w:val="008722B8"/>
    <w:rsid w:val="00872355"/>
    <w:rsid w:val="0087306B"/>
    <w:rsid w:val="00874324"/>
    <w:rsid w:val="008749C7"/>
    <w:rsid w:val="00875B88"/>
    <w:rsid w:val="0087617A"/>
    <w:rsid w:val="008761C4"/>
    <w:rsid w:val="00876A07"/>
    <w:rsid w:val="00876EFE"/>
    <w:rsid w:val="0087747B"/>
    <w:rsid w:val="00877C74"/>
    <w:rsid w:val="00880B84"/>
    <w:rsid w:val="00880DC9"/>
    <w:rsid w:val="008817E5"/>
    <w:rsid w:val="00881B04"/>
    <w:rsid w:val="00881B30"/>
    <w:rsid w:val="00882E2E"/>
    <w:rsid w:val="00882FD5"/>
    <w:rsid w:val="00883628"/>
    <w:rsid w:val="008843A3"/>
    <w:rsid w:val="00884642"/>
    <w:rsid w:val="0088482E"/>
    <w:rsid w:val="00884A13"/>
    <w:rsid w:val="00885E74"/>
    <w:rsid w:val="00886914"/>
    <w:rsid w:val="00886ACB"/>
    <w:rsid w:val="0088718D"/>
    <w:rsid w:val="008874A0"/>
    <w:rsid w:val="008875CF"/>
    <w:rsid w:val="0089082C"/>
    <w:rsid w:val="00890832"/>
    <w:rsid w:val="00891F85"/>
    <w:rsid w:val="008922BD"/>
    <w:rsid w:val="0089277A"/>
    <w:rsid w:val="00892EA1"/>
    <w:rsid w:val="008932E7"/>
    <w:rsid w:val="008938DA"/>
    <w:rsid w:val="00894136"/>
    <w:rsid w:val="0089424E"/>
    <w:rsid w:val="00894366"/>
    <w:rsid w:val="008943B4"/>
    <w:rsid w:val="00894718"/>
    <w:rsid w:val="00894F18"/>
    <w:rsid w:val="0089545C"/>
    <w:rsid w:val="00895558"/>
    <w:rsid w:val="008967BF"/>
    <w:rsid w:val="00896B6F"/>
    <w:rsid w:val="00897AAE"/>
    <w:rsid w:val="00897B39"/>
    <w:rsid w:val="008A04E6"/>
    <w:rsid w:val="008A09EF"/>
    <w:rsid w:val="008A0FF9"/>
    <w:rsid w:val="008A1077"/>
    <w:rsid w:val="008A1AA3"/>
    <w:rsid w:val="008A1C35"/>
    <w:rsid w:val="008A1E66"/>
    <w:rsid w:val="008A1FC7"/>
    <w:rsid w:val="008A2A54"/>
    <w:rsid w:val="008A30BE"/>
    <w:rsid w:val="008A3BA8"/>
    <w:rsid w:val="008A3FDA"/>
    <w:rsid w:val="008A443F"/>
    <w:rsid w:val="008A4670"/>
    <w:rsid w:val="008A511B"/>
    <w:rsid w:val="008A57CA"/>
    <w:rsid w:val="008A5845"/>
    <w:rsid w:val="008A5B9E"/>
    <w:rsid w:val="008A5D88"/>
    <w:rsid w:val="008A5E76"/>
    <w:rsid w:val="008A5F07"/>
    <w:rsid w:val="008A6060"/>
    <w:rsid w:val="008A612F"/>
    <w:rsid w:val="008A6720"/>
    <w:rsid w:val="008A68C7"/>
    <w:rsid w:val="008A6ACD"/>
    <w:rsid w:val="008A6BB6"/>
    <w:rsid w:val="008A6DFC"/>
    <w:rsid w:val="008A6EA1"/>
    <w:rsid w:val="008A741D"/>
    <w:rsid w:val="008A7936"/>
    <w:rsid w:val="008A7BA1"/>
    <w:rsid w:val="008A7C2B"/>
    <w:rsid w:val="008B03D4"/>
    <w:rsid w:val="008B04C1"/>
    <w:rsid w:val="008B0C3A"/>
    <w:rsid w:val="008B0D8F"/>
    <w:rsid w:val="008B0FE5"/>
    <w:rsid w:val="008B1247"/>
    <w:rsid w:val="008B195C"/>
    <w:rsid w:val="008B2875"/>
    <w:rsid w:val="008B2B22"/>
    <w:rsid w:val="008B2BF0"/>
    <w:rsid w:val="008B3780"/>
    <w:rsid w:val="008B4591"/>
    <w:rsid w:val="008B477C"/>
    <w:rsid w:val="008B493C"/>
    <w:rsid w:val="008B4EC4"/>
    <w:rsid w:val="008B4F09"/>
    <w:rsid w:val="008B57F9"/>
    <w:rsid w:val="008B598A"/>
    <w:rsid w:val="008B650C"/>
    <w:rsid w:val="008B6A4B"/>
    <w:rsid w:val="008B6C01"/>
    <w:rsid w:val="008B6E92"/>
    <w:rsid w:val="008B6ED5"/>
    <w:rsid w:val="008B6FAC"/>
    <w:rsid w:val="008B74BB"/>
    <w:rsid w:val="008B75F1"/>
    <w:rsid w:val="008B79DD"/>
    <w:rsid w:val="008C017B"/>
    <w:rsid w:val="008C06E0"/>
    <w:rsid w:val="008C0D96"/>
    <w:rsid w:val="008C1235"/>
    <w:rsid w:val="008C1932"/>
    <w:rsid w:val="008C3283"/>
    <w:rsid w:val="008C3738"/>
    <w:rsid w:val="008C3B01"/>
    <w:rsid w:val="008C4900"/>
    <w:rsid w:val="008C4CCD"/>
    <w:rsid w:val="008C50DB"/>
    <w:rsid w:val="008C51BC"/>
    <w:rsid w:val="008C54B2"/>
    <w:rsid w:val="008C57F4"/>
    <w:rsid w:val="008C5A31"/>
    <w:rsid w:val="008C5B98"/>
    <w:rsid w:val="008C5ECC"/>
    <w:rsid w:val="008C613D"/>
    <w:rsid w:val="008C6614"/>
    <w:rsid w:val="008C6942"/>
    <w:rsid w:val="008C6A28"/>
    <w:rsid w:val="008C6FC3"/>
    <w:rsid w:val="008C70A6"/>
    <w:rsid w:val="008C7335"/>
    <w:rsid w:val="008C76C2"/>
    <w:rsid w:val="008D04C3"/>
    <w:rsid w:val="008D0E61"/>
    <w:rsid w:val="008D0F6B"/>
    <w:rsid w:val="008D1C0F"/>
    <w:rsid w:val="008D28F2"/>
    <w:rsid w:val="008D2BEB"/>
    <w:rsid w:val="008D2DED"/>
    <w:rsid w:val="008D2E6B"/>
    <w:rsid w:val="008D3606"/>
    <w:rsid w:val="008D3676"/>
    <w:rsid w:val="008D376A"/>
    <w:rsid w:val="008D3A2B"/>
    <w:rsid w:val="008D4332"/>
    <w:rsid w:val="008D46EC"/>
    <w:rsid w:val="008D4729"/>
    <w:rsid w:val="008D4BFA"/>
    <w:rsid w:val="008D4CA3"/>
    <w:rsid w:val="008D4F44"/>
    <w:rsid w:val="008D61F2"/>
    <w:rsid w:val="008D7631"/>
    <w:rsid w:val="008D7DB1"/>
    <w:rsid w:val="008E06EE"/>
    <w:rsid w:val="008E0937"/>
    <w:rsid w:val="008E0BD0"/>
    <w:rsid w:val="008E1137"/>
    <w:rsid w:val="008E1543"/>
    <w:rsid w:val="008E16BA"/>
    <w:rsid w:val="008E1C33"/>
    <w:rsid w:val="008E1FB2"/>
    <w:rsid w:val="008E3420"/>
    <w:rsid w:val="008E396C"/>
    <w:rsid w:val="008E3A66"/>
    <w:rsid w:val="008E483D"/>
    <w:rsid w:val="008E4C56"/>
    <w:rsid w:val="008E503A"/>
    <w:rsid w:val="008E510C"/>
    <w:rsid w:val="008E52CF"/>
    <w:rsid w:val="008E5BBF"/>
    <w:rsid w:val="008E5D4E"/>
    <w:rsid w:val="008E5E21"/>
    <w:rsid w:val="008E6321"/>
    <w:rsid w:val="008E6434"/>
    <w:rsid w:val="008E6CAC"/>
    <w:rsid w:val="008E6D9D"/>
    <w:rsid w:val="008E6DD3"/>
    <w:rsid w:val="008E6FA7"/>
    <w:rsid w:val="008E79C3"/>
    <w:rsid w:val="008E7ADB"/>
    <w:rsid w:val="008F0738"/>
    <w:rsid w:val="008F0CD7"/>
    <w:rsid w:val="008F1AD6"/>
    <w:rsid w:val="008F2079"/>
    <w:rsid w:val="008F220C"/>
    <w:rsid w:val="008F23A5"/>
    <w:rsid w:val="008F2ECB"/>
    <w:rsid w:val="008F314A"/>
    <w:rsid w:val="008F323D"/>
    <w:rsid w:val="008F38B2"/>
    <w:rsid w:val="008F3B08"/>
    <w:rsid w:val="008F3D04"/>
    <w:rsid w:val="008F3D5C"/>
    <w:rsid w:val="008F5113"/>
    <w:rsid w:val="008F56D1"/>
    <w:rsid w:val="008F5E76"/>
    <w:rsid w:val="008F606F"/>
    <w:rsid w:val="008F6616"/>
    <w:rsid w:val="008F69AB"/>
    <w:rsid w:val="008F6C74"/>
    <w:rsid w:val="008F7E63"/>
    <w:rsid w:val="0090146B"/>
    <w:rsid w:val="0090181E"/>
    <w:rsid w:val="00901B3B"/>
    <w:rsid w:val="00901B68"/>
    <w:rsid w:val="009026DC"/>
    <w:rsid w:val="009027BC"/>
    <w:rsid w:val="00902E52"/>
    <w:rsid w:val="0090302D"/>
    <w:rsid w:val="00903095"/>
    <w:rsid w:val="009038F9"/>
    <w:rsid w:val="00903E5F"/>
    <w:rsid w:val="0090430E"/>
    <w:rsid w:val="00904762"/>
    <w:rsid w:val="009048EE"/>
    <w:rsid w:val="009049B9"/>
    <w:rsid w:val="009049E2"/>
    <w:rsid w:val="00904A6B"/>
    <w:rsid w:val="00905763"/>
    <w:rsid w:val="00905BA4"/>
    <w:rsid w:val="00905E85"/>
    <w:rsid w:val="0090674B"/>
    <w:rsid w:val="00906C05"/>
    <w:rsid w:val="00907052"/>
    <w:rsid w:val="009070FD"/>
    <w:rsid w:val="009076C4"/>
    <w:rsid w:val="00907712"/>
    <w:rsid w:val="0090792D"/>
    <w:rsid w:val="00910357"/>
    <w:rsid w:val="0091040F"/>
    <w:rsid w:val="0091071D"/>
    <w:rsid w:val="009109ED"/>
    <w:rsid w:val="00910BD7"/>
    <w:rsid w:val="0091105D"/>
    <w:rsid w:val="0091114B"/>
    <w:rsid w:val="009111C5"/>
    <w:rsid w:val="00912036"/>
    <w:rsid w:val="009124B3"/>
    <w:rsid w:val="009125A7"/>
    <w:rsid w:val="00912B8F"/>
    <w:rsid w:val="00913399"/>
    <w:rsid w:val="00913965"/>
    <w:rsid w:val="009147F3"/>
    <w:rsid w:val="0091481C"/>
    <w:rsid w:val="00914AEA"/>
    <w:rsid w:val="00914C7B"/>
    <w:rsid w:val="0091598F"/>
    <w:rsid w:val="00915A56"/>
    <w:rsid w:val="00915AA2"/>
    <w:rsid w:val="00915C1C"/>
    <w:rsid w:val="00916513"/>
    <w:rsid w:val="009172CD"/>
    <w:rsid w:val="009177F3"/>
    <w:rsid w:val="00917B64"/>
    <w:rsid w:val="00917C09"/>
    <w:rsid w:val="009201A1"/>
    <w:rsid w:val="00920648"/>
    <w:rsid w:val="009206BF"/>
    <w:rsid w:val="0092092E"/>
    <w:rsid w:val="00920AC4"/>
    <w:rsid w:val="00921067"/>
    <w:rsid w:val="009213D6"/>
    <w:rsid w:val="009216E7"/>
    <w:rsid w:val="00921FF7"/>
    <w:rsid w:val="0092253D"/>
    <w:rsid w:val="0092292C"/>
    <w:rsid w:val="00922AFE"/>
    <w:rsid w:val="00923F1D"/>
    <w:rsid w:val="00923FA8"/>
    <w:rsid w:val="00924177"/>
    <w:rsid w:val="00924435"/>
    <w:rsid w:val="009246A7"/>
    <w:rsid w:val="00924705"/>
    <w:rsid w:val="00924745"/>
    <w:rsid w:val="00924BFF"/>
    <w:rsid w:val="00925398"/>
    <w:rsid w:val="00925B31"/>
    <w:rsid w:val="00925DB0"/>
    <w:rsid w:val="00926667"/>
    <w:rsid w:val="009269A2"/>
    <w:rsid w:val="009278A7"/>
    <w:rsid w:val="00927AD2"/>
    <w:rsid w:val="009307B0"/>
    <w:rsid w:val="00930865"/>
    <w:rsid w:val="00931202"/>
    <w:rsid w:val="00931503"/>
    <w:rsid w:val="00931670"/>
    <w:rsid w:val="009319D8"/>
    <w:rsid w:val="00931D33"/>
    <w:rsid w:val="00931FE7"/>
    <w:rsid w:val="009323DF"/>
    <w:rsid w:val="00932B2F"/>
    <w:rsid w:val="00933132"/>
    <w:rsid w:val="00933DA7"/>
    <w:rsid w:val="009346BA"/>
    <w:rsid w:val="00934BCC"/>
    <w:rsid w:val="00935099"/>
    <w:rsid w:val="00935838"/>
    <w:rsid w:val="00935A11"/>
    <w:rsid w:val="00935C9B"/>
    <w:rsid w:val="00935CEE"/>
    <w:rsid w:val="00935E34"/>
    <w:rsid w:val="00937176"/>
    <w:rsid w:val="0093741E"/>
    <w:rsid w:val="009375AF"/>
    <w:rsid w:val="009375F0"/>
    <w:rsid w:val="00937620"/>
    <w:rsid w:val="00937B05"/>
    <w:rsid w:val="009405DA"/>
    <w:rsid w:val="009408C4"/>
    <w:rsid w:val="00940A65"/>
    <w:rsid w:val="00940BEC"/>
    <w:rsid w:val="00941097"/>
    <w:rsid w:val="009415B4"/>
    <w:rsid w:val="009416E7"/>
    <w:rsid w:val="00941B17"/>
    <w:rsid w:val="00941C90"/>
    <w:rsid w:val="00941D78"/>
    <w:rsid w:val="00941F1A"/>
    <w:rsid w:val="00942260"/>
    <w:rsid w:val="00942280"/>
    <w:rsid w:val="0094231C"/>
    <w:rsid w:val="00942D3D"/>
    <w:rsid w:val="00942F0E"/>
    <w:rsid w:val="00943042"/>
    <w:rsid w:val="00943D54"/>
    <w:rsid w:val="00944A38"/>
    <w:rsid w:val="00944D0F"/>
    <w:rsid w:val="00945A1F"/>
    <w:rsid w:val="00946308"/>
    <w:rsid w:val="00946965"/>
    <w:rsid w:val="00946B8C"/>
    <w:rsid w:val="00946C22"/>
    <w:rsid w:val="0094717D"/>
    <w:rsid w:val="00947402"/>
    <w:rsid w:val="00947C2D"/>
    <w:rsid w:val="00950124"/>
    <w:rsid w:val="009501DD"/>
    <w:rsid w:val="00950AA9"/>
    <w:rsid w:val="00950BF0"/>
    <w:rsid w:val="00951376"/>
    <w:rsid w:val="00951476"/>
    <w:rsid w:val="00951593"/>
    <w:rsid w:val="00951861"/>
    <w:rsid w:val="009518E4"/>
    <w:rsid w:val="009518FF"/>
    <w:rsid w:val="00951AB4"/>
    <w:rsid w:val="00951E13"/>
    <w:rsid w:val="009528C8"/>
    <w:rsid w:val="00953213"/>
    <w:rsid w:val="00953980"/>
    <w:rsid w:val="00954487"/>
    <w:rsid w:val="0095585E"/>
    <w:rsid w:val="0095588E"/>
    <w:rsid w:val="00955CC4"/>
    <w:rsid w:val="00955D30"/>
    <w:rsid w:val="00956110"/>
    <w:rsid w:val="00956222"/>
    <w:rsid w:val="009565F9"/>
    <w:rsid w:val="00956C3A"/>
    <w:rsid w:val="00956CF3"/>
    <w:rsid w:val="00957635"/>
    <w:rsid w:val="0095765C"/>
    <w:rsid w:val="009576B0"/>
    <w:rsid w:val="00957A35"/>
    <w:rsid w:val="00960395"/>
    <w:rsid w:val="0096077E"/>
    <w:rsid w:val="00960B7F"/>
    <w:rsid w:val="009618BE"/>
    <w:rsid w:val="0096229D"/>
    <w:rsid w:val="0096238B"/>
    <w:rsid w:val="00962552"/>
    <w:rsid w:val="009626D6"/>
    <w:rsid w:val="00962757"/>
    <w:rsid w:val="00962A9E"/>
    <w:rsid w:val="0096389F"/>
    <w:rsid w:val="009639E7"/>
    <w:rsid w:val="0096459D"/>
    <w:rsid w:val="009651C3"/>
    <w:rsid w:val="00965CDB"/>
    <w:rsid w:val="00965E3E"/>
    <w:rsid w:val="0096608D"/>
    <w:rsid w:val="0096641D"/>
    <w:rsid w:val="00967060"/>
    <w:rsid w:val="00967232"/>
    <w:rsid w:val="0096739C"/>
    <w:rsid w:val="009678FC"/>
    <w:rsid w:val="009707DF"/>
    <w:rsid w:val="00970BA3"/>
    <w:rsid w:val="00971241"/>
    <w:rsid w:val="00971283"/>
    <w:rsid w:val="00971FF4"/>
    <w:rsid w:val="00972401"/>
    <w:rsid w:val="00972A2E"/>
    <w:rsid w:val="00972E21"/>
    <w:rsid w:val="00973BE9"/>
    <w:rsid w:val="00973C69"/>
    <w:rsid w:val="00974056"/>
    <w:rsid w:val="009740A8"/>
    <w:rsid w:val="00974927"/>
    <w:rsid w:val="00974B0A"/>
    <w:rsid w:val="00974B61"/>
    <w:rsid w:val="00975ACD"/>
    <w:rsid w:val="00975AFE"/>
    <w:rsid w:val="00975B18"/>
    <w:rsid w:val="00975B55"/>
    <w:rsid w:val="009766C5"/>
    <w:rsid w:val="00976DC0"/>
    <w:rsid w:val="00977598"/>
    <w:rsid w:val="00977C2F"/>
    <w:rsid w:val="00980D2F"/>
    <w:rsid w:val="0098100B"/>
    <w:rsid w:val="00981011"/>
    <w:rsid w:val="00981A21"/>
    <w:rsid w:val="00981BDA"/>
    <w:rsid w:val="00982527"/>
    <w:rsid w:val="009842A3"/>
    <w:rsid w:val="00984F67"/>
    <w:rsid w:val="00985487"/>
    <w:rsid w:val="0098553C"/>
    <w:rsid w:val="009859F2"/>
    <w:rsid w:val="00985AAE"/>
    <w:rsid w:val="00985F95"/>
    <w:rsid w:val="0098656C"/>
    <w:rsid w:val="00986DED"/>
    <w:rsid w:val="00986FCF"/>
    <w:rsid w:val="0098741D"/>
    <w:rsid w:val="00987BFB"/>
    <w:rsid w:val="0099031A"/>
    <w:rsid w:val="0099051B"/>
    <w:rsid w:val="0099059F"/>
    <w:rsid w:val="00990AF1"/>
    <w:rsid w:val="00990BAE"/>
    <w:rsid w:val="00991441"/>
    <w:rsid w:val="009914C3"/>
    <w:rsid w:val="00991D40"/>
    <w:rsid w:val="009929B5"/>
    <w:rsid w:val="00992A1C"/>
    <w:rsid w:val="00992E21"/>
    <w:rsid w:val="00992E43"/>
    <w:rsid w:val="00992EC2"/>
    <w:rsid w:val="009932DE"/>
    <w:rsid w:val="00993368"/>
    <w:rsid w:val="00993BAE"/>
    <w:rsid w:val="0099472C"/>
    <w:rsid w:val="009949AA"/>
    <w:rsid w:val="009958A6"/>
    <w:rsid w:val="0099594B"/>
    <w:rsid w:val="00995C7D"/>
    <w:rsid w:val="00995FB2"/>
    <w:rsid w:val="0099637F"/>
    <w:rsid w:val="0099644E"/>
    <w:rsid w:val="00996F8E"/>
    <w:rsid w:val="009975E8"/>
    <w:rsid w:val="009A04AD"/>
    <w:rsid w:val="009A07F1"/>
    <w:rsid w:val="009A112A"/>
    <w:rsid w:val="009A15C6"/>
    <w:rsid w:val="009A1635"/>
    <w:rsid w:val="009A1C72"/>
    <w:rsid w:val="009A2210"/>
    <w:rsid w:val="009A2369"/>
    <w:rsid w:val="009A2397"/>
    <w:rsid w:val="009A2B69"/>
    <w:rsid w:val="009A2BD1"/>
    <w:rsid w:val="009A3B65"/>
    <w:rsid w:val="009A3D0F"/>
    <w:rsid w:val="009A4AB2"/>
    <w:rsid w:val="009A4B16"/>
    <w:rsid w:val="009A4D73"/>
    <w:rsid w:val="009A4EFE"/>
    <w:rsid w:val="009A560C"/>
    <w:rsid w:val="009A5750"/>
    <w:rsid w:val="009A5AC6"/>
    <w:rsid w:val="009A71D2"/>
    <w:rsid w:val="009A7DF6"/>
    <w:rsid w:val="009A7F5C"/>
    <w:rsid w:val="009B1862"/>
    <w:rsid w:val="009B1B6F"/>
    <w:rsid w:val="009B1C40"/>
    <w:rsid w:val="009B2F62"/>
    <w:rsid w:val="009B39D5"/>
    <w:rsid w:val="009B3BB5"/>
    <w:rsid w:val="009B3C52"/>
    <w:rsid w:val="009B4979"/>
    <w:rsid w:val="009B4C25"/>
    <w:rsid w:val="009B51B0"/>
    <w:rsid w:val="009B527E"/>
    <w:rsid w:val="009B52F2"/>
    <w:rsid w:val="009B5E33"/>
    <w:rsid w:val="009B683E"/>
    <w:rsid w:val="009B6FC0"/>
    <w:rsid w:val="009B7190"/>
    <w:rsid w:val="009B7396"/>
    <w:rsid w:val="009B74DE"/>
    <w:rsid w:val="009B74F1"/>
    <w:rsid w:val="009B782E"/>
    <w:rsid w:val="009B7D9A"/>
    <w:rsid w:val="009B7F85"/>
    <w:rsid w:val="009C039A"/>
    <w:rsid w:val="009C088F"/>
    <w:rsid w:val="009C1779"/>
    <w:rsid w:val="009C21D8"/>
    <w:rsid w:val="009C2536"/>
    <w:rsid w:val="009C2F31"/>
    <w:rsid w:val="009C31FC"/>
    <w:rsid w:val="009C35D4"/>
    <w:rsid w:val="009C3F90"/>
    <w:rsid w:val="009C402C"/>
    <w:rsid w:val="009C46D1"/>
    <w:rsid w:val="009C47FC"/>
    <w:rsid w:val="009C4835"/>
    <w:rsid w:val="009C4EA1"/>
    <w:rsid w:val="009C509F"/>
    <w:rsid w:val="009C5309"/>
    <w:rsid w:val="009C5505"/>
    <w:rsid w:val="009C5569"/>
    <w:rsid w:val="009C5884"/>
    <w:rsid w:val="009C5D07"/>
    <w:rsid w:val="009C6116"/>
    <w:rsid w:val="009C6801"/>
    <w:rsid w:val="009C6843"/>
    <w:rsid w:val="009C69AE"/>
    <w:rsid w:val="009C69E8"/>
    <w:rsid w:val="009C72A4"/>
    <w:rsid w:val="009C72D8"/>
    <w:rsid w:val="009C78B7"/>
    <w:rsid w:val="009C7CB8"/>
    <w:rsid w:val="009C7E74"/>
    <w:rsid w:val="009D1672"/>
    <w:rsid w:val="009D17BB"/>
    <w:rsid w:val="009D1A92"/>
    <w:rsid w:val="009D1DE7"/>
    <w:rsid w:val="009D1F9D"/>
    <w:rsid w:val="009D2C86"/>
    <w:rsid w:val="009D33BA"/>
    <w:rsid w:val="009D367C"/>
    <w:rsid w:val="009D3A65"/>
    <w:rsid w:val="009D3CBD"/>
    <w:rsid w:val="009D40F0"/>
    <w:rsid w:val="009D447D"/>
    <w:rsid w:val="009D4699"/>
    <w:rsid w:val="009D47A2"/>
    <w:rsid w:val="009D4AE2"/>
    <w:rsid w:val="009D5329"/>
    <w:rsid w:val="009D5628"/>
    <w:rsid w:val="009D562B"/>
    <w:rsid w:val="009D5791"/>
    <w:rsid w:val="009D60B3"/>
    <w:rsid w:val="009D686C"/>
    <w:rsid w:val="009D6B02"/>
    <w:rsid w:val="009D70A3"/>
    <w:rsid w:val="009E03B1"/>
    <w:rsid w:val="009E04B7"/>
    <w:rsid w:val="009E0501"/>
    <w:rsid w:val="009E09CE"/>
    <w:rsid w:val="009E0A8C"/>
    <w:rsid w:val="009E1485"/>
    <w:rsid w:val="009E1885"/>
    <w:rsid w:val="009E1DC1"/>
    <w:rsid w:val="009E2A90"/>
    <w:rsid w:val="009E3041"/>
    <w:rsid w:val="009E3210"/>
    <w:rsid w:val="009E3370"/>
    <w:rsid w:val="009E3D3B"/>
    <w:rsid w:val="009E3DB9"/>
    <w:rsid w:val="009E44B2"/>
    <w:rsid w:val="009E476B"/>
    <w:rsid w:val="009E4811"/>
    <w:rsid w:val="009E4A3F"/>
    <w:rsid w:val="009E4DB7"/>
    <w:rsid w:val="009E4EE4"/>
    <w:rsid w:val="009E51C0"/>
    <w:rsid w:val="009E51FA"/>
    <w:rsid w:val="009E531B"/>
    <w:rsid w:val="009E566C"/>
    <w:rsid w:val="009E5837"/>
    <w:rsid w:val="009E6755"/>
    <w:rsid w:val="009E6764"/>
    <w:rsid w:val="009E6AD0"/>
    <w:rsid w:val="009E71DD"/>
    <w:rsid w:val="009F0256"/>
    <w:rsid w:val="009F030C"/>
    <w:rsid w:val="009F053A"/>
    <w:rsid w:val="009F054E"/>
    <w:rsid w:val="009F10EB"/>
    <w:rsid w:val="009F183F"/>
    <w:rsid w:val="009F21E9"/>
    <w:rsid w:val="009F25B5"/>
    <w:rsid w:val="009F26C3"/>
    <w:rsid w:val="009F27BD"/>
    <w:rsid w:val="009F2841"/>
    <w:rsid w:val="009F2F13"/>
    <w:rsid w:val="009F2F64"/>
    <w:rsid w:val="009F367D"/>
    <w:rsid w:val="009F4906"/>
    <w:rsid w:val="009F4CBF"/>
    <w:rsid w:val="009F4D2E"/>
    <w:rsid w:val="009F51F9"/>
    <w:rsid w:val="009F54EE"/>
    <w:rsid w:val="009F5B2B"/>
    <w:rsid w:val="009F6A93"/>
    <w:rsid w:val="009F6DD6"/>
    <w:rsid w:val="009F72D3"/>
    <w:rsid w:val="009F7A17"/>
    <w:rsid w:val="009F7C9B"/>
    <w:rsid w:val="009F7D92"/>
    <w:rsid w:val="009F7D94"/>
    <w:rsid w:val="009F7F0C"/>
    <w:rsid w:val="009F7F78"/>
    <w:rsid w:val="00A002B2"/>
    <w:rsid w:val="00A00554"/>
    <w:rsid w:val="00A00918"/>
    <w:rsid w:val="00A010F6"/>
    <w:rsid w:val="00A01130"/>
    <w:rsid w:val="00A0151D"/>
    <w:rsid w:val="00A017B7"/>
    <w:rsid w:val="00A01C59"/>
    <w:rsid w:val="00A01DDE"/>
    <w:rsid w:val="00A023E8"/>
    <w:rsid w:val="00A02786"/>
    <w:rsid w:val="00A0290A"/>
    <w:rsid w:val="00A032F3"/>
    <w:rsid w:val="00A033DA"/>
    <w:rsid w:val="00A033F0"/>
    <w:rsid w:val="00A03E61"/>
    <w:rsid w:val="00A0422C"/>
    <w:rsid w:val="00A04710"/>
    <w:rsid w:val="00A05686"/>
    <w:rsid w:val="00A0594D"/>
    <w:rsid w:val="00A05F58"/>
    <w:rsid w:val="00A06DA8"/>
    <w:rsid w:val="00A07586"/>
    <w:rsid w:val="00A0781C"/>
    <w:rsid w:val="00A10117"/>
    <w:rsid w:val="00A1080F"/>
    <w:rsid w:val="00A10B06"/>
    <w:rsid w:val="00A1100A"/>
    <w:rsid w:val="00A1101F"/>
    <w:rsid w:val="00A11034"/>
    <w:rsid w:val="00A11079"/>
    <w:rsid w:val="00A119BD"/>
    <w:rsid w:val="00A11DD4"/>
    <w:rsid w:val="00A11EC6"/>
    <w:rsid w:val="00A11FC1"/>
    <w:rsid w:val="00A1200A"/>
    <w:rsid w:val="00A12920"/>
    <w:rsid w:val="00A12BD0"/>
    <w:rsid w:val="00A12BE6"/>
    <w:rsid w:val="00A13725"/>
    <w:rsid w:val="00A137F0"/>
    <w:rsid w:val="00A14F32"/>
    <w:rsid w:val="00A15637"/>
    <w:rsid w:val="00A15840"/>
    <w:rsid w:val="00A15A8E"/>
    <w:rsid w:val="00A15E3C"/>
    <w:rsid w:val="00A16156"/>
    <w:rsid w:val="00A161E5"/>
    <w:rsid w:val="00A1628A"/>
    <w:rsid w:val="00A162AC"/>
    <w:rsid w:val="00A169FA"/>
    <w:rsid w:val="00A17057"/>
    <w:rsid w:val="00A178C6"/>
    <w:rsid w:val="00A1791E"/>
    <w:rsid w:val="00A17ABD"/>
    <w:rsid w:val="00A2084F"/>
    <w:rsid w:val="00A20C06"/>
    <w:rsid w:val="00A210C3"/>
    <w:rsid w:val="00A21618"/>
    <w:rsid w:val="00A21BE2"/>
    <w:rsid w:val="00A23387"/>
    <w:rsid w:val="00A2379A"/>
    <w:rsid w:val="00A239D6"/>
    <w:rsid w:val="00A249BC"/>
    <w:rsid w:val="00A24F43"/>
    <w:rsid w:val="00A25070"/>
    <w:rsid w:val="00A25237"/>
    <w:rsid w:val="00A252B5"/>
    <w:rsid w:val="00A25797"/>
    <w:rsid w:val="00A25C90"/>
    <w:rsid w:val="00A2609F"/>
    <w:rsid w:val="00A26227"/>
    <w:rsid w:val="00A26332"/>
    <w:rsid w:val="00A264E0"/>
    <w:rsid w:val="00A26BDA"/>
    <w:rsid w:val="00A275FA"/>
    <w:rsid w:val="00A27EC1"/>
    <w:rsid w:val="00A30764"/>
    <w:rsid w:val="00A309FF"/>
    <w:rsid w:val="00A30AA6"/>
    <w:rsid w:val="00A30DF6"/>
    <w:rsid w:val="00A31179"/>
    <w:rsid w:val="00A312B5"/>
    <w:rsid w:val="00A3153B"/>
    <w:rsid w:val="00A318E3"/>
    <w:rsid w:val="00A3223A"/>
    <w:rsid w:val="00A3246B"/>
    <w:rsid w:val="00A32539"/>
    <w:rsid w:val="00A32D10"/>
    <w:rsid w:val="00A32F6C"/>
    <w:rsid w:val="00A332F0"/>
    <w:rsid w:val="00A335B3"/>
    <w:rsid w:val="00A3393E"/>
    <w:rsid w:val="00A33A6A"/>
    <w:rsid w:val="00A33F15"/>
    <w:rsid w:val="00A34375"/>
    <w:rsid w:val="00A357C8"/>
    <w:rsid w:val="00A35C7D"/>
    <w:rsid w:val="00A35F83"/>
    <w:rsid w:val="00A362F7"/>
    <w:rsid w:val="00A36886"/>
    <w:rsid w:val="00A40302"/>
    <w:rsid w:val="00A4072A"/>
    <w:rsid w:val="00A414AF"/>
    <w:rsid w:val="00A41AE4"/>
    <w:rsid w:val="00A41DC6"/>
    <w:rsid w:val="00A4268D"/>
    <w:rsid w:val="00A431FF"/>
    <w:rsid w:val="00A435A9"/>
    <w:rsid w:val="00A43CA3"/>
    <w:rsid w:val="00A43DED"/>
    <w:rsid w:val="00A44FFC"/>
    <w:rsid w:val="00A4530B"/>
    <w:rsid w:val="00A45A1E"/>
    <w:rsid w:val="00A470A0"/>
    <w:rsid w:val="00A4714F"/>
    <w:rsid w:val="00A47431"/>
    <w:rsid w:val="00A478C1"/>
    <w:rsid w:val="00A47ED7"/>
    <w:rsid w:val="00A504F1"/>
    <w:rsid w:val="00A50F4C"/>
    <w:rsid w:val="00A5103E"/>
    <w:rsid w:val="00A5194F"/>
    <w:rsid w:val="00A51CC4"/>
    <w:rsid w:val="00A51F15"/>
    <w:rsid w:val="00A52693"/>
    <w:rsid w:val="00A52F0E"/>
    <w:rsid w:val="00A5342A"/>
    <w:rsid w:val="00A5346F"/>
    <w:rsid w:val="00A53643"/>
    <w:rsid w:val="00A53686"/>
    <w:rsid w:val="00A53B21"/>
    <w:rsid w:val="00A543C9"/>
    <w:rsid w:val="00A5445B"/>
    <w:rsid w:val="00A54BB7"/>
    <w:rsid w:val="00A54D3B"/>
    <w:rsid w:val="00A557B2"/>
    <w:rsid w:val="00A55954"/>
    <w:rsid w:val="00A55E04"/>
    <w:rsid w:val="00A566D0"/>
    <w:rsid w:val="00A5691E"/>
    <w:rsid w:val="00A5694B"/>
    <w:rsid w:val="00A5695F"/>
    <w:rsid w:val="00A57501"/>
    <w:rsid w:val="00A60221"/>
    <w:rsid w:val="00A60430"/>
    <w:rsid w:val="00A61385"/>
    <w:rsid w:val="00A6139F"/>
    <w:rsid w:val="00A61480"/>
    <w:rsid w:val="00A6194B"/>
    <w:rsid w:val="00A61A13"/>
    <w:rsid w:val="00A621F6"/>
    <w:rsid w:val="00A62856"/>
    <w:rsid w:val="00A630B6"/>
    <w:rsid w:val="00A631F4"/>
    <w:rsid w:val="00A632D7"/>
    <w:rsid w:val="00A63BD5"/>
    <w:rsid w:val="00A63D0A"/>
    <w:rsid w:val="00A6412E"/>
    <w:rsid w:val="00A6499B"/>
    <w:rsid w:val="00A64F6B"/>
    <w:rsid w:val="00A6570F"/>
    <w:rsid w:val="00A65A16"/>
    <w:rsid w:val="00A65AAB"/>
    <w:rsid w:val="00A65AED"/>
    <w:rsid w:val="00A661A4"/>
    <w:rsid w:val="00A661C1"/>
    <w:rsid w:val="00A66472"/>
    <w:rsid w:val="00A667B4"/>
    <w:rsid w:val="00A66C0B"/>
    <w:rsid w:val="00A6706E"/>
    <w:rsid w:val="00A67918"/>
    <w:rsid w:val="00A7047A"/>
    <w:rsid w:val="00A70B1C"/>
    <w:rsid w:val="00A710E8"/>
    <w:rsid w:val="00A7190D"/>
    <w:rsid w:val="00A7191D"/>
    <w:rsid w:val="00A71A88"/>
    <w:rsid w:val="00A71ADA"/>
    <w:rsid w:val="00A71F54"/>
    <w:rsid w:val="00A7205D"/>
    <w:rsid w:val="00A72502"/>
    <w:rsid w:val="00A72578"/>
    <w:rsid w:val="00A727D5"/>
    <w:rsid w:val="00A72CD8"/>
    <w:rsid w:val="00A73078"/>
    <w:rsid w:val="00A744AD"/>
    <w:rsid w:val="00A748B0"/>
    <w:rsid w:val="00A74C4D"/>
    <w:rsid w:val="00A75493"/>
    <w:rsid w:val="00A76433"/>
    <w:rsid w:val="00A7734A"/>
    <w:rsid w:val="00A77854"/>
    <w:rsid w:val="00A8087F"/>
    <w:rsid w:val="00A80C65"/>
    <w:rsid w:val="00A8121E"/>
    <w:rsid w:val="00A8235F"/>
    <w:rsid w:val="00A82898"/>
    <w:rsid w:val="00A82D6D"/>
    <w:rsid w:val="00A82F74"/>
    <w:rsid w:val="00A83824"/>
    <w:rsid w:val="00A83F3A"/>
    <w:rsid w:val="00A840E9"/>
    <w:rsid w:val="00A84112"/>
    <w:rsid w:val="00A84720"/>
    <w:rsid w:val="00A853B1"/>
    <w:rsid w:val="00A85A7D"/>
    <w:rsid w:val="00A85D8E"/>
    <w:rsid w:val="00A862FC"/>
    <w:rsid w:val="00A8667C"/>
    <w:rsid w:val="00A86C61"/>
    <w:rsid w:val="00A8770F"/>
    <w:rsid w:val="00A90662"/>
    <w:rsid w:val="00A90A9D"/>
    <w:rsid w:val="00A90D4B"/>
    <w:rsid w:val="00A90DA0"/>
    <w:rsid w:val="00A90E63"/>
    <w:rsid w:val="00A90F87"/>
    <w:rsid w:val="00A91527"/>
    <w:rsid w:val="00A9258A"/>
    <w:rsid w:val="00A929A8"/>
    <w:rsid w:val="00A929EE"/>
    <w:rsid w:val="00A92FA7"/>
    <w:rsid w:val="00A92FF0"/>
    <w:rsid w:val="00A9311B"/>
    <w:rsid w:val="00A931E2"/>
    <w:rsid w:val="00A936A6"/>
    <w:rsid w:val="00A94814"/>
    <w:rsid w:val="00A9483B"/>
    <w:rsid w:val="00A956E3"/>
    <w:rsid w:val="00A95ABF"/>
    <w:rsid w:val="00A95D97"/>
    <w:rsid w:val="00A9600B"/>
    <w:rsid w:val="00A96041"/>
    <w:rsid w:val="00A96612"/>
    <w:rsid w:val="00A9732B"/>
    <w:rsid w:val="00A97716"/>
    <w:rsid w:val="00A97C68"/>
    <w:rsid w:val="00A97E35"/>
    <w:rsid w:val="00AA00B4"/>
    <w:rsid w:val="00AA0480"/>
    <w:rsid w:val="00AA08BB"/>
    <w:rsid w:val="00AA0E2D"/>
    <w:rsid w:val="00AA1627"/>
    <w:rsid w:val="00AA1DDB"/>
    <w:rsid w:val="00AA2926"/>
    <w:rsid w:val="00AA2A6C"/>
    <w:rsid w:val="00AA2F52"/>
    <w:rsid w:val="00AA3C5C"/>
    <w:rsid w:val="00AA3EE2"/>
    <w:rsid w:val="00AA4041"/>
    <w:rsid w:val="00AA4C42"/>
    <w:rsid w:val="00AA55C4"/>
    <w:rsid w:val="00AA5A1E"/>
    <w:rsid w:val="00AA5B6D"/>
    <w:rsid w:val="00AA5BA1"/>
    <w:rsid w:val="00AA5F8A"/>
    <w:rsid w:val="00AA604A"/>
    <w:rsid w:val="00AA6E48"/>
    <w:rsid w:val="00AA75DA"/>
    <w:rsid w:val="00AA77D2"/>
    <w:rsid w:val="00AA7B00"/>
    <w:rsid w:val="00AA7D31"/>
    <w:rsid w:val="00AB012F"/>
    <w:rsid w:val="00AB10DE"/>
    <w:rsid w:val="00AB1877"/>
    <w:rsid w:val="00AB28A3"/>
    <w:rsid w:val="00AB3AE3"/>
    <w:rsid w:val="00AB4268"/>
    <w:rsid w:val="00AB47C8"/>
    <w:rsid w:val="00AB5910"/>
    <w:rsid w:val="00AB593C"/>
    <w:rsid w:val="00AB5D6B"/>
    <w:rsid w:val="00AB6822"/>
    <w:rsid w:val="00AB6849"/>
    <w:rsid w:val="00AB6DA0"/>
    <w:rsid w:val="00AB6F37"/>
    <w:rsid w:val="00AB7217"/>
    <w:rsid w:val="00AB74A9"/>
    <w:rsid w:val="00AB7667"/>
    <w:rsid w:val="00AB78E1"/>
    <w:rsid w:val="00AC0533"/>
    <w:rsid w:val="00AC07CB"/>
    <w:rsid w:val="00AC13A5"/>
    <w:rsid w:val="00AC155D"/>
    <w:rsid w:val="00AC1700"/>
    <w:rsid w:val="00AC179D"/>
    <w:rsid w:val="00AC17D9"/>
    <w:rsid w:val="00AC1F54"/>
    <w:rsid w:val="00AC23D3"/>
    <w:rsid w:val="00AC2FBE"/>
    <w:rsid w:val="00AC320B"/>
    <w:rsid w:val="00AC34C2"/>
    <w:rsid w:val="00AC37A6"/>
    <w:rsid w:val="00AC3FF9"/>
    <w:rsid w:val="00AC4754"/>
    <w:rsid w:val="00AC4E6A"/>
    <w:rsid w:val="00AC5C27"/>
    <w:rsid w:val="00AC681C"/>
    <w:rsid w:val="00AC688E"/>
    <w:rsid w:val="00AC69B4"/>
    <w:rsid w:val="00AC7039"/>
    <w:rsid w:val="00AC7087"/>
    <w:rsid w:val="00AC74A6"/>
    <w:rsid w:val="00AC75BF"/>
    <w:rsid w:val="00AD1536"/>
    <w:rsid w:val="00AD1953"/>
    <w:rsid w:val="00AD1BFF"/>
    <w:rsid w:val="00AD29E8"/>
    <w:rsid w:val="00AD39B7"/>
    <w:rsid w:val="00AD3CB6"/>
    <w:rsid w:val="00AD3F1F"/>
    <w:rsid w:val="00AD4A84"/>
    <w:rsid w:val="00AD4B06"/>
    <w:rsid w:val="00AD57B2"/>
    <w:rsid w:val="00AD7368"/>
    <w:rsid w:val="00AD7451"/>
    <w:rsid w:val="00AD761A"/>
    <w:rsid w:val="00AD7F0D"/>
    <w:rsid w:val="00AE022E"/>
    <w:rsid w:val="00AE03FE"/>
    <w:rsid w:val="00AE0422"/>
    <w:rsid w:val="00AE0ED9"/>
    <w:rsid w:val="00AE1399"/>
    <w:rsid w:val="00AE23BD"/>
    <w:rsid w:val="00AE2943"/>
    <w:rsid w:val="00AE35E1"/>
    <w:rsid w:val="00AE36BE"/>
    <w:rsid w:val="00AE3834"/>
    <w:rsid w:val="00AE3CFD"/>
    <w:rsid w:val="00AE3DD0"/>
    <w:rsid w:val="00AE4041"/>
    <w:rsid w:val="00AE40C9"/>
    <w:rsid w:val="00AE4B86"/>
    <w:rsid w:val="00AE4E8D"/>
    <w:rsid w:val="00AE580B"/>
    <w:rsid w:val="00AE6B8F"/>
    <w:rsid w:val="00AE6DDB"/>
    <w:rsid w:val="00AE6EBF"/>
    <w:rsid w:val="00AE6EE5"/>
    <w:rsid w:val="00AE7198"/>
    <w:rsid w:val="00AE71D8"/>
    <w:rsid w:val="00AF0076"/>
    <w:rsid w:val="00AF01EF"/>
    <w:rsid w:val="00AF026D"/>
    <w:rsid w:val="00AF0632"/>
    <w:rsid w:val="00AF0D3A"/>
    <w:rsid w:val="00AF1871"/>
    <w:rsid w:val="00AF192B"/>
    <w:rsid w:val="00AF1AFF"/>
    <w:rsid w:val="00AF1B10"/>
    <w:rsid w:val="00AF201A"/>
    <w:rsid w:val="00AF213D"/>
    <w:rsid w:val="00AF22E9"/>
    <w:rsid w:val="00AF277E"/>
    <w:rsid w:val="00AF28DA"/>
    <w:rsid w:val="00AF47C5"/>
    <w:rsid w:val="00AF4893"/>
    <w:rsid w:val="00AF51A2"/>
    <w:rsid w:val="00AF60CE"/>
    <w:rsid w:val="00AF6104"/>
    <w:rsid w:val="00AF6448"/>
    <w:rsid w:val="00AF65FD"/>
    <w:rsid w:val="00AF682C"/>
    <w:rsid w:val="00AF6948"/>
    <w:rsid w:val="00AF779E"/>
    <w:rsid w:val="00AF7FCF"/>
    <w:rsid w:val="00B005E3"/>
    <w:rsid w:val="00B006A3"/>
    <w:rsid w:val="00B0081D"/>
    <w:rsid w:val="00B01476"/>
    <w:rsid w:val="00B018B4"/>
    <w:rsid w:val="00B02152"/>
    <w:rsid w:val="00B02232"/>
    <w:rsid w:val="00B0229C"/>
    <w:rsid w:val="00B02316"/>
    <w:rsid w:val="00B02541"/>
    <w:rsid w:val="00B02DFC"/>
    <w:rsid w:val="00B0398A"/>
    <w:rsid w:val="00B03D0B"/>
    <w:rsid w:val="00B042E7"/>
    <w:rsid w:val="00B04816"/>
    <w:rsid w:val="00B0484D"/>
    <w:rsid w:val="00B0497D"/>
    <w:rsid w:val="00B04EC2"/>
    <w:rsid w:val="00B052A3"/>
    <w:rsid w:val="00B05AA0"/>
    <w:rsid w:val="00B05F19"/>
    <w:rsid w:val="00B06179"/>
    <w:rsid w:val="00B062B3"/>
    <w:rsid w:val="00B0655E"/>
    <w:rsid w:val="00B069ED"/>
    <w:rsid w:val="00B06FF4"/>
    <w:rsid w:val="00B072DC"/>
    <w:rsid w:val="00B07C58"/>
    <w:rsid w:val="00B07E0A"/>
    <w:rsid w:val="00B10B48"/>
    <w:rsid w:val="00B10C21"/>
    <w:rsid w:val="00B10DAB"/>
    <w:rsid w:val="00B11256"/>
    <w:rsid w:val="00B1141A"/>
    <w:rsid w:val="00B114AA"/>
    <w:rsid w:val="00B118D2"/>
    <w:rsid w:val="00B11AEF"/>
    <w:rsid w:val="00B11B4F"/>
    <w:rsid w:val="00B129F2"/>
    <w:rsid w:val="00B12B06"/>
    <w:rsid w:val="00B12D41"/>
    <w:rsid w:val="00B14790"/>
    <w:rsid w:val="00B14854"/>
    <w:rsid w:val="00B14B27"/>
    <w:rsid w:val="00B15151"/>
    <w:rsid w:val="00B15527"/>
    <w:rsid w:val="00B1567A"/>
    <w:rsid w:val="00B15B3D"/>
    <w:rsid w:val="00B16E25"/>
    <w:rsid w:val="00B17127"/>
    <w:rsid w:val="00B17759"/>
    <w:rsid w:val="00B17E0D"/>
    <w:rsid w:val="00B20746"/>
    <w:rsid w:val="00B20767"/>
    <w:rsid w:val="00B20BB6"/>
    <w:rsid w:val="00B21790"/>
    <w:rsid w:val="00B21A7C"/>
    <w:rsid w:val="00B21E07"/>
    <w:rsid w:val="00B21FB7"/>
    <w:rsid w:val="00B22541"/>
    <w:rsid w:val="00B22CDC"/>
    <w:rsid w:val="00B22CE2"/>
    <w:rsid w:val="00B23E74"/>
    <w:rsid w:val="00B23EBB"/>
    <w:rsid w:val="00B24219"/>
    <w:rsid w:val="00B2449C"/>
    <w:rsid w:val="00B24718"/>
    <w:rsid w:val="00B24D88"/>
    <w:rsid w:val="00B2503A"/>
    <w:rsid w:val="00B25658"/>
    <w:rsid w:val="00B2599B"/>
    <w:rsid w:val="00B2633D"/>
    <w:rsid w:val="00B266E6"/>
    <w:rsid w:val="00B2731B"/>
    <w:rsid w:val="00B274F4"/>
    <w:rsid w:val="00B27891"/>
    <w:rsid w:val="00B27B79"/>
    <w:rsid w:val="00B27D76"/>
    <w:rsid w:val="00B3002D"/>
    <w:rsid w:val="00B3012A"/>
    <w:rsid w:val="00B3046A"/>
    <w:rsid w:val="00B30494"/>
    <w:rsid w:val="00B304F2"/>
    <w:rsid w:val="00B30E48"/>
    <w:rsid w:val="00B314F0"/>
    <w:rsid w:val="00B315AC"/>
    <w:rsid w:val="00B31E89"/>
    <w:rsid w:val="00B31E91"/>
    <w:rsid w:val="00B321D0"/>
    <w:rsid w:val="00B3250A"/>
    <w:rsid w:val="00B327D4"/>
    <w:rsid w:val="00B3291C"/>
    <w:rsid w:val="00B3332C"/>
    <w:rsid w:val="00B349B4"/>
    <w:rsid w:val="00B34F57"/>
    <w:rsid w:val="00B350E3"/>
    <w:rsid w:val="00B35FAF"/>
    <w:rsid w:val="00B36540"/>
    <w:rsid w:val="00B3722B"/>
    <w:rsid w:val="00B37408"/>
    <w:rsid w:val="00B377D4"/>
    <w:rsid w:val="00B37947"/>
    <w:rsid w:val="00B403F6"/>
    <w:rsid w:val="00B407D1"/>
    <w:rsid w:val="00B40DB7"/>
    <w:rsid w:val="00B4107B"/>
    <w:rsid w:val="00B41457"/>
    <w:rsid w:val="00B41680"/>
    <w:rsid w:val="00B41B24"/>
    <w:rsid w:val="00B41D9C"/>
    <w:rsid w:val="00B42227"/>
    <w:rsid w:val="00B4226D"/>
    <w:rsid w:val="00B423F4"/>
    <w:rsid w:val="00B426D2"/>
    <w:rsid w:val="00B42985"/>
    <w:rsid w:val="00B429F4"/>
    <w:rsid w:val="00B43DB2"/>
    <w:rsid w:val="00B44A30"/>
    <w:rsid w:val="00B44FB7"/>
    <w:rsid w:val="00B454DA"/>
    <w:rsid w:val="00B4652E"/>
    <w:rsid w:val="00B47A30"/>
    <w:rsid w:val="00B5052D"/>
    <w:rsid w:val="00B50EC3"/>
    <w:rsid w:val="00B5146C"/>
    <w:rsid w:val="00B5197C"/>
    <w:rsid w:val="00B51BC0"/>
    <w:rsid w:val="00B53D4D"/>
    <w:rsid w:val="00B540F8"/>
    <w:rsid w:val="00B54370"/>
    <w:rsid w:val="00B551E9"/>
    <w:rsid w:val="00B55DC9"/>
    <w:rsid w:val="00B56042"/>
    <w:rsid w:val="00B560E3"/>
    <w:rsid w:val="00B56285"/>
    <w:rsid w:val="00B56531"/>
    <w:rsid w:val="00B5698C"/>
    <w:rsid w:val="00B56E53"/>
    <w:rsid w:val="00B576AE"/>
    <w:rsid w:val="00B57B05"/>
    <w:rsid w:val="00B57D88"/>
    <w:rsid w:val="00B6016B"/>
    <w:rsid w:val="00B60A2D"/>
    <w:rsid w:val="00B61CAB"/>
    <w:rsid w:val="00B61DC5"/>
    <w:rsid w:val="00B624EC"/>
    <w:rsid w:val="00B62733"/>
    <w:rsid w:val="00B630D2"/>
    <w:rsid w:val="00B63710"/>
    <w:rsid w:val="00B638CD"/>
    <w:rsid w:val="00B63946"/>
    <w:rsid w:val="00B63B17"/>
    <w:rsid w:val="00B63D35"/>
    <w:rsid w:val="00B63DF5"/>
    <w:rsid w:val="00B646B9"/>
    <w:rsid w:val="00B65A0E"/>
    <w:rsid w:val="00B65A80"/>
    <w:rsid w:val="00B65E8F"/>
    <w:rsid w:val="00B66015"/>
    <w:rsid w:val="00B661BD"/>
    <w:rsid w:val="00B6660D"/>
    <w:rsid w:val="00B66BD8"/>
    <w:rsid w:val="00B67253"/>
    <w:rsid w:val="00B672E6"/>
    <w:rsid w:val="00B6749A"/>
    <w:rsid w:val="00B67586"/>
    <w:rsid w:val="00B676AA"/>
    <w:rsid w:val="00B679E4"/>
    <w:rsid w:val="00B70523"/>
    <w:rsid w:val="00B7063C"/>
    <w:rsid w:val="00B7064C"/>
    <w:rsid w:val="00B7081D"/>
    <w:rsid w:val="00B70A07"/>
    <w:rsid w:val="00B70D49"/>
    <w:rsid w:val="00B71352"/>
    <w:rsid w:val="00B71728"/>
    <w:rsid w:val="00B726AE"/>
    <w:rsid w:val="00B7289F"/>
    <w:rsid w:val="00B72D27"/>
    <w:rsid w:val="00B733C3"/>
    <w:rsid w:val="00B73702"/>
    <w:rsid w:val="00B73ED2"/>
    <w:rsid w:val="00B748D3"/>
    <w:rsid w:val="00B749F4"/>
    <w:rsid w:val="00B74D92"/>
    <w:rsid w:val="00B75279"/>
    <w:rsid w:val="00B75435"/>
    <w:rsid w:val="00B75C28"/>
    <w:rsid w:val="00B7619D"/>
    <w:rsid w:val="00B77615"/>
    <w:rsid w:val="00B77B2C"/>
    <w:rsid w:val="00B77B97"/>
    <w:rsid w:val="00B77BE6"/>
    <w:rsid w:val="00B77D8D"/>
    <w:rsid w:val="00B80EEB"/>
    <w:rsid w:val="00B81445"/>
    <w:rsid w:val="00B815D3"/>
    <w:rsid w:val="00B81976"/>
    <w:rsid w:val="00B81BFA"/>
    <w:rsid w:val="00B81F04"/>
    <w:rsid w:val="00B821D5"/>
    <w:rsid w:val="00B82560"/>
    <w:rsid w:val="00B82649"/>
    <w:rsid w:val="00B82B77"/>
    <w:rsid w:val="00B82F0C"/>
    <w:rsid w:val="00B83013"/>
    <w:rsid w:val="00B83A44"/>
    <w:rsid w:val="00B83AC6"/>
    <w:rsid w:val="00B844BE"/>
    <w:rsid w:val="00B84801"/>
    <w:rsid w:val="00B8486F"/>
    <w:rsid w:val="00B856C7"/>
    <w:rsid w:val="00B858CF"/>
    <w:rsid w:val="00B86109"/>
    <w:rsid w:val="00B86DFE"/>
    <w:rsid w:val="00B8749D"/>
    <w:rsid w:val="00B87AB1"/>
    <w:rsid w:val="00B87C3B"/>
    <w:rsid w:val="00B87E56"/>
    <w:rsid w:val="00B87FB0"/>
    <w:rsid w:val="00B9097B"/>
    <w:rsid w:val="00B90BF8"/>
    <w:rsid w:val="00B90F57"/>
    <w:rsid w:val="00B91022"/>
    <w:rsid w:val="00B9260D"/>
    <w:rsid w:val="00B926FD"/>
    <w:rsid w:val="00B92C71"/>
    <w:rsid w:val="00B92DEB"/>
    <w:rsid w:val="00B935EB"/>
    <w:rsid w:val="00B93B1F"/>
    <w:rsid w:val="00B93CDC"/>
    <w:rsid w:val="00B93D56"/>
    <w:rsid w:val="00B93EB5"/>
    <w:rsid w:val="00B9483D"/>
    <w:rsid w:val="00B94B96"/>
    <w:rsid w:val="00B94DA0"/>
    <w:rsid w:val="00B9548A"/>
    <w:rsid w:val="00B957C7"/>
    <w:rsid w:val="00B95978"/>
    <w:rsid w:val="00B95A5C"/>
    <w:rsid w:val="00B95FD3"/>
    <w:rsid w:val="00B96349"/>
    <w:rsid w:val="00B96C8E"/>
    <w:rsid w:val="00B97D0E"/>
    <w:rsid w:val="00B97DB9"/>
    <w:rsid w:val="00B97E22"/>
    <w:rsid w:val="00BA04AF"/>
    <w:rsid w:val="00BA1E70"/>
    <w:rsid w:val="00BA230E"/>
    <w:rsid w:val="00BA3014"/>
    <w:rsid w:val="00BA31ED"/>
    <w:rsid w:val="00BA35D8"/>
    <w:rsid w:val="00BA37C3"/>
    <w:rsid w:val="00BA450A"/>
    <w:rsid w:val="00BA4AFF"/>
    <w:rsid w:val="00BA4BB9"/>
    <w:rsid w:val="00BA4F1A"/>
    <w:rsid w:val="00BA5401"/>
    <w:rsid w:val="00BA563E"/>
    <w:rsid w:val="00BA5A41"/>
    <w:rsid w:val="00BA7285"/>
    <w:rsid w:val="00BB0558"/>
    <w:rsid w:val="00BB0BA4"/>
    <w:rsid w:val="00BB0E8F"/>
    <w:rsid w:val="00BB0EC2"/>
    <w:rsid w:val="00BB10C6"/>
    <w:rsid w:val="00BB1173"/>
    <w:rsid w:val="00BB143F"/>
    <w:rsid w:val="00BB155F"/>
    <w:rsid w:val="00BB1B72"/>
    <w:rsid w:val="00BB2117"/>
    <w:rsid w:val="00BB3BE5"/>
    <w:rsid w:val="00BB3D2D"/>
    <w:rsid w:val="00BB3E6D"/>
    <w:rsid w:val="00BB471E"/>
    <w:rsid w:val="00BB491D"/>
    <w:rsid w:val="00BB5639"/>
    <w:rsid w:val="00BB577C"/>
    <w:rsid w:val="00BB5D6B"/>
    <w:rsid w:val="00BB6428"/>
    <w:rsid w:val="00BB6449"/>
    <w:rsid w:val="00BB7256"/>
    <w:rsid w:val="00BB7E69"/>
    <w:rsid w:val="00BC054D"/>
    <w:rsid w:val="00BC1237"/>
    <w:rsid w:val="00BC1344"/>
    <w:rsid w:val="00BC15F5"/>
    <w:rsid w:val="00BC1F7C"/>
    <w:rsid w:val="00BC2765"/>
    <w:rsid w:val="00BC30BE"/>
    <w:rsid w:val="00BC3A04"/>
    <w:rsid w:val="00BC3C11"/>
    <w:rsid w:val="00BC47CE"/>
    <w:rsid w:val="00BC48F0"/>
    <w:rsid w:val="00BC5BA3"/>
    <w:rsid w:val="00BC5D06"/>
    <w:rsid w:val="00BC6029"/>
    <w:rsid w:val="00BC6C25"/>
    <w:rsid w:val="00BC7579"/>
    <w:rsid w:val="00BC75CC"/>
    <w:rsid w:val="00BC7763"/>
    <w:rsid w:val="00BC778F"/>
    <w:rsid w:val="00BC7CFA"/>
    <w:rsid w:val="00BC7F4A"/>
    <w:rsid w:val="00BC7FE0"/>
    <w:rsid w:val="00BD0354"/>
    <w:rsid w:val="00BD0BC0"/>
    <w:rsid w:val="00BD1F3E"/>
    <w:rsid w:val="00BD2356"/>
    <w:rsid w:val="00BD26B8"/>
    <w:rsid w:val="00BD2AB1"/>
    <w:rsid w:val="00BD2AE1"/>
    <w:rsid w:val="00BD2F52"/>
    <w:rsid w:val="00BD3464"/>
    <w:rsid w:val="00BD3796"/>
    <w:rsid w:val="00BD4177"/>
    <w:rsid w:val="00BD42F6"/>
    <w:rsid w:val="00BD44C0"/>
    <w:rsid w:val="00BD4599"/>
    <w:rsid w:val="00BD477E"/>
    <w:rsid w:val="00BD4B4C"/>
    <w:rsid w:val="00BD4DD9"/>
    <w:rsid w:val="00BD5519"/>
    <w:rsid w:val="00BD6428"/>
    <w:rsid w:val="00BD64A1"/>
    <w:rsid w:val="00BD6595"/>
    <w:rsid w:val="00BD7167"/>
    <w:rsid w:val="00BE01C1"/>
    <w:rsid w:val="00BE15CC"/>
    <w:rsid w:val="00BE22A7"/>
    <w:rsid w:val="00BE2484"/>
    <w:rsid w:val="00BE2565"/>
    <w:rsid w:val="00BE29B8"/>
    <w:rsid w:val="00BE2D95"/>
    <w:rsid w:val="00BE32D3"/>
    <w:rsid w:val="00BE32D6"/>
    <w:rsid w:val="00BE381C"/>
    <w:rsid w:val="00BE3D05"/>
    <w:rsid w:val="00BE4050"/>
    <w:rsid w:val="00BE5270"/>
    <w:rsid w:val="00BE5A8E"/>
    <w:rsid w:val="00BE6492"/>
    <w:rsid w:val="00BE649C"/>
    <w:rsid w:val="00BF0079"/>
    <w:rsid w:val="00BF0A33"/>
    <w:rsid w:val="00BF0A39"/>
    <w:rsid w:val="00BF178C"/>
    <w:rsid w:val="00BF17B1"/>
    <w:rsid w:val="00BF22B2"/>
    <w:rsid w:val="00BF245C"/>
    <w:rsid w:val="00BF2E99"/>
    <w:rsid w:val="00BF3F07"/>
    <w:rsid w:val="00BF4150"/>
    <w:rsid w:val="00BF4689"/>
    <w:rsid w:val="00BF540C"/>
    <w:rsid w:val="00BF5430"/>
    <w:rsid w:val="00BF6D77"/>
    <w:rsid w:val="00BF6F3A"/>
    <w:rsid w:val="00BF790A"/>
    <w:rsid w:val="00C0024C"/>
    <w:rsid w:val="00C00FB0"/>
    <w:rsid w:val="00C01902"/>
    <w:rsid w:val="00C01ECA"/>
    <w:rsid w:val="00C01FA6"/>
    <w:rsid w:val="00C021E2"/>
    <w:rsid w:val="00C02472"/>
    <w:rsid w:val="00C029D1"/>
    <w:rsid w:val="00C02AC4"/>
    <w:rsid w:val="00C0325A"/>
    <w:rsid w:val="00C03261"/>
    <w:rsid w:val="00C035E7"/>
    <w:rsid w:val="00C03C84"/>
    <w:rsid w:val="00C041DB"/>
    <w:rsid w:val="00C049B0"/>
    <w:rsid w:val="00C04BB1"/>
    <w:rsid w:val="00C05312"/>
    <w:rsid w:val="00C0553B"/>
    <w:rsid w:val="00C0568E"/>
    <w:rsid w:val="00C06618"/>
    <w:rsid w:val="00C06DE5"/>
    <w:rsid w:val="00C06E01"/>
    <w:rsid w:val="00C070F5"/>
    <w:rsid w:val="00C07176"/>
    <w:rsid w:val="00C07221"/>
    <w:rsid w:val="00C07FCC"/>
    <w:rsid w:val="00C111F2"/>
    <w:rsid w:val="00C11440"/>
    <w:rsid w:val="00C114A7"/>
    <w:rsid w:val="00C11D8C"/>
    <w:rsid w:val="00C12B1D"/>
    <w:rsid w:val="00C1316F"/>
    <w:rsid w:val="00C136E4"/>
    <w:rsid w:val="00C13914"/>
    <w:rsid w:val="00C13D4C"/>
    <w:rsid w:val="00C13DEF"/>
    <w:rsid w:val="00C146D2"/>
    <w:rsid w:val="00C148D3"/>
    <w:rsid w:val="00C14FFF"/>
    <w:rsid w:val="00C15562"/>
    <w:rsid w:val="00C157C9"/>
    <w:rsid w:val="00C15A29"/>
    <w:rsid w:val="00C15C32"/>
    <w:rsid w:val="00C15CA8"/>
    <w:rsid w:val="00C162B9"/>
    <w:rsid w:val="00C172D1"/>
    <w:rsid w:val="00C17CE6"/>
    <w:rsid w:val="00C204F4"/>
    <w:rsid w:val="00C20A78"/>
    <w:rsid w:val="00C21EC8"/>
    <w:rsid w:val="00C21F18"/>
    <w:rsid w:val="00C22501"/>
    <w:rsid w:val="00C22616"/>
    <w:rsid w:val="00C22DA2"/>
    <w:rsid w:val="00C23626"/>
    <w:rsid w:val="00C23A21"/>
    <w:rsid w:val="00C24703"/>
    <w:rsid w:val="00C24C44"/>
    <w:rsid w:val="00C24FB7"/>
    <w:rsid w:val="00C254FD"/>
    <w:rsid w:val="00C25C55"/>
    <w:rsid w:val="00C25DC0"/>
    <w:rsid w:val="00C266A9"/>
    <w:rsid w:val="00C2683D"/>
    <w:rsid w:val="00C26B85"/>
    <w:rsid w:val="00C26FC4"/>
    <w:rsid w:val="00C2709C"/>
    <w:rsid w:val="00C2743D"/>
    <w:rsid w:val="00C27759"/>
    <w:rsid w:val="00C2780C"/>
    <w:rsid w:val="00C27A0E"/>
    <w:rsid w:val="00C27A41"/>
    <w:rsid w:val="00C27A6C"/>
    <w:rsid w:val="00C30357"/>
    <w:rsid w:val="00C309A3"/>
    <w:rsid w:val="00C30B13"/>
    <w:rsid w:val="00C30C4C"/>
    <w:rsid w:val="00C30DBD"/>
    <w:rsid w:val="00C311CC"/>
    <w:rsid w:val="00C31431"/>
    <w:rsid w:val="00C31490"/>
    <w:rsid w:val="00C3208C"/>
    <w:rsid w:val="00C320D8"/>
    <w:rsid w:val="00C322DF"/>
    <w:rsid w:val="00C328F8"/>
    <w:rsid w:val="00C32BD6"/>
    <w:rsid w:val="00C33C7E"/>
    <w:rsid w:val="00C34021"/>
    <w:rsid w:val="00C34E12"/>
    <w:rsid w:val="00C3520D"/>
    <w:rsid w:val="00C35F31"/>
    <w:rsid w:val="00C36298"/>
    <w:rsid w:val="00C36534"/>
    <w:rsid w:val="00C36B75"/>
    <w:rsid w:val="00C36F99"/>
    <w:rsid w:val="00C36FAA"/>
    <w:rsid w:val="00C37E0E"/>
    <w:rsid w:val="00C4052B"/>
    <w:rsid w:val="00C407DC"/>
    <w:rsid w:val="00C407E9"/>
    <w:rsid w:val="00C408CB"/>
    <w:rsid w:val="00C4131C"/>
    <w:rsid w:val="00C42C7D"/>
    <w:rsid w:val="00C42CD0"/>
    <w:rsid w:val="00C42E1D"/>
    <w:rsid w:val="00C42EF4"/>
    <w:rsid w:val="00C43459"/>
    <w:rsid w:val="00C43AA4"/>
    <w:rsid w:val="00C43C42"/>
    <w:rsid w:val="00C43E11"/>
    <w:rsid w:val="00C43FAD"/>
    <w:rsid w:val="00C44C24"/>
    <w:rsid w:val="00C450C1"/>
    <w:rsid w:val="00C45515"/>
    <w:rsid w:val="00C457AC"/>
    <w:rsid w:val="00C45A54"/>
    <w:rsid w:val="00C4616E"/>
    <w:rsid w:val="00C46524"/>
    <w:rsid w:val="00C467CB"/>
    <w:rsid w:val="00C47972"/>
    <w:rsid w:val="00C47DA6"/>
    <w:rsid w:val="00C47EB8"/>
    <w:rsid w:val="00C47F28"/>
    <w:rsid w:val="00C50CA8"/>
    <w:rsid w:val="00C5108A"/>
    <w:rsid w:val="00C514E6"/>
    <w:rsid w:val="00C515F8"/>
    <w:rsid w:val="00C52642"/>
    <w:rsid w:val="00C52D96"/>
    <w:rsid w:val="00C539D2"/>
    <w:rsid w:val="00C53B2A"/>
    <w:rsid w:val="00C53F34"/>
    <w:rsid w:val="00C54499"/>
    <w:rsid w:val="00C545C3"/>
    <w:rsid w:val="00C54C2E"/>
    <w:rsid w:val="00C54C7D"/>
    <w:rsid w:val="00C54DC2"/>
    <w:rsid w:val="00C55403"/>
    <w:rsid w:val="00C555E6"/>
    <w:rsid w:val="00C55764"/>
    <w:rsid w:val="00C560D1"/>
    <w:rsid w:val="00C561A8"/>
    <w:rsid w:val="00C56383"/>
    <w:rsid w:val="00C56384"/>
    <w:rsid w:val="00C56D93"/>
    <w:rsid w:val="00C57139"/>
    <w:rsid w:val="00C57472"/>
    <w:rsid w:val="00C5769F"/>
    <w:rsid w:val="00C57763"/>
    <w:rsid w:val="00C6013B"/>
    <w:rsid w:val="00C603C6"/>
    <w:rsid w:val="00C6111B"/>
    <w:rsid w:val="00C615D8"/>
    <w:rsid w:val="00C617B0"/>
    <w:rsid w:val="00C61834"/>
    <w:rsid w:val="00C61C12"/>
    <w:rsid w:val="00C62D99"/>
    <w:rsid w:val="00C62F66"/>
    <w:rsid w:val="00C6340D"/>
    <w:rsid w:val="00C63DF6"/>
    <w:rsid w:val="00C63F4D"/>
    <w:rsid w:val="00C6428A"/>
    <w:rsid w:val="00C6526A"/>
    <w:rsid w:val="00C66CBB"/>
    <w:rsid w:val="00C675DA"/>
    <w:rsid w:val="00C704D3"/>
    <w:rsid w:val="00C70628"/>
    <w:rsid w:val="00C70652"/>
    <w:rsid w:val="00C7092E"/>
    <w:rsid w:val="00C71861"/>
    <w:rsid w:val="00C721D9"/>
    <w:rsid w:val="00C72443"/>
    <w:rsid w:val="00C729AC"/>
    <w:rsid w:val="00C72B07"/>
    <w:rsid w:val="00C733E2"/>
    <w:rsid w:val="00C7411D"/>
    <w:rsid w:val="00C7426B"/>
    <w:rsid w:val="00C742D5"/>
    <w:rsid w:val="00C7476D"/>
    <w:rsid w:val="00C7552A"/>
    <w:rsid w:val="00C75D3F"/>
    <w:rsid w:val="00C76010"/>
    <w:rsid w:val="00C764A9"/>
    <w:rsid w:val="00C77709"/>
    <w:rsid w:val="00C77BEE"/>
    <w:rsid w:val="00C77CAC"/>
    <w:rsid w:val="00C80093"/>
    <w:rsid w:val="00C80321"/>
    <w:rsid w:val="00C8035D"/>
    <w:rsid w:val="00C80A52"/>
    <w:rsid w:val="00C80AF7"/>
    <w:rsid w:val="00C8109B"/>
    <w:rsid w:val="00C81796"/>
    <w:rsid w:val="00C819BA"/>
    <w:rsid w:val="00C81A1A"/>
    <w:rsid w:val="00C81B21"/>
    <w:rsid w:val="00C8204A"/>
    <w:rsid w:val="00C82111"/>
    <w:rsid w:val="00C821DB"/>
    <w:rsid w:val="00C8233A"/>
    <w:rsid w:val="00C823C6"/>
    <w:rsid w:val="00C82871"/>
    <w:rsid w:val="00C832C2"/>
    <w:rsid w:val="00C833E4"/>
    <w:rsid w:val="00C84233"/>
    <w:rsid w:val="00C843EC"/>
    <w:rsid w:val="00C84479"/>
    <w:rsid w:val="00C84818"/>
    <w:rsid w:val="00C84E94"/>
    <w:rsid w:val="00C84F3B"/>
    <w:rsid w:val="00C85109"/>
    <w:rsid w:val="00C85451"/>
    <w:rsid w:val="00C86522"/>
    <w:rsid w:val="00C86C40"/>
    <w:rsid w:val="00C86E89"/>
    <w:rsid w:val="00C870D7"/>
    <w:rsid w:val="00C876B6"/>
    <w:rsid w:val="00C8777E"/>
    <w:rsid w:val="00C87852"/>
    <w:rsid w:val="00C879B3"/>
    <w:rsid w:val="00C87D06"/>
    <w:rsid w:val="00C90343"/>
    <w:rsid w:val="00C90A19"/>
    <w:rsid w:val="00C90C73"/>
    <w:rsid w:val="00C90F5B"/>
    <w:rsid w:val="00C911AC"/>
    <w:rsid w:val="00C9124A"/>
    <w:rsid w:val="00C91259"/>
    <w:rsid w:val="00C91349"/>
    <w:rsid w:val="00C913D6"/>
    <w:rsid w:val="00C91411"/>
    <w:rsid w:val="00C917B8"/>
    <w:rsid w:val="00C923DE"/>
    <w:rsid w:val="00C92C1D"/>
    <w:rsid w:val="00C9388B"/>
    <w:rsid w:val="00C93A3F"/>
    <w:rsid w:val="00C94644"/>
    <w:rsid w:val="00C94D6F"/>
    <w:rsid w:val="00C95E1B"/>
    <w:rsid w:val="00C9676E"/>
    <w:rsid w:val="00C96CF9"/>
    <w:rsid w:val="00C97126"/>
    <w:rsid w:val="00C97965"/>
    <w:rsid w:val="00C97E0C"/>
    <w:rsid w:val="00C97FBC"/>
    <w:rsid w:val="00CA034B"/>
    <w:rsid w:val="00CA0403"/>
    <w:rsid w:val="00CA0AFE"/>
    <w:rsid w:val="00CA0C53"/>
    <w:rsid w:val="00CA1570"/>
    <w:rsid w:val="00CA1E32"/>
    <w:rsid w:val="00CA23ED"/>
    <w:rsid w:val="00CA26BD"/>
    <w:rsid w:val="00CA2956"/>
    <w:rsid w:val="00CA29D2"/>
    <w:rsid w:val="00CA2CB5"/>
    <w:rsid w:val="00CA2CD1"/>
    <w:rsid w:val="00CA3377"/>
    <w:rsid w:val="00CA3B88"/>
    <w:rsid w:val="00CA3BD4"/>
    <w:rsid w:val="00CA3C83"/>
    <w:rsid w:val="00CA40FD"/>
    <w:rsid w:val="00CA440E"/>
    <w:rsid w:val="00CA4D53"/>
    <w:rsid w:val="00CA5416"/>
    <w:rsid w:val="00CA5536"/>
    <w:rsid w:val="00CA626E"/>
    <w:rsid w:val="00CA68BC"/>
    <w:rsid w:val="00CA6C34"/>
    <w:rsid w:val="00CA6C37"/>
    <w:rsid w:val="00CA71F9"/>
    <w:rsid w:val="00CA7EC4"/>
    <w:rsid w:val="00CB0060"/>
    <w:rsid w:val="00CB0289"/>
    <w:rsid w:val="00CB029E"/>
    <w:rsid w:val="00CB04A1"/>
    <w:rsid w:val="00CB0566"/>
    <w:rsid w:val="00CB0750"/>
    <w:rsid w:val="00CB12DD"/>
    <w:rsid w:val="00CB19AA"/>
    <w:rsid w:val="00CB1E94"/>
    <w:rsid w:val="00CB21BB"/>
    <w:rsid w:val="00CB24A2"/>
    <w:rsid w:val="00CB2BB1"/>
    <w:rsid w:val="00CB3679"/>
    <w:rsid w:val="00CB3D71"/>
    <w:rsid w:val="00CB4093"/>
    <w:rsid w:val="00CB4605"/>
    <w:rsid w:val="00CB4965"/>
    <w:rsid w:val="00CB4A87"/>
    <w:rsid w:val="00CB5264"/>
    <w:rsid w:val="00CB5502"/>
    <w:rsid w:val="00CB571E"/>
    <w:rsid w:val="00CB64BF"/>
    <w:rsid w:val="00CB6767"/>
    <w:rsid w:val="00CB67F6"/>
    <w:rsid w:val="00CB6C9C"/>
    <w:rsid w:val="00CB6F5C"/>
    <w:rsid w:val="00CB71EE"/>
    <w:rsid w:val="00CB76C2"/>
    <w:rsid w:val="00CC035F"/>
    <w:rsid w:val="00CC0656"/>
    <w:rsid w:val="00CC0DC8"/>
    <w:rsid w:val="00CC0F8D"/>
    <w:rsid w:val="00CC1307"/>
    <w:rsid w:val="00CC1881"/>
    <w:rsid w:val="00CC1E6E"/>
    <w:rsid w:val="00CC2346"/>
    <w:rsid w:val="00CC2377"/>
    <w:rsid w:val="00CC2D37"/>
    <w:rsid w:val="00CC3283"/>
    <w:rsid w:val="00CC3819"/>
    <w:rsid w:val="00CC42BF"/>
    <w:rsid w:val="00CC5AFE"/>
    <w:rsid w:val="00CC635B"/>
    <w:rsid w:val="00CC65A8"/>
    <w:rsid w:val="00CC6FF7"/>
    <w:rsid w:val="00CC7046"/>
    <w:rsid w:val="00CC7577"/>
    <w:rsid w:val="00CC7B93"/>
    <w:rsid w:val="00CD06F9"/>
    <w:rsid w:val="00CD0E46"/>
    <w:rsid w:val="00CD188B"/>
    <w:rsid w:val="00CD20F3"/>
    <w:rsid w:val="00CD22A3"/>
    <w:rsid w:val="00CD32C3"/>
    <w:rsid w:val="00CD385A"/>
    <w:rsid w:val="00CD3BA4"/>
    <w:rsid w:val="00CD3E0F"/>
    <w:rsid w:val="00CD4CBB"/>
    <w:rsid w:val="00CD5CD3"/>
    <w:rsid w:val="00CD6111"/>
    <w:rsid w:val="00CD61C4"/>
    <w:rsid w:val="00CD6226"/>
    <w:rsid w:val="00CD63A6"/>
    <w:rsid w:val="00CD64D0"/>
    <w:rsid w:val="00CD6A0C"/>
    <w:rsid w:val="00CD7946"/>
    <w:rsid w:val="00CD7A67"/>
    <w:rsid w:val="00CD7CC9"/>
    <w:rsid w:val="00CE0429"/>
    <w:rsid w:val="00CE1649"/>
    <w:rsid w:val="00CE28E3"/>
    <w:rsid w:val="00CE3AB2"/>
    <w:rsid w:val="00CE3FF4"/>
    <w:rsid w:val="00CE45C1"/>
    <w:rsid w:val="00CE4A57"/>
    <w:rsid w:val="00CE4E79"/>
    <w:rsid w:val="00CE505F"/>
    <w:rsid w:val="00CE5964"/>
    <w:rsid w:val="00CE62DB"/>
    <w:rsid w:val="00CE66FA"/>
    <w:rsid w:val="00CE6AA9"/>
    <w:rsid w:val="00CE7210"/>
    <w:rsid w:val="00CE79F3"/>
    <w:rsid w:val="00CF0103"/>
    <w:rsid w:val="00CF0206"/>
    <w:rsid w:val="00CF0874"/>
    <w:rsid w:val="00CF08D4"/>
    <w:rsid w:val="00CF11D0"/>
    <w:rsid w:val="00CF16FB"/>
    <w:rsid w:val="00CF176E"/>
    <w:rsid w:val="00CF1864"/>
    <w:rsid w:val="00CF1B6D"/>
    <w:rsid w:val="00CF20CB"/>
    <w:rsid w:val="00CF2392"/>
    <w:rsid w:val="00CF299D"/>
    <w:rsid w:val="00CF2E84"/>
    <w:rsid w:val="00CF2F1E"/>
    <w:rsid w:val="00CF311A"/>
    <w:rsid w:val="00CF31D5"/>
    <w:rsid w:val="00CF399A"/>
    <w:rsid w:val="00CF4146"/>
    <w:rsid w:val="00CF41D9"/>
    <w:rsid w:val="00CF444E"/>
    <w:rsid w:val="00CF46CF"/>
    <w:rsid w:val="00CF4FDE"/>
    <w:rsid w:val="00CF5123"/>
    <w:rsid w:val="00CF56B8"/>
    <w:rsid w:val="00CF5AA7"/>
    <w:rsid w:val="00CF5FC4"/>
    <w:rsid w:val="00CF65DD"/>
    <w:rsid w:val="00CF69D6"/>
    <w:rsid w:val="00CF6ADE"/>
    <w:rsid w:val="00CF6B3D"/>
    <w:rsid w:val="00CF6D8B"/>
    <w:rsid w:val="00CF6E74"/>
    <w:rsid w:val="00CF6F78"/>
    <w:rsid w:val="00CF6F8F"/>
    <w:rsid w:val="00CF702F"/>
    <w:rsid w:val="00CF7267"/>
    <w:rsid w:val="00CF7781"/>
    <w:rsid w:val="00CF7873"/>
    <w:rsid w:val="00CF798D"/>
    <w:rsid w:val="00CF79F8"/>
    <w:rsid w:val="00D002B9"/>
    <w:rsid w:val="00D009E9"/>
    <w:rsid w:val="00D00A0C"/>
    <w:rsid w:val="00D010EC"/>
    <w:rsid w:val="00D01395"/>
    <w:rsid w:val="00D01796"/>
    <w:rsid w:val="00D02114"/>
    <w:rsid w:val="00D02B43"/>
    <w:rsid w:val="00D02C7D"/>
    <w:rsid w:val="00D0337F"/>
    <w:rsid w:val="00D03501"/>
    <w:rsid w:val="00D03E3B"/>
    <w:rsid w:val="00D0410F"/>
    <w:rsid w:val="00D042EC"/>
    <w:rsid w:val="00D04632"/>
    <w:rsid w:val="00D047E2"/>
    <w:rsid w:val="00D048F3"/>
    <w:rsid w:val="00D04EAF"/>
    <w:rsid w:val="00D04EDF"/>
    <w:rsid w:val="00D0516A"/>
    <w:rsid w:val="00D052BD"/>
    <w:rsid w:val="00D057B9"/>
    <w:rsid w:val="00D05A6F"/>
    <w:rsid w:val="00D05E95"/>
    <w:rsid w:val="00D061C4"/>
    <w:rsid w:val="00D06499"/>
    <w:rsid w:val="00D0690F"/>
    <w:rsid w:val="00D071CC"/>
    <w:rsid w:val="00D073C6"/>
    <w:rsid w:val="00D07545"/>
    <w:rsid w:val="00D075D4"/>
    <w:rsid w:val="00D0773D"/>
    <w:rsid w:val="00D07820"/>
    <w:rsid w:val="00D07DE1"/>
    <w:rsid w:val="00D101B4"/>
    <w:rsid w:val="00D102BD"/>
    <w:rsid w:val="00D10681"/>
    <w:rsid w:val="00D11BB5"/>
    <w:rsid w:val="00D1200C"/>
    <w:rsid w:val="00D121FC"/>
    <w:rsid w:val="00D1243B"/>
    <w:rsid w:val="00D124E7"/>
    <w:rsid w:val="00D1263C"/>
    <w:rsid w:val="00D12784"/>
    <w:rsid w:val="00D12978"/>
    <w:rsid w:val="00D12A8E"/>
    <w:rsid w:val="00D12DBD"/>
    <w:rsid w:val="00D13052"/>
    <w:rsid w:val="00D13274"/>
    <w:rsid w:val="00D13752"/>
    <w:rsid w:val="00D1414E"/>
    <w:rsid w:val="00D14BCF"/>
    <w:rsid w:val="00D1538F"/>
    <w:rsid w:val="00D1648E"/>
    <w:rsid w:val="00D1697D"/>
    <w:rsid w:val="00D16BE7"/>
    <w:rsid w:val="00D16E81"/>
    <w:rsid w:val="00D16FB4"/>
    <w:rsid w:val="00D171C8"/>
    <w:rsid w:val="00D17484"/>
    <w:rsid w:val="00D17C5B"/>
    <w:rsid w:val="00D20036"/>
    <w:rsid w:val="00D20050"/>
    <w:rsid w:val="00D20634"/>
    <w:rsid w:val="00D20857"/>
    <w:rsid w:val="00D208E6"/>
    <w:rsid w:val="00D21CE3"/>
    <w:rsid w:val="00D21D0A"/>
    <w:rsid w:val="00D22465"/>
    <w:rsid w:val="00D226C5"/>
    <w:rsid w:val="00D22920"/>
    <w:rsid w:val="00D23840"/>
    <w:rsid w:val="00D23C68"/>
    <w:rsid w:val="00D23F4F"/>
    <w:rsid w:val="00D24714"/>
    <w:rsid w:val="00D24F5B"/>
    <w:rsid w:val="00D2572A"/>
    <w:rsid w:val="00D257F7"/>
    <w:rsid w:val="00D261E7"/>
    <w:rsid w:val="00D26C36"/>
    <w:rsid w:val="00D26CC3"/>
    <w:rsid w:val="00D27342"/>
    <w:rsid w:val="00D277D1"/>
    <w:rsid w:val="00D279A8"/>
    <w:rsid w:val="00D279C3"/>
    <w:rsid w:val="00D27AFF"/>
    <w:rsid w:val="00D27B5F"/>
    <w:rsid w:val="00D27ECE"/>
    <w:rsid w:val="00D300A2"/>
    <w:rsid w:val="00D3048F"/>
    <w:rsid w:val="00D3075A"/>
    <w:rsid w:val="00D30882"/>
    <w:rsid w:val="00D308C8"/>
    <w:rsid w:val="00D308DF"/>
    <w:rsid w:val="00D309C4"/>
    <w:rsid w:val="00D30C64"/>
    <w:rsid w:val="00D31771"/>
    <w:rsid w:val="00D31917"/>
    <w:rsid w:val="00D31FC6"/>
    <w:rsid w:val="00D32159"/>
    <w:rsid w:val="00D3248C"/>
    <w:rsid w:val="00D32528"/>
    <w:rsid w:val="00D3325F"/>
    <w:rsid w:val="00D332BE"/>
    <w:rsid w:val="00D33889"/>
    <w:rsid w:val="00D33BE0"/>
    <w:rsid w:val="00D34744"/>
    <w:rsid w:val="00D34ECA"/>
    <w:rsid w:val="00D36072"/>
    <w:rsid w:val="00D364BD"/>
    <w:rsid w:val="00D36922"/>
    <w:rsid w:val="00D3713C"/>
    <w:rsid w:val="00D37233"/>
    <w:rsid w:val="00D37A9F"/>
    <w:rsid w:val="00D405E2"/>
    <w:rsid w:val="00D40977"/>
    <w:rsid w:val="00D40CFD"/>
    <w:rsid w:val="00D40E93"/>
    <w:rsid w:val="00D4108D"/>
    <w:rsid w:val="00D413E4"/>
    <w:rsid w:val="00D4148F"/>
    <w:rsid w:val="00D4166B"/>
    <w:rsid w:val="00D418BC"/>
    <w:rsid w:val="00D42FEB"/>
    <w:rsid w:val="00D431B3"/>
    <w:rsid w:val="00D43383"/>
    <w:rsid w:val="00D43BFF"/>
    <w:rsid w:val="00D448D4"/>
    <w:rsid w:val="00D449DA"/>
    <w:rsid w:val="00D44CFF"/>
    <w:rsid w:val="00D44DC8"/>
    <w:rsid w:val="00D45217"/>
    <w:rsid w:val="00D4573C"/>
    <w:rsid w:val="00D4588C"/>
    <w:rsid w:val="00D45BB4"/>
    <w:rsid w:val="00D45DA8"/>
    <w:rsid w:val="00D46459"/>
    <w:rsid w:val="00D50D70"/>
    <w:rsid w:val="00D50E53"/>
    <w:rsid w:val="00D50E9A"/>
    <w:rsid w:val="00D5153C"/>
    <w:rsid w:val="00D51945"/>
    <w:rsid w:val="00D51BA8"/>
    <w:rsid w:val="00D5259A"/>
    <w:rsid w:val="00D52A65"/>
    <w:rsid w:val="00D52BD7"/>
    <w:rsid w:val="00D52CE7"/>
    <w:rsid w:val="00D53519"/>
    <w:rsid w:val="00D53ACE"/>
    <w:rsid w:val="00D53D2B"/>
    <w:rsid w:val="00D54486"/>
    <w:rsid w:val="00D5502C"/>
    <w:rsid w:val="00D559D9"/>
    <w:rsid w:val="00D55AC5"/>
    <w:rsid w:val="00D55C63"/>
    <w:rsid w:val="00D55CEF"/>
    <w:rsid w:val="00D55F11"/>
    <w:rsid w:val="00D56C3B"/>
    <w:rsid w:val="00D56F65"/>
    <w:rsid w:val="00D570A2"/>
    <w:rsid w:val="00D57DE2"/>
    <w:rsid w:val="00D57EA5"/>
    <w:rsid w:val="00D57FB0"/>
    <w:rsid w:val="00D60FA8"/>
    <w:rsid w:val="00D614C9"/>
    <w:rsid w:val="00D615A4"/>
    <w:rsid w:val="00D61752"/>
    <w:rsid w:val="00D628EC"/>
    <w:rsid w:val="00D62BA8"/>
    <w:rsid w:val="00D632CF"/>
    <w:rsid w:val="00D63878"/>
    <w:rsid w:val="00D63A1A"/>
    <w:rsid w:val="00D63A1E"/>
    <w:rsid w:val="00D63D67"/>
    <w:rsid w:val="00D64CC7"/>
    <w:rsid w:val="00D65589"/>
    <w:rsid w:val="00D66031"/>
    <w:rsid w:val="00D66603"/>
    <w:rsid w:val="00D66E29"/>
    <w:rsid w:val="00D67818"/>
    <w:rsid w:val="00D715A4"/>
    <w:rsid w:val="00D71A10"/>
    <w:rsid w:val="00D71E67"/>
    <w:rsid w:val="00D72281"/>
    <w:rsid w:val="00D7270B"/>
    <w:rsid w:val="00D72E39"/>
    <w:rsid w:val="00D7310B"/>
    <w:rsid w:val="00D73CC2"/>
    <w:rsid w:val="00D73DBE"/>
    <w:rsid w:val="00D73F2D"/>
    <w:rsid w:val="00D745C2"/>
    <w:rsid w:val="00D74829"/>
    <w:rsid w:val="00D7520C"/>
    <w:rsid w:val="00D754F2"/>
    <w:rsid w:val="00D75E75"/>
    <w:rsid w:val="00D75F6F"/>
    <w:rsid w:val="00D76955"/>
    <w:rsid w:val="00D76FEF"/>
    <w:rsid w:val="00D778C7"/>
    <w:rsid w:val="00D77D2B"/>
    <w:rsid w:val="00D80440"/>
    <w:rsid w:val="00D81D37"/>
    <w:rsid w:val="00D8216F"/>
    <w:rsid w:val="00D82A62"/>
    <w:rsid w:val="00D83C05"/>
    <w:rsid w:val="00D84225"/>
    <w:rsid w:val="00D8471E"/>
    <w:rsid w:val="00D847D2"/>
    <w:rsid w:val="00D851F2"/>
    <w:rsid w:val="00D85C5E"/>
    <w:rsid w:val="00D85D6A"/>
    <w:rsid w:val="00D86269"/>
    <w:rsid w:val="00D8644B"/>
    <w:rsid w:val="00D86470"/>
    <w:rsid w:val="00D8661C"/>
    <w:rsid w:val="00D86D74"/>
    <w:rsid w:val="00D8740F"/>
    <w:rsid w:val="00D878E0"/>
    <w:rsid w:val="00D901E0"/>
    <w:rsid w:val="00D90857"/>
    <w:rsid w:val="00D90EA9"/>
    <w:rsid w:val="00D912CA"/>
    <w:rsid w:val="00D916FC"/>
    <w:rsid w:val="00D918EA"/>
    <w:rsid w:val="00D92289"/>
    <w:rsid w:val="00D92703"/>
    <w:rsid w:val="00D92A56"/>
    <w:rsid w:val="00D92BF1"/>
    <w:rsid w:val="00D92D81"/>
    <w:rsid w:val="00D92F45"/>
    <w:rsid w:val="00D9354C"/>
    <w:rsid w:val="00D937FA"/>
    <w:rsid w:val="00D940B9"/>
    <w:rsid w:val="00D943A5"/>
    <w:rsid w:val="00D94727"/>
    <w:rsid w:val="00D948F2"/>
    <w:rsid w:val="00D95175"/>
    <w:rsid w:val="00D95461"/>
    <w:rsid w:val="00D954AF"/>
    <w:rsid w:val="00D95A9D"/>
    <w:rsid w:val="00D95B84"/>
    <w:rsid w:val="00D96134"/>
    <w:rsid w:val="00D96366"/>
    <w:rsid w:val="00D96DF8"/>
    <w:rsid w:val="00D97002"/>
    <w:rsid w:val="00D9722D"/>
    <w:rsid w:val="00D97396"/>
    <w:rsid w:val="00D97EC3"/>
    <w:rsid w:val="00DA0470"/>
    <w:rsid w:val="00DA04E9"/>
    <w:rsid w:val="00DA11B1"/>
    <w:rsid w:val="00DA127F"/>
    <w:rsid w:val="00DA130B"/>
    <w:rsid w:val="00DA1604"/>
    <w:rsid w:val="00DA1958"/>
    <w:rsid w:val="00DA1CDA"/>
    <w:rsid w:val="00DA2183"/>
    <w:rsid w:val="00DA2804"/>
    <w:rsid w:val="00DA2E19"/>
    <w:rsid w:val="00DA30ED"/>
    <w:rsid w:val="00DA31CC"/>
    <w:rsid w:val="00DA3247"/>
    <w:rsid w:val="00DA32FA"/>
    <w:rsid w:val="00DA4517"/>
    <w:rsid w:val="00DA470E"/>
    <w:rsid w:val="00DA4C49"/>
    <w:rsid w:val="00DA4EF4"/>
    <w:rsid w:val="00DA4F66"/>
    <w:rsid w:val="00DA5258"/>
    <w:rsid w:val="00DA5474"/>
    <w:rsid w:val="00DA5733"/>
    <w:rsid w:val="00DA5FA7"/>
    <w:rsid w:val="00DA64BD"/>
    <w:rsid w:val="00DA67A6"/>
    <w:rsid w:val="00DA6C23"/>
    <w:rsid w:val="00DA6CBB"/>
    <w:rsid w:val="00DA6D35"/>
    <w:rsid w:val="00DA762C"/>
    <w:rsid w:val="00DA76F7"/>
    <w:rsid w:val="00DB0424"/>
    <w:rsid w:val="00DB12C6"/>
    <w:rsid w:val="00DB175B"/>
    <w:rsid w:val="00DB1B90"/>
    <w:rsid w:val="00DB1C9A"/>
    <w:rsid w:val="00DB2545"/>
    <w:rsid w:val="00DB2B70"/>
    <w:rsid w:val="00DB3036"/>
    <w:rsid w:val="00DB3418"/>
    <w:rsid w:val="00DB3D21"/>
    <w:rsid w:val="00DB3F57"/>
    <w:rsid w:val="00DB40A8"/>
    <w:rsid w:val="00DB4286"/>
    <w:rsid w:val="00DB4BAC"/>
    <w:rsid w:val="00DB5986"/>
    <w:rsid w:val="00DB6718"/>
    <w:rsid w:val="00DB6E4F"/>
    <w:rsid w:val="00DB7E35"/>
    <w:rsid w:val="00DC0E64"/>
    <w:rsid w:val="00DC1752"/>
    <w:rsid w:val="00DC1BFD"/>
    <w:rsid w:val="00DC2275"/>
    <w:rsid w:val="00DC286B"/>
    <w:rsid w:val="00DC311C"/>
    <w:rsid w:val="00DC3226"/>
    <w:rsid w:val="00DC35C3"/>
    <w:rsid w:val="00DC4417"/>
    <w:rsid w:val="00DC44C7"/>
    <w:rsid w:val="00DC46F8"/>
    <w:rsid w:val="00DC4D8B"/>
    <w:rsid w:val="00DC4FDB"/>
    <w:rsid w:val="00DC5358"/>
    <w:rsid w:val="00DC59D0"/>
    <w:rsid w:val="00DC5F19"/>
    <w:rsid w:val="00DC7034"/>
    <w:rsid w:val="00DC707D"/>
    <w:rsid w:val="00DC71FE"/>
    <w:rsid w:val="00DC737F"/>
    <w:rsid w:val="00DC754E"/>
    <w:rsid w:val="00DC7BE6"/>
    <w:rsid w:val="00DD0E32"/>
    <w:rsid w:val="00DD0E9C"/>
    <w:rsid w:val="00DD14CA"/>
    <w:rsid w:val="00DD1587"/>
    <w:rsid w:val="00DD188B"/>
    <w:rsid w:val="00DD1C03"/>
    <w:rsid w:val="00DD1E06"/>
    <w:rsid w:val="00DD1FF4"/>
    <w:rsid w:val="00DD2088"/>
    <w:rsid w:val="00DD2494"/>
    <w:rsid w:val="00DD274E"/>
    <w:rsid w:val="00DD2983"/>
    <w:rsid w:val="00DD2C27"/>
    <w:rsid w:val="00DD3B88"/>
    <w:rsid w:val="00DD3C01"/>
    <w:rsid w:val="00DD3C8C"/>
    <w:rsid w:val="00DD3D73"/>
    <w:rsid w:val="00DD3E5E"/>
    <w:rsid w:val="00DD45B9"/>
    <w:rsid w:val="00DD495F"/>
    <w:rsid w:val="00DD4C2B"/>
    <w:rsid w:val="00DD56CE"/>
    <w:rsid w:val="00DD6346"/>
    <w:rsid w:val="00DD6448"/>
    <w:rsid w:val="00DD70D5"/>
    <w:rsid w:val="00DD78F6"/>
    <w:rsid w:val="00DD794D"/>
    <w:rsid w:val="00DD7AA5"/>
    <w:rsid w:val="00DD7DE6"/>
    <w:rsid w:val="00DE0884"/>
    <w:rsid w:val="00DE095B"/>
    <w:rsid w:val="00DE0BBB"/>
    <w:rsid w:val="00DE0E14"/>
    <w:rsid w:val="00DE12F4"/>
    <w:rsid w:val="00DE170D"/>
    <w:rsid w:val="00DE1C1B"/>
    <w:rsid w:val="00DE2392"/>
    <w:rsid w:val="00DE2BBE"/>
    <w:rsid w:val="00DE2CCF"/>
    <w:rsid w:val="00DE3092"/>
    <w:rsid w:val="00DE39E2"/>
    <w:rsid w:val="00DE55CD"/>
    <w:rsid w:val="00DE5E3D"/>
    <w:rsid w:val="00DE5FD0"/>
    <w:rsid w:val="00DE60EC"/>
    <w:rsid w:val="00DE6538"/>
    <w:rsid w:val="00DE6695"/>
    <w:rsid w:val="00DE69DA"/>
    <w:rsid w:val="00DE73A3"/>
    <w:rsid w:val="00DE7541"/>
    <w:rsid w:val="00DE7580"/>
    <w:rsid w:val="00DE7617"/>
    <w:rsid w:val="00DF09DD"/>
    <w:rsid w:val="00DF1270"/>
    <w:rsid w:val="00DF1580"/>
    <w:rsid w:val="00DF1777"/>
    <w:rsid w:val="00DF19B8"/>
    <w:rsid w:val="00DF1A53"/>
    <w:rsid w:val="00DF1CCB"/>
    <w:rsid w:val="00DF1EA0"/>
    <w:rsid w:val="00DF1FD2"/>
    <w:rsid w:val="00DF256A"/>
    <w:rsid w:val="00DF2761"/>
    <w:rsid w:val="00DF36B1"/>
    <w:rsid w:val="00DF36FD"/>
    <w:rsid w:val="00DF371F"/>
    <w:rsid w:val="00DF4309"/>
    <w:rsid w:val="00DF46AE"/>
    <w:rsid w:val="00DF5456"/>
    <w:rsid w:val="00DF5C9D"/>
    <w:rsid w:val="00DF64DC"/>
    <w:rsid w:val="00DF6D82"/>
    <w:rsid w:val="00DF74D6"/>
    <w:rsid w:val="00DF7725"/>
    <w:rsid w:val="00DF7F72"/>
    <w:rsid w:val="00E002B7"/>
    <w:rsid w:val="00E004CC"/>
    <w:rsid w:val="00E004F2"/>
    <w:rsid w:val="00E007F7"/>
    <w:rsid w:val="00E009D6"/>
    <w:rsid w:val="00E00F4A"/>
    <w:rsid w:val="00E0176E"/>
    <w:rsid w:val="00E0187D"/>
    <w:rsid w:val="00E02275"/>
    <w:rsid w:val="00E022CC"/>
    <w:rsid w:val="00E03113"/>
    <w:rsid w:val="00E03663"/>
    <w:rsid w:val="00E03FB3"/>
    <w:rsid w:val="00E04100"/>
    <w:rsid w:val="00E0555F"/>
    <w:rsid w:val="00E05C24"/>
    <w:rsid w:val="00E0606E"/>
    <w:rsid w:val="00E061AA"/>
    <w:rsid w:val="00E064D2"/>
    <w:rsid w:val="00E06A0C"/>
    <w:rsid w:val="00E07A97"/>
    <w:rsid w:val="00E07C18"/>
    <w:rsid w:val="00E07D46"/>
    <w:rsid w:val="00E1003A"/>
    <w:rsid w:val="00E10097"/>
    <w:rsid w:val="00E10445"/>
    <w:rsid w:val="00E11646"/>
    <w:rsid w:val="00E118F6"/>
    <w:rsid w:val="00E11E44"/>
    <w:rsid w:val="00E12020"/>
    <w:rsid w:val="00E1208B"/>
    <w:rsid w:val="00E1273C"/>
    <w:rsid w:val="00E12C1D"/>
    <w:rsid w:val="00E15285"/>
    <w:rsid w:val="00E15384"/>
    <w:rsid w:val="00E1562F"/>
    <w:rsid w:val="00E157F2"/>
    <w:rsid w:val="00E16172"/>
    <w:rsid w:val="00E163C1"/>
    <w:rsid w:val="00E16EEF"/>
    <w:rsid w:val="00E1727E"/>
    <w:rsid w:val="00E2077F"/>
    <w:rsid w:val="00E20F46"/>
    <w:rsid w:val="00E21213"/>
    <w:rsid w:val="00E2131E"/>
    <w:rsid w:val="00E21435"/>
    <w:rsid w:val="00E2162C"/>
    <w:rsid w:val="00E219DB"/>
    <w:rsid w:val="00E21A0C"/>
    <w:rsid w:val="00E2273E"/>
    <w:rsid w:val="00E22778"/>
    <w:rsid w:val="00E22D7C"/>
    <w:rsid w:val="00E2335E"/>
    <w:rsid w:val="00E2389C"/>
    <w:rsid w:val="00E23DB5"/>
    <w:rsid w:val="00E23EBD"/>
    <w:rsid w:val="00E23FF4"/>
    <w:rsid w:val="00E24CB8"/>
    <w:rsid w:val="00E24F73"/>
    <w:rsid w:val="00E24FDF"/>
    <w:rsid w:val="00E25D54"/>
    <w:rsid w:val="00E25FF7"/>
    <w:rsid w:val="00E267AB"/>
    <w:rsid w:val="00E26EC2"/>
    <w:rsid w:val="00E26FA5"/>
    <w:rsid w:val="00E27391"/>
    <w:rsid w:val="00E27531"/>
    <w:rsid w:val="00E27723"/>
    <w:rsid w:val="00E2795C"/>
    <w:rsid w:val="00E27BD3"/>
    <w:rsid w:val="00E27DB7"/>
    <w:rsid w:val="00E27E50"/>
    <w:rsid w:val="00E27F4B"/>
    <w:rsid w:val="00E300F8"/>
    <w:rsid w:val="00E30B7F"/>
    <w:rsid w:val="00E30C49"/>
    <w:rsid w:val="00E31087"/>
    <w:rsid w:val="00E3123E"/>
    <w:rsid w:val="00E31474"/>
    <w:rsid w:val="00E314DA"/>
    <w:rsid w:val="00E31D83"/>
    <w:rsid w:val="00E320B5"/>
    <w:rsid w:val="00E32452"/>
    <w:rsid w:val="00E32455"/>
    <w:rsid w:val="00E32505"/>
    <w:rsid w:val="00E3261C"/>
    <w:rsid w:val="00E3293E"/>
    <w:rsid w:val="00E329F2"/>
    <w:rsid w:val="00E33ECB"/>
    <w:rsid w:val="00E348D3"/>
    <w:rsid w:val="00E34BAD"/>
    <w:rsid w:val="00E35097"/>
    <w:rsid w:val="00E35888"/>
    <w:rsid w:val="00E35D3C"/>
    <w:rsid w:val="00E35D52"/>
    <w:rsid w:val="00E35E9F"/>
    <w:rsid w:val="00E35FAA"/>
    <w:rsid w:val="00E366DB"/>
    <w:rsid w:val="00E369ED"/>
    <w:rsid w:val="00E36B8B"/>
    <w:rsid w:val="00E36DF7"/>
    <w:rsid w:val="00E370E2"/>
    <w:rsid w:val="00E37682"/>
    <w:rsid w:val="00E40A33"/>
    <w:rsid w:val="00E41354"/>
    <w:rsid w:val="00E4165F"/>
    <w:rsid w:val="00E41E19"/>
    <w:rsid w:val="00E41F29"/>
    <w:rsid w:val="00E42578"/>
    <w:rsid w:val="00E42711"/>
    <w:rsid w:val="00E4301A"/>
    <w:rsid w:val="00E4320C"/>
    <w:rsid w:val="00E4330B"/>
    <w:rsid w:val="00E43582"/>
    <w:rsid w:val="00E43BE2"/>
    <w:rsid w:val="00E43ECB"/>
    <w:rsid w:val="00E44007"/>
    <w:rsid w:val="00E4483E"/>
    <w:rsid w:val="00E44870"/>
    <w:rsid w:val="00E44C0F"/>
    <w:rsid w:val="00E45250"/>
    <w:rsid w:val="00E467E9"/>
    <w:rsid w:val="00E47161"/>
    <w:rsid w:val="00E47255"/>
    <w:rsid w:val="00E47802"/>
    <w:rsid w:val="00E47DC6"/>
    <w:rsid w:val="00E500F0"/>
    <w:rsid w:val="00E50C5E"/>
    <w:rsid w:val="00E510D4"/>
    <w:rsid w:val="00E51DAE"/>
    <w:rsid w:val="00E521BF"/>
    <w:rsid w:val="00E526D7"/>
    <w:rsid w:val="00E5279F"/>
    <w:rsid w:val="00E53994"/>
    <w:rsid w:val="00E53A1F"/>
    <w:rsid w:val="00E541EB"/>
    <w:rsid w:val="00E54EA2"/>
    <w:rsid w:val="00E55579"/>
    <w:rsid w:val="00E5562E"/>
    <w:rsid w:val="00E55AF7"/>
    <w:rsid w:val="00E55D09"/>
    <w:rsid w:val="00E564E0"/>
    <w:rsid w:val="00E60011"/>
    <w:rsid w:val="00E601B8"/>
    <w:rsid w:val="00E60704"/>
    <w:rsid w:val="00E617E7"/>
    <w:rsid w:val="00E61A0E"/>
    <w:rsid w:val="00E62061"/>
    <w:rsid w:val="00E621E2"/>
    <w:rsid w:val="00E6238B"/>
    <w:rsid w:val="00E62C8A"/>
    <w:rsid w:val="00E6342D"/>
    <w:rsid w:val="00E63B4B"/>
    <w:rsid w:val="00E64091"/>
    <w:rsid w:val="00E641A4"/>
    <w:rsid w:val="00E646D7"/>
    <w:rsid w:val="00E64DD9"/>
    <w:rsid w:val="00E65E8E"/>
    <w:rsid w:val="00E65FD6"/>
    <w:rsid w:val="00E66141"/>
    <w:rsid w:val="00E66440"/>
    <w:rsid w:val="00E66610"/>
    <w:rsid w:val="00E66A74"/>
    <w:rsid w:val="00E66C05"/>
    <w:rsid w:val="00E67105"/>
    <w:rsid w:val="00E6744C"/>
    <w:rsid w:val="00E679B0"/>
    <w:rsid w:val="00E70397"/>
    <w:rsid w:val="00E712DB"/>
    <w:rsid w:val="00E713B1"/>
    <w:rsid w:val="00E71740"/>
    <w:rsid w:val="00E71A6C"/>
    <w:rsid w:val="00E71B9B"/>
    <w:rsid w:val="00E7232E"/>
    <w:rsid w:val="00E723EC"/>
    <w:rsid w:val="00E727BD"/>
    <w:rsid w:val="00E72F92"/>
    <w:rsid w:val="00E7335B"/>
    <w:rsid w:val="00E734AF"/>
    <w:rsid w:val="00E73652"/>
    <w:rsid w:val="00E737CF"/>
    <w:rsid w:val="00E73A7E"/>
    <w:rsid w:val="00E73CF6"/>
    <w:rsid w:val="00E73DCE"/>
    <w:rsid w:val="00E745E7"/>
    <w:rsid w:val="00E74A9F"/>
    <w:rsid w:val="00E74AA8"/>
    <w:rsid w:val="00E75029"/>
    <w:rsid w:val="00E758E7"/>
    <w:rsid w:val="00E7650C"/>
    <w:rsid w:val="00E76551"/>
    <w:rsid w:val="00E76A3C"/>
    <w:rsid w:val="00E77DDD"/>
    <w:rsid w:val="00E800CD"/>
    <w:rsid w:val="00E8045C"/>
    <w:rsid w:val="00E8078A"/>
    <w:rsid w:val="00E8163C"/>
    <w:rsid w:val="00E8185A"/>
    <w:rsid w:val="00E81B35"/>
    <w:rsid w:val="00E81EE9"/>
    <w:rsid w:val="00E8256C"/>
    <w:rsid w:val="00E82576"/>
    <w:rsid w:val="00E82712"/>
    <w:rsid w:val="00E82916"/>
    <w:rsid w:val="00E83326"/>
    <w:rsid w:val="00E839D4"/>
    <w:rsid w:val="00E840C3"/>
    <w:rsid w:val="00E8545B"/>
    <w:rsid w:val="00E856D4"/>
    <w:rsid w:val="00E85B22"/>
    <w:rsid w:val="00E85D6D"/>
    <w:rsid w:val="00E85F89"/>
    <w:rsid w:val="00E8614B"/>
    <w:rsid w:val="00E862E2"/>
    <w:rsid w:val="00E86AF5"/>
    <w:rsid w:val="00E86EEE"/>
    <w:rsid w:val="00E87CCB"/>
    <w:rsid w:val="00E902B4"/>
    <w:rsid w:val="00E9069A"/>
    <w:rsid w:val="00E90FD1"/>
    <w:rsid w:val="00E919C7"/>
    <w:rsid w:val="00E919D0"/>
    <w:rsid w:val="00E92235"/>
    <w:rsid w:val="00E9300C"/>
    <w:rsid w:val="00E934B1"/>
    <w:rsid w:val="00E9429B"/>
    <w:rsid w:val="00E944F2"/>
    <w:rsid w:val="00E9496D"/>
    <w:rsid w:val="00E94FF4"/>
    <w:rsid w:val="00E954B1"/>
    <w:rsid w:val="00E95F0C"/>
    <w:rsid w:val="00E95F1D"/>
    <w:rsid w:val="00E96087"/>
    <w:rsid w:val="00E9661D"/>
    <w:rsid w:val="00E96A84"/>
    <w:rsid w:val="00E96FED"/>
    <w:rsid w:val="00E97030"/>
    <w:rsid w:val="00E972E9"/>
    <w:rsid w:val="00E975E6"/>
    <w:rsid w:val="00E9784E"/>
    <w:rsid w:val="00E97942"/>
    <w:rsid w:val="00E97E67"/>
    <w:rsid w:val="00EA0B99"/>
    <w:rsid w:val="00EA0C33"/>
    <w:rsid w:val="00EA0D47"/>
    <w:rsid w:val="00EA0D5E"/>
    <w:rsid w:val="00EA2F9C"/>
    <w:rsid w:val="00EA3220"/>
    <w:rsid w:val="00EA329B"/>
    <w:rsid w:val="00EA37C4"/>
    <w:rsid w:val="00EA3A46"/>
    <w:rsid w:val="00EA3DF9"/>
    <w:rsid w:val="00EA496C"/>
    <w:rsid w:val="00EA4CAE"/>
    <w:rsid w:val="00EA4FDB"/>
    <w:rsid w:val="00EA591F"/>
    <w:rsid w:val="00EA5F31"/>
    <w:rsid w:val="00EA5F6D"/>
    <w:rsid w:val="00EA5FBE"/>
    <w:rsid w:val="00EA6362"/>
    <w:rsid w:val="00EA679B"/>
    <w:rsid w:val="00EA682C"/>
    <w:rsid w:val="00EA760A"/>
    <w:rsid w:val="00EB00BC"/>
    <w:rsid w:val="00EB096E"/>
    <w:rsid w:val="00EB159D"/>
    <w:rsid w:val="00EB15C6"/>
    <w:rsid w:val="00EB1A30"/>
    <w:rsid w:val="00EB22C2"/>
    <w:rsid w:val="00EB2F39"/>
    <w:rsid w:val="00EB309E"/>
    <w:rsid w:val="00EB3127"/>
    <w:rsid w:val="00EB3855"/>
    <w:rsid w:val="00EB4D4B"/>
    <w:rsid w:val="00EB557D"/>
    <w:rsid w:val="00EB660F"/>
    <w:rsid w:val="00EB6996"/>
    <w:rsid w:val="00EB6B17"/>
    <w:rsid w:val="00EB6EF7"/>
    <w:rsid w:val="00EB717F"/>
    <w:rsid w:val="00EB790B"/>
    <w:rsid w:val="00EB7EF8"/>
    <w:rsid w:val="00EC01D5"/>
    <w:rsid w:val="00EC0369"/>
    <w:rsid w:val="00EC07A7"/>
    <w:rsid w:val="00EC0968"/>
    <w:rsid w:val="00EC0D47"/>
    <w:rsid w:val="00EC0FD9"/>
    <w:rsid w:val="00EC1197"/>
    <w:rsid w:val="00EC2020"/>
    <w:rsid w:val="00EC2BF5"/>
    <w:rsid w:val="00EC2E41"/>
    <w:rsid w:val="00EC3244"/>
    <w:rsid w:val="00EC3C70"/>
    <w:rsid w:val="00EC407E"/>
    <w:rsid w:val="00EC4085"/>
    <w:rsid w:val="00EC4727"/>
    <w:rsid w:val="00EC4DAF"/>
    <w:rsid w:val="00EC4E07"/>
    <w:rsid w:val="00EC55E2"/>
    <w:rsid w:val="00EC5C36"/>
    <w:rsid w:val="00EC637C"/>
    <w:rsid w:val="00EC6858"/>
    <w:rsid w:val="00EC6922"/>
    <w:rsid w:val="00EC70D2"/>
    <w:rsid w:val="00EC7719"/>
    <w:rsid w:val="00EC78C8"/>
    <w:rsid w:val="00ED01CA"/>
    <w:rsid w:val="00ED0227"/>
    <w:rsid w:val="00ED12D2"/>
    <w:rsid w:val="00ED18BE"/>
    <w:rsid w:val="00ED2165"/>
    <w:rsid w:val="00ED2176"/>
    <w:rsid w:val="00ED2459"/>
    <w:rsid w:val="00ED3506"/>
    <w:rsid w:val="00ED3AC3"/>
    <w:rsid w:val="00ED3E34"/>
    <w:rsid w:val="00ED40D8"/>
    <w:rsid w:val="00ED422E"/>
    <w:rsid w:val="00ED431D"/>
    <w:rsid w:val="00ED43E6"/>
    <w:rsid w:val="00ED469E"/>
    <w:rsid w:val="00ED4BF6"/>
    <w:rsid w:val="00ED54E4"/>
    <w:rsid w:val="00ED5669"/>
    <w:rsid w:val="00ED5DAB"/>
    <w:rsid w:val="00ED5EB9"/>
    <w:rsid w:val="00ED5EF1"/>
    <w:rsid w:val="00ED69E3"/>
    <w:rsid w:val="00ED71A1"/>
    <w:rsid w:val="00ED79AA"/>
    <w:rsid w:val="00ED7C4C"/>
    <w:rsid w:val="00EE0487"/>
    <w:rsid w:val="00EE114C"/>
    <w:rsid w:val="00EE116C"/>
    <w:rsid w:val="00EE13EC"/>
    <w:rsid w:val="00EE17F2"/>
    <w:rsid w:val="00EE1920"/>
    <w:rsid w:val="00EE1CC8"/>
    <w:rsid w:val="00EE1E09"/>
    <w:rsid w:val="00EE2244"/>
    <w:rsid w:val="00EE279D"/>
    <w:rsid w:val="00EE27D0"/>
    <w:rsid w:val="00EE2DCA"/>
    <w:rsid w:val="00EE3E3C"/>
    <w:rsid w:val="00EE4BF3"/>
    <w:rsid w:val="00EE5DD6"/>
    <w:rsid w:val="00EE66A1"/>
    <w:rsid w:val="00EE68F4"/>
    <w:rsid w:val="00EE6CB7"/>
    <w:rsid w:val="00EE757E"/>
    <w:rsid w:val="00EE792C"/>
    <w:rsid w:val="00EE7D14"/>
    <w:rsid w:val="00EE7EF1"/>
    <w:rsid w:val="00EF02F4"/>
    <w:rsid w:val="00EF046A"/>
    <w:rsid w:val="00EF0AB9"/>
    <w:rsid w:val="00EF0EAD"/>
    <w:rsid w:val="00EF1888"/>
    <w:rsid w:val="00EF1C0C"/>
    <w:rsid w:val="00EF2674"/>
    <w:rsid w:val="00EF317D"/>
    <w:rsid w:val="00EF3429"/>
    <w:rsid w:val="00EF37CA"/>
    <w:rsid w:val="00EF408C"/>
    <w:rsid w:val="00EF41A8"/>
    <w:rsid w:val="00EF5290"/>
    <w:rsid w:val="00EF56AD"/>
    <w:rsid w:val="00EF5EC5"/>
    <w:rsid w:val="00EF61F2"/>
    <w:rsid w:val="00EF63AF"/>
    <w:rsid w:val="00EF63C0"/>
    <w:rsid w:val="00EF6487"/>
    <w:rsid w:val="00EF654B"/>
    <w:rsid w:val="00EF6807"/>
    <w:rsid w:val="00EF6D25"/>
    <w:rsid w:val="00EF6E55"/>
    <w:rsid w:val="00EF6F08"/>
    <w:rsid w:val="00EF6FA5"/>
    <w:rsid w:val="00EF7851"/>
    <w:rsid w:val="00EF7AC9"/>
    <w:rsid w:val="00F0010B"/>
    <w:rsid w:val="00F00516"/>
    <w:rsid w:val="00F01691"/>
    <w:rsid w:val="00F02595"/>
    <w:rsid w:val="00F02722"/>
    <w:rsid w:val="00F02DCA"/>
    <w:rsid w:val="00F03314"/>
    <w:rsid w:val="00F033DE"/>
    <w:rsid w:val="00F03700"/>
    <w:rsid w:val="00F039BA"/>
    <w:rsid w:val="00F03BD3"/>
    <w:rsid w:val="00F03FF4"/>
    <w:rsid w:val="00F041F2"/>
    <w:rsid w:val="00F04300"/>
    <w:rsid w:val="00F04E01"/>
    <w:rsid w:val="00F052BA"/>
    <w:rsid w:val="00F05720"/>
    <w:rsid w:val="00F05DEB"/>
    <w:rsid w:val="00F064D0"/>
    <w:rsid w:val="00F065EA"/>
    <w:rsid w:val="00F065EE"/>
    <w:rsid w:val="00F071C3"/>
    <w:rsid w:val="00F075B5"/>
    <w:rsid w:val="00F075F9"/>
    <w:rsid w:val="00F07FFC"/>
    <w:rsid w:val="00F11700"/>
    <w:rsid w:val="00F117D4"/>
    <w:rsid w:val="00F11F93"/>
    <w:rsid w:val="00F124CD"/>
    <w:rsid w:val="00F12D4A"/>
    <w:rsid w:val="00F13BAC"/>
    <w:rsid w:val="00F1405D"/>
    <w:rsid w:val="00F14637"/>
    <w:rsid w:val="00F14C59"/>
    <w:rsid w:val="00F16594"/>
    <w:rsid w:val="00F166C9"/>
    <w:rsid w:val="00F16897"/>
    <w:rsid w:val="00F17436"/>
    <w:rsid w:val="00F17650"/>
    <w:rsid w:val="00F1794A"/>
    <w:rsid w:val="00F17BF4"/>
    <w:rsid w:val="00F20A64"/>
    <w:rsid w:val="00F210D5"/>
    <w:rsid w:val="00F2158A"/>
    <w:rsid w:val="00F218AD"/>
    <w:rsid w:val="00F21DF3"/>
    <w:rsid w:val="00F223E7"/>
    <w:rsid w:val="00F22A32"/>
    <w:rsid w:val="00F24F20"/>
    <w:rsid w:val="00F2574C"/>
    <w:rsid w:val="00F26602"/>
    <w:rsid w:val="00F2673D"/>
    <w:rsid w:val="00F2750C"/>
    <w:rsid w:val="00F276EE"/>
    <w:rsid w:val="00F278B0"/>
    <w:rsid w:val="00F27C93"/>
    <w:rsid w:val="00F305E5"/>
    <w:rsid w:val="00F30EA5"/>
    <w:rsid w:val="00F312E0"/>
    <w:rsid w:val="00F31DD9"/>
    <w:rsid w:val="00F31FFA"/>
    <w:rsid w:val="00F323CB"/>
    <w:rsid w:val="00F32979"/>
    <w:rsid w:val="00F32D02"/>
    <w:rsid w:val="00F334F8"/>
    <w:rsid w:val="00F33572"/>
    <w:rsid w:val="00F33BF2"/>
    <w:rsid w:val="00F33CAE"/>
    <w:rsid w:val="00F33CDB"/>
    <w:rsid w:val="00F3458F"/>
    <w:rsid w:val="00F3480A"/>
    <w:rsid w:val="00F34C0A"/>
    <w:rsid w:val="00F34D53"/>
    <w:rsid w:val="00F3526C"/>
    <w:rsid w:val="00F35EE0"/>
    <w:rsid w:val="00F3654E"/>
    <w:rsid w:val="00F367AF"/>
    <w:rsid w:val="00F36B14"/>
    <w:rsid w:val="00F36F34"/>
    <w:rsid w:val="00F37436"/>
    <w:rsid w:val="00F376A8"/>
    <w:rsid w:val="00F376EF"/>
    <w:rsid w:val="00F37855"/>
    <w:rsid w:val="00F378F4"/>
    <w:rsid w:val="00F37DD9"/>
    <w:rsid w:val="00F405A5"/>
    <w:rsid w:val="00F406D2"/>
    <w:rsid w:val="00F40847"/>
    <w:rsid w:val="00F40B84"/>
    <w:rsid w:val="00F40C3C"/>
    <w:rsid w:val="00F40E2D"/>
    <w:rsid w:val="00F40F21"/>
    <w:rsid w:val="00F4208C"/>
    <w:rsid w:val="00F420C1"/>
    <w:rsid w:val="00F420CF"/>
    <w:rsid w:val="00F4229E"/>
    <w:rsid w:val="00F42429"/>
    <w:rsid w:val="00F42503"/>
    <w:rsid w:val="00F43023"/>
    <w:rsid w:val="00F43520"/>
    <w:rsid w:val="00F43708"/>
    <w:rsid w:val="00F43B1D"/>
    <w:rsid w:val="00F43C49"/>
    <w:rsid w:val="00F4477F"/>
    <w:rsid w:val="00F44EA0"/>
    <w:rsid w:val="00F44ED4"/>
    <w:rsid w:val="00F45086"/>
    <w:rsid w:val="00F454D7"/>
    <w:rsid w:val="00F45CDA"/>
    <w:rsid w:val="00F45DF6"/>
    <w:rsid w:val="00F45F1B"/>
    <w:rsid w:val="00F463EF"/>
    <w:rsid w:val="00F46841"/>
    <w:rsid w:val="00F46CAC"/>
    <w:rsid w:val="00F50207"/>
    <w:rsid w:val="00F50C7E"/>
    <w:rsid w:val="00F510C7"/>
    <w:rsid w:val="00F511C7"/>
    <w:rsid w:val="00F516AB"/>
    <w:rsid w:val="00F521B9"/>
    <w:rsid w:val="00F5237A"/>
    <w:rsid w:val="00F52CA5"/>
    <w:rsid w:val="00F531DB"/>
    <w:rsid w:val="00F53F1E"/>
    <w:rsid w:val="00F5431E"/>
    <w:rsid w:val="00F5432E"/>
    <w:rsid w:val="00F54947"/>
    <w:rsid w:val="00F5545E"/>
    <w:rsid w:val="00F55805"/>
    <w:rsid w:val="00F55912"/>
    <w:rsid w:val="00F55E39"/>
    <w:rsid w:val="00F566E9"/>
    <w:rsid w:val="00F569FB"/>
    <w:rsid w:val="00F56ACC"/>
    <w:rsid w:val="00F56B06"/>
    <w:rsid w:val="00F60336"/>
    <w:rsid w:val="00F60577"/>
    <w:rsid w:val="00F606AB"/>
    <w:rsid w:val="00F60BB6"/>
    <w:rsid w:val="00F60CFA"/>
    <w:rsid w:val="00F6146C"/>
    <w:rsid w:val="00F614B0"/>
    <w:rsid w:val="00F61AB2"/>
    <w:rsid w:val="00F62A9B"/>
    <w:rsid w:val="00F62EF0"/>
    <w:rsid w:val="00F63515"/>
    <w:rsid w:val="00F637CB"/>
    <w:rsid w:val="00F63CB0"/>
    <w:rsid w:val="00F641E8"/>
    <w:rsid w:val="00F64F36"/>
    <w:rsid w:val="00F65186"/>
    <w:rsid w:val="00F657ED"/>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396"/>
    <w:rsid w:val="00F7245C"/>
    <w:rsid w:val="00F729C4"/>
    <w:rsid w:val="00F72ADA"/>
    <w:rsid w:val="00F72E99"/>
    <w:rsid w:val="00F72F07"/>
    <w:rsid w:val="00F7302D"/>
    <w:rsid w:val="00F73280"/>
    <w:rsid w:val="00F733B3"/>
    <w:rsid w:val="00F73A02"/>
    <w:rsid w:val="00F73AA5"/>
    <w:rsid w:val="00F7435B"/>
    <w:rsid w:val="00F745C6"/>
    <w:rsid w:val="00F74609"/>
    <w:rsid w:val="00F748A5"/>
    <w:rsid w:val="00F74B3C"/>
    <w:rsid w:val="00F74B52"/>
    <w:rsid w:val="00F7545C"/>
    <w:rsid w:val="00F754F0"/>
    <w:rsid w:val="00F75530"/>
    <w:rsid w:val="00F75835"/>
    <w:rsid w:val="00F76328"/>
    <w:rsid w:val="00F76807"/>
    <w:rsid w:val="00F76CC0"/>
    <w:rsid w:val="00F7734A"/>
    <w:rsid w:val="00F77358"/>
    <w:rsid w:val="00F775B7"/>
    <w:rsid w:val="00F77638"/>
    <w:rsid w:val="00F777DE"/>
    <w:rsid w:val="00F77854"/>
    <w:rsid w:val="00F778EA"/>
    <w:rsid w:val="00F808BB"/>
    <w:rsid w:val="00F81051"/>
    <w:rsid w:val="00F81612"/>
    <w:rsid w:val="00F81D18"/>
    <w:rsid w:val="00F82334"/>
    <w:rsid w:val="00F8234F"/>
    <w:rsid w:val="00F82B00"/>
    <w:rsid w:val="00F82D28"/>
    <w:rsid w:val="00F82EDD"/>
    <w:rsid w:val="00F834AA"/>
    <w:rsid w:val="00F83820"/>
    <w:rsid w:val="00F83FA5"/>
    <w:rsid w:val="00F84522"/>
    <w:rsid w:val="00F84C24"/>
    <w:rsid w:val="00F84DAB"/>
    <w:rsid w:val="00F84EC9"/>
    <w:rsid w:val="00F85CFA"/>
    <w:rsid w:val="00F86E36"/>
    <w:rsid w:val="00F86F59"/>
    <w:rsid w:val="00F8721A"/>
    <w:rsid w:val="00F90607"/>
    <w:rsid w:val="00F90ED1"/>
    <w:rsid w:val="00F90F1B"/>
    <w:rsid w:val="00F9247F"/>
    <w:rsid w:val="00F92980"/>
    <w:rsid w:val="00F92CDD"/>
    <w:rsid w:val="00F93A7F"/>
    <w:rsid w:val="00F93B73"/>
    <w:rsid w:val="00F94C9A"/>
    <w:rsid w:val="00F94D59"/>
    <w:rsid w:val="00F94E1E"/>
    <w:rsid w:val="00F94F6F"/>
    <w:rsid w:val="00F9549B"/>
    <w:rsid w:val="00F9577E"/>
    <w:rsid w:val="00F959B8"/>
    <w:rsid w:val="00F96246"/>
    <w:rsid w:val="00F962E0"/>
    <w:rsid w:val="00F96635"/>
    <w:rsid w:val="00FA0F3C"/>
    <w:rsid w:val="00FA11BA"/>
    <w:rsid w:val="00FA1285"/>
    <w:rsid w:val="00FA16F9"/>
    <w:rsid w:val="00FA18EE"/>
    <w:rsid w:val="00FA209B"/>
    <w:rsid w:val="00FA2B39"/>
    <w:rsid w:val="00FA2C4A"/>
    <w:rsid w:val="00FA2C7F"/>
    <w:rsid w:val="00FA302C"/>
    <w:rsid w:val="00FA339C"/>
    <w:rsid w:val="00FA3B58"/>
    <w:rsid w:val="00FA45AD"/>
    <w:rsid w:val="00FA4DD4"/>
    <w:rsid w:val="00FA4E28"/>
    <w:rsid w:val="00FA4F8A"/>
    <w:rsid w:val="00FA6CD1"/>
    <w:rsid w:val="00FA6CFB"/>
    <w:rsid w:val="00FA742B"/>
    <w:rsid w:val="00FA7D54"/>
    <w:rsid w:val="00FB0008"/>
    <w:rsid w:val="00FB025C"/>
    <w:rsid w:val="00FB06D5"/>
    <w:rsid w:val="00FB1098"/>
    <w:rsid w:val="00FB1360"/>
    <w:rsid w:val="00FB151E"/>
    <w:rsid w:val="00FB2911"/>
    <w:rsid w:val="00FB35ED"/>
    <w:rsid w:val="00FB3D54"/>
    <w:rsid w:val="00FB40BD"/>
    <w:rsid w:val="00FB4440"/>
    <w:rsid w:val="00FB5100"/>
    <w:rsid w:val="00FB51FC"/>
    <w:rsid w:val="00FB5259"/>
    <w:rsid w:val="00FB53FC"/>
    <w:rsid w:val="00FB5CE1"/>
    <w:rsid w:val="00FB5D78"/>
    <w:rsid w:val="00FB5F67"/>
    <w:rsid w:val="00FB620B"/>
    <w:rsid w:val="00FB6299"/>
    <w:rsid w:val="00FB6694"/>
    <w:rsid w:val="00FB6739"/>
    <w:rsid w:val="00FB6A49"/>
    <w:rsid w:val="00FB71B4"/>
    <w:rsid w:val="00FB7809"/>
    <w:rsid w:val="00FB7F95"/>
    <w:rsid w:val="00FC0296"/>
    <w:rsid w:val="00FC0D7F"/>
    <w:rsid w:val="00FC1202"/>
    <w:rsid w:val="00FC16EF"/>
    <w:rsid w:val="00FC231C"/>
    <w:rsid w:val="00FC2ACB"/>
    <w:rsid w:val="00FC2F3B"/>
    <w:rsid w:val="00FC2FDC"/>
    <w:rsid w:val="00FC328E"/>
    <w:rsid w:val="00FC35CC"/>
    <w:rsid w:val="00FC36EE"/>
    <w:rsid w:val="00FC3C3D"/>
    <w:rsid w:val="00FC3D2A"/>
    <w:rsid w:val="00FC3F66"/>
    <w:rsid w:val="00FC430D"/>
    <w:rsid w:val="00FC49DD"/>
    <w:rsid w:val="00FC5164"/>
    <w:rsid w:val="00FC56F5"/>
    <w:rsid w:val="00FC5871"/>
    <w:rsid w:val="00FC5A21"/>
    <w:rsid w:val="00FC6116"/>
    <w:rsid w:val="00FC7042"/>
    <w:rsid w:val="00FC71D1"/>
    <w:rsid w:val="00FD0587"/>
    <w:rsid w:val="00FD06F0"/>
    <w:rsid w:val="00FD0873"/>
    <w:rsid w:val="00FD0E0D"/>
    <w:rsid w:val="00FD11A7"/>
    <w:rsid w:val="00FD12A3"/>
    <w:rsid w:val="00FD1CB9"/>
    <w:rsid w:val="00FD1E4C"/>
    <w:rsid w:val="00FD2035"/>
    <w:rsid w:val="00FD20A9"/>
    <w:rsid w:val="00FD2DD8"/>
    <w:rsid w:val="00FD340F"/>
    <w:rsid w:val="00FD448C"/>
    <w:rsid w:val="00FD4548"/>
    <w:rsid w:val="00FD4EE4"/>
    <w:rsid w:val="00FD4FA0"/>
    <w:rsid w:val="00FD54AD"/>
    <w:rsid w:val="00FD5DCB"/>
    <w:rsid w:val="00FD6254"/>
    <w:rsid w:val="00FD6A31"/>
    <w:rsid w:val="00FD7372"/>
    <w:rsid w:val="00FD746B"/>
    <w:rsid w:val="00FE0A62"/>
    <w:rsid w:val="00FE0C96"/>
    <w:rsid w:val="00FE1929"/>
    <w:rsid w:val="00FE1ECD"/>
    <w:rsid w:val="00FE2034"/>
    <w:rsid w:val="00FE2AD5"/>
    <w:rsid w:val="00FE2D46"/>
    <w:rsid w:val="00FE2D94"/>
    <w:rsid w:val="00FE2F22"/>
    <w:rsid w:val="00FE2F59"/>
    <w:rsid w:val="00FE33D1"/>
    <w:rsid w:val="00FE3EC0"/>
    <w:rsid w:val="00FE4746"/>
    <w:rsid w:val="00FE518E"/>
    <w:rsid w:val="00FE5370"/>
    <w:rsid w:val="00FE55E9"/>
    <w:rsid w:val="00FE5795"/>
    <w:rsid w:val="00FE5CE2"/>
    <w:rsid w:val="00FE5FAC"/>
    <w:rsid w:val="00FE6078"/>
    <w:rsid w:val="00FE6566"/>
    <w:rsid w:val="00FE6759"/>
    <w:rsid w:val="00FE68C0"/>
    <w:rsid w:val="00FE6E6D"/>
    <w:rsid w:val="00FE7683"/>
    <w:rsid w:val="00FE7CFA"/>
    <w:rsid w:val="00FE7E31"/>
    <w:rsid w:val="00FE7E34"/>
    <w:rsid w:val="00FF05BD"/>
    <w:rsid w:val="00FF06B8"/>
    <w:rsid w:val="00FF08E7"/>
    <w:rsid w:val="00FF0ABE"/>
    <w:rsid w:val="00FF1DE1"/>
    <w:rsid w:val="00FF1DFC"/>
    <w:rsid w:val="00FF2EEF"/>
    <w:rsid w:val="00FF32CD"/>
    <w:rsid w:val="00FF33C3"/>
    <w:rsid w:val="00FF35DB"/>
    <w:rsid w:val="00FF4C3E"/>
    <w:rsid w:val="00FF4CBD"/>
    <w:rsid w:val="00FF54FD"/>
    <w:rsid w:val="00FF583B"/>
    <w:rsid w:val="00FF63A6"/>
    <w:rsid w:val="00FF6411"/>
    <w:rsid w:val="00FF7284"/>
    <w:rsid w:val="00FF7DC7"/>
    <w:rsid w:val="014E0DD6"/>
    <w:rsid w:val="015D2135"/>
    <w:rsid w:val="015D659F"/>
    <w:rsid w:val="0161FE6E"/>
    <w:rsid w:val="01CBC3A3"/>
    <w:rsid w:val="01E265E7"/>
    <w:rsid w:val="01E490F6"/>
    <w:rsid w:val="023A2B44"/>
    <w:rsid w:val="0262BD78"/>
    <w:rsid w:val="02801E52"/>
    <w:rsid w:val="02BF20F4"/>
    <w:rsid w:val="03253763"/>
    <w:rsid w:val="0340F30D"/>
    <w:rsid w:val="0345492B"/>
    <w:rsid w:val="036F8B27"/>
    <w:rsid w:val="037E3449"/>
    <w:rsid w:val="03F2726E"/>
    <w:rsid w:val="041F41B1"/>
    <w:rsid w:val="046C04EE"/>
    <w:rsid w:val="048D7E7D"/>
    <w:rsid w:val="049E6EDE"/>
    <w:rsid w:val="04C49494"/>
    <w:rsid w:val="04C9F78C"/>
    <w:rsid w:val="04CC811F"/>
    <w:rsid w:val="04E576AB"/>
    <w:rsid w:val="053DCC7F"/>
    <w:rsid w:val="05DE2639"/>
    <w:rsid w:val="05FF0850"/>
    <w:rsid w:val="060C2B6D"/>
    <w:rsid w:val="0652C08B"/>
    <w:rsid w:val="0680BA2C"/>
    <w:rsid w:val="06954F02"/>
    <w:rsid w:val="06A4C803"/>
    <w:rsid w:val="06BFD974"/>
    <w:rsid w:val="07567DCC"/>
    <w:rsid w:val="077A379A"/>
    <w:rsid w:val="078A72BB"/>
    <w:rsid w:val="07DB206E"/>
    <w:rsid w:val="08361791"/>
    <w:rsid w:val="08B3EB47"/>
    <w:rsid w:val="08F25FC6"/>
    <w:rsid w:val="096B65DB"/>
    <w:rsid w:val="09710420"/>
    <w:rsid w:val="09DEBB12"/>
    <w:rsid w:val="0A4EDE83"/>
    <w:rsid w:val="0A9DD767"/>
    <w:rsid w:val="0AAC451F"/>
    <w:rsid w:val="0ABDF030"/>
    <w:rsid w:val="0AF376C8"/>
    <w:rsid w:val="0AF4D70D"/>
    <w:rsid w:val="0AFF1DE1"/>
    <w:rsid w:val="0B3BCD3B"/>
    <w:rsid w:val="0B49FD8A"/>
    <w:rsid w:val="0B5B3861"/>
    <w:rsid w:val="0B6550F6"/>
    <w:rsid w:val="0B802CB2"/>
    <w:rsid w:val="0BAD4B6C"/>
    <w:rsid w:val="0BC931BE"/>
    <w:rsid w:val="0C67A264"/>
    <w:rsid w:val="0C84C5D5"/>
    <w:rsid w:val="0CBBE77D"/>
    <w:rsid w:val="0CD2D83F"/>
    <w:rsid w:val="0D3A0D2F"/>
    <w:rsid w:val="0D5A5DA5"/>
    <w:rsid w:val="0D6E048B"/>
    <w:rsid w:val="0D81D619"/>
    <w:rsid w:val="0D8F15DC"/>
    <w:rsid w:val="0D946BB0"/>
    <w:rsid w:val="0DB86144"/>
    <w:rsid w:val="0E290FA1"/>
    <w:rsid w:val="0E2CDC76"/>
    <w:rsid w:val="0E7B1287"/>
    <w:rsid w:val="0E87D002"/>
    <w:rsid w:val="0E90E0E5"/>
    <w:rsid w:val="0F8974C8"/>
    <w:rsid w:val="0F8B709D"/>
    <w:rsid w:val="0F9F1055"/>
    <w:rsid w:val="0FAA7E1D"/>
    <w:rsid w:val="0FAC81EE"/>
    <w:rsid w:val="0FF470D1"/>
    <w:rsid w:val="10093F79"/>
    <w:rsid w:val="103CF395"/>
    <w:rsid w:val="10666542"/>
    <w:rsid w:val="10BDC5F8"/>
    <w:rsid w:val="10D22466"/>
    <w:rsid w:val="10EA1DD3"/>
    <w:rsid w:val="1103EBD7"/>
    <w:rsid w:val="1115EFFC"/>
    <w:rsid w:val="1129C61C"/>
    <w:rsid w:val="118725B7"/>
    <w:rsid w:val="11B6BAEB"/>
    <w:rsid w:val="11D379B5"/>
    <w:rsid w:val="11D63B41"/>
    <w:rsid w:val="11E5B0AB"/>
    <w:rsid w:val="11ECF08E"/>
    <w:rsid w:val="1263220E"/>
    <w:rsid w:val="127196C7"/>
    <w:rsid w:val="127B5452"/>
    <w:rsid w:val="127BEBCA"/>
    <w:rsid w:val="1299420C"/>
    <w:rsid w:val="131ED2CB"/>
    <w:rsid w:val="137274DB"/>
    <w:rsid w:val="13766D53"/>
    <w:rsid w:val="138ACF58"/>
    <w:rsid w:val="13AADC8E"/>
    <w:rsid w:val="13BE8A75"/>
    <w:rsid w:val="13E1011E"/>
    <w:rsid w:val="13F14A6E"/>
    <w:rsid w:val="142E2201"/>
    <w:rsid w:val="144342BC"/>
    <w:rsid w:val="144F9B90"/>
    <w:rsid w:val="14750A2D"/>
    <w:rsid w:val="1488D4BA"/>
    <w:rsid w:val="152EBF15"/>
    <w:rsid w:val="1537AB56"/>
    <w:rsid w:val="1546210A"/>
    <w:rsid w:val="15592CE1"/>
    <w:rsid w:val="156E30F6"/>
    <w:rsid w:val="157AB108"/>
    <w:rsid w:val="15BBA35A"/>
    <w:rsid w:val="15BE0D5F"/>
    <w:rsid w:val="15CFE6AF"/>
    <w:rsid w:val="15FB4602"/>
    <w:rsid w:val="161D9A18"/>
    <w:rsid w:val="1628DE93"/>
    <w:rsid w:val="167955DE"/>
    <w:rsid w:val="16846D2E"/>
    <w:rsid w:val="168E8CC4"/>
    <w:rsid w:val="16BBED45"/>
    <w:rsid w:val="16ED755E"/>
    <w:rsid w:val="1753B30B"/>
    <w:rsid w:val="1761D14C"/>
    <w:rsid w:val="17C8D895"/>
    <w:rsid w:val="17E13756"/>
    <w:rsid w:val="17EDD8A0"/>
    <w:rsid w:val="1811F810"/>
    <w:rsid w:val="186C24EA"/>
    <w:rsid w:val="18786F8F"/>
    <w:rsid w:val="188DBDE6"/>
    <w:rsid w:val="18C29082"/>
    <w:rsid w:val="19710D84"/>
    <w:rsid w:val="1979AEB3"/>
    <w:rsid w:val="1980A78F"/>
    <w:rsid w:val="19812F96"/>
    <w:rsid w:val="1A1309FF"/>
    <w:rsid w:val="1A208299"/>
    <w:rsid w:val="1A3457BE"/>
    <w:rsid w:val="1A374183"/>
    <w:rsid w:val="1A41D408"/>
    <w:rsid w:val="1A44FC18"/>
    <w:rsid w:val="1A8B5E65"/>
    <w:rsid w:val="1AAB445D"/>
    <w:rsid w:val="1B285119"/>
    <w:rsid w:val="1B7DE7D0"/>
    <w:rsid w:val="1BACA027"/>
    <w:rsid w:val="1BE3FE3F"/>
    <w:rsid w:val="1C63BE58"/>
    <w:rsid w:val="1CD7AB07"/>
    <w:rsid w:val="1CF43B92"/>
    <w:rsid w:val="1D03241C"/>
    <w:rsid w:val="1D50C2B5"/>
    <w:rsid w:val="1D7C08F9"/>
    <w:rsid w:val="1E066661"/>
    <w:rsid w:val="1E0AE372"/>
    <w:rsid w:val="1E1D543A"/>
    <w:rsid w:val="1E67A8F9"/>
    <w:rsid w:val="1F20BE6D"/>
    <w:rsid w:val="1F2E6D6F"/>
    <w:rsid w:val="1F4D2572"/>
    <w:rsid w:val="1F89CA34"/>
    <w:rsid w:val="1FA19467"/>
    <w:rsid w:val="1FABD43A"/>
    <w:rsid w:val="1FC8D76E"/>
    <w:rsid w:val="20070FC7"/>
    <w:rsid w:val="201C727D"/>
    <w:rsid w:val="20346758"/>
    <w:rsid w:val="203E77F1"/>
    <w:rsid w:val="20496FFF"/>
    <w:rsid w:val="20632ED9"/>
    <w:rsid w:val="2082E9FC"/>
    <w:rsid w:val="20A0403E"/>
    <w:rsid w:val="20A525D8"/>
    <w:rsid w:val="20A56A42"/>
    <w:rsid w:val="20D70D59"/>
    <w:rsid w:val="20F43C5D"/>
    <w:rsid w:val="20F4C842"/>
    <w:rsid w:val="2118E0B1"/>
    <w:rsid w:val="21448805"/>
    <w:rsid w:val="215F4AFA"/>
    <w:rsid w:val="217D6389"/>
    <w:rsid w:val="21A4D165"/>
    <w:rsid w:val="21E638E8"/>
    <w:rsid w:val="2216CC2A"/>
    <w:rsid w:val="22322ADB"/>
    <w:rsid w:val="22387937"/>
    <w:rsid w:val="225522D1"/>
    <w:rsid w:val="2280F4FA"/>
    <w:rsid w:val="22B189E4"/>
    <w:rsid w:val="22F32DD5"/>
    <w:rsid w:val="22FBE4A9"/>
    <w:rsid w:val="23924801"/>
    <w:rsid w:val="23A6B49E"/>
    <w:rsid w:val="23AA030A"/>
    <w:rsid w:val="23EA759C"/>
    <w:rsid w:val="23EDBAEF"/>
    <w:rsid w:val="23F26DBA"/>
    <w:rsid w:val="241356D2"/>
    <w:rsid w:val="2415B4B2"/>
    <w:rsid w:val="24167E00"/>
    <w:rsid w:val="2429BCA8"/>
    <w:rsid w:val="24A8C1A2"/>
    <w:rsid w:val="250BA1B9"/>
    <w:rsid w:val="25165C5E"/>
    <w:rsid w:val="25269B16"/>
    <w:rsid w:val="2532E857"/>
    <w:rsid w:val="2543B786"/>
    <w:rsid w:val="254D6A79"/>
    <w:rsid w:val="256734E6"/>
    <w:rsid w:val="2582F252"/>
    <w:rsid w:val="25985CB6"/>
    <w:rsid w:val="25E39769"/>
    <w:rsid w:val="2647DCD8"/>
    <w:rsid w:val="26525C2A"/>
    <w:rsid w:val="266013AE"/>
    <w:rsid w:val="26C1A12E"/>
    <w:rsid w:val="26D86113"/>
    <w:rsid w:val="272291E6"/>
    <w:rsid w:val="275C81E2"/>
    <w:rsid w:val="27684DD6"/>
    <w:rsid w:val="27D0A162"/>
    <w:rsid w:val="280955A8"/>
    <w:rsid w:val="28248B73"/>
    <w:rsid w:val="2826E953"/>
    <w:rsid w:val="285E0907"/>
    <w:rsid w:val="288B232F"/>
    <w:rsid w:val="28CD021A"/>
    <w:rsid w:val="28D094F0"/>
    <w:rsid w:val="28F3D87E"/>
    <w:rsid w:val="2917BA85"/>
    <w:rsid w:val="29373BD6"/>
    <w:rsid w:val="295CDFB3"/>
    <w:rsid w:val="29BDFEEF"/>
    <w:rsid w:val="2A158A7A"/>
    <w:rsid w:val="2A3253DC"/>
    <w:rsid w:val="2A818A9E"/>
    <w:rsid w:val="2AAD2E5B"/>
    <w:rsid w:val="2AC056D8"/>
    <w:rsid w:val="2AC5AAD4"/>
    <w:rsid w:val="2AD3FDBE"/>
    <w:rsid w:val="2B27D8A5"/>
    <w:rsid w:val="2B635309"/>
    <w:rsid w:val="2B6F9CB3"/>
    <w:rsid w:val="2B81F4E1"/>
    <w:rsid w:val="2BF9A737"/>
    <w:rsid w:val="2C03A22B"/>
    <w:rsid w:val="2C069B1A"/>
    <w:rsid w:val="2C24B713"/>
    <w:rsid w:val="2C31054F"/>
    <w:rsid w:val="2C567AED"/>
    <w:rsid w:val="2C7435D6"/>
    <w:rsid w:val="2CD3B5E8"/>
    <w:rsid w:val="2CD461D3"/>
    <w:rsid w:val="2CD9DD06"/>
    <w:rsid w:val="2D1ED78C"/>
    <w:rsid w:val="2D219581"/>
    <w:rsid w:val="2D91B1F1"/>
    <w:rsid w:val="2DA2CC8B"/>
    <w:rsid w:val="2DDF6A4C"/>
    <w:rsid w:val="2DF63BCA"/>
    <w:rsid w:val="2DFB33F8"/>
    <w:rsid w:val="2E020F34"/>
    <w:rsid w:val="2E16F6A3"/>
    <w:rsid w:val="2E2F1BE0"/>
    <w:rsid w:val="2EB7AEFE"/>
    <w:rsid w:val="2EBAA7ED"/>
    <w:rsid w:val="2EBF32F4"/>
    <w:rsid w:val="2EC9814D"/>
    <w:rsid w:val="2ECB524D"/>
    <w:rsid w:val="2ED59220"/>
    <w:rsid w:val="2ED89115"/>
    <w:rsid w:val="2EE9ED24"/>
    <w:rsid w:val="2EF8E046"/>
    <w:rsid w:val="2F5DB295"/>
    <w:rsid w:val="2F64B49A"/>
    <w:rsid w:val="2FC2CCE5"/>
    <w:rsid w:val="2FE4B21C"/>
    <w:rsid w:val="3015C853"/>
    <w:rsid w:val="303D1989"/>
    <w:rsid w:val="3046CC7C"/>
    <w:rsid w:val="306C74EB"/>
    <w:rsid w:val="30772E95"/>
    <w:rsid w:val="30883796"/>
    <w:rsid w:val="309A20C7"/>
    <w:rsid w:val="30A9B125"/>
    <w:rsid w:val="30C3CA0E"/>
    <w:rsid w:val="30EF5FC9"/>
    <w:rsid w:val="3109D347"/>
    <w:rsid w:val="310E8374"/>
    <w:rsid w:val="312199E3"/>
    <w:rsid w:val="3129C5CB"/>
    <w:rsid w:val="314B5E9E"/>
    <w:rsid w:val="3178D7A8"/>
    <w:rsid w:val="31929235"/>
    <w:rsid w:val="319BA318"/>
    <w:rsid w:val="31C3B304"/>
    <w:rsid w:val="32121F7D"/>
    <w:rsid w:val="3213C797"/>
    <w:rsid w:val="3240BC29"/>
    <w:rsid w:val="32659A4F"/>
    <w:rsid w:val="32B3A5B8"/>
    <w:rsid w:val="32CF3592"/>
    <w:rsid w:val="32DFD8F1"/>
    <w:rsid w:val="3314F238"/>
    <w:rsid w:val="3366A6A2"/>
    <w:rsid w:val="33EA62CA"/>
    <w:rsid w:val="33EB9C52"/>
    <w:rsid w:val="3430FB7F"/>
    <w:rsid w:val="344AE292"/>
    <w:rsid w:val="345DEE69"/>
    <w:rsid w:val="34941852"/>
    <w:rsid w:val="34DDCBAE"/>
    <w:rsid w:val="3521C583"/>
    <w:rsid w:val="353A8238"/>
    <w:rsid w:val="355A1522"/>
    <w:rsid w:val="357D86EF"/>
    <w:rsid w:val="35C04136"/>
    <w:rsid w:val="35CF9581"/>
    <w:rsid w:val="35D7EB2C"/>
    <w:rsid w:val="35E2D410"/>
    <w:rsid w:val="35EECEB8"/>
    <w:rsid w:val="363F25F3"/>
    <w:rsid w:val="3662CED0"/>
    <w:rsid w:val="3684DB98"/>
    <w:rsid w:val="36887906"/>
    <w:rsid w:val="3692CF04"/>
    <w:rsid w:val="36DF6982"/>
    <w:rsid w:val="372D95AE"/>
    <w:rsid w:val="37436075"/>
    <w:rsid w:val="37B61733"/>
    <w:rsid w:val="37D83036"/>
    <w:rsid w:val="37F6B46D"/>
    <w:rsid w:val="38095B9D"/>
    <w:rsid w:val="382DA24B"/>
    <w:rsid w:val="387D484C"/>
    <w:rsid w:val="389EE313"/>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90254A"/>
    <w:rsid w:val="3DCCBE2B"/>
    <w:rsid w:val="3DDB923E"/>
    <w:rsid w:val="3DDE0BE4"/>
    <w:rsid w:val="3DDE5EF2"/>
    <w:rsid w:val="3E2758F1"/>
    <w:rsid w:val="3E411B62"/>
    <w:rsid w:val="3EFBE2C7"/>
    <w:rsid w:val="3F0E7399"/>
    <w:rsid w:val="3F328170"/>
    <w:rsid w:val="3F8B3759"/>
    <w:rsid w:val="3F9E7601"/>
    <w:rsid w:val="3FB23C4A"/>
    <w:rsid w:val="3FE1170C"/>
    <w:rsid w:val="3FFBFDD5"/>
    <w:rsid w:val="40A6AD8D"/>
    <w:rsid w:val="40DB64E2"/>
    <w:rsid w:val="40FF3C38"/>
    <w:rsid w:val="4114394C"/>
    <w:rsid w:val="411547FF"/>
    <w:rsid w:val="411A676B"/>
    <w:rsid w:val="41499393"/>
    <w:rsid w:val="41538058"/>
    <w:rsid w:val="4179EB14"/>
    <w:rsid w:val="41862325"/>
    <w:rsid w:val="418BB2CB"/>
    <w:rsid w:val="41EBF312"/>
    <w:rsid w:val="42370493"/>
    <w:rsid w:val="423A4BFE"/>
    <w:rsid w:val="42A8BB9B"/>
    <w:rsid w:val="42C67684"/>
    <w:rsid w:val="42CC6AD1"/>
    <w:rsid w:val="42DBE03B"/>
    <w:rsid w:val="42E0D869"/>
    <w:rsid w:val="42E3611E"/>
    <w:rsid w:val="43259C87"/>
    <w:rsid w:val="433E5F42"/>
    <w:rsid w:val="43971626"/>
    <w:rsid w:val="43BB02C5"/>
    <w:rsid w:val="441F3D9C"/>
    <w:rsid w:val="443382FB"/>
    <w:rsid w:val="4471EE25"/>
    <w:rsid w:val="448C82DB"/>
    <w:rsid w:val="44969E0C"/>
    <w:rsid w:val="44A3455C"/>
    <w:rsid w:val="44B70C52"/>
    <w:rsid w:val="45146155"/>
    <w:rsid w:val="4550B79B"/>
    <w:rsid w:val="45C86687"/>
    <w:rsid w:val="46144A4B"/>
    <w:rsid w:val="461E300F"/>
    <w:rsid w:val="463316BB"/>
    <w:rsid w:val="464929C0"/>
    <w:rsid w:val="4694E9DD"/>
    <w:rsid w:val="46C8F56C"/>
    <w:rsid w:val="4767CAB9"/>
    <w:rsid w:val="4770E634"/>
    <w:rsid w:val="477BD2AF"/>
    <w:rsid w:val="4790F9F2"/>
    <w:rsid w:val="47C15A15"/>
    <w:rsid w:val="47D756B2"/>
    <w:rsid w:val="4825A685"/>
    <w:rsid w:val="486DB20E"/>
    <w:rsid w:val="48732177"/>
    <w:rsid w:val="4889874D"/>
    <w:rsid w:val="48A446D8"/>
    <w:rsid w:val="48C90328"/>
    <w:rsid w:val="48F75170"/>
    <w:rsid w:val="49127811"/>
    <w:rsid w:val="492B3BC7"/>
    <w:rsid w:val="494072AD"/>
    <w:rsid w:val="4969D8C7"/>
    <w:rsid w:val="4973E960"/>
    <w:rsid w:val="49882B28"/>
    <w:rsid w:val="49917273"/>
    <w:rsid w:val="499D797A"/>
    <w:rsid w:val="499D94DF"/>
    <w:rsid w:val="49D11E26"/>
    <w:rsid w:val="49E8E859"/>
    <w:rsid w:val="49EB0FD1"/>
    <w:rsid w:val="4A00AB5E"/>
    <w:rsid w:val="4A0C3429"/>
    <w:rsid w:val="4A4639C5"/>
    <w:rsid w:val="4A63F4AE"/>
    <w:rsid w:val="4A6BE234"/>
    <w:rsid w:val="4A9D67AA"/>
    <w:rsid w:val="4AFEEB8D"/>
    <w:rsid w:val="4B359C02"/>
    <w:rsid w:val="4B547EDA"/>
    <w:rsid w:val="4B71A94C"/>
    <w:rsid w:val="4B88CDD8"/>
    <w:rsid w:val="4BBF570F"/>
    <w:rsid w:val="4C01F3B5"/>
    <w:rsid w:val="4C27CEF5"/>
    <w:rsid w:val="4C4719DE"/>
    <w:rsid w:val="4C69D08C"/>
    <w:rsid w:val="4C87EC85"/>
    <w:rsid w:val="4CC977DC"/>
    <w:rsid w:val="4CD46948"/>
    <w:rsid w:val="4D3EF48B"/>
    <w:rsid w:val="4D4006EE"/>
    <w:rsid w:val="4D43F84C"/>
    <w:rsid w:val="4D495521"/>
    <w:rsid w:val="4D5D2345"/>
    <w:rsid w:val="4DC0D938"/>
    <w:rsid w:val="4E5B824D"/>
    <w:rsid w:val="4E67B7B6"/>
    <w:rsid w:val="4E75835E"/>
    <w:rsid w:val="4E980F37"/>
    <w:rsid w:val="4EB83298"/>
    <w:rsid w:val="4EC30D7A"/>
    <w:rsid w:val="4F2ADEBE"/>
    <w:rsid w:val="4F5FA88E"/>
    <w:rsid w:val="4F831B56"/>
    <w:rsid w:val="4F847FB3"/>
    <w:rsid w:val="4F8F03F0"/>
    <w:rsid w:val="4F96202C"/>
    <w:rsid w:val="4FA4F28B"/>
    <w:rsid w:val="4FFCFFE9"/>
    <w:rsid w:val="502BF30D"/>
    <w:rsid w:val="5046495F"/>
    <w:rsid w:val="504DF6EB"/>
    <w:rsid w:val="505E7839"/>
    <w:rsid w:val="509D81DC"/>
    <w:rsid w:val="50BD06C4"/>
    <w:rsid w:val="50C9D2B6"/>
    <w:rsid w:val="50CD13A6"/>
    <w:rsid w:val="50E46A08"/>
    <w:rsid w:val="5137E143"/>
    <w:rsid w:val="5161A16C"/>
    <w:rsid w:val="51C4696F"/>
    <w:rsid w:val="51F0B94E"/>
    <w:rsid w:val="5209595D"/>
    <w:rsid w:val="5209C505"/>
    <w:rsid w:val="521CF119"/>
    <w:rsid w:val="5235BBD0"/>
    <w:rsid w:val="52469200"/>
    <w:rsid w:val="52888C96"/>
    <w:rsid w:val="52C73C2A"/>
    <w:rsid w:val="52F0A244"/>
    <w:rsid w:val="52F5689C"/>
    <w:rsid w:val="5308EEBF"/>
    <w:rsid w:val="537C9F84"/>
    <w:rsid w:val="5399ACCC"/>
    <w:rsid w:val="53ADB4C2"/>
    <w:rsid w:val="53BE8AF2"/>
    <w:rsid w:val="5414C551"/>
    <w:rsid w:val="541B4C14"/>
    <w:rsid w:val="545A8187"/>
    <w:rsid w:val="54600C9B"/>
    <w:rsid w:val="548AFBB4"/>
    <w:rsid w:val="5492CC94"/>
    <w:rsid w:val="54951EE1"/>
    <w:rsid w:val="54A20F2D"/>
    <w:rsid w:val="54E2E1D4"/>
    <w:rsid w:val="54E36EB4"/>
    <w:rsid w:val="54F3208C"/>
    <w:rsid w:val="55009225"/>
    <w:rsid w:val="551E3B75"/>
    <w:rsid w:val="554BE303"/>
    <w:rsid w:val="556DFEA2"/>
    <w:rsid w:val="557EFFA7"/>
    <w:rsid w:val="55AB6DAD"/>
    <w:rsid w:val="55C7EF0E"/>
    <w:rsid w:val="55E60E9E"/>
    <w:rsid w:val="55FFA63A"/>
    <w:rsid w:val="5634BC17"/>
    <w:rsid w:val="56628AE3"/>
    <w:rsid w:val="56AC09C6"/>
    <w:rsid w:val="570278F5"/>
    <w:rsid w:val="5717AFDB"/>
    <w:rsid w:val="5744A2C5"/>
    <w:rsid w:val="57EBB414"/>
    <w:rsid w:val="57F66EB9"/>
    <w:rsid w:val="58422343"/>
    <w:rsid w:val="5843B62D"/>
    <w:rsid w:val="58471B71"/>
    <w:rsid w:val="58952DDB"/>
    <w:rsid w:val="58A0D20B"/>
    <w:rsid w:val="58A68558"/>
    <w:rsid w:val="58EEEC71"/>
    <w:rsid w:val="591253A6"/>
    <w:rsid w:val="59214A5F"/>
    <w:rsid w:val="59302FFB"/>
    <w:rsid w:val="59334BE8"/>
    <w:rsid w:val="59A2192B"/>
    <w:rsid w:val="5A405D7B"/>
    <w:rsid w:val="5A4B75C6"/>
    <w:rsid w:val="5A4D789C"/>
    <w:rsid w:val="5ABDE077"/>
    <w:rsid w:val="5ACAC62B"/>
    <w:rsid w:val="5B0CEFFB"/>
    <w:rsid w:val="5B63572E"/>
    <w:rsid w:val="5B74CBD7"/>
    <w:rsid w:val="5B77875D"/>
    <w:rsid w:val="5BB0DA1C"/>
    <w:rsid w:val="5BB42C1F"/>
    <w:rsid w:val="5BBF6F12"/>
    <w:rsid w:val="5BEABC57"/>
    <w:rsid w:val="5BF29E4A"/>
    <w:rsid w:val="5C04AE02"/>
    <w:rsid w:val="5C1D427E"/>
    <w:rsid w:val="5C3B8A47"/>
    <w:rsid w:val="5C61D4C6"/>
    <w:rsid w:val="5C62527C"/>
    <w:rsid w:val="5C698AE9"/>
    <w:rsid w:val="5C7B35FA"/>
    <w:rsid w:val="5C97564B"/>
    <w:rsid w:val="5CD595A5"/>
    <w:rsid w:val="5CEB269A"/>
    <w:rsid w:val="5D10C808"/>
    <w:rsid w:val="5D1882BD"/>
    <w:rsid w:val="5D1B7E1B"/>
    <w:rsid w:val="5D204378"/>
    <w:rsid w:val="5D29BD94"/>
    <w:rsid w:val="5D46835F"/>
    <w:rsid w:val="5D592794"/>
    <w:rsid w:val="5D9891D8"/>
    <w:rsid w:val="5DB5E81A"/>
    <w:rsid w:val="5DBAF5ED"/>
    <w:rsid w:val="5DC3BE5A"/>
    <w:rsid w:val="5DF9CCBF"/>
    <w:rsid w:val="5E0B4F97"/>
    <w:rsid w:val="5E11A986"/>
    <w:rsid w:val="5E4B7A28"/>
    <w:rsid w:val="5E690DD3"/>
    <w:rsid w:val="5E7CDF61"/>
    <w:rsid w:val="5E927AEE"/>
    <w:rsid w:val="5EBA3841"/>
    <w:rsid w:val="5F170F8E"/>
    <w:rsid w:val="5F54DFA9"/>
    <w:rsid w:val="5F6C4535"/>
    <w:rsid w:val="5FCA6A87"/>
    <w:rsid w:val="604644BC"/>
    <w:rsid w:val="605A4CB2"/>
    <w:rsid w:val="60644F1C"/>
    <w:rsid w:val="609AE2EB"/>
    <w:rsid w:val="60C8AAB6"/>
    <w:rsid w:val="60E82C07"/>
    <w:rsid w:val="6103E6B6"/>
    <w:rsid w:val="613021EB"/>
    <w:rsid w:val="6134AADA"/>
    <w:rsid w:val="614A167C"/>
    <w:rsid w:val="614D6694"/>
    <w:rsid w:val="616C5B05"/>
    <w:rsid w:val="6172D7A0"/>
    <w:rsid w:val="617B5C9E"/>
    <w:rsid w:val="61A49B7A"/>
    <w:rsid w:val="61A7F910"/>
    <w:rsid w:val="61F1755F"/>
    <w:rsid w:val="625275F7"/>
    <w:rsid w:val="6281D159"/>
    <w:rsid w:val="62A2B370"/>
    <w:rsid w:val="62AC8DA1"/>
    <w:rsid w:val="62D267E6"/>
    <w:rsid w:val="62FFA3CC"/>
    <w:rsid w:val="631266A7"/>
    <w:rsid w:val="6352B1FB"/>
    <w:rsid w:val="635F2775"/>
    <w:rsid w:val="6390BC3C"/>
    <w:rsid w:val="649E5DF2"/>
    <w:rsid w:val="64A36B50"/>
    <w:rsid w:val="64B1DD9A"/>
    <w:rsid w:val="64C41490"/>
    <w:rsid w:val="64D6E9FF"/>
    <w:rsid w:val="64EAC9FE"/>
    <w:rsid w:val="65200ED3"/>
    <w:rsid w:val="65210B0B"/>
    <w:rsid w:val="65C9195B"/>
    <w:rsid w:val="65FA3A2A"/>
    <w:rsid w:val="65FCD573"/>
    <w:rsid w:val="66012395"/>
    <w:rsid w:val="661724C4"/>
    <w:rsid w:val="6617F9A5"/>
    <w:rsid w:val="66322427"/>
    <w:rsid w:val="663240CD"/>
    <w:rsid w:val="66748B60"/>
    <w:rsid w:val="669F860C"/>
    <w:rsid w:val="66BC43F4"/>
    <w:rsid w:val="66E04E1B"/>
    <w:rsid w:val="6732C13B"/>
    <w:rsid w:val="674BC15F"/>
    <w:rsid w:val="6757CB31"/>
    <w:rsid w:val="67719C9F"/>
    <w:rsid w:val="67B28F83"/>
    <w:rsid w:val="67B8B6A1"/>
    <w:rsid w:val="681A9001"/>
    <w:rsid w:val="681A9B94"/>
    <w:rsid w:val="6846E5F1"/>
    <w:rsid w:val="686BA25B"/>
    <w:rsid w:val="687FEB51"/>
    <w:rsid w:val="68AB6E4B"/>
    <w:rsid w:val="69148F42"/>
    <w:rsid w:val="6932AFCD"/>
    <w:rsid w:val="693EF276"/>
    <w:rsid w:val="697EB3CE"/>
    <w:rsid w:val="698F6D58"/>
    <w:rsid w:val="6A002841"/>
    <w:rsid w:val="6A8682E9"/>
    <w:rsid w:val="6AA835AF"/>
    <w:rsid w:val="6AAA9726"/>
    <w:rsid w:val="6AB8378B"/>
    <w:rsid w:val="6AD53BCA"/>
    <w:rsid w:val="6B193899"/>
    <w:rsid w:val="6B3C45D8"/>
    <w:rsid w:val="6B3ECADD"/>
    <w:rsid w:val="6B6B6E50"/>
    <w:rsid w:val="6B6F3188"/>
    <w:rsid w:val="6B73C07D"/>
    <w:rsid w:val="6B963ABD"/>
    <w:rsid w:val="6BC63734"/>
    <w:rsid w:val="6C05363F"/>
    <w:rsid w:val="6C0E1451"/>
    <w:rsid w:val="6C2C34DC"/>
    <w:rsid w:val="6C4CFA4D"/>
    <w:rsid w:val="6C511D9A"/>
    <w:rsid w:val="6C6642E7"/>
    <w:rsid w:val="6CF2A3D5"/>
    <w:rsid w:val="6D0AF656"/>
    <w:rsid w:val="6D5CF9E2"/>
    <w:rsid w:val="6D5D4238"/>
    <w:rsid w:val="6DB11287"/>
    <w:rsid w:val="6DB5D8DF"/>
    <w:rsid w:val="6DBDF83B"/>
    <w:rsid w:val="6DEFEDEB"/>
    <w:rsid w:val="6E1B41AB"/>
    <w:rsid w:val="6E4A3BFD"/>
    <w:rsid w:val="6E67CC11"/>
    <w:rsid w:val="6E7F2D0B"/>
    <w:rsid w:val="6E8D2F1B"/>
    <w:rsid w:val="6E939AA3"/>
    <w:rsid w:val="6EADB38C"/>
    <w:rsid w:val="6EAE23C6"/>
    <w:rsid w:val="6EDDB495"/>
    <w:rsid w:val="6EE0A55B"/>
    <w:rsid w:val="6F21AF65"/>
    <w:rsid w:val="6F81941E"/>
    <w:rsid w:val="6F9D2BF4"/>
    <w:rsid w:val="6FE2B25F"/>
    <w:rsid w:val="6FEAD1BB"/>
    <w:rsid w:val="70195F3D"/>
    <w:rsid w:val="70713AC5"/>
    <w:rsid w:val="7083D662"/>
    <w:rsid w:val="70910A92"/>
    <w:rsid w:val="70D46DEA"/>
    <w:rsid w:val="71AC1EBB"/>
    <w:rsid w:val="71ACD670"/>
    <w:rsid w:val="71D1CAC1"/>
    <w:rsid w:val="71DB404B"/>
    <w:rsid w:val="71E4D301"/>
    <w:rsid w:val="72294F1E"/>
    <w:rsid w:val="7230184C"/>
    <w:rsid w:val="723537B8"/>
    <w:rsid w:val="726BF757"/>
    <w:rsid w:val="72731A94"/>
    <w:rsid w:val="727CF12E"/>
    <w:rsid w:val="72D6C88B"/>
    <w:rsid w:val="72E43A24"/>
    <w:rsid w:val="72F0AF9E"/>
    <w:rsid w:val="732180F6"/>
    <w:rsid w:val="7341C8F9"/>
    <w:rsid w:val="7381D252"/>
    <w:rsid w:val="73B9E38D"/>
    <w:rsid w:val="73D4F990"/>
    <w:rsid w:val="73DA93CE"/>
    <w:rsid w:val="73DD60ED"/>
    <w:rsid w:val="73F05B2B"/>
    <w:rsid w:val="743A4A48"/>
    <w:rsid w:val="744CBEA7"/>
    <w:rsid w:val="74570912"/>
    <w:rsid w:val="7463247D"/>
    <w:rsid w:val="74990712"/>
    <w:rsid w:val="74C4A3CE"/>
    <w:rsid w:val="74D1B457"/>
    <w:rsid w:val="7504C9CD"/>
    <w:rsid w:val="753035CD"/>
    <w:rsid w:val="7536CA2E"/>
    <w:rsid w:val="7564F687"/>
    <w:rsid w:val="75B9E42D"/>
    <w:rsid w:val="75D7E717"/>
    <w:rsid w:val="75E09DEB"/>
    <w:rsid w:val="75E729B0"/>
    <w:rsid w:val="75F76BFF"/>
    <w:rsid w:val="765E0F4E"/>
    <w:rsid w:val="76B89E33"/>
    <w:rsid w:val="76C0F3F7"/>
    <w:rsid w:val="76C1589E"/>
    <w:rsid w:val="76CE6C91"/>
    <w:rsid w:val="76ED4F69"/>
    <w:rsid w:val="76F99CAA"/>
    <w:rsid w:val="7706DB72"/>
    <w:rsid w:val="770FD6B0"/>
    <w:rsid w:val="7783EF2F"/>
    <w:rsid w:val="7789EA7D"/>
    <w:rsid w:val="77B15CEB"/>
    <w:rsid w:val="77DD11BB"/>
    <w:rsid w:val="7813C6C2"/>
    <w:rsid w:val="7817C9D2"/>
    <w:rsid w:val="7818D089"/>
    <w:rsid w:val="781E592E"/>
    <w:rsid w:val="78304F24"/>
    <w:rsid w:val="7833CE33"/>
    <w:rsid w:val="783AE527"/>
    <w:rsid w:val="784633AD"/>
    <w:rsid w:val="78802B8D"/>
    <w:rsid w:val="78BC3FD8"/>
    <w:rsid w:val="7906D105"/>
    <w:rsid w:val="7907C623"/>
    <w:rsid w:val="7986A749"/>
    <w:rsid w:val="79C207EB"/>
    <w:rsid w:val="79D287A3"/>
    <w:rsid w:val="79E8C1A9"/>
    <w:rsid w:val="79FC82DB"/>
    <w:rsid w:val="7A090547"/>
    <w:rsid w:val="7A2AC141"/>
    <w:rsid w:val="7A33413D"/>
    <w:rsid w:val="7A38F821"/>
    <w:rsid w:val="7A482A1B"/>
    <w:rsid w:val="7A860E6C"/>
    <w:rsid w:val="7A99EAAB"/>
    <w:rsid w:val="7ABB35E2"/>
    <w:rsid w:val="7AC38478"/>
    <w:rsid w:val="7AE86635"/>
    <w:rsid w:val="7AF07667"/>
    <w:rsid w:val="7B0A0EFE"/>
    <w:rsid w:val="7B5C59E5"/>
    <w:rsid w:val="7BBD3BB8"/>
    <w:rsid w:val="7BFA1250"/>
    <w:rsid w:val="7BFB0F6A"/>
    <w:rsid w:val="7C2F61FF"/>
    <w:rsid w:val="7C59BE32"/>
    <w:rsid w:val="7CB16C06"/>
    <w:rsid w:val="7CC85FA5"/>
    <w:rsid w:val="7CEB458D"/>
    <w:rsid w:val="7D02A081"/>
    <w:rsid w:val="7D25B4A8"/>
    <w:rsid w:val="7D800D52"/>
    <w:rsid w:val="7D9D8BCD"/>
    <w:rsid w:val="7DAE035C"/>
    <w:rsid w:val="7E11583F"/>
    <w:rsid w:val="7E68C38D"/>
    <w:rsid w:val="7E7C4619"/>
    <w:rsid w:val="7E8DA1B3"/>
    <w:rsid w:val="7EC7E28F"/>
    <w:rsid w:val="7EE1F7E1"/>
    <w:rsid w:val="7F2607E1"/>
    <w:rsid w:val="7F27BBB5"/>
    <w:rsid w:val="7F3CD25E"/>
    <w:rsid w:val="7F8DAAE6"/>
    <w:rsid w:val="7FA117CD"/>
    <w:rsid w:val="7FB3A1D1"/>
    <w:rsid w:val="7FB3E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017A2ABA-BFC9-BE4A-9A8F-BC576B7C9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55E2"/>
    <w:pPr>
      <w:keepNext/>
      <w:keepLines/>
      <w:spacing w:before="360" w:after="80"/>
      <w:outlineLvl w:val="0"/>
    </w:pPr>
    <w:rPr>
      <w:rFonts w:asciiTheme="majorHAnsi" w:eastAsiaTheme="majorEastAsia" w:hAnsiTheme="majorHAnsi" w:cstheme="majorBidi"/>
      <w:b/>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20ED"/>
    <w:pPr>
      <w:keepNext/>
      <w:keepLines/>
      <w:spacing w:before="160" w:after="80"/>
      <w:outlineLvl w:val="2"/>
    </w:pPr>
    <w:rPr>
      <w:rFonts w:eastAsiaTheme="majorEastAsia" w:cstheme="majorBidi"/>
      <w:i/>
      <w:color w:val="0F4761" w:themeColor="accent1" w:themeShade="BF"/>
      <w:szCs w:val="28"/>
      <w:u w:val="single"/>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5E2"/>
    <w:rPr>
      <w:rFonts w:asciiTheme="majorHAnsi" w:eastAsiaTheme="majorEastAsia" w:hAnsiTheme="majorHAnsi" w:cstheme="majorBidi"/>
      <w:b/>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20ED"/>
    <w:rPr>
      <w:rFonts w:eastAsiaTheme="majorEastAsia" w:cstheme="majorBidi"/>
      <w:i/>
      <w:color w:val="0F4761" w:themeColor="accent1" w:themeShade="BF"/>
      <w:szCs w:val="28"/>
      <w:u w:val="single"/>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unhideWhenUsed/>
    <w:rsid w:val="00671CF8"/>
    <w:rPr>
      <w:sz w:val="20"/>
      <w:szCs w:val="20"/>
    </w:rPr>
  </w:style>
  <w:style w:type="character" w:customStyle="1" w:styleId="CommentTextChar">
    <w:name w:val="Comment Text Char"/>
    <w:basedOn w:val="DefaultParagraphFont"/>
    <w:link w:val="CommentText"/>
    <w:uiPriority w:val="99"/>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358"/>
    <w:pPr>
      <w:tabs>
        <w:tab w:val="center" w:pos="4513"/>
        <w:tab w:val="right" w:pos="9026"/>
      </w:tabs>
    </w:pPr>
  </w:style>
  <w:style w:type="character" w:customStyle="1" w:styleId="HeaderChar">
    <w:name w:val="Header Char"/>
    <w:basedOn w:val="DefaultParagraphFont"/>
    <w:link w:val="Header"/>
    <w:uiPriority w:val="99"/>
    <w:rsid w:val="00127358"/>
  </w:style>
  <w:style w:type="paragraph" w:styleId="Footer">
    <w:name w:val="footer"/>
    <w:basedOn w:val="Normal"/>
    <w:link w:val="FooterChar"/>
    <w:uiPriority w:val="99"/>
    <w:unhideWhenUsed/>
    <w:rsid w:val="00127358"/>
    <w:pPr>
      <w:tabs>
        <w:tab w:val="center" w:pos="4513"/>
        <w:tab w:val="right" w:pos="9026"/>
      </w:tabs>
    </w:pPr>
  </w:style>
  <w:style w:type="character" w:customStyle="1" w:styleId="FooterChar">
    <w:name w:val="Footer Char"/>
    <w:basedOn w:val="DefaultParagraphFont"/>
    <w:link w:val="Footer"/>
    <w:uiPriority w:val="99"/>
    <w:rsid w:val="00127358"/>
  </w:style>
  <w:style w:type="character" w:styleId="PlaceholderText">
    <w:name w:val="Placeholder Text"/>
    <w:basedOn w:val="DefaultParagraphFont"/>
    <w:uiPriority w:val="99"/>
    <w:semiHidden/>
    <w:rsid w:val="00295ECE"/>
    <w:rPr>
      <w:color w:val="666666"/>
    </w:rPr>
  </w:style>
  <w:style w:type="paragraph" w:styleId="FootnoteText">
    <w:name w:val="footnote text"/>
    <w:basedOn w:val="Normal"/>
    <w:link w:val="FootnoteTextChar"/>
    <w:uiPriority w:val="99"/>
    <w:semiHidden/>
    <w:unhideWhenUsed/>
    <w:rsid w:val="00BB577C"/>
    <w:rPr>
      <w:sz w:val="20"/>
      <w:szCs w:val="20"/>
    </w:rPr>
  </w:style>
  <w:style w:type="character" w:customStyle="1" w:styleId="FootnoteTextChar">
    <w:name w:val="Footnote Text Char"/>
    <w:basedOn w:val="DefaultParagraphFont"/>
    <w:link w:val="FootnoteText"/>
    <w:uiPriority w:val="99"/>
    <w:semiHidden/>
    <w:rsid w:val="00BB577C"/>
    <w:rPr>
      <w:sz w:val="20"/>
      <w:szCs w:val="20"/>
    </w:rPr>
  </w:style>
  <w:style w:type="character" w:styleId="FootnoteReference">
    <w:name w:val="footnote reference"/>
    <w:basedOn w:val="DefaultParagraphFont"/>
    <w:uiPriority w:val="99"/>
    <w:semiHidden/>
    <w:unhideWhenUsed/>
    <w:rsid w:val="00BB577C"/>
    <w:rPr>
      <w:vertAlign w:val="superscript"/>
    </w:rPr>
  </w:style>
  <w:style w:type="paragraph" w:styleId="Bibliography">
    <w:name w:val="Bibliography"/>
    <w:basedOn w:val="Normal"/>
    <w:next w:val="Normal"/>
    <w:uiPriority w:val="37"/>
    <w:unhideWhenUsed/>
    <w:rsid w:val="00C4052B"/>
    <w:pPr>
      <w:spacing w:after="240"/>
    </w:pPr>
  </w:style>
  <w:style w:type="paragraph" w:styleId="TableofFigures">
    <w:name w:val="table of figures"/>
    <w:basedOn w:val="Normal"/>
    <w:next w:val="Normal"/>
    <w:uiPriority w:val="99"/>
    <w:unhideWhenUsed/>
    <w:rsid w:val="00657CB6"/>
  </w:style>
  <w:style w:type="paragraph" w:styleId="NormalWeb">
    <w:name w:val="Normal (Web)"/>
    <w:basedOn w:val="Normal"/>
    <w:uiPriority w:val="99"/>
    <w:semiHidden/>
    <w:unhideWhenUsed/>
    <w:rsid w:val="009678FC"/>
    <w:pPr>
      <w:spacing w:before="100" w:beforeAutospacing="1" w:after="100" w:afterAutospacing="1"/>
    </w:pPr>
    <w:rPr>
      <w:rFonts w:ascii="Times New Roman" w:eastAsiaTheme="minorEastAsia" w:hAnsi="Times New Roman" w:cs="Times New Roman"/>
      <w:kern w:val="0"/>
      <w:lang w:val="en-MU"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786402">
      <w:bodyDiv w:val="1"/>
      <w:marLeft w:val="0"/>
      <w:marRight w:val="0"/>
      <w:marTop w:val="0"/>
      <w:marBottom w:val="0"/>
      <w:divBdr>
        <w:top w:val="none" w:sz="0" w:space="0" w:color="auto"/>
        <w:left w:val="none" w:sz="0" w:space="0" w:color="auto"/>
        <w:bottom w:val="none" w:sz="0" w:space="0" w:color="auto"/>
        <w:right w:val="none" w:sz="0" w:space="0" w:color="auto"/>
      </w:divBdr>
      <w:divsChild>
        <w:div w:id="836769640">
          <w:marLeft w:val="0"/>
          <w:marRight w:val="0"/>
          <w:marTop w:val="0"/>
          <w:marBottom w:val="0"/>
          <w:divBdr>
            <w:top w:val="none" w:sz="0" w:space="0" w:color="auto"/>
            <w:left w:val="none" w:sz="0" w:space="0" w:color="auto"/>
            <w:bottom w:val="none" w:sz="0" w:space="0" w:color="auto"/>
            <w:right w:val="none" w:sz="0" w:space="0" w:color="auto"/>
          </w:divBdr>
          <w:divsChild>
            <w:div w:id="697582708">
              <w:marLeft w:val="0"/>
              <w:marRight w:val="0"/>
              <w:marTop w:val="0"/>
              <w:marBottom w:val="0"/>
              <w:divBdr>
                <w:top w:val="none" w:sz="0" w:space="0" w:color="auto"/>
                <w:left w:val="none" w:sz="0" w:space="0" w:color="auto"/>
                <w:bottom w:val="none" w:sz="0" w:space="0" w:color="auto"/>
                <w:right w:val="none" w:sz="0" w:space="0" w:color="auto"/>
              </w:divBdr>
              <w:divsChild>
                <w:div w:id="151604807">
                  <w:marLeft w:val="0"/>
                  <w:marRight w:val="0"/>
                  <w:marTop w:val="0"/>
                  <w:marBottom w:val="0"/>
                  <w:divBdr>
                    <w:top w:val="none" w:sz="0" w:space="0" w:color="auto"/>
                    <w:left w:val="none" w:sz="0" w:space="0" w:color="auto"/>
                    <w:bottom w:val="none" w:sz="0" w:space="0" w:color="auto"/>
                    <w:right w:val="none" w:sz="0" w:space="0" w:color="auto"/>
                  </w:divBdr>
                </w:div>
              </w:divsChild>
            </w:div>
            <w:div w:id="769396110">
              <w:marLeft w:val="0"/>
              <w:marRight w:val="0"/>
              <w:marTop w:val="0"/>
              <w:marBottom w:val="0"/>
              <w:divBdr>
                <w:top w:val="none" w:sz="0" w:space="0" w:color="auto"/>
                <w:left w:val="none" w:sz="0" w:space="0" w:color="auto"/>
                <w:bottom w:val="none" w:sz="0" w:space="0" w:color="auto"/>
                <w:right w:val="none" w:sz="0" w:space="0" w:color="auto"/>
              </w:divBdr>
              <w:divsChild>
                <w:div w:id="180364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21982981">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446239072">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982477">
      <w:bodyDiv w:val="1"/>
      <w:marLeft w:val="0"/>
      <w:marRight w:val="0"/>
      <w:marTop w:val="0"/>
      <w:marBottom w:val="0"/>
      <w:divBdr>
        <w:top w:val="none" w:sz="0" w:space="0" w:color="auto"/>
        <w:left w:val="none" w:sz="0" w:space="0" w:color="auto"/>
        <w:bottom w:val="none" w:sz="0" w:space="0" w:color="auto"/>
        <w:right w:val="none" w:sz="0" w:space="0" w:color="auto"/>
      </w:divBdr>
      <w:divsChild>
        <w:div w:id="1640573388">
          <w:marLeft w:val="0"/>
          <w:marRight w:val="0"/>
          <w:marTop w:val="0"/>
          <w:marBottom w:val="0"/>
          <w:divBdr>
            <w:top w:val="none" w:sz="0" w:space="0" w:color="auto"/>
            <w:left w:val="none" w:sz="0" w:space="0" w:color="auto"/>
            <w:bottom w:val="none" w:sz="0" w:space="0" w:color="auto"/>
            <w:right w:val="none" w:sz="0" w:space="0" w:color="auto"/>
          </w:divBdr>
          <w:divsChild>
            <w:div w:id="486408525">
              <w:marLeft w:val="0"/>
              <w:marRight w:val="0"/>
              <w:marTop w:val="0"/>
              <w:marBottom w:val="0"/>
              <w:divBdr>
                <w:top w:val="none" w:sz="0" w:space="0" w:color="auto"/>
                <w:left w:val="none" w:sz="0" w:space="0" w:color="auto"/>
                <w:bottom w:val="none" w:sz="0" w:space="0" w:color="auto"/>
                <w:right w:val="none" w:sz="0" w:space="0" w:color="auto"/>
              </w:divBdr>
            </w:div>
            <w:div w:id="1600064143">
              <w:marLeft w:val="0"/>
              <w:marRight w:val="0"/>
              <w:marTop w:val="0"/>
              <w:marBottom w:val="0"/>
              <w:divBdr>
                <w:top w:val="none" w:sz="0" w:space="0" w:color="auto"/>
                <w:left w:val="none" w:sz="0" w:space="0" w:color="auto"/>
                <w:bottom w:val="none" w:sz="0" w:space="0" w:color="auto"/>
                <w:right w:val="none" w:sz="0" w:space="0" w:color="auto"/>
              </w:divBdr>
            </w:div>
            <w:div w:id="404763859">
              <w:marLeft w:val="0"/>
              <w:marRight w:val="0"/>
              <w:marTop w:val="0"/>
              <w:marBottom w:val="0"/>
              <w:divBdr>
                <w:top w:val="none" w:sz="0" w:space="0" w:color="auto"/>
                <w:left w:val="none" w:sz="0" w:space="0" w:color="auto"/>
                <w:bottom w:val="none" w:sz="0" w:space="0" w:color="auto"/>
                <w:right w:val="none" w:sz="0" w:space="0" w:color="auto"/>
              </w:divBdr>
            </w:div>
            <w:div w:id="498812296">
              <w:marLeft w:val="0"/>
              <w:marRight w:val="0"/>
              <w:marTop w:val="0"/>
              <w:marBottom w:val="0"/>
              <w:divBdr>
                <w:top w:val="none" w:sz="0" w:space="0" w:color="auto"/>
                <w:left w:val="none" w:sz="0" w:space="0" w:color="auto"/>
                <w:bottom w:val="none" w:sz="0" w:space="0" w:color="auto"/>
                <w:right w:val="none" w:sz="0" w:space="0" w:color="auto"/>
              </w:divBdr>
            </w:div>
            <w:div w:id="493835950">
              <w:marLeft w:val="0"/>
              <w:marRight w:val="0"/>
              <w:marTop w:val="0"/>
              <w:marBottom w:val="0"/>
              <w:divBdr>
                <w:top w:val="none" w:sz="0" w:space="0" w:color="auto"/>
                <w:left w:val="none" w:sz="0" w:space="0" w:color="auto"/>
                <w:bottom w:val="none" w:sz="0" w:space="0" w:color="auto"/>
                <w:right w:val="none" w:sz="0" w:space="0" w:color="auto"/>
              </w:divBdr>
            </w:div>
            <w:div w:id="2095202563">
              <w:marLeft w:val="0"/>
              <w:marRight w:val="0"/>
              <w:marTop w:val="0"/>
              <w:marBottom w:val="0"/>
              <w:divBdr>
                <w:top w:val="none" w:sz="0" w:space="0" w:color="auto"/>
                <w:left w:val="none" w:sz="0" w:space="0" w:color="auto"/>
                <w:bottom w:val="none" w:sz="0" w:space="0" w:color="auto"/>
                <w:right w:val="none" w:sz="0" w:space="0" w:color="auto"/>
              </w:divBdr>
            </w:div>
            <w:div w:id="1003439946">
              <w:marLeft w:val="0"/>
              <w:marRight w:val="0"/>
              <w:marTop w:val="0"/>
              <w:marBottom w:val="0"/>
              <w:divBdr>
                <w:top w:val="none" w:sz="0" w:space="0" w:color="auto"/>
                <w:left w:val="none" w:sz="0" w:space="0" w:color="auto"/>
                <w:bottom w:val="none" w:sz="0" w:space="0" w:color="auto"/>
                <w:right w:val="none" w:sz="0" w:space="0" w:color="auto"/>
              </w:divBdr>
            </w:div>
            <w:div w:id="282925843">
              <w:marLeft w:val="0"/>
              <w:marRight w:val="0"/>
              <w:marTop w:val="0"/>
              <w:marBottom w:val="0"/>
              <w:divBdr>
                <w:top w:val="none" w:sz="0" w:space="0" w:color="auto"/>
                <w:left w:val="none" w:sz="0" w:space="0" w:color="auto"/>
                <w:bottom w:val="none" w:sz="0" w:space="0" w:color="auto"/>
                <w:right w:val="none" w:sz="0" w:space="0" w:color="auto"/>
              </w:divBdr>
            </w:div>
            <w:div w:id="986010536">
              <w:marLeft w:val="0"/>
              <w:marRight w:val="0"/>
              <w:marTop w:val="0"/>
              <w:marBottom w:val="0"/>
              <w:divBdr>
                <w:top w:val="none" w:sz="0" w:space="0" w:color="auto"/>
                <w:left w:val="none" w:sz="0" w:space="0" w:color="auto"/>
                <w:bottom w:val="none" w:sz="0" w:space="0" w:color="auto"/>
                <w:right w:val="none" w:sz="0" w:space="0" w:color="auto"/>
              </w:divBdr>
            </w:div>
            <w:div w:id="1758408028">
              <w:marLeft w:val="0"/>
              <w:marRight w:val="0"/>
              <w:marTop w:val="0"/>
              <w:marBottom w:val="0"/>
              <w:divBdr>
                <w:top w:val="none" w:sz="0" w:space="0" w:color="auto"/>
                <w:left w:val="none" w:sz="0" w:space="0" w:color="auto"/>
                <w:bottom w:val="none" w:sz="0" w:space="0" w:color="auto"/>
                <w:right w:val="none" w:sz="0" w:space="0" w:color="auto"/>
              </w:divBdr>
            </w:div>
            <w:div w:id="1000498310">
              <w:marLeft w:val="0"/>
              <w:marRight w:val="0"/>
              <w:marTop w:val="0"/>
              <w:marBottom w:val="0"/>
              <w:divBdr>
                <w:top w:val="none" w:sz="0" w:space="0" w:color="auto"/>
                <w:left w:val="none" w:sz="0" w:space="0" w:color="auto"/>
                <w:bottom w:val="none" w:sz="0" w:space="0" w:color="auto"/>
                <w:right w:val="none" w:sz="0" w:space="0" w:color="auto"/>
              </w:divBdr>
            </w:div>
            <w:div w:id="13583486">
              <w:marLeft w:val="0"/>
              <w:marRight w:val="0"/>
              <w:marTop w:val="0"/>
              <w:marBottom w:val="0"/>
              <w:divBdr>
                <w:top w:val="none" w:sz="0" w:space="0" w:color="auto"/>
                <w:left w:val="none" w:sz="0" w:space="0" w:color="auto"/>
                <w:bottom w:val="none" w:sz="0" w:space="0" w:color="auto"/>
                <w:right w:val="none" w:sz="0" w:space="0" w:color="auto"/>
              </w:divBdr>
            </w:div>
            <w:div w:id="836379357">
              <w:marLeft w:val="0"/>
              <w:marRight w:val="0"/>
              <w:marTop w:val="0"/>
              <w:marBottom w:val="0"/>
              <w:divBdr>
                <w:top w:val="none" w:sz="0" w:space="0" w:color="auto"/>
                <w:left w:val="none" w:sz="0" w:space="0" w:color="auto"/>
                <w:bottom w:val="none" w:sz="0" w:space="0" w:color="auto"/>
                <w:right w:val="none" w:sz="0" w:space="0" w:color="auto"/>
              </w:divBdr>
            </w:div>
            <w:div w:id="175271578">
              <w:marLeft w:val="0"/>
              <w:marRight w:val="0"/>
              <w:marTop w:val="0"/>
              <w:marBottom w:val="0"/>
              <w:divBdr>
                <w:top w:val="none" w:sz="0" w:space="0" w:color="auto"/>
                <w:left w:val="none" w:sz="0" w:space="0" w:color="auto"/>
                <w:bottom w:val="none" w:sz="0" w:space="0" w:color="auto"/>
                <w:right w:val="none" w:sz="0" w:space="0" w:color="auto"/>
              </w:divBdr>
            </w:div>
            <w:div w:id="998582404">
              <w:marLeft w:val="0"/>
              <w:marRight w:val="0"/>
              <w:marTop w:val="0"/>
              <w:marBottom w:val="0"/>
              <w:divBdr>
                <w:top w:val="none" w:sz="0" w:space="0" w:color="auto"/>
                <w:left w:val="none" w:sz="0" w:space="0" w:color="auto"/>
                <w:bottom w:val="none" w:sz="0" w:space="0" w:color="auto"/>
                <w:right w:val="none" w:sz="0" w:space="0" w:color="auto"/>
              </w:divBdr>
            </w:div>
            <w:div w:id="1783963138">
              <w:marLeft w:val="0"/>
              <w:marRight w:val="0"/>
              <w:marTop w:val="0"/>
              <w:marBottom w:val="0"/>
              <w:divBdr>
                <w:top w:val="none" w:sz="0" w:space="0" w:color="auto"/>
                <w:left w:val="none" w:sz="0" w:space="0" w:color="auto"/>
                <w:bottom w:val="none" w:sz="0" w:space="0" w:color="auto"/>
                <w:right w:val="none" w:sz="0" w:space="0" w:color="auto"/>
              </w:divBdr>
            </w:div>
            <w:div w:id="1173684850">
              <w:marLeft w:val="0"/>
              <w:marRight w:val="0"/>
              <w:marTop w:val="0"/>
              <w:marBottom w:val="0"/>
              <w:divBdr>
                <w:top w:val="none" w:sz="0" w:space="0" w:color="auto"/>
                <w:left w:val="none" w:sz="0" w:space="0" w:color="auto"/>
                <w:bottom w:val="none" w:sz="0" w:space="0" w:color="auto"/>
                <w:right w:val="none" w:sz="0" w:space="0" w:color="auto"/>
              </w:divBdr>
            </w:div>
            <w:div w:id="1636984259">
              <w:marLeft w:val="0"/>
              <w:marRight w:val="0"/>
              <w:marTop w:val="0"/>
              <w:marBottom w:val="0"/>
              <w:divBdr>
                <w:top w:val="none" w:sz="0" w:space="0" w:color="auto"/>
                <w:left w:val="none" w:sz="0" w:space="0" w:color="auto"/>
                <w:bottom w:val="none" w:sz="0" w:space="0" w:color="auto"/>
                <w:right w:val="none" w:sz="0" w:space="0" w:color="auto"/>
              </w:divBdr>
            </w:div>
            <w:div w:id="448470043">
              <w:marLeft w:val="0"/>
              <w:marRight w:val="0"/>
              <w:marTop w:val="0"/>
              <w:marBottom w:val="0"/>
              <w:divBdr>
                <w:top w:val="none" w:sz="0" w:space="0" w:color="auto"/>
                <w:left w:val="none" w:sz="0" w:space="0" w:color="auto"/>
                <w:bottom w:val="none" w:sz="0" w:space="0" w:color="auto"/>
                <w:right w:val="none" w:sz="0" w:space="0" w:color="auto"/>
              </w:divBdr>
            </w:div>
            <w:div w:id="1012150151">
              <w:marLeft w:val="0"/>
              <w:marRight w:val="0"/>
              <w:marTop w:val="0"/>
              <w:marBottom w:val="0"/>
              <w:divBdr>
                <w:top w:val="none" w:sz="0" w:space="0" w:color="auto"/>
                <w:left w:val="none" w:sz="0" w:space="0" w:color="auto"/>
                <w:bottom w:val="none" w:sz="0" w:space="0" w:color="auto"/>
                <w:right w:val="none" w:sz="0" w:space="0" w:color="auto"/>
              </w:divBdr>
            </w:div>
            <w:div w:id="1702701760">
              <w:marLeft w:val="0"/>
              <w:marRight w:val="0"/>
              <w:marTop w:val="0"/>
              <w:marBottom w:val="0"/>
              <w:divBdr>
                <w:top w:val="none" w:sz="0" w:space="0" w:color="auto"/>
                <w:left w:val="none" w:sz="0" w:space="0" w:color="auto"/>
                <w:bottom w:val="none" w:sz="0" w:space="0" w:color="auto"/>
                <w:right w:val="none" w:sz="0" w:space="0" w:color="auto"/>
              </w:divBdr>
            </w:div>
            <w:div w:id="499466132">
              <w:marLeft w:val="0"/>
              <w:marRight w:val="0"/>
              <w:marTop w:val="0"/>
              <w:marBottom w:val="0"/>
              <w:divBdr>
                <w:top w:val="none" w:sz="0" w:space="0" w:color="auto"/>
                <w:left w:val="none" w:sz="0" w:space="0" w:color="auto"/>
                <w:bottom w:val="none" w:sz="0" w:space="0" w:color="auto"/>
                <w:right w:val="none" w:sz="0" w:space="0" w:color="auto"/>
              </w:divBdr>
            </w:div>
            <w:div w:id="868180347">
              <w:marLeft w:val="0"/>
              <w:marRight w:val="0"/>
              <w:marTop w:val="0"/>
              <w:marBottom w:val="0"/>
              <w:divBdr>
                <w:top w:val="none" w:sz="0" w:space="0" w:color="auto"/>
                <w:left w:val="none" w:sz="0" w:space="0" w:color="auto"/>
                <w:bottom w:val="none" w:sz="0" w:space="0" w:color="auto"/>
                <w:right w:val="none" w:sz="0" w:space="0" w:color="auto"/>
              </w:divBdr>
            </w:div>
            <w:div w:id="1605454767">
              <w:marLeft w:val="0"/>
              <w:marRight w:val="0"/>
              <w:marTop w:val="0"/>
              <w:marBottom w:val="0"/>
              <w:divBdr>
                <w:top w:val="none" w:sz="0" w:space="0" w:color="auto"/>
                <w:left w:val="none" w:sz="0" w:space="0" w:color="auto"/>
                <w:bottom w:val="none" w:sz="0" w:space="0" w:color="auto"/>
                <w:right w:val="none" w:sz="0" w:space="0" w:color="auto"/>
              </w:divBdr>
            </w:div>
            <w:div w:id="624770944">
              <w:marLeft w:val="0"/>
              <w:marRight w:val="0"/>
              <w:marTop w:val="0"/>
              <w:marBottom w:val="0"/>
              <w:divBdr>
                <w:top w:val="none" w:sz="0" w:space="0" w:color="auto"/>
                <w:left w:val="none" w:sz="0" w:space="0" w:color="auto"/>
                <w:bottom w:val="none" w:sz="0" w:space="0" w:color="auto"/>
                <w:right w:val="none" w:sz="0" w:space="0" w:color="auto"/>
              </w:divBdr>
            </w:div>
            <w:div w:id="851726553">
              <w:marLeft w:val="0"/>
              <w:marRight w:val="0"/>
              <w:marTop w:val="0"/>
              <w:marBottom w:val="0"/>
              <w:divBdr>
                <w:top w:val="none" w:sz="0" w:space="0" w:color="auto"/>
                <w:left w:val="none" w:sz="0" w:space="0" w:color="auto"/>
                <w:bottom w:val="none" w:sz="0" w:space="0" w:color="auto"/>
                <w:right w:val="none" w:sz="0" w:space="0" w:color="auto"/>
              </w:divBdr>
            </w:div>
            <w:div w:id="834223059">
              <w:marLeft w:val="0"/>
              <w:marRight w:val="0"/>
              <w:marTop w:val="0"/>
              <w:marBottom w:val="0"/>
              <w:divBdr>
                <w:top w:val="none" w:sz="0" w:space="0" w:color="auto"/>
                <w:left w:val="none" w:sz="0" w:space="0" w:color="auto"/>
                <w:bottom w:val="none" w:sz="0" w:space="0" w:color="auto"/>
                <w:right w:val="none" w:sz="0" w:space="0" w:color="auto"/>
              </w:divBdr>
            </w:div>
            <w:div w:id="505169220">
              <w:marLeft w:val="0"/>
              <w:marRight w:val="0"/>
              <w:marTop w:val="0"/>
              <w:marBottom w:val="0"/>
              <w:divBdr>
                <w:top w:val="none" w:sz="0" w:space="0" w:color="auto"/>
                <w:left w:val="none" w:sz="0" w:space="0" w:color="auto"/>
                <w:bottom w:val="none" w:sz="0" w:space="0" w:color="auto"/>
                <w:right w:val="none" w:sz="0" w:space="0" w:color="auto"/>
              </w:divBdr>
            </w:div>
            <w:div w:id="1363288337">
              <w:marLeft w:val="0"/>
              <w:marRight w:val="0"/>
              <w:marTop w:val="0"/>
              <w:marBottom w:val="0"/>
              <w:divBdr>
                <w:top w:val="none" w:sz="0" w:space="0" w:color="auto"/>
                <w:left w:val="none" w:sz="0" w:space="0" w:color="auto"/>
                <w:bottom w:val="none" w:sz="0" w:space="0" w:color="auto"/>
                <w:right w:val="none" w:sz="0" w:space="0" w:color="auto"/>
              </w:divBdr>
            </w:div>
            <w:div w:id="337974909">
              <w:marLeft w:val="0"/>
              <w:marRight w:val="0"/>
              <w:marTop w:val="0"/>
              <w:marBottom w:val="0"/>
              <w:divBdr>
                <w:top w:val="none" w:sz="0" w:space="0" w:color="auto"/>
                <w:left w:val="none" w:sz="0" w:space="0" w:color="auto"/>
                <w:bottom w:val="none" w:sz="0" w:space="0" w:color="auto"/>
                <w:right w:val="none" w:sz="0" w:space="0" w:color="auto"/>
              </w:divBdr>
            </w:div>
            <w:div w:id="1453161747">
              <w:marLeft w:val="0"/>
              <w:marRight w:val="0"/>
              <w:marTop w:val="0"/>
              <w:marBottom w:val="0"/>
              <w:divBdr>
                <w:top w:val="none" w:sz="0" w:space="0" w:color="auto"/>
                <w:left w:val="none" w:sz="0" w:space="0" w:color="auto"/>
                <w:bottom w:val="none" w:sz="0" w:space="0" w:color="auto"/>
                <w:right w:val="none" w:sz="0" w:space="0" w:color="auto"/>
              </w:divBdr>
            </w:div>
            <w:div w:id="1903901515">
              <w:marLeft w:val="0"/>
              <w:marRight w:val="0"/>
              <w:marTop w:val="0"/>
              <w:marBottom w:val="0"/>
              <w:divBdr>
                <w:top w:val="none" w:sz="0" w:space="0" w:color="auto"/>
                <w:left w:val="none" w:sz="0" w:space="0" w:color="auto"/>
                <w:bottom w:val="none" w:sz="0" w:space="0" w:color="auto"/>
                <w:right w:val="none" w:sz="0" w:space="0" w:color="auto"/>
              </w:divBdr>
            </w:div>
            <w:div w:id="1107964370">
              <w:marLeft w:val="0"/>
              <w:marRight w:val="0"/>
              <w:marTop w:val="0"/>
              <w:marBottom w:val="0"/>
              <w:divBdr>
                <w:top w:val="none" w:sz="0" w:space="0" w:color="auto"/>
                <w:left w:val="none" w:sz="0" w:space="0" w:color="auto"/>
                <w:bottom w:val="none" w:sz="0" w:space="0" w:color="auto"/>
                <w:right w:val="none" w:sz="0" w:space="0" w:color="auto"/>
              </w:divBdr>
            </w:div>
            <w:div w:id="1289163340">
              <w:marLeft w:val="0"/>
              <w:marRight w:val="0"/>
              <w:marTop w:val="0"/>
              <w:marBottom w:val="0"/>
              <w:divBdr>
                <w:top w:val="none" w:sz="0" w:space="0" w:color="auto"/>
                <w:left w:val="none" w:sz="0" w:space="0" w:color="auto"/>
                <w:bottom w:val="none" w:sz="0" w:space="0" w:color="auto"/>
                <w:right w:val="none" w:sz="0" w:space="0" w:color="auto"/>
              </w:divBdr>
            </w:div>
            <w:div w:id="113377955">
              <w:marLeft w:val="0"/>
              <w:marRight w:val="0"/>
              <w:marTop w:val="0"/>
              <w:marBottom w:val="0"/>
              <w:divBdr>
                <w:top w:val="none" w:sz="0" w:space="0" w:color="auto"/>
                <w:left w:val="none" w:sz="0" w:space="0" w:color="auto"/>
                <w:bottom w:val="none" w:sz="0" w:space="0" w:color="auto"/>
                <w:right w:val="none" w:sz="0" w:space="0" w:color="auto"/>
              </w:divBdr>
            </w:div>
            <w:div w:id="1055740943">
              <w:marLeft w:val="0"/>
              <w:marRight w:val="0"/>
              <w:marTop w:val="0"/>
              <w:marBottom w:val="0"/>
              <w:divBdr>
                <w:top w:val="none" w:sz="0" w:space="0" w:color="auto"/>
                <w:left w:val="none" w:sz="0" w:space="0" w:color="auto"/>
                <w:bottom w:val="none" w:sz="0" w:space="0" w:color="auto"/>
                <w:right w:val="none" w:sz="0" w:space="0" w:color="auto"/>
              </w:divBdr>
            </w:div>
            <w:div w:id="1893227114">
              <w:marLeft w:val="0"/>
              <w:marRight w:val="0"/>
              <w:marTop w:val="0"/>
              <w:marBottom w:val="0"/>
              <w:divBdr>
                <w:top w:val="none" w:sz="0" w:space="0" w:color="auto"/>
                <w:left w:val="none" w:sz="0" w:space="0" w:color="auto"/>
                <w:bottom w:val="none" w:sz="0" w:space="0" w:color="auto"/>
                <w:right w:val="none" w:sz="0" w:space="0" w:color="auto"/>
              </w:divBdr>
            </w:div>
            <w:div w:id="646084341">
              <w:marLeft w:val="0"/>
              <w:marRight w:val="0"/>
              <w:marTop w:val="0"/>
              <w:marBottom w:val="0"/>
              <w:divBdr>
                <w:top w:val="none" w:sz="0" w:space="0" w:color="auto"/>
                <w:left w:val="none" w:sz="0" w:space="0" w:color="auto"/>
                <w:bottom w:val="none" w:sz="0" w:space="0" w:color="auto"/>
                <w:right w:val="none" w:sz="0" w:space="0" w:color="auto"/>
              </w:divBdr>
            </w:div>
            <w:div w:id="905065383">
              <w:marLeft w:val="0"/>
              <w:marRight w:val="0"/>
              <w:marTop w:val="0"/>
              <w:marBottom w:val="0"/>
              <w:divBdr>
                <w:top w:val="none" w:sz="0" w:space="0" w:color="auto"/>
                <w:left w:val="none" w:sz="0" w:space="0" w:color="auto"/>
                <w:bottom w:val="none" w:sz="0" w:space="0" w:color="auto"/>
                <w:right w:val="none" w:sz="0" w:space="0" w:color="auto"/>
              </w:divBdr>
            </w:div>
            <w:div w:id="635767853">
              <w:marLeft w:val="0"/>
              <w:marRight w:val="0"/>
              <w:marTop w:val="0"/>
              <w:marBottom w:val="0"/>
              <w:divBdr>
                <w:top w:val="none" w:sz="0" w:space="0" w:color="auto"/>
                <w:left w:val="none" w:sz="0" w:space="0" w:color="auto"/>
                <w:bottom w:val="none" w:sz="0" w:space="0" w:color="auto"/>
                <w:right w:val="none" w:sz="0" w:space="0" w:color="auto"/>
              </w:divBdr>
            </w:div>
            <w:div w:id="587543220">
              <w:marLeft w:val="0"/>
              <w:marRight w:val="0"/>
              <w:marTop w:val="0"/>
              <w:marBottom w:val="0"/>
              <w:divBdr>
                <w:top w:val="none" w:sz="0" w:space="0" w:color="auto"/>
                <w:left w:val="none" w:sz="0" w:space="0" w:color="auto"/>
                <w:bottom w:val="none" w:sz="0" w:space="0" w:color="auto"/>
                <w:right w:val="none" w:sz="0" w:space="0" w:color="auto"/>
              </w:divBdr>
            </w:div>
            <w:div w:id="930745541">
              <w:marLeft w:val="0"/>
              <w:marRight w:val="0"/>
              <w:marTop w:val="0"/>
              <w:marBottom w:val="0"/>
              <w:divBdr>
                <w:top w:val="none" w:sz="0" w:space="0" w:color="auto"/>
                <w:left w:val="none" w:sz="0" w:space="0" w:color="auto"/>
                <w:bottom w:val="none" w:sz="0" w:space="0" w:color="auto"/>
                <w:right w:val="none" w:sz="0" w:space="0" w:color="auto"/>
              </w:divBdr>
            </w:div>
            <w:div w:id="1833257880">
              <w:marLeft w:val="0"/>
              <w:marRight w:val="0"/>
              <w:marTop w:val="0"/>
              <w:marBottom w:val="0"/>
              <w:divBdr>
                <w:top w:val="none" w:sz="0" w:space="0" w:color="auto"/>
                <w:left w:val="none" w:sz="0" w:space="0" w:color="auto"/>
                <w:bottom w:val="none" w:sz="0" w:space="0" w:color="auto"/>
                <w:right w:val="none" w:sz="0" w:space="0" w:color="auto"/>
              </w:divBdr>
            </w:div>
            <w:div w:id="894467299">
              <w:marLeft w:val="0"/>
              <w:marRight w:val="0"/>
              <w:marTop w:val="0"/>
              <w:marBottom w:val="0"/>
              <w:divBdr>
                <w:top w:val="none" w:sz="0" w:space="0" w:color="auto"/>
                <w:left w:val="none" w:sz="0" w:space="0" w:color="auto"/>
                <w:bottom w:val="none" w:sz="0" w:space="0" w:color="auto"/>
                <w:right w:val="none" w:sz="0" w:space="0" w:color="auto"/>
              </w:divBdr>
            </w:div>
            <w:div w:id="1323001934">
              <w:marLeft w:val="0"/>
              <w:marRight w:val="0"/>
              <w:marTop w:val="0"/>
              <w:marBottom w:val="0"/>
              <w:divBdr>
                <w:top w:val="none" w:sz="0" w:space="0" w:color="auto"/>
                <w:left w:val="none" w:sz="0" w:space="0" w:color="auto"/>
                <w:bottom w:val="none" w:sz="0" w:space="0" w:color="auto"/>
                <w:right w:val="none" w:sz="0" w:space="0" w:color="auto"/>
              </w:divBdr>
            </w:div>
            <w:div w:id="703333356">
              <w:marLeft w:val="0"/>
              <w:marRight w:val="0"/>
              <w:marTop w:val="0"/>
              <w:marBottom w:val="0"/>
              <w:divBdr>
                <w:top w:val="none" w:sz="0" w:space="0" w:color="auto"/>
                <w:left w:val="none" w:sz="0" w:space="0" w:color="auto"/>
                <w:bottom w:val="none" w:sz="0" w:space="0" w:color="auto"/>
                <w:right w:val="none" w:sz="0" w:space="0" w:color="auto"/>
              </w:divBdr>
            </w:div>
            <w:div w:id="2093774225">
              <w:marLeft w:val="0"/>
              <w:marRight w:val="0"/>
              <w:marTop w:val="0"/>
              <w:marBottom w:val="0"/>
              <w:divBdr>
                <w:top w:val="none" w:sz="0" w:space="0" w:color="auto"/>
                <w:left w:val="none" w:sz="0" w:space="0" w:color="auto"/>
                <w:bottom w:val="none" w:sz="0" w:space="0" w:color="auto"/>
                <w:right w:val="none" w:sz="0" w:space="0" w:color="auto"/>
              </w:divBdr>
            </w:div>
            <w:div w:id="1830367019">
              <w:marLeft w:val="0"/>
              <w:marRight w:val="0"/>
              <w:marTop w:val="0"/>
              <w:marBottom w:val="0"/>
              <w:divBdr>
                <w:top w:val="none" w:sz="0" w:space="0" w:color="auto"/>
                <w:left w:val="none" w:sz="0" w:space="0" w:color="auto"/>
                <w:bottom w:val="none" w:sz="0" w:space="0" w:color="auto"/>
                <w:right w:val="none" w:sz="0" w:space="0" w:color="auto"/>
              </w:divBdr>
            </w:div>
            <w:div w:id="136845457">
              <w:marLeft w:val="0"/>
              <w:marRight w:val="0"/>
              <w:marTop w:val="0"/>
              <w:marBottom w:val="0"/>
              <w:divBdr>
                <w:top w:val="none" w:sz="0" w:space="0" w:color="auto"/>
                <w:left w:val="none" w:sz="0" w:space="0" w:color="auto"/>
                <w:bottom w:val="none" w:sz="0" w:space="0" w:color="auto"/>
                <w:right w:val="none" w:sz="0" w:space="0" w:color="auto"/>
              </w:divBdr>
            </w:div>
            <w:div w:id="1940553339">
              <w:marLeft w:val="0"/>
              <w:marRight w:val="0"/>
              <w:marTop w:val="0"/>
              <w:marBottom w:val="0"/>
              <w:divBdr>
                <w:top w:val="none" w:sz="0" w:space="0" w:color="auto"/>
                <w:left w:val="none" w:sz="0" w:space="0" w:color="auto"/>
                <w:bottom w:val="none" w:sz="0" w:space="0" w:color="auto"/>
                <w:right w:val="none" w:sz="0" w:space="0" w:color="auto"/>
              </w:divBdr>
            </w:div>
            <w:div w:id="1912739160">
              <w:marLeft w:val="0"/>
              <w:marRight w:val="0"/>
              <w:marTop w:val="0"/>
              <w:marBottom w:val="0"/>
              <w:divBdr>
                <w:top w:val="none" w:sz="0" w:space="0" w:color="auto"/>
                <w:left w:val="none" w:sz="0" w:space="0" w:color="auto"/>
                <w:bottom w:val="none" w:sz="0" w:space="0" w:color="auto"/>
                <w:right w:val="none" w:sz="0" w:space="0" w:color="auto"/>
              </w:divBdr>
            </w:div>
            <w:div w:id="1452092334">
              <w:marLeft w:val="0"/>
              <w:marRight w:val="0"/>
              <w:marTop w:val="0"/>
              <w:marBottom w:val="0"/>
              <w:divBdr>
                <w:top w:val="none" w:sz="0" w:space="0" w:color="auto"/>
                <w:left w:val="none" w:sz="0" w:space="0" w:color="auto"/>
                <w:bottom w:val="none" w:sz="0" w:space="0" w:color="auto"/>
                <w:right w:val="none" w:sz="0" w:space="0" w:color="auto"/>
              </w:divBdr>
            </w:div>
            <w:div w:id="1431509921">
              <w:marLeft w:val="0"/>
              <w:marRight w:val="0"/>
              <w:marTop w:val="0"/>
              <w:marBottom w:val="0"/>
              <w:divBdr>
                <w:top w:val="none" w:sz="0" w:space="0" w:color="auto"/>
                <w:left w:val="none" w:sz="0" w:space="0" w:color="auto"/>
                <w:bottom w:val="none" w:sz="0" w:space="0" w:color="auto"/>
                <w:right w:val="none" w:sz="0" w:space="0" w:color="auto"/>
              </w:divBdr>
            </w:div>
            <w:div w:id="2018458024">
              <w:marLeft w:val="0"/>
              <w:marRight w:val="0"/>
              <w:marTop w:val="0"/>
              <w:marBottom w:val="0"/>
              <w:divBdr>
                <w:top w:val="none" w:sz="0" w:space="0" w:color="auto"/>
                <w:left w:val="none" w:sz="0" w:space="0" w:color="auto"/>
                <w:bottom w:val="none" w:sz="0" w:space="0" w:color="auto"/>
                <w:right w:val="none" w:sz="0" w:space="0" w:color="auto"/>
              </w:divBdr>
            </w:div>
            <w:div w:id="2051949564">
              <w:marLeft w:val="0"/>
              <w:marRight w:val="0"/>
              <w:marTop w:val="0"/>
              <w:marBottom w:val="0"/>
              <w:divBdr>
                <w:top w:val="none" w:sz="0" w:space="0" w:color="auto"/>
                <w:left w:val="none" w:sz="0" w:space="0" w:color="auto"/>
                <w:bottom w:val="none" w:sz="0" w:space="0" w:color="auto"/>
                <w:right w:val="none" w:sz="0" w:space="0" w:color="auto"/>
              </w:divBdr>
            </w:div>
            <w:div w:id="937174037">
              <w:marLeft w:val="0"/>
              <w:marRight w:val="0"/>
              <w:marTop w:val="0"/>
              <w:marBottom w:val="0"/>
              <w:divBdr>
                <w:top w:val="none" w:sz="0" w:space="0" w:color="auto"/>
                <w:left w:val="none" w:sz="0" w:space="0" w:color="auto"/>
                <w:bottom w:val="none" w:sz="0" w:space="0" w:color="auto"/>
                <w:right w:val="none" w:sz="0" w:space="0" w:color="auto"/>
              </w:divBdr>
            </w:div>
            <w:div w:id="1431505885">
              <w:marLeft w:val="0"/>
              <w:marRight w:val="0"/>
              <w:marTop w:val="0"/>
              <w:marBottom w:val="0"/>
              <w:divBdr>
                <w:top w:val="none" w:sz="0" w:space="0" w:color="auto"/>
                <w:left w:val="none" w:sz="0" w:space="0" w:color="auto"/>
                <w:bottom w:val="none" w:sz="0" w:space="0" w:color="auto"/>
                <w:right w:val="none" w:sz="0" w:space="0" w:color="auto"/>
              </w:divBdr>
            </w:div>
            <w:div w:id="880285250">
              <w:marLeft w:val="0"/>
              <w:marRight w:val="0"/>
              <w:marTop w:val="0"/>
              <w:marBottom w:val="0"/>
              <w:divBdr>
                <w:top w:val="none" w:sz="0" w:space="0" w:color="auto"/>
                <w:left w:val="none" w:sz="0" w:space="0" w:color="auto"/>
                <w:bottom w:val="none" w:sz="0" w:space="0" w:color="auto"/>
                <w:right w:val="none" w:sz="0" w:space="0" w:color="auto"/>
              </w:divBdr>
            </w:div>
            <w:div w:id="1683049855">
              <w:marLeft w:val="0"/>
              <w:marRight w:val="0"/>
              <w:marTop w:val="0"/>
              <w:marBottom w:val="0"/>
              <w:divBdr>
                <w:top w:val="none" w:sz="0" w:space="0" w:color="auto"/>
                <w:left w:val="none" w:sz="0" w:space="0" w:color="auto"/>
                <w:bottom w:val="none" w:sz="0" w:space="0" w:color="auto"/>
                <w:right w:val="none" w:sz="0" w:space="0" w:color="auto"/>
              </w:divBdr>
            </w:div>
            <w:div w:id="861479892">
              <w:marLeft w:val="0"/>
              <w:marRight w:val="0"/>
              <w:marTop w:val="0"/>
              <w:marBottom w:val="0"/>
              <w:divBdr>
                <w:top w:val="none" w:sz="0" w:space="0" w:color="auto"/>
                <w:left w:val="none" w:sz="0" w:space="0" w:color="auto"/>
                <w:bottom w:val="none" w:sz="0" w:space="0" w:color="auto"/>
                <w:right w:val="none" w:sz="0" w:space="0" w:color="auto"/>
              </w:divBdr>
            </w:div>
            <w:div w:id="375394066">
              <w:marLeft w:val="0"/>
              <w:marRight w:val="0"/>
              <w:marTop w:val="0"/>
              <w:marBottom w:val="0"/>
              <w:divBdr>
                <w:top w:val="none" w:sz="0" w:space="0" w:color="auto"/>
                <w:left w:val="none" w:sz="0" w:space="0" w:color="auto"/>
                <w:bottom w:val="none" w:sz="0" w:space="0" w:color="auto"/>
                <w:right w:val="none" w:sz="0" w:space="0" w:color="auto"/>
              </w:divBdr>
            </w:div>
            <w:div w:id="924460089">
              <w:marLeft w:val="0"/>
              <w:marRight w:val="0"/>
              <w:marTop w:val="0"/>
              <w:marBottom w:val="0"/>
              <w:divBdr>
                <w:top w:val="none" w:sz="0" w:space="0" w:color="auto"/>
                <w:left w:val="none" w:sz="0" w:space="0" w:color="auto"/>
                <w:bottom w:val="none" w:sz="0" w:space="0" w:color="auto"/>
                <w:right w:val="none" w:sz="0" w:space="0" w:color="auto"/>
              </w:divBdr>
            </w:div>
            <w:div w:id="629945290">
              <w:marLeft w:val="0"/>
              <w:marRight w:val="0"/>
              <w:marTop w:val="0"/>
              <w:marBottom w:val="0"/>
              <w:divBdr>
                <w:top w:val="none" w:sz="0" w:space="0" w:color="auto"/>
                <w:left w:val="none" w:sz="0" w:space="0" w:color="auto"/>
                <w:bottom w:val="none" w:sz="0" w:space="0" w:color="auto"/>
                <w:right w:val="none" w:sz="0" w:space="0" w:color="auto"/>
              </w:divBdr>
            </w:div>
            <w:div w:id="1666742806">
              <w:marLeft w:val="0"/>
              <w:marRight w:val="0"/>
              <w:marTop w:val="0"/>
              <w:marBottom w:val="0"/>
              <w:divBdr>
                <w:top w:val="none" w:sz="0" w:space="0" w:color="auto"/>
                <w:left w:val="none" w:sz="0" w:space="0" w:color="auto"/>
                <w:bottom w:val="none" w:sz="0" w:space="0" w:color="auto"/>
                <w:right w:val="none" w:sz="0" w:space="0" w:color="auto"/>
              </w:divBdr>
            </w:div>
            <w:div w:id="929657554">
              <w:marLeft w:val="0"/>
              <w:marRight w:val="0"/>
              <w:marTop w:val="0"/>
              <w:marBottom w:val="0"/>
              <w:divBdr>
                <w:top w:val="none" w:sz="0" w:space="0" w:color="auto"/>
                <w:left w:val="none" w:sz="0" w:space="0" w:color="auto"/>
                <w:bottom w:val="none" w:sz="0" w:space="0" w:color="auto"/>
                <w:right w:val="none" w:sz="0" w:space="0" w:color="auto"/>
              </w:divBdr>
            </w:div>
            <w:div w:id="27032460">
              <w:marLeft w:val="0"/>
              <w:marRight w:val="0"/>
              <w:marTop w:val="0"/>
              <w:marBottom w:val="0"/>
              <w:divBdr>
                <w:top w:val="none" w:sz="0" w:space="0" w:color="auto"/>
                <w:left w:val="none" w:sz="0" w:space="0" w:color="auto"/>
                <w:bottom w:val="none" w:sz="0" w:space="0" w:color="auto"/>
                <w:right w:val="none" w:sz="0" w:space="0" w:color="auto"/>
              </w:divBdr>
            </w:div>
            <w:div w:id="125790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0611">
      <w:bodyDiv w:val="1"/>
      <w:marLeft w:val="0"/>
      <w:marRight w:val="0"/>
      <w:marTop w:val="0"/>
      <w:marBottom w:val="0"/>
      <w:divBdr>
        <w:top w:val="none" w:sz="0" w:space="0" w:color="auto"/>
        <w:left w:val="none" w:sz="0" w:space="0" w:color="auto"/>
        <w:bottom w:val="none" w:sz="0" w:space="0" w:color="auto"/>
        <w:right w:val="none" w:sz="0" w:space="0" w:color="auto"/>
      </w:divBdr>
      <w:divsChild>
        <w:div w:id="275253609">
          <w:marLeft w:val="0"/>
          <w:marRight w:val="0"/>
          <w:marTop w:val="0"/>
          <w:marBottom w:val="0"/>
          <w:divBdr>
            <w:top w:val="none" w:sz="0" w:space="0" w:color="auto"/>
            <w:left w:val="none" w:sz="0" w:space="0" w:color="auto"/>
            <w:bottom w:val="none" w:sz="0" w:space="0" w:color="auto"/>
            <w:right w:val="none" w:sz="0" w:space="0" w:color="auto"/>
          </w:divBdr>
          <w:divsChild>
            <w:div w:id="59671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5366">
      <w:bodyDiv w:val="1"/>
      <w:marLeft w:val="0"/>
      <w:marRight w:val="0"/>
      <w:marTop w:val="0"/>
      <w:marBottom w:val="0"/>
      <w:divBdr>
        <w:top w:val="none" w:sz="0" w:space="0" w:color="auto"/>
        <w:left w:val="none" w:sz="0" w:space="0" w:color="auto"/>
        <w:bottom w:val="none" w:sz="0" w:space="0" w:color="auto"/>
        <w:right w:val="none" w:sz="0" w:space="0" w:color="auto"/>
      </w:divBdr>
      <w:divsChild>
        <w:div w:id="1702969607">
          <w:marLeft w:val="0"/>
          <w:marRight w:val="0"/>
          <w:marTop w:val="0"/>
          <w:marBottom w:val="0"/>
          <w:divBdr>
            <w:top w:val="none" w:sz="0" w:space="0" w:color="auto"/>
            <w:left w:val="none" w:sz="0" w:space="0" w:color="auto"/>
            <w:bottom w:val="none" w:sz="0" w:space="0" w:color="auto"/>
            <w:right w:val="none" w:sz="0" w:space="0" w:color="auto"/>
          </w:divBdr>
          <w:divsChild>
            <w:div w:id="7338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0702">
      <w:bodyDiv w:val="1"/>
      <w:marLeft w:val="0"/>
      <w:marRight w:val="0"/>
      <w:marTop w:val="0"/>
      <w:marBottom w:val="0"/>
      <w:divBdr>
        <w:top w:val="none" w:sz="0" w:space="0" w:color="auto"/>
        <w:left w:val="none" w:sz="0" w:space="0" w:color="auto"/>
        <w:bottom w:val="none" w:sz="0" w:space="0" w:color="auto"/>
        <w:right w:val="none" w:sz="0" w:space="0" w:color="auto"/>
      </w:divBdr>
      <w:divsChild>
        <w:div w:id="235097482">
          <w:marLeft w:val="0"/>
          <w:marRight w:val="0"/>
          <w:marTop w:val="0"/>
          <w:marBottom w:val="0"/>
          <w:divBdr>
            <w:top w:val="none" w:sz="0" w:space="0" w:color="auto"/>
            <w:left w:val="none" w:sz="0" w:space="0" w:color="auto"/>
            <w:bottom w:val="none" w:sz="0" w:space="0" w:color="auto"/>
            <w:right w:val="none" w:sz="0" w:space="0" w:color="auto"/>
          </w:divBdr>
          <w:divsChild>
            <w:div w:id="1396658631">
              <w:marLeft w:val="0"/>
              <w:marRight w:val="0"/>
              <w:marTop w:val="0"/>
              <w:marBottom w:val="0"/>
              <w:divBdr>
                <w:top w:val="none" w:sz="0" w:space="0" w:color="auto"/>
                <w:left w:val="none" w:sz="0" w:space="0" w:color="auto"/>
                <w:bottom w:val="none" w:sz="0" w:space="0" w:color="auto"/>
                <w:right w:val="none" w:sz="0" w:space="0" w:color="auto"/>
              </w:divBdr>
            </w:div>
            <w:div w:id="1688368599">
              <w:marLeft w:val="0"/>
              <w:marRight w:val="0"/>
              <w:marTop w:val="0"/>
              <w:marBottom w:val="0"/>
              <w:divBdr>
                <w:top w:val="none" w:sz="0" w:space="0" w:color="auto"/>
                <w:left w:val="none" w:sz="0" w:space="0" w:color="auto"/>
                <w:bottom w:val="none" w:sz="0" w:space="0" w:color="auto"/>
                <w:right w:val="none" w:sz="0" w:space="0" w:color="auto"/>
              </w:divBdr>
            </w:div>
            <w:div w:id="1630429350">
              <w:marLeft w:val="0"/>
              <w:marRight w:val="0"/>
              <w:marTop w:val="0"/>
              <w:marBottom w:val="0"/>
              <w:divBdr>
                <w:top w:val="none" w:sz="0" w:space="0" w:color="auto"/>
                <w:left w:val="none" w:sz="0" w:space="0" w:color="auto"/>
                <w:bottom w:val="none" w:sz="0" w:space="0" w:color="auto"/>
                <w:right w:val="none" w:sz="0" w:space="0" w:color="auto"/>
              </w:divBdr>
            </w:div>
            <w:div w:id="1632324123">
              <w:marLeft w:val="0"/>
              <w:marRight w:val="0"/>
              <w:marTop w:val="0"/>
              <w:marBottom w:val="0"/>
              <w:divBdr>
                <w:top w:val="none" w:sz="0" w:space="0" w:color="auto"/>
                <w:left w:val="none" w:sz="0" w:space="0" w:color="auto"/>
                <w:bottom w:val="none" w:sz="0" w:space="0" w:color="auto"/>
                <w:right w:val="none" w:sz="0" w:space="0" w:color="auto"/>
              </w:divBdr>
            </w:div>
            <w:div w:id="212423308">
              <w:marLeft w:val="0"/>
              <w:marRight w:val="0"/>
              <w:marTop w:val="0"/>
              <w:marBottom w:val="0"/>
              <w:divBdr>
                <w:top w:val="none" w:sz="0" w:space="0" w:color="auto"/>
                <w:left w:val="none" w:sz="0" w:space="0" w:color="auto"/>
                <w:bottom w:val="none" w:sz="0" w:space="0" w:color="auto"/>
                <w:right w:val="none" w:sz="0" w:space="0" w:color="auto"/>
              </w:divBdr>
            </w:div>
            <w:div w:id="1596131881">
              <w:marLeft w:val="0"/>
              <w:marRight w:val="0"/>
              <w:marTop w:val="0"/>
              <w:marBottom w:val="0"/>
              <w:divBdr>
                <w:top w:val="none" w:sz="0" w:space="0" w:color="auto"/>
                <w:left w:val="none" w:sz="0" w:space="0" w:color="auto"/>
                <w:bottom w:val="none" w:sz="0" w:space="0" w:color="auto"/>
                <w:right w:val="none" w:sz="0" w:space="0" w:color="auto"/>
              </w:divBdr>
            </w:div>
            <w:div w:id="1123619867">
              <w:marLeft w:val="0"/>
              <w:marRight w:val="0"/>
              <w:marTop w:val="0"/>
              <w:marBottom w:val="0"/>
              <w:divBdr>
                <w:top w:val="none" w:sz="0" w:space="0" w:color="auto"/>
                <w:left w:val="none" w:sz="0" w:space="0" w:color="auto"/>
                <w:bottom w:val="none" w:sz="0" w:space="0" w:color="auto"/>
                <w:right w:val="none" w:sz="0" w:space="0" w:color="auto"/>
              </w:divBdr>
            </w:div>
            <w:div w:id="1508515059">
              <w:marLeft w:val="0"/>
              <w:marRight w:val="0"/>
              <w:marTop w:val="0"/>
              <w:marBottom w:val="0"/>
              <w:divBdr>
                <w:top w:val="none" w:sz="0" w:space="0" w:color="auto"/>
                <w:left w:val="none" w:sz="0" w:space="0" w:color="auto"/>
                <w:bottom w:val="none" w:sz="0" w:space="0" w:color="auto"/>
                <w:right w:val="none" w:sz="0" w:space="0" w:color="auto"/>
              </w:divBdr>
            </w:div>
            <w:div w:id="892354715">
              <w:marLeft w:val="0"/>
              <w:marRight w:val="0"/>
              <w:marTop w:val="0"/>
              <w:marBottom w:val="0"/>
              <w:divBdr>
                <w:top w:val="none" w:sz="0" w:space="0" w:color="auto"/>
                <w:left w:val="none" w:sz="0" w:space="0" w:color="auto"/>
                <w:bottom w:val="none" w:sz="0" w:space="0" w:color="auto"/>
                <w:right w:val="none" w:sz="0" w:space="0" w:color="auto"/>
              </w:divBdr>
            </w:div>
            <w:div w:id="457912264">
              <w:marLeft w:val="0"/>
              <w:marRight w:val="0"/>
              <w:marTop w:val="0"/>
              <w:marBottom w:val="0"/>
              <w:divBdr>
                <w:top w:val="none" w:sz="0" w:space="0" w:color="auto"/>
                <w:left w:val="none" w:sz="0" w:space="0" w:color="auto"/>
                <w:bottom w:val="none" w:sz="0" w:space="0" w:color="auto"/>
                <w:right w:val="none" w:sz="0" w:space="0" w:color="auto"/>
              </w:divBdr>
            </w:div>
            <w:div w:id="854809950">
              <w:marLeft w:val="0"/>
              <w:marRight w:val="0"/>
              <w:marTop w:val="0"/>
              <w:marBottom w:val="0"/>
              <w:divBdr>
                <w:top w:val="none" w:sz="0" w:space="0" w:color="auto"/>
                <w:left w:val="none" w:sz="0" w:space="0" w:color="auto"/>
                <w:bottom w:val="none" w:sz="0" w:space="0" w:color="auto"/>
                <w:right w:val="none" w:sz="0" w:space="0" w:color="auto"/>
              </w:divBdr>
            </w:div>
            <w:div w:id="1983994744">
              <w:marLeft w:val="0"/>
              <w:marRight w:val="0"/>
              <w:marTop w:val="0"/>
              <w:marBottom w:val="0"/>
              <w:divBdr>
                <w:top w:val="none" w:sz="0" w:space="0" w:color="auto"/>
                <w:left w:val="none" w:sz="0" w:space="0" w:color="auto"/>
                <w:bottom w:val="none" w:sz="0" w:space="0" w:color="auto"/>
                <w:right w:val="none" w:sz="0" w:space="0" w:color="auto"/>
              </w:divBdr>
            </w:div>
            <w:div w:id="1009481288">
              <w:marLeft w:val="0"/>
              <w:marRight w:val="0"/>
              <w:marTop w:val="0"/>
              <w:marBottom w:val="0"/>
              <w:divBdr>
                <w:top w:val="none" w:sz="0" w:space="0" w:color="auto"/>
                <w:left w:val="none" w:sz="0" w:space="0" w:color="auto"/>
                <w:bottom w:val="none" w:sz="0" w:space="0" w:color="auto"/>
                <w:right w:val="none" w:sz="0" w:space="0" w:color="auto"/>
              </w:divBdr>
            </w:div>
            <w:div w:id="1250888727">
              <w:marLeft w:val="0"/>
              <w:marRight w:val="0"/>
              <w:marTop w:val="0"/>
              <w:marBottom w:val="0"/>
              <w:divBdr>
                <w:top w:val="none" w:sz="0" w:space="0" w:color="auto"/>
                <w:left w:val="none" w:sz="0" w:space="0" w:color="auto"/>
                <w:bottom w:val="none" w:sz="0" w:space="0" w:color="auto"/>
                <w:right w:val="none" w:sz="0" w:space="0" w:color="auto"/>
              </w:divBdr>
            </w:div>
            <w:div w:id="1479608037">
              <w:marLeft w:val="0"/>
              <w:marRight w:val="0"/>
              <w:marTop w:val="0"/>
              <w:marBottom w:val="0"/>
              <w:divBdr>
                <w:top w:val="none" w:sz="0" w:space="0" w:color="auto"/>
                <w:left w:val="none" w:sz="0" w:space="0" w:color="auto"/>
                <w:bottom w:val="none" w:sz="0" w:space="0" w:color="auto"/>
                <w:right w:val="none" w:sz="0" w:space="0" w:color="auto"/>
              </w:divBdr>
            </w:div>
            <w:div w:id="239214058">
              <w:marLeft w:val="0"/>
              <w:marRight w:val="0"/>
              <w:marTop w:val="0"/>
              <w:marBottom w:val="0"/>
              <w:divBdr>
                <w:top w:val="none" w:sz="0" w:space="0" w:color="auto"/>
                <w:left w:val="none" w:sz="0" w:space="0" w:color="auto"/>
                <w:bottom w:val="none" w:sz="0" w:space="0" w:color="auto"/>
                <w:right w:val="none" w:sz="0" w:space="0" w:color="auto"/>
              </w:divBdr>
            </w:div>
            <w:div w:id="1013461571">
              <w:marLeft w:val="0"/>
              <w:marRight w:val="0"/>
              <w:marTop w:val="0"/>
              <w:marBottom w:val="0"/>
              <w:divBdr>
                <w:top w:val="none" w:sz="0" w:space="0" w:color="auto"/>
                <w:left w:val="none" w:sz="0" w:space="0" w:color="auto"/>
                <w:bottom w:val="none" w:sz="0" w:space="0" w:color="auto"/>
                <w:right w:val="none" w:sz="0" w:space="0" w:color="auto"/>
              </w:divBdr>
            </w:div>
            <w:div w:id="1323463789">
              <w:marLeft w:val="0"/>
              <w:marRight w:val="0"/>
              <w:marTop w:val="0"/>
              <w:marBottom w:val="0"/>
              <w:divBdr>
                <w:top w:val="none" w:sz="0" w:space="0" w:color="auto"/>
                <w:left w:val="none" w:sz="0" w:space="0" w:color="auto"/>
                <w:bottom w:val="none" w:sz="0" w:space="0" w:color="auto"/>
                <w:right w:val="none" w:sz="0" w:space="0" w:color="auto"/>
              </w:divBdr>
            </w:div>
            <w:div w:id="629746938">
              <w:marLeft w:val="0"/>
              <w:marRight w:val="0"/>
              <w:marTop w:val="0"/>
              <w:marBottom w:val="0"/>
              <w:divBdr>
                <w:top w:val="none" w:sz="0" w:space="0" w:color="auto"/>
                <w:left w:val="none" w:sz="0" w:space="0" w:color="auto"/>
                <w:bottom w:val="none" w:sz="0" w:space="0" w:color="auto"/>
                <w:right w:val="none" w:sz="0" w:space="0" w:color="auto"/>
              </w:divBdr>
            </w:div>
            <w:div w:id="154417865">
              <w:marLeft w:val="0"/>
              <w:marRight w:val="0"/>
              <w:marTop w:val="0"/>
              <w:marBottom w:val="0"/>
              <w:divBdr>
                <w:top w:val="none" w:sz="0" w:space="0" w:color="auto"/>
                <w:left w:val="none" w:sz="0" w:space="0" w:color="auto"/>
                <w:bottom w:val="none" w:sz="0" w:space="0" w:color="auto"/>
                <w:right w:val="none" w:sz="0" w:space="0" w:color="auto"/>
              </w:divBdr>
            </w:div>
            <w:div w:id="1333727866">
              <w:marLeft w:val="0"/>
              <w:marRight w:val="0"/>
              <w:marTop w:val="0"/>
              <w:marBottom w:val="0"/>
              <w:divBdr>
                <w:top w:val="none" w:sz="0" w:space="0" w:color="auto"/>
                <w:left w:val="none" w:sz="0" w:space="0" w:color="auto"/>
                <w:bottom w:val="none" w:sz="0" w:space="0" w:color="auto"/>
                <w:right w:val="none" w:sz="0" w:space="0" w:color="auto"/>
              </w:divBdr>
            </w:div>
            <w:div w:id="1563053864">
              <w:marLeft w:val="0"/>
              <w:marRight w:val="0"/>
              <w:marTop w:val="0"/>
              <w:marBottom w:val="0"/>
              <w:divBdr>
                <w:top w:val="none" w:sz="0" w:space="0" w:color="auto"/>
                <w:left w:val="none" w:sz="0" w:space="0" w:color="auto"/>
                <w:bottom w:val="none" w:sz="0" w:space="0" w:color="auto"/>
                <w:right w:val="none" w:sz="0" w:space="0" w:color="auto"/>
              </w:divBdr>
            </w:div>
            <w:div w:id="1580554705">
              <w:marLeft w:val="0"/>
              <w:marRight w:val="0"/>
              <w:marTop w:val="0"/>
              <w:marBottom w:val="0"/>
              <w:divBdr>
                <w:top w:val="none" w:sz="0" w:space="0" w:color="auto"/>
                <w:left w:val="none" w:sz="0" w:space="0" w:color="auto"/>
                <w:bottom w:val="none" w:sz="0" w:space="0" w:color="auto"/>
                <w:right w:val="none" w:sz="0" w:space="0" w:color="auto"/>
              </w:divBdr>
            </w:div>
            <w:div w:id="1119300901">
              <w:marLeft w:val="0"/>
              <w:marRight w:val="0"/>
              <w:marTop w:val="0"/>
              <w:marBottom w:val="0"/>
              <w:divBdr>
                <w:top w:val="none" w:sz="0" w:space="0" w:color="auto"/>
                <w:left w:val="none" w:sz="0" w:space="0" w:color="auto"/>
                <w:bottom w:val="none" w:sz="0" w:space="0" w:color="auto"/>
                <w:right w:val="none" w:sz="0" w:space="0" w:color="auto"/>
              </w:divBdr>
            </w:div>
            <w:div w:id="31733432">
              <w:marLeft w:val="0"/>
              <w:marRight w:val="0"/>
              <w:marTop w:val="0"/>
              <w:marBottom w:val="0"/>
              <w:divBdr>
                <w:top w:val="none" w:sz="0" w:space="0" w:color="auto"/>
                <w:left w:val="none" w:sz="0" w:space="0" w:color="auto"/>
                <w:bottom w:val="none" w:sz="0" w:space="0" w:color="auto"/>
                <w:right w:val="none" w:sz="0" w:space="0" w:color="auto"/>
              </w:divBdr>
            </w:div>
            <w:div w:id="1488281874">
              <w:marLeft w:val="0"/>
              <w:marRight w:val="0"/>
              <w:marTop w:val="0"/>
              <w:marBottom w:val="0"/>
              <w:divBdr>
                <w:top w:val="none" w:sz="0" w:space="0" w:color="auto"/>
                <w:left w:val="none" w:sz="0" w:space="0" w:color="auto"/>
                <w:bottom w:val="none" w:sz="0" w:space="0" w:color="auto"/>
                <w:right w:val="none" w:sz="0" w:space="0" w:color="auto"/>
              </w:divBdr>
            </w:div>
            <w:div w:id="487524518">
              <w:marLeft w:val="0"/>
              <w:marRight w:val="0"/>
              <w:marTop w:val="0"/>
              <w:marBottom w:val="0"/>
              <w:divBdr>
                <w:top w:val="none" w:sz="0" w:space="0" w:color="auto"/>
                <w:left w:val="none" w:sz="0" w:space="0" w:color="auto"/>
                <w:bottom w:val="none" w:sz="0" w:space="0" w:color="auto"/>
                <w:right w:val="none" w:sz="0" w:space="0" w:color="auto"/>
              </w:divBdr>
            </w:div>
            <w:div w:id="1303730694">
              <w:marLeft w:val="0"/>
              <w:marRight w:val="0"/>
              <w:marTop w:val="0"/>
              <w:marBottom w:val="0"/>
              <w:divBdr>
                <w:top w:val="none" w:sz="0" w:space="0" w:color="auto"/>
                <w:left w:val="none" w:sz="0" w:space="0" w:color="auto"/>
                <w:bottom w:val="none" w:sz="0" w:space="0" w:color="auto"/>
                <w:right w:val="none" w:sz="0" w:space="0" w:color="auto"/>
              </w:divBdr>
            </w:div>
            <w:div w:id="929891585">
              <w:marLeft w:val="0"/>
              <w:marRight w:val="0"/>
              <w:marTop w:val="0"/>
              <w:marBottom w:val="0"/>
              <w:divBdr>
                <w:top w:val="none" w:sz="0" w:space="0" w:color="auto"/>
                <w:left w:val="none" w:sz="0" w:space="0" w:color="auto"/>
                <w:bottom w:val="none" w:sz="0" w:space="0" w:color="auto"/>
                <w:right w:val="none" w:sz="0" w:space="0" w:color="auto"/>
              </w:divBdr>
            </w:div>
            <w:div w:id="1975718383">
              <w:marLeft w:val="0"/>
              <w:marRight w:val="0"/>
              <w:marTop w:val="0"/>
              <w:marBottom w:val="0"/>
              <w:divBdr>
                <w:top w:val="none" w:sz="0" w:space="0" w:color="auto"/>
                <w:left w:val="none" w:sz="0" w:space="0" w:color="auto"/>
                <w:bottom w:val="none" w:sz="0" w:space="0" w:color="auto"/>
                <w:right w:val="none" w:sz="0" w:space="0" w:color="auto"/>
              </w:divBdr>
            </w:div>
            <w:div w:id="2109232008">
              <w:marLeft w:val="0"/>
              <w:marRight w:val="0"/>
              <w:marTop w:val="0"/>
              <w:marBottom w:val="0"/>
              <w:divBdr>
                <w:top w:val="none" w:sz="0" w:space="0" w:color="auto"/>
                <w:left w:val="none" w:sz="0" w:space="0" w:color="auto"/>
                <w:bottom w:val="none" w:sz="0" w:space="0" w:color="auto"/>
                <w:right w:val="none" w:sz="0" w:space="0" w:color="auto"/>
              </w:divBdr>
            </w:div>
            <w:div w:id="597563052">
              <w:marLeft w:val="0"/>
              <w:marRight w:val="0"/>
              <w:marTop w:val="0"/>
              <w:marBottom w:val="0"/>
              <w:divBdr>
                <w:top w:val="none" w:sz="0" w:space="0" w:color="auto"/>
                <w:left w:val="none" w:sz="0" w:space="0" w:color="auto"/>
                <w:bottom w:val="none" w:sz="0" w:space="0" w:color="auto"/>
                <w:right w:val="none" w:sz="0" w:space="0" w:color="auto"/>
              </w:divBdr>
            </w:div>
            <w:div w:id="1314674184">
              <w:marLeft w:val="0"/>
              <w:marRight w:val="0"/>
              <w:marTop w:val="0"/>
              <w:marBottom w:val="0"/>
              <w:divBdr>
                <w:top w:val="none" w:sz="0" w:space="0" w:color="auto"/>
                <w:left w:val="none" w:sz="0" w:space="0" w:color="auto"/>
                <w:bottom w:val="none" w:sz="0" w:space="0" w:color="auto"/>
                <w:right w:val="none" w:sz="0" w:space="0" w:color="auto"/>
              </w:divBdr>
            </w:div>
            <w:div w:id="248467862">
              <w:marLeft w:val="0"/>
              <w:marRight w:val="0"/>
              <w:marTop w:val="0"/>
              <w:marBottom w:val="0"/>
              <w:divBdr>
                <w:top w:val="none" w:sz="0" w:space="0" w:color="auto"/>
                <w:left w:val="none" w:sz="0" w:space="0" w:color="auto"/>
                <w:bottom w:val="none" w:sz="0" w:space="0" w:color="auto"/>
                <w:right w:val="none" w:sz="0" w:space="0" w:color="auto"/>
              </w:divBdr>
            </w:div>
            <w:div w:id="1968972168">
              <w:marLeft w:val="0"/>
              <w:marRight w:val="0"/>
              <w:marTop w:val="0"/>
              <w:marBottom w:val="0"/>
              <w:divBdr>
                <w:top w:val="none" w:sz="0" w:space="0" w:color="auto"/>
                <w:left w:val="none" w:sz="0" w:space="0" w:color="auto"/>
                <w:bottom w:val="none" w:sz="0" w:space="0" w:color="auto"/>
                <w:right w:val="none" w:sz="0" w:space="0" w:color="auto"/>
              </w:divBdr>
            </w:div>
            <w:div w:id="2130933392">
              <w:marLeft w:val="0"/>
              <w:marRight w:val="0"/>
              <w:marTop w:val="0"/>
              <w:marBottom w:val="0"/>
              <w:divBdr>
                <w:top w:val="none" w:sz="0" w:space="0" w:color="auto"/>
                <w:left w:val="none" w:sz="0" w:space="0" w:color="auto"/>
                <w:bottom w:val="none" w:sz="0" w:space="0" w:color="auto"/>
                <w:right w:val="none" w:sz="0" w:space="0" w:color="auto"/>
              </w:divBdr>
            </w:div>
            <w:div w:id="786703799">
              <w:marLeft w:val="0"/>
              <w:marRight w:val="0"/>
              <w:marTop w:val="0"/>
              <w:marBottom w:val="0"/>
              <w:divBdr>
                <w:top w:val="none" w:sz="0" w:space="0" w:color="auto"/>
                <w:left w:val="none" w:sz="0" w:space="0" w:color="auto"/>
                <w:bottom w:val="none" w:sz="0" w:space="0" w:color="auto"/>
                <w:right w:val="none" w:sz="0" w:space="0" w:color="auto"/>
              </w:divBdr>
            </w:div>
            <w:div w:id="2030596157">
              <w:marLeft w:val="0"/>
              <w:marRight w:val="0"/>
              <w:marTop w:val="0"/>
              <w:marBottom w:val="0"/>
              <w:divBdr>
                <w:top w:val="none" w:sz="0" w:space="0" w:color="auto"/>
                <w:left w:val="none" w:sz="0" w:space="0" w:color="auto"/>
                <w:bottom w:val="none" w:sz="0" w:space="0" w:color="auto"/>
                <w:right w:val="none" w:sz="0" w:space="0" w:color="auto"/>
              </w:divBdr>
            </w:div>
            <w:div w:id="2041584706">
              <w:marLeft w:val="0"/>
              <w:marRight w:val="0"/>
              <w:marTop w:val="0"/>
              <w:marBottom w:val="0"/>
              <w:divBdr>
                <w:top w:val="none" w:sz="0" w:space="0" w:color="auto"/>
                <w:left w:val="none" w:sz="0" w:space="0" w:color="auto"/>
                <w:bottom w:val="none" w:sz="0" w:space="0" w:color="auto"/>
                <w:right w:val="none" w:sz="0" w:space="0" w:color="auto"/>
              </w:divBdr>
            </w:div>
            <w:div w:id="562258767">
              <w:marLeft w:val="0"/>
              <w:marRight w:val="0"/>
              <w:marTop w:val="0"/>
              <w:marBottom w:val="0"/>
              <w:divBdr>
                <w:top w:val="none" w:sz="0" w:space="0" w:color="auto"/>
                <w:left w:val="none" w:sz="0" w:space="0" w:color="auto"/>
                <w:bottom w:val="none" w:sz="0" w:space="0" w:color="auto"/>
                <w:right w:val="none" w:sz="0" w:space="0" w:color="auto"/>
              </w:divBdr>
            </w:div>
            <w:div w:id="2087337904">
              <w:marLeft w:val="0"/>
              <w:marRight w:val="0"/>
              <w:marTop w:val="0"/>
              <w:marBottom w:val="0"/>
              <w:divBdr>
                <w:top w:val="none" w:sz="0" w:space="0" w:color="auto"/>
                <w:left w:val="none" w:sz="0" w:space="0" w:color="auto"/>
                <w:bottom w:val="none" w:sz="0" w:space="0" w:color="auto"/>
                <w:right w:val="none" w:sz="0" w:space="0" w:color="auto"/>
              </w:divBdr>
            </w:div>
            <w:div w:id="1266111457">
              <w:marLeft w:val="0"/>
              <w:marRight w:val="0"/>
              <w:marTop w:val="0"/>
              <w:marBottom w:val="0"/>
              <w:divBdr>
                <w:top w:val="none" w:sz="0" w:space="0" w:color="auto"/>
                <w:left w:val="none" w:sz="0" w:space="0" w:color="auto"/>
                <w:bottom w:val="none" w:sz="0" w:space="0" w:color="auto"/>
                <w:right w:val="none" w:sz="0" w:space="0" w:color="auto"/>
              </w:divBdr>
            </w:div>
            <w:div w:id="144245433">
              <w:marLeft w:val="0"/>
              <w:marRight w:val="0"/>
              <w:marTop w:val="0"/>
              <w:marBottom w:val="0"/>
              <w:divBdr>
                <w:top w:val="none" w:sz="0" w:space="0" w:color="auto"/>
                <w:left w:val="none" w:sz="0" w:space="0" w:color="auto"/>
                <w:bottom w:val="none" w:sz="0" w:space="0" w:color="auto"/>
                <w:right w:val="none" w:sz="0" w:space="0" w:color="auto"/>
              </w:divBdr>
            </w:div>
            <w:div w:id="1775783954">
              <w:marLeft w:val="0"/>
              <w:marRight w:val="0"/>
              <w:marTop w:val="0"/>
              <w:marBottom w:val="0"/>
              <w:divBdr>
                <w:top w:val="none" w:sz="0" w:space="0" w:color="auto"/>
                <w:left w:val="none" w:sz="0" w:space="0" w:color="auto"/>
                <w:bottom w:val="none" w:sz="0" w:space="0" w:color="auto"/>
                <w:right w:val="none" w:sz="0" w:space="0" w:color="auto"/>
              </w:divBdr>
            </w:div>
            <w:div w:id="1802965146">
              <w:marLeft w:val="0"/>
              <w:marRight w:val="0"/>
              <w:marTop w:val="0"/>
              <w:marBottom w:val="0"/>
              <w:divBdr>
                <w:top w:val="none" w:sz="0" w:space="0" w:color="auto"/>
                <w:left w:val="none" w:sz="0" w:space="0" w:color="auto"/>
                <w:bottom w:val="none" w:sz="0" w:space="0" w:color="auto"/>
                <w:right w:val="none" w:sz="0" w:space="0" w:color="auto"/>
              </w:divBdr>
            </w:div>
            <w:div w:id="1849826368">
              <w:marLeft w:val="0"/>
              <w:marRight w:val="0"/>
              <w:marTop w:val="0"/>
              <w:marBottom w:val="0"/>
              <w:divBdr>
                <w:top w:val="none" w:sz="0" w:space="0" w:color="auto"/>
                <w:left w:val="none" w:sz="0" w:space="0" w:color="auto"/>
                <w:bottom w:val="none" w:sz="0" w:space="0" w:color="auto"/>
                <w:right w:val="none" w:sz="0" w:space="0" w:color="auto"/>
              </w:divBdr>
            </w:div>
            <w:div w:id="1574461645">
              <w:marLeft w:val="0"/>
              <w:marRight w:val="0"/>
              <w:marTop w:val="0"/>
              <w:marBottom w:val="0"/>
              <w:divBdr>
                <w:top w:val="none" w:sz="0" w:space="0" w:color="auto"/>
                <w:left w:val="none" w:sz="0" w:space="0" w:color="auto"/>
                <w:bottom w:val="none" w:sz="0" w:space="0" w:color="auto"/>
                <w:right w:val="none" w:sz="0" w:space="0" w:color="auto"/>
              </w:divBdr>
            </w:div>
            <w:div w:id="987902251">
              <w:marLeft w:val="0"/>
              <w:marRight w:val="0"/>
              <w:marTop w:val="0"/>
              <w:marBottom w:val="0"/>
              <w:divBdr>
                <w:top w:val="none" w:sz="0" w:space="0" w:color="auto"/>
                <w:left w:val="none" w:sz="0" w:space="0" w:color="auto"/>
                <w:bottom w:val="none" w:sz="0" w:space="0" w:color="auto"/>
                <w:right w:val="none" w:sz="0" w:space="0" w:color="auto"/>
              </w:divBdr>
            </w:div>
            <w:div w:id="1425490426">
              <w:marLeft w:val="0"/>
              <w:marRight w:val="0"/>
              <w:marTop w:val="0"/>
              <w:marBottom w:val="0"/>
              <w:divBdr>
                <w:top w:val="none" w:sz="0" w:space="0" w:color="auto"/>
                <w:left w:val="none" w:sz="0" w:space="0" w:color="auto"/>
                <w:bottom w:val="none" w:sz="0" w:space="0" w:color="auto"/>
                <w:right w:val="none" w:sz="0" w:space="0" w:color="auto"/>
              </w:divBdr>
            </w:div>
            <w:div w:id="486287139">
              <w:marLeft w:val="0"/>
              <w:marRight w:val="0"/>
              <w:marTop w:val="0"/>
              <w:marBottom w:val="0"/>
              <w:divBdr>
                <w:top w:val="none" w:sz="0" w:space="0" w:color="auto"/>
                <w:left w:val="none" w:sz="0" w:space="0" w:color="auto"/>
                <w:bottom w:val="none" w:sz="0" w:space="0" w:color="auto"/>
                <w:right w:val="none" w:sz="0" w:space="0" w:color="auto"/>
              </w:divBdr>
            </w:div>
            <w:div w:id="22946332">
              <w:marLeft w:val="0"/>
              <w:marRight w:val="0"/>
              <w:marTop w:val="0"/>
              <w:marBottom w:val="0"/>
              <w:divBdr>
                <w:top w:val="none" w:sz="0" w:space="0" w:color="auto"/>
                <w:left w:val="none" w:sz="0" w:space="0" w:color="auto"/>
                <w:bottom w:val="none" w:sz="0" w:space="0" w:color="auto"/>
                <w:right w:val="none" w:sz="0" w:space="0" w:color="auto"/>
              </w:divBdr>
            </w:div>
            <w:div w:id="228812614">
              <w:marLeft w:val="0"/>
              <w:marRight w:val="0"/>
              <w:marTop w:val="0"/>
              <w:marBottom w:val="0"/>
              <w:divBdr>
                <w:top w:val="none" w:sz="0" w:space="0" w:color="auto"/>
                <w:left w:val="none" w:sz="0" w:space="0" w:color="auto"/>
                <w:bottom w:val="none" w:sz="0" w:space="0" w:color="auto"/>
                <w:right w:val="none" w:sz="0" w:space="0" w:color="auto"/>
              </w:divBdr>
            </w:div>
            <w:div w:id="37243292">
              <w:marLeft w:val="0"/>
              <w:marRight w:val="0"/>
              <w:marTop w:val="0"/>
              <w:marBottom w:val="0"/>
              <w:divBdr>
                <w:top w:val="none" w:sz="0" w:space="0" w:color="auto"/>
                <w:left w:val="none" w:sz="0" w:space="0" w:color="auto"/>
                <w:bottom w:val="none" w:sz="0" w:space="0" w:color="auto"/>
                <w:right w:val="none" w:sz="0" w:space="0" w:color="auto"/>
              </w:divBdr>
            </w:div>
            <w:div w:id="2122529649">
              <w:marLeft w:val="0"/>
              <w:marRight w:val="0"/>
              <w:marTop w:val="0"/>
              <w:marBottom w:val="0"/>
              <w:divBdr>
                <w:top w:val="none" w:sz="0" w:space="0" w:color="auto"/>
                <w:left w:val="none" w:sz="0" w:space="0" w:color="auto"/>
                <w:bottom w:val="none" w:sz="0" w:space="0" w:color="auto"/>
                <w:right w:val="none" w:sz="0" w:space="0" w:color="auto"/>
              </w:divBdr>
            </w:div>
            <w:div w:id="1748919344">
              <w:marLeft w:val="0"/>
              <w:marRight w:val="0"/>
              <w:marTop w:val="0"/>
              <w:marBottom w:val="0"/>
              <w:divBdr>
                <w:top w:val="none" w:sz="0" w:space="0" w:color="auto"/>
                <w:left w:val="none" w:sz="0" w:space="0" w:color="auto"/>
                <w:bottom w:val="none" w:sz="0" w:space="0" w:color="auto"/>
                <w:right w:val="none" w:sz="0" w:space="0" w:color="auto"/>
              </w:divBdr>
            </w:div>
            <w:div w:id="417365731">
              <w:marLeft w:val="0"/>
              <w:marRight w:val="0"/>
              <w:marTop w:val="0"/>
              <w:marBottom w:val="0"/>
              <w:divBdr>
                <w:top w:val="none" w:sz="0" w:space="0" w:color="auto"/>
                <w:left w:val="none" w:sz="0" w:space="0" w:color="auto"/>
                <w:bottom w:val="none" w:sz="0" w:space="0" w:color="auto"/>
                <w:right w:val="none" w:sz="0" w:space="0" w:color="auto"/>
              </w:divBdr>
            </w:div>
            <w:div w:id="1952280367">
              <w:marLeft w:val="0"/>
              <w:marRight w:val="0"/>
              <w:marTop w:val="0"/>
              <w:marBottom w:val="0"/>
              <w:divBdr>
                <w:top w:val="none" w:sz="0" w:space="0" w:color="auto"/>
                <w:left w:val="none" w:sz="0" w:space="0" w:color="auto"/>
                <w:bottom w:val="none" w:sz="0" w:space="0" w:color="auto"/>
                <w:right w:val="none" w:sz="0" w:space="0" w:color="auto"/>
              </w:divBdr>
            </w:div>
            <w:div w:id="2006280192">
              <w:marLeft w:val="0"/>
              <w:marRight w:val="0"/>
              <w:marTop w:val="0"/>
              <w:marBottom w:val="0"/>
              <w:divBdr>
                <w:top w:val="none" w:sz="0" w:space="0" w:color="auto"/>
                <w:left w:val="none" w:sz="0" w:space="0" w:color="auto"/>
                <w:bottom w:val="none" w:sz="0" w:space="0" w:color="auto"/>
                <w:right w:val="none" w:sz="0" w:space="0" w:color="auto"/>
              </w:divBdr>
            </w:div>
            <w:div w:id="1886914106">
              <w:marLeft w:val="0"/>
              <w:marRight w:val="0"/>
              <w:marTop w:val="0"/>
              <w:marBottom w:val="0"/>
              <w:divBdr>
                <w:top w:val="none" w:sz="0" w:space="0" w:color="auto"/>
                <w:left w:val="none" w:sz="0" w:space="0" w:color="auto"/>
                <w:bottom w:val="none" w:sz="0" w:space="0" w:color="auto"/>
                <w:right w:val="none" w:sz="0" w:space="0" w:color="auto"/>
              </w:divBdr>
            </w:div>
            <w:div w:id="1861120954">
              <w:marLeft w:val="0"/>
              <w:marRight w:val="0"/>
              <w:marTop w:val="0"/>
              <w:marBottom w:val="0"/>
              <w:divBdr>
                <w:top w:val="none" w:sz="0" w:space="0" w:color="auto"/>
                <w:left w:val="none" w:sz="0" w:space="0" w:color="auto"/>
                <w:bottom w:val="none" w:sz="0" w:space="0" w:color="auto"/>
                <w:right w:val="none" w:sz="0" w:space="0" w:color="auto"/>
              </w:divBdr>
            </w:div>
            <w:div w:id="1461456263">
              <w:marLeft w:val="0"/>
              <w:marRight w:val="0"/>
              <w:marTop w:val="0"/>
              <w:marBottom w:val="0"/>
              <w:divBdr>
                <w:top w:val="none" w:sz="0" w:space="0" w:color="auto"/>
                <w:left w:val="none" w:sz="0" w:space="0" w:color="auto"/>
                <w:bottom w:val="none" w:sz="0" w:space="0" w:color="auto"/>
                <w:right w:val="none" w:sz="0" w:space="0" w:color="auto"/>
              </w:divBdr>
            </w:div>
            <w:div w:id="2068986391">
              <w:marLeft w:val="0"/>
              <w:marRight w:val="0"/>
              <w:marTop w:val="0"/>
              <w:marBottom w:val="0"/>
              <w:divBdr>
                <w:top w:val="none" w:sz="0" w:space="0" w:color="auto"/>
                <w:left w:val="none" w:sz="0" w:space="0" w:color="auto"/>
                <w:bottom w:val="none" w:sz="0" w:space="0" w:color="auto"/>
                <w:right w:val="none" w:sz="0" w:space="0" w:color="auto"/>
              </w:divBdr>
            </w:div>
            <w:div w:id="691149334">
              <w:marLeft w:val="0"/>
              <w:marRight w:val="0"/>
              <w:marTop w:val="0"/>
              <w:marBottom w:val="0"/>
              <w:divBdr>
                <w:top w:val="none" w:sz="0" w:space="0" w:color="auto"/>
                <w:left w:val="none" w:sz="0" w:space="0" w:color="auto"/>
                <w:bottom w:val="none" w:sz="0" w:space="0" w:color="auto"/>
                <w:right w:val="none" w:sz="0" w:space="0" w:color="auto"/>
              </w:divBdr>
            </w:div>
            <w:div w:id="1503277930">
              <w:marLeft w:val="0"/>
              <w:marRight w:val="0"/>
              <w:marTop w:val="0"/>
              <w:marBottom w:val="0"/>
              <w:divBdr>
                <w:top w:val="none" w:sz="0" w:space="0" w:color="auto"/>
                <w:left w:val="none" w:sz="0" w:space="0" w:color="auto"/>
                <w:bottom w:val="none" w:sz="0" w:space="0" w:color="auto"/>
                <w:right w:val="none" w:sz="0" w:space="0" w:color="auto"/>
              </w:divBdr>
            </w:div>
            <w:div w:id="1845627318">
              <w:marLeft w:val="0"/>
              <w:marRight w:val="0"/>
              <w:marTop w:val="0"/>
              <w:marBottom w:val="0"/>
              <w:divBdr>
                <w:top w:val="none" w:sz="0" w:space="0" w:color="auto"/>
                <w:left w:val="none" w:sz="0" w:space="0" w:color="auto"/>
                <w:bottom w:val="none" w:sz="0" w:space="0" w:color="auto"/>
                <w:right w:val="none" w:sz="0" w:space="0" w:color="auto"/>
              </w:divBdr>
            </w:div>
            <w:div w:id="194542270">
              <w:marLeft w:val="0"/>
              <w:marRight w:val="0"/>
              <w:marTop w:val="0"/>
              <w:marBottom w:val="0"/>
              <w:divBdr>
                <w:top w:val="none" w:sz="0" w:space="0" w:color="auto"/>
                <w:left w:val="none" w:sz="0" w:space="0" w:color="auto"/>
                <w:bottom w:val="none" w:sz="0" w:space="0" w:color="auto"/>
                <w:right w:val="none" w:sz="0" w:space="0" w:color="auto"/>
              </w:divBdr>
            </w:div>
            <w:div w:id="213910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176351">
      <w:bodyDiv w:val="1"/>
      <w:marLeft w:val="0"/>
      <w:marRight w:val="0"/>
      <w:marTop w:val="0"/>
      <w:marBottom w:val="0"/>
      <w:divBdr>
        <w:top w:val="none" w:sz="0" w:space="0" w:color="auto"/>
        <w:left w:val="none" w:sz="0" w:space="0" w:color="auto"/>
        <w:bottom w:val="none" w:sz="0" w:space="0" w:color="auto"/>
        <w:right w:val="none" w:sz="0" w:space="0" w:color="auto"/>
      </w:divBdr>
      <w:divsChild>
        <w:div w:id="188495058">
          <w:marLeft w:val="0"/>
          <w:marRight w:val="0"/>
          <w:marTop w:val="0"/>
          <w:marBottom w:val="0"/>
          <w:divBdr>
            <w:top w:val="none" w:sz="0" w:space="0" w:color="auto"/>
            <w:left w:val="none" w:sz="0" w:space="0" w:color="auto"/>
            <w:bottom w:val="none" w:sz="0" w:space="0" w:color="auto"/>
            <w:right w:val="none" w:sz="0" w:space="0" w:color="auto"/>
          </w:divBdr>
        </w:div>
      </w:divsChild>
    </w:div>
    <w:div w:id="1804810695">
      <w:bodyDiv w:val="1"/>
      <w:marLeft w:val="0"/>
      <w:marRight w:val="0"/>
      <w:marTop w:val="0"/>
      <w:marBottom w:val="0"/>
      <w:divBdr>
        <w:top w:val="none" w:sz="0" w:space="0" w:color="auto"/>
        <w:left w:val="none" w:sz="0" w:space="0" w:color="auto"/>
        <w:bottom w:val="none" w:sz="0" w:space="0" w:color="auto"/>
        <w:right w:val="none" w:sz="0" w:space="0" w:color="auto"/>
      </w:divBdr>
      <w:divsChild>
        <w:div w:id="682899629">
          <w:marLeft w:val="0"/>
          <w:marRight w:val="0"/>
          <w:marTop w:val="0"/>
          <w:marBottom w:val="0"/>
          <w:divBdr>
            <w:top w:val="none" w:sz="0" w:space="0" w:color="auto"/>
            <w:left w:val="none" w:sz="0" w:space="0" w:color="auto"/>
            <w:bottom w:val="none" w:sz="0" w:space="0" w:color="auto"/>
            <w:right w:val="none" w:sz="0" w:space="0" w:color="auto"/>
          </w:divBdr>
          <w:divsChild>
            <w:div w:id="9285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5451">
      <w:bodyDiv w:val="1"/>
      <w:marLeft w:val="0"/>
      <w:marRight w:val="0"/>
      <w:marTop w:val="0"/>
      <w:marBottom w:val="0"/>
      <w:divBdr>
        <w:top w:val="none" w:sz="0" w:space="0" w:color="auto"/>
        <w:left w:val="none" w:sz="0" w:space="0" w:color="auto"/>
        <w:bottom w:val="none" w:sz="0" w:space="0" w:color="auto"/>
        <w:right w:val="none" w:sz="0" w:space="0" w:color="auto"/>
      </w:divBdr>
      <w:divsChild>
        <w:div w:id="2053386700">
          <w:marLeft w:val="0"/>
          <w:marRight w:val="0"/>
          <w:marTop w:val="0"/>
          <w:marBottom w:val="0"/>
          <w:divBdr>
            <w:top w:val="none" w:sz="0" w:space="0" w:color="auto"/>
            <w:left w:val="none" w:sz="0" w:space="0" w:color="auto"/>
            <w:bottom w:val="none" w:sz="0" w:space="0" w:color="auto"/>
            <w:right w:val="none" w:sz="0" w:space="0" w:color="auto"/>
          </w:divBdr>
          <w:divsChild>
            <w:div w:id="1498838089">
              <w:marLeft w:val="0"/>
              <w:marRight w:val="0"/>
              <w:marTop w:val="0"/>
              <w:marBottom w:val="0"/>
              <w:divBdr>
                <w:top w:val="none" w:sz="0" w:space="0" w:color="auto"/>
                <w:left w:val="none" w:sz="0" w:space="0" w:color="auto"/>
                <w:bottom w:val="none" w:sz="0" w:space="0" w:color="auto"/>
                <w:right w:val="none" w:sz="0" w:space="0" w:color="auto"/>
              </w:divBdr>
            </w:div>
            <w:div w:id="1269041112">
              <w:marLeft w:val="0"/>
              <w:marRight w:val="0"/>
              <w:marTop w:val="0"/>
              <w:marBottom w:val="0"/>
              <w:divBdr>
                <w:top w:val="none" w:sz="0" w:space="0" w:color="auto"/>
                <w:left w:val="none" w:sz="0" w:space="0" w:color="auto"/>
                <w:bottom w:val="none" w:sz="0" w:space="0" w:color="auto"/>
                <w:right w:val="none" w:sz="0" w:space="0" w:color="auto"/>
              </w:divBdr>
            </w:div>
            <w:div w:id="2018194366">
              <w:marLeft w:val="0"/>
              <w:marRight w:val="0"/>
              <w:marTop w:val="0"/>
              <w:marBottom w:val="0"/>
              <w:divBdr>
                <w:top w:val="none" w:sz="0" w:space="0" w:color="auto"/>
                <w:left w:val="none" w:sz="0" w:space="0" w:color="auto"/>
                <w:bottom w:val="none" w:sz="0" w:space="0" w:color="auto"/>
                <w:right w:val="none" w:sz="0" w:space="0" w:color="auto"/>
              </w:divBdr>
            </w:div>
            <w:div w:id="659383366">
              <w:marLeft w:val="0"/>
              <w:marRight w:val="0"/>
              <w:marTop w:val="0"/>
              <w:marBottom w:val="0"/>
              <w:divBdr>
                <w:top w:val="none" w:sz="0" w:space="0" w:color="auto"/>
                <w:left w:val="none" w:sz="0" w:space="0" w:color="auto"/>
                <w:bottom w:val="none" w:sz="0" w:space="0" w:color="auto"/>
                <w:right w:val="none" w:sz="0" w:space="0" w:color="auto"/>
              </w:divBdr>
            </w:div>
            <w:div w:id="2036492737">
              <w:marLeft w:val="0"/>
              <w:marRight w:val="0"/>
              <w:marTop w:val="0"/>
              <w:marBottom w:val="0"/>
              <w:divBdr>
                <w:top w:val="none" w:sz="0" w:space="0" w:color="auto"/>
                <w:left w:val="none" w:sz="0" w:space="0" w:color="auto"/>
                <w:bottom w:val="none" w:sz="0" w:space="0" w:color="auto"/>
                <w:right w:val="none" w:sz="0" w:space="0" w:color="auto"/>
              </w:divBdr>
            </w:div>
            <w:div w:id="1066612925">
              <w:marLeft w:val="0"/>
              <w:marRight w:val="0"/>
              <w:marTop w:val="0"/>
              <w:marBottom w:val="0"/>
              <w:divBdr>
                <w:top w:val="none" w:sz="0" w:space="0" w:color="auto"/>
                <w:left w:val="none" w:sz="0" w:space="0" w:color="auto"/>
                <w:bottom w:val="none" w:sz="0" w:space="0" w:color="auto"/>
                <w:right w:val="none" w:sz="0" w:space="0" w:color="auto"/>
              </w:divBdr>
            </w:div>
            <w:div w:id="1384913933">
              <w:marLeft w:val="0"/>
              <w:marRight w:val="0"/>
              <w:marTop w:val="0"/>
              <w:marBottom w:val="0"/>
              <w:divBdr>
                <w:top w:val="none" w:sz="0" w:space="0" w:color="auto"/>
                <w:left w:val="none" w:sz="0" w:space="0" w:color="auto"/>
                <w:bottom w:val="none" w:sz="0" w:space="0" w:color="auto"/>
                <w:right w:val="none" w:sz="0" w:space="0" w:color="auto"/>
              </w:divBdr>
            </w:div>
            <w:div w:id="670988150">
              <w:marLeft w:val="0"/>
              <w:marRight w:val="0"/>
              <w:marTop w:val="0"/>
              <w:marBottom w:val="0"/>
              <w:divBdr>
                <w:top w:val="none" w:sz="0" w:space="0" w:color="auto"/>
                <w:left w:val="none" w:sz="0" w:space="0" w:color="auto"/>
                <w:bottom w:val="none" w:sz="0" w:space="0" w:color="auto"/>
                <w:right w:val="none" w:sz="0" w:space="0" w:color="auto"/>
              </w:divBdr>
            </w:div>
            <w:div w:id="631180252">
              <w:marLeft w:val="0"/>
              <w:marRight w:val="0"/>
              <w:marTop w:val="0"/>
              <w:marBottom w:val="0"/>
              <w:divBdr>
                <w:top w:val="none" w:sz="0" w:space="0" w:color="auto"/>
                <w:left w:val="none" w:sz="0" w:space="0" w:color="auto"/>
                <w:bottom w:val="none" w:sz="0" w:space="0" w:color="auto"/>
                <w:right w:val="none" w:sz="0" w:space="0" w:color="auto"/>
              </w:divBdr>
            </w:div>
            <w:div w:id="2029794924">
              <w:marLeft w:val="0"/>
              <w:marRight w:val="0"/>
              <w:marTop w:val="0"/>
              <w:marBottom w:val="0"/>
              <w:divBdr>
                <w:top w:val="none" w:sz="0" w:space="0" w:color="auto"/>
                <w:left w:val="none" w:sz="0" w:space="0" w:color="auto"/>
                <w:bottom w:val="none" w:sz="0" w:space="0" w:color="auto"/>
                <w:right w:val="none" w:sz="0" w:space="0" w:color="auto"/>
              </w:divBdr>
            </w:div>
            <w:div w:id="1626304165">
              <w:marLeft w:val="0"/>
              <w:marRight w:val="0"/>
              <w:marTop w:val="0"/>
              <w:marBottom w:val="0"/>
              <w:divBdr>
                <w:top w:val="none" w:sz="0" w:space="0" w:color="auto"/>
                <w:left w:val="none" w:sz="0" w:space="0" w:color="auto"/>
                <w:bottom w:val="none" w:sz="0" w:space="0" w:color="auto"/>
                <w:right w:val="none" w:sz="0" w:space="0" w:color="auto"/>
              </w:divBdr>
            </w:div>
            <w:div w:id="1175608615">
              <w:marLeft w:val="0"/>
              <w:marRight w:val="0"/>
              <w:marTop w:val="0"/>
              <w:marBottom w:val="0"/>
              <w:divBdr>
                <w:top w:val="none" w:sz="0" w:space="0" w:color="auto"/>
                <w:left w:val="none" w:sz="0" w:space="0" w:color="auto"/>
                <w:bottom w:val="none" w:sz="0" w:space="0" w:color="auto"/>
                <w:right w:val="none" w:sz="0" w:space="0" w:color="auto"/>
              </w:divBdr>
            </w:div>
            <w:div w:id="1079257158">
              <w:marLeft w:val="0"/>
              <w:marRight w:val="0"/>
              <w:marTop w:val="0"/>
              <w:marBottom w:val="0"/>
              <w:divBdr>
                <w:top w:val="none" w:sz="0" w:space="0" w:color="auto"/>
                <w:left w:val="none" w:sz="0" w:space="0" w:color="auto"/>
                <w:bottom w:val="none" w:sz="0" w:space="0" w:color="auto"/>
                <w:right w:val="none" w:sz="0" w:space="0" w:color="auto"/>
              </w:divBdr>
            </w:div>
            <w:div w:id="402994818">
              <w:marLeft w:val="0"/>
              <w:marRight w:val="0"/>
              <w:marTop w:val="0"/>
              <w:marBottom w:val="0"/>
              <w:divBdr>
                <w:top w:val="none" w:sz="0" w:space="0" w:color="auto"/>
                <w:left w:val="none" w:sz="0" w:space="0" w:color="auto"/>
                <w:bottom w:val="none" w:sz="0" w:space="0" w:color="auto"/>
                <w:right w:val="none" w:sz="0" w:space="0" w:color="auto"/>
              </w:divBdr>
            </w:div>
            <w:div w:id="645547174">
              <w:marLeft w:val="0"/>
              <w:marRight w:val="0"/>
              <w:marTop w:val="0"/>
              <w:marBottom w:val="0"/>
              <w:divBdr>
                <w:top w:val="none" w:sz="0" w:space="0" w:color="auto"/>
                <w:left w:val="none" w:sz="0" w:space="0" w:color="auto"/>
                <w:bottom w:val="none" w:sz="0" w:space="0" w:color="auto"/>
                <w:right w:val="none" w:sz="0" w:space="0" w:color="auto"/>
              </w:divBdr>
            </w:div>
            <w:div w:id="512646900">
              <w:marLeft w:val="0"/>
              <w:marRight w:val="0"/>
              <w:marTop w:val="0"/>
              <w:marBottom w:val="0"/>
              <w:divBdr>
                <w:top w:val="none" w:sz="0" w:space="0" w:color="auto"/>
                <w:left w:val="none" w:sz="0" w:space="0" w:color="auto"/>
                <w:bottom w:val="none" w:sz="0" w:space="0" w:color="auto"/>
                <w:right w:val="none" w:sz="0" w:space="0" w:color="auto"/>
              </w:divBdr>
            </w:div>
            <w:div w:id="1846479128">
              <w:marLeft w:val="0"/>
              <w:marRight w:val="0"/>
              <w:marTop w:val="0"/>
              <w:marBottom w:val="0"/>
              <w:divBdr>
                <w:top w:val="none" w:sz="0" w:space="0" w:color="auto"/>
                <w:left w:val="none" w:sz="0" w:space="0" w:color="auto"/>
                <w:bottom w:val="none" w:sz="0" w:space="0" w:color="auto"/>
                <w:right w:val="none" w:sz="0" w:space="0" w:color="auto"/>
              </w:divBdr>
            </w:div>
            <w:div w:id="1552304223">
              <w:marLeft w:val="0"/>
              <w:marRight w:val="0"/>
              <w:marTop w:val="0"/>
              <w:marBottom w:val="0"/>
              <w:divBdr>
                <w:top w:val="none" w:sz="0" w:space="0" w:color="auto"/>
                <w:left w:val="none" w:sz="0" w:space="0" w:color="auto"/>
                <w:bottom w:val="none" w:sz="0" w:space="0" w:color="auto"/>
                <w:right w:val="none" w:sz="0" w:space="0" w:color="auto"/>
              </w:divBdr>
            </w:div>
            <w:div w:id="170678358">
              <w:marLeft w:val="0"/>
              <w:marRight w:val="0"/>
              <w:marTop w:val="0"/>
              <w:marBottom w:val="0"/>
              <w:divBdr>
                <w:top w:val="none" w:sz="0" w:space="0" w:color="auto"/>
                <w:left w:val="none" w:sz="0" w:space="0" w:color="auto"/>
                <w:bottom w:val="none" w:sz="0" w:space="0" w:color="auto"/>
                <w:right w:val="none" w:sz="0" w:space="0" w:color="auto"/>
              </w:divBdr>
            </w:div>
            <w:div w:id="101656491">
              <w:marLeft w:val="0"/>
              <w:marRight w:val="0"/>
              <w:marTop w:val="0"/>
              <w:marBottom w:val="0"/>
              <w:divBdr>
                <w:top w:val="none" w:sz="0" w:space="0" w:color="auto"/>
                <w:left w:val="none" w:sz="0" w:space="0" w:color="auto"/>
                <w:bottom w:val="none" w:sz="0" w:space="0" w:color="auto"/>
                <w:right w:val="none" w:sz="0" w:space="0" w:color="auto"/>
              </w:divBdr>
            </w:div>
            <w:div w:id="1452548747">
              <w:marLeft w:val="0"/>
              <w:marRight w:val="0"/>
              <w:marTop w:val="0"/>
              <w:marBottom w:val="0"/>
              <w:divBdr>
                <w:top w:val="none" w:sz="0" w:space="0" w:color="auto"/>
                <w:left w:val="none" w:sz="0" w:space="0" w:color="auto"/>
                <w:bottom w:val="none" w:sz="0" w:space="0" w:color="auto"/>
                <w:right w:val="none" w:sz="0" w:space="0" w:color="auto"/>
              </w:divBdr>
            </w:div>
            <w:div w:id="1097941863">
              <w:marLeft w:val="0"/>
              <w:marRight w:val="0"/>
              <w:marTop w:val="0"/>
              <w:marBottom w:val="0"/>
              <w:divBdr>
                <w:top w:val="none" w:sz="0" w:space="0" w:color="auto"/>
                <w:left w:val="none" w:sz="0" w:space="0" w:color="auto"/>
                <w:bottom w:val="none" w:sz="0" w:space="0" w:color="auto"/>
                <w:right w:val="none" w:sz="0" w:space="0" w:color="auto"/>
              </w:divBdr>
            </w:div>
            <w:div w:id="1493595191">
              <w:marLeft w:val="0"/>
              <w:marRight w:val="0"/>
              <w:marTop w:val="0"/>
              <w:marBottom w:val="0"/>
              <w:divBdr>
                <w:top w:val="none" w:sz="0" w:space="0" w:color="auto"/>
                <w:left w:val="none" w:sz="0" w:space="0" w:color="auto"/>
                <w:bottom w:val="none" w:sz="0" w:space="0" w:color="auto"/>
                <w:right w:val="none" w:sz="0" w:space="0" w:color="auto"/>
              </w:divBdr>
            </w:div>
            <w:div w:id="346441334">
              <w:marLeft w:val="0"/>
              <w:marRight w:val="0"/>
              <w:marTop w:val="0"/>
              <w:marBottom w:val="0"/>
              <w:divBdr>
                <w:top w:val="none" w:sz="0" w:space="0" w:color="auto"/>
                <w:left w:val="none" w:sz="0" w:space="0" w:color="auto"/>
                <w:bottom w:val="none" w:sz="0" w:space="0" w:color="auto"/>
                <w:right w:val="none" w:sz="0" w:space="0" w:color="auto"/>
              </w:divBdr>
            </w:div>
            <w:div w:id="1212114310">
              <w:marLeft w:val="0"/>
              <w:marRight w:val="0"/>
              <w:marTop w:val="0"/>
              <w:marBottom w:val="0"/>
              <w:divBdr>
                <w:top w:val="none" w:sz="0" w:space="0" w:color="auto"/>
                <w:left w:val="none" w:sz="0" w:space="0" w:color="auto"/>
                <w:bottom w:val="none" w:sz="0" w:space="0" w:color="auto"/>
                <w:right w:val="none" w:sz="0" w:space="0" w:color="auto"/>
              </w:divBdr>
            </w:div>
            <w:div w:id="1845851769">
              <w:marLeft w:val="0"/>
              <w:marRight w:val="0"/>
              <w:marTop w:val="0"/>
              <w:marBottom w:val="0"/>
              <w:divBdr>
                <w:top w:val="none" w:sz="0" w:space="0" w:color="auto"/>
                <w:left w:val="none" w:sz="0" w:space="0" w:color="auto"/>
                <w:bottom w:val="none" w:sz="0" w:space="0" w:color="auto"/>
                <w:right w:val="none" w:sz="0" w:space="0" w:color="auto"/>
              </w:divBdr>
            </w:div>
            <w:div w:id="749043095">
              <w:marLeft w:val="0"/>
              <w:marRight w:val="0"/>
              <w:marTop w:val="0"/>
              <w:marBottom w:val="0"/>
              <w:divBdr>
                <w:top w:val="none" w:sz="0" w:space="0" w:color="auto"/>
                <w:left w:val="none" w:sz="0" w:space="0" w:color="auto"/>
                <w:bottom w:val="none" w:sz="0" w:space="0" w:color="auto"/>
                <w:right w:val="none" w:sz="0" w:space="0" w:color="auto"/>
              </w:divBdr>
            </w:div>
            <w:div w:id="1093938970">
              <w:marLeft w:val="0"/>
              <w:marRight w:val="0"/>
              <w:marTop w:val="0"/>
              <w:marBottom w:val="0"/>
              <w:divBdr>
                <w:top w:val="none" w:sz="0" w:space="0" w:color="auto"/>
                <w:left w:val="none" w:sz="0" w:space="0" w:color="auto"/>
                <w:bottom w:val="none" w:sz="0" w:space="0" w:color="auto"/>
                <w:right w:val="none" w:sz="0" w:space="0" w:color="auto"/>
              </w:divBdr>
            </w:div>
            <w:div w:id="96096169">
              <w:marLeft w:val="0"/>
              <w:marRight w:val="0"/>
              <w:marTop w:val="0"/>
              <w:marBottom w:val="0"/>
              <w:divBdr>
                <w:top w:val="none" w:sz="0" w:space="0" w:color="auto"/>
                <w:left w:val="none" w:sz="0" w:space="0" w:color="auto"/>
                <w:bottom w:val="none" w:sz="0" w:space="0" w:color="auto"/>
                <w:right w:val="none" w:sz="0" w:space="0" w:color="auto"/>
              </w:divBdr>
            </w:div>
            <w:div w:id="843981431">
              <w:marLeft w:val="0"/>
              <w:marRight w:val="0"/>
              <w:marTop w:val="0"/>
              <w:marBottom w:val="0"/>
              <w:divBdr>
                <w:top w:val="none" w:sz="0" w:space="0" w:color="auto"/>
                <w:left w:val="none" w:sz="0" w:space="0" w:color="auto"/>
                <w:bottom w:val="none" w:sz="0" w:space="0" w:color="auto"/>
                <w:right w:val="none" w:sz="0" w:space="0" w:color="auto"/>
              </w:divBdr>
            </w:div>
            <w:div w:id="1126504516">
              <w:marLeft w:val="0"/>
              <w:marRight w:val="0"/>
              <w:marTop w:val="0"/>
              <w:marBottom w:val="0"/>
              <w:divBdr>
                <w:top w:val="none" w:sz="0" w:space="0" w:color="auto"/>
                <w:left w:val="none" w:sz="0" w:space="0" w:color="auto"/>
                <w:bottom w:val="none" w:sz="0" w:space="0" w:color="auto"/>
                <w:right w:val="none" w:sz="0" w:space="0" w:color="auto"/>
              </w:divBdr>
            </w:div>
            <w:div w:id="176701063">
              <w:marLeft w:val="0"/>
              <w:marRight w:val="0"/>
              <w:marTop w:val="0"/>
              <w:marBottom w:val="0"/>
              <w:divBdr>
                <w:top w:val="none" w:sz="0" w:space="0" w:color="auto"/>
                <w:left w:val="none" w:sz="0" w:space="0" w:color="auto"/>
                <w:bottom w:val="none" w:sz="0" w:space="0" w:color="auto"/>
                <w:right w:val="none" w:sz="0" w:space="0" w:color="auto"/>
              </w:divBdr>
            </w:div>
            <w:div w:id="1347557910">
              <w:marLeft w:val="0"/>
              <w:marRight w:val="0"/>
              <w:marTop w:val="0"/>
              <w:marBottom w:val="0"/>
              <w:divBdr>
                <w:top w:val="none" w:sz="0" w:space="0" w:color="auto"/>
                <w:left w:val="none" w:sz="0" w:space="0" w:color="auto"/>
                <w:bottom w:val="none" w:sz="0" w:space="0" w:color="auto"/>
                <w:right w:val="none" w:sz="0" w:space="0" w:color="auto"/>
              </w:divBdr>
            </w:div>
            <w:div w:id="1469398158">
              <w:marLeft w:val="0"/>
              <w:marRight w:val="0"/>
              <w:marTop w:val="0"/>
              <w:marBottom w:val="0"/>
              <w:divBdr>
                <w:top w:val="none" w:sz="0" w:space="0" w:color="auto"/>
                <w:left w:val="none" w:sz="0" w:space="0" w:color="auto"/>
                <w:bottom w:val="none" w:sz="0" w:space="0" w:color="auto"/>
                <w:right w:val="none" w:sz="0" w:space="0" w:color="auto"/>
              </w:divBdr>
            </w:div>
            <w:div w:id="456607426">
              <w:marLeft w:val="0"/>
              <w:marRight w:val="0"/>
              <w:marTop w:val="0"/>
              <w:marBottom w:val="0"/>
              <w:divBdr>
                <w:top w:val="none" w:sz="0" w:space="0" w:color="auto"/>
                <w:left w:val="none" w:sz="0" w:space="0" w:color="auto"/>
                <w:bottom w:val="none" w:sz="0" w:space="0" w:color="auto"/>
                <w:right w:val="none" w:sz="0" w:space="0" w:color="auto"/>
              </w:divBdr>
            </w:div>
            <w:div w:id="625356712">
              <w:marLeft w:val="0"/>
              <w:marRight w:val="0"/>
              <w:marTop w:val="0"/>
              <w:marBottom w:val="0"/>
              <w:divBdr>
                <w:top w:val="none" w:sz="0" w:space="0" w:color="auto"/>
                <w:left w:val="none" w:sz="0" w:space="0" w:color="auto"/>
                <w:bottom w:val="none" w:sz="0" w:space="0" w:color="auto"/>
                <w:right w:val="none" w:sz="0" w:space="0" w:color="auto"/>
              </w:divBdr>
            </w:div>
            <w:div w:id="1310554937">
              <w:marLeft w:val="0"/>
              <w:marRight w:val="0"/>
              <w:marTop w:val="0"/>
              <w:marBottom w:val="0"/>
              <w:divBdr>
                <w:top w:val="none" w:sz="0" w:space="0" w:color="auto"/>
                <w:left w:val="none" w:sz="0" w:space="0" w:color="auto"/>
                <w:bottom w:val="none" w:sz="0" w:space="0" w:color="auto"/>
                <w:right w:val="none" w:sz="0" w:space="0" w:color="auto"/>
              </w:divBdr>
            </w:div>
            <w:div w:id="1781758019">
              <w:marLeft w:val="0"/>
              <w:marRight w:val="0"/>
              <w:marTop w:val="0"/>
              <w:marBottom w:val="0"/>
              <w:divBdr>
                <w:top w:val="none" w:sz="0" w:space="0" w:color="auto"/>
                <w:left w:val="none" w:sz="0" w:space="0" w:color="auto"/>
                <w:bottom w:val="none" w:sz="0" w:space="0" w:color="auto"/>
                <w:right w:val="none" w:sz="0" w:space="0" w:color="auto"/>
              </w:divBdr>
            </w:div>
            <w:div w:id="1537884724">
              <w:marLeft w:val="0"/>
              <w:marRight w:val="0"/>
              <w:marTop w:val="0"/>
              <w:marBottom w:val="0"/>
              <w:divBdr>
                <w:top w:val="none" w:sz="0" w:space="0" w:color="auto"/>
                <w:left w:val="none" w:sz="0" w:space="0" w:color="auto"/>
                <w:bottom w:val="none" w:sz="0" w:space="0" w:color="auto"/>
                <w:right w:val="none" w:sz="0" w:space="0" w:color="auto"/>
              </w:divBdr>
            </w:div>
            <w:div w:id="1710446544">
              <w:marLeft w:val="0"/>
              <w:marRight w:val="0"/>
              <w:marTop w:val="0"/>
              <w:marBottom w:val="0"/>
              <w:divBdr>
                <w:top w:val="none" w:sz="0" w:space="0" w:color="auto"/>
                <w:left w:val="none" w:sz="0" w:space="0" w:color="auto"/>
                <w:bottom w:val="none" w:sz="0" w:space="0" w:color="auto"/>
                <w:right w:val="none" w:sz="0" w:space="0" w:color="auto"/>
              </w:divBdr>
            </w:div>
            <w:div w:id="2056272698">
              <w:marLeft w:val="0"/>
              <w:marRight w:val="0"/>
              <w:marTop w:val="0"/>
              <w:marBottom w:val="0"/>
              <w:divBdr>
                <w:top w:val="none" w:sz="0" w:space="0" w:color="auto"/>
                <w:left w:val="none" w:sz="0" w:space="0" w:color="auto"/>
                <w:bottom w:val="none" w:sz="0" w:space="0" w:color="auto"/>
                <w:right w:val="none" w:sz="0" w:space="0" w:color="auto"/>
              </w:divBdr>
            </w:div>
            <w:div w:id="961300444">
              <w:marLeft w:val="0"/>
              <w:marRight w:val="0"/>
              <w:marTop w:val="0"/>
              <w:marBottom w:val="0"/>
              <w:divBdr>
                <w:top w:val="none" w:sz="0" w:space="0" w:color="auto"/>
                <w:left w:val="none" w:sz="0" w:space="0" w:color="auto"/>
                <w:bottom w:val="none" w:sz="0" w:space="0" w:color="auto"/>
                <w:right w:val="none" w:sz="0" w:space="0" w:color="auto"/>
              </w:divBdr>
            </w:div>
            <w:div w:id="1733501966">
              <w:marLeft w:val="0"/>
              <w:marRight w:val="0"/>
              <w:marTop w:val="0"/>
              <w:marBottom w:val="0"/>
              <w:divBdr>
                <w:top w:val="none" w:sz="0" w:space="0" w:color="auto"/>
                <w:left w:val="none" w:sz="0" w:space="0" w:color="auto"/>
                <w:bottom w:val="none" w:sz="0" w:space="0" w:color="auto"/>
                <w:right w:val="none" w:sz="0" w:space="0" w:color="auto"/>
              </w:divBdr>
            </w:div>
            <w:div w:id="1060402512">
              <w:marLeft w:val="0"/>
              <w:marRight w:val="0"/>
              <w:marTop w:val="0"/>
              <w:marBottom w:val="0"/>
              <w:divBdr>
                <w:top w:val="none" w:sz="0" w:space="0" w:color="auto"/>
                <w:left w:val="none" w:sz="0" w:space="0" w:color="auto"/>
                <w:bottom w:val="none" w:sz="0" w:space="0" w:color="auto"/>
                <w:right w:val="none" w:sz="0" w:space="0" w:color="auto"/>
              </w:divBdr>
            </w:div>
            <w:div w:id="400640287">
              <w:marLeft w:val="0"/>
              <w:marRight w:val="0"/>
              <w:marTop w:val="0"/>
              <w:marBottom w:val="0"/>
              <w:divBdr>
                <w:top w:val="none" w:sz="0" w:space="0" w:color="auto"/>
                <w:left w:val="none" w:sz="0" w:space="0" w:color="auto"/>
                <w:bottom w:val="none" w:sz="0" w:space="0" w:color="auto"/>
                <w:right w:val="none" w:sz="0" w:space="0" w:color="auto"/>
              </w:divBdr>
            </w:div>
            <w:div w:id="1515458263">
              <w:marLeft w:val="0"/>
              <w:marRight w:val="0"/>
              <w:marTop w:val="0"/>
              <w:marBottom w:val="0"/>
              <w:divBdr>
                <w:top w:val="none" w:sz="0" w:space="0" w:color="auto"/>
                <w:left w:val="none" w:sz="0" w:space="0" w:color="auto"/>
                <w:bottom w:val="none" w:sz="0" w:space="0" w:color="auto"/>
                <w:right w:val="none" w:sz="0" w:space="0" w:color="auto"/>
              </w:divBdr>
            </w:div>
            <w:div w:id="1562212642">
              <w:marLeft w:val="0"/>
              <w:marRight w:val="0"/>
              <w:marTop w:val="0"/>
              <w:marBottom w:val="0"/>
              <w:divBdr>
                <w:top w:val="none" w:sz="0" w:space="0" w:color="auto"/>
                <w:left w:val="none" w:sz="0" w:space="0" w:color="auto"/>
                <w:bottom w:val="none" w:sz="0" w:space="0" w:color="auto"/>
                <w:right w:val="none" w:sz="0" w:space="0" w:color="auto"/>
              </w:divBdr>
            </w:div>
            <w:div w:id="1165169439">
              <w:marLeft w:val="0"/>
              <w:marRight w:val="0"/>
              <w:marTop w:val="0"/>
              <w:marBottom w:val="0"/>
              <w:divBdr>
                <w:top w:val="none" w:sz="0" w:space="0" w:color="auto"/>
                <w:left w:val="none" w:sz="0" w:space="0" w:color="auto"/>
                <w:bottom w:val="none" w:sz="0" w:space="0" w:color="auto"/>
                <w:right w:val="none" w:sz="0" w:space="0" w:color="auto"/>
              </w:divBdr>
            </w:div>
            <w:div w:id="362828064">
              <w:marLeft w:val="0"/>
              <w:marRight w:val="0"/>
              <w:marTop w:val="0"/>
              <w:marBottom w:val="0"/>
              <w:divBdr>
                <w:top w:val="none" w:sz="0" w:space="0" w:color="auto"/>
                <w:left w:val="none" w:sz="0" w:space="0" w:color="auto"/>
                <w:bottom w:val="none" w:sz="0" w:space="0" w:color="auto"/>
                <w:right w:val="none" w:sz="0" w:space="0" w:color="auto"/>
              </w:divBdr>
            </w:div>
            <w:div w:id="1295797198">
              <w:marLeft w:val="0"/>
              <w:marRight w:val="0"/>
              <w:marTop w:val="0"/>
              <w:marBottom w:val="0"/>
              <w:divBdr>
                <w:top w:val="none" w:sz="0" w:space="0" w:color="auto"/>
                <w:left w:val="none" w:sz="0" w:space="0" w:color="auto"/>
                <w:bottom w:val="none" w:sz="0" w:space="0" w:color="auto"/>
                <w:right w:val="none" w:sz="0" w:space="0" w:color="auto"/>
              </w:divBdr>
            </w:div>
            <w:div w:id="984356760">
              <w:marLeft w:val="0"/>
              <w:marRight w:val="0"/>
              <w:marTop w:val="0"/>
              <w:marBottom w:val="0"/>
              <w:divBdr>
                <w:top w:val="none" w:sz="0" w:space="0" w:color="auto"/>
                <w:left w:val="none" w:sz="0" w:space="0" w:color="auto"/>
                <w:bottom w:val="none" w:sz="0" w:space="0" w:color="auto"/>
                <w:right w:val="none" w:sz="0" w:space="0" w:color="auto"/>
              </w:divBdr>
            </w:div>
            <w:div w:id="922182276">
              <w:marLeft w:val="0"/>
              <w:marRight w:val="0"/>
              <w:marTop w:val="0"/>
              <w:marBottom w:val="0"/>
              <w:divBdr>
                <w:top w:val="none" w:sz="0" w:space="0" w:color="auto"/>
                <w:left w:val="none" w:sz="0" w:space="0" w:color="auto"/>
                <w:bottom w:val="none" w:sz="0" w:space="0" w:color="auto"/>
                <w:right w:val="none" w:sz="0" w:space="0" w:color="auto"/>
              </w:divBdr>
            </w:div>
            <w:div w:id="2127120803">
              <w:marLeft w:val="0"/>
              <w:marRight w:val="0"/>
              <w:marTop w:val="0"/>
              <w:marBottom w:val="0"/>
              <w:divBdr>
                <w:top w:val="none" w:sz="0" w:space="0" w:color="auto"/>
                <w:left w:val="none" w:sz="0" w:space="0" w:color="auto"/>
                <w:bottom w:val="none" w:sz="0" w:space="0" w:color="auto"/>
                <w:right w:val="none" w:sz="0" w:space="0" w:color="auto"/>
              </w:divBdr>
            </w:div>
            <w:div w:id="463350901">
              <w:marLeft w:val="0"/>
              <w:marRight w:val="0"/>
              <w:marTop w:val="0"/>
              <w:marBottom w:val="0"/>
              <w:divBdr>
                <w:top w:val="none" w:sz="0" w:space="0" w:color="auto"/>
                <w:left w:val="none" w:sz="0" w:space="0" w:color="auto"/>
                <w:bottom w:val="none" w:sz="0" w:space="0" w:color="auto"/>
                <w:right w:val="none" w:sz="0" w:space="0" w:color="auto"/>
              </w:divBdr>
            </w:div>
            <w:div w:id="600794714">
              <w:marLeft w:val="0"/>
              <w:marRight w:val="0"/>
              <w:marTop w:val="0"/>
              <w:marBottom w:val="0"/>
              <w:divBdr>
                <w:top w:val="none" w:sz="0" w:space="0" w:color="auto"/>
                <w:left w:val="none" w:sz="0" w:space="0" w:color="auto"/>
                <w:bottom w:val="none" w:sz="0" w:space="0" w:color="auto"/>
                <w:right w:val="none" w:sz="0" w:space="0" w:color="auto"/>
              </w:divBdr>
            </w:div>
            <w:div w:id="520357032">
              <w:marLeft w:val="0"/>
              <w:marRight w:val="0"/>
              <w:marTop w:val="0"/>
              <w:marBottom w:val="0"/>
              <w:divBdr>
                <w:top w:val="none" w:sz="0" w:space="0" w:color="auto"/>
                <w:left w:val="none" w:sz="0" w:space="0" w:color="auto"/>
                <w:bottom w:val="none" w:sz="0" w:space="0" w:color="auto"/>
                <w:right w:val="none" w:sz="0" w:space="0" w:color="auto"/>
              </w:divBdr>
            </w:div>
            <w:div w:id="468130691">
              <w:marLeft w:val="0"/>
              <w:marRight w:val="0"/>
              <w:marTop w:val="0"/>
              <w:marBottom w:val="0"/>
              <w:divBdr>
                <w:top w:val="none" w:sz="0" w:space="0" w:color="auto"/>
                <w:left w:val="none" w:sz="0" w:space="0" w:color="auto"/>
                <w:bottom w:val="none" w:sz="0" w:space="0" w:color="auto"/>
                <w:right w:val="none" w:sz="0" w:space="0" w:color="auto"/>
              </w:divBdr>
            </w:div>
            <w:div w:id="2010054828">
              <w:marLeft w:val="0"/>
              <w:marRight w:val="0"/>
              <w:marTop w:val="0"/>
              <w:marBottom w:val="0"/>
              <w:divBdr>
                <w:top w:val="none" w:sz="0" w:space="0" w:color="auto"/>
                <w:left w:val="none" w:sz="0" w:space="0" w:color="auto"/>
                <w:bottom w:val="none" w:sz="0" w:space="0" w:color="auto"/>
                <w:right w:val="none" w:sz="0" w:space="0" w:color="auto"/>
              </w:divBdr>
            </w:div>
            <w:div w:id="1351562364">
              <w:marLeft w:val="0"/>
              <w:marRight w:val="0"/>
              <w:marTop w:val="0"/>
              <w:marBottom w:val="0"/>
              <w:divBdr>
                <w:top w:val="none" w:sz="0" w:space="0" w:color="auto"/>
                <w:left w:val="none" w:sz="0" w:space="0" w:color="auto"/>
                <w:bottom w:val="none" w:sz="0" w:space="0" w:color="auto"/>
                <w:right w:val="none" w:sz="0" w:space="0" w:color="auto"/>
              </w:divBdr>
            </w:div>
            <w:div w:id="370614794">
              <w:marLeft w:val="0"/>
              <w:marRight w:val="0"/>
              <w:marTop w:val="0"/>
              <w:marBottom w:val="0"/>
              <w:divBdr>
                <w:top w:val="none" w:sz="0" w:space="0" w:color="auto"/>
                <w:left w:val="none" w:sz="0" w:space="0" w:color="auto"/>
                <w:bottom w:val="none" w:sz="0" w:space="0" w:color="auto"/>
                <w:right w:val="none" w:sz="0" w:space="0" w:color="auto"/>
              </w:divBdr>
            </w:div>
            <w:div w:id="1611355590">
              <w:marLeft w:val="0"/>
              <w:marRight w:val="0"/>
              <w:marTop w:val="0"/>
              <w:marBottom w:val="0"/>
              <w:divBdr>
                <w:top w:val="none" w:sz="0" w:space="0" w:color="auto"/>
                <w:left w:val="none" w:sz="0" w:space="0" w:color="auto"/>
                <w:bottom w:val="none" w:sz="0" w:space="0" w:color="auto"/>
                <w:right w:val="none" w:sz="0" w:space="0" w:color="auto"/>
              </w:divBdr>
            </w:div>
            <w:div w:id="847672014">
              <w:marLeft w:val="0"/>
              <w:marRight w:val="0"/>
              <w:marTop w:val="0"/>
              <w:marBottom w:val="0"/>
              <w:divBdr>
                <w:top w:val="none" w:sz="0" w:space="0" w:color="auto"/>
                <w:left w:val="none" w:sz="0" w:space="0" w:color="auto"/>
                <w:bottom w:val="none" w:sz="0" w:space="0" w:color="auto"/>
                <w:right w:val="none" w:sz="0" w:space="0" w:color="auto"/>
              </w:divBdr>
            </w:div>
            <w:div w:id="2093038744">
              <w:marLeft w:val="0"/>
              <w:marRight w:val="0"/>
              <w:marTop w:val="0"/>
              <w:marBottom w:val="0"/>
              <w:divBdr>
                <w:top w:val="none" w:sz="0" w:space="0" w:color="auto"/>
                <w:left w:val="none" w:sz="0" w:space="0" w:color="auto"/>
                <w:bottom w:val="none" w:sz="0" w:space="0" w:color="auto"/>
                <w:right w:val="none" w:sz="0" w:space="0" w:color="auto"/>
              </w:divBdr>
            </w:div>
            <w:div w:id="1057902289">
              <w:marLeft w:val="0"/>
              <w:marRight w:val="0"/>
              <w:marTop w:val="0"/>
              <w:marBottom w:val="0"/>
              <w:divBdr>
                <w:top w:val="none" w:sz="0" w:space="0" w:color="auto"/>
                <w:left w:val="none" w:sz="0" w:space="0" w:color="auto"/>
                <w:bottom w:val="none" w:sz="0" w:space="0" w:color="auto"/>
                <w:right w:val="none" w:sz="0" w:space="0" w:color="auto"/>
              </w:divBdr>
            </w:div>
            <w:div w:id="1449200054">
              <w:marLeft w:val="0"/>
              <w:marRight w:val="0"/>
              <w:marTop w:val="0"/>
              <w:marBottom w:val="0"/>
              <w:divBdr>
                <w:top w:val="none" w:sz="0" w:space="0" w:color="auto"/>
                <w:left w:val="none" w:sz="0" w:space="0" w:color="auto"/>
                <w:bottom w:val="none" w:sz="0" w:space="0" w:color="auto"/>
                <w:right w:val="none" w:sz="0" w:space="0" w:color="auto"/>
              </w:divBdr>
            </w:div>
            <w:div w:id="363948060">
              <w:marLeft w:val="0"/>
              <w:marRight w:val="0"/>
              <w:marTop w:val="0"/>
              <w:marBottom w:val="0"/>
              <w:divBdr>
                <w:top w:val="none" w:sz="0" w:space="0" w:color="auto"/>
                <w:left w:val="none" w:sz="0" w:space="0" w:color="auto"/>
                <w:bottom w:val="none" w:sz="0" w:space="0" w:color="auto"/>
                <w:right w:val="none" w:sz="0" w:space="0" w:color="auto"/>
              </w:divBdr>
            </w:div>
            <w:div w:id="78226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2102">
      <w:bodyDiv w:val="1"/>
      <w:marLeft w:val="0"/>
      <w:marRight w:val="0"/>
      <w:marTop w:val="0"/>
      <w:marBottom w:val="0"/>
      <w:divBdr>
        <w:top w:val="none" w:sz="0" w:space="0" w:color="auto"/>
        <w:left w:val="none" w:sz="0" w:space="0" w:color="auto"/>
        <w:bottom w:val="none" w:sz="0" w:space="0" w:color="auto"/>
        <w:right w:val="none" w:sz="0" w:space="0" w:color="auto"/>
      </w:divBdr>
    </w:div>
    <w:div w:id="2068800157">
      <w:bodyDiv w:val="1"/>
      <w:marLeft w:val="0"/>
      <w:marRight w:val="0"/>
      <w:marTop w:val="0"/>
      <w:marBottom w:val="0"/>
      <w:divBdr>
        <w:top w:val="none" w:sz="0" w:space="0" w:color="auto"/>
        <w:left w:val="none" w:sz="0" w:space="0" w:color="auto"/>
        <w:bottom w:val="none" w:sz="0" w:space="0" w:color="auto"/>
        <w:right w:val="none" w:sz="0" w:space="0" w:color="auto"/>
      </w:divBdr>
      <w:divsChild>
        <w:div w:id="2108773975">
          <w:marLeft w:val="0"/>
          <w:marRight w:val="0"/>
          <w:marTop w:val="0"/>
          <w:marBottom w:val="0"/>
          <w:divBdr>
            <w:top w:val="none" w:sz="0" w:space="0" w:color="auto"/>
            <w:left w:val="none" w:sz="0" w:space="0" w:color="auto"/>
            <w:bottom w:val="none" w:sz="0" w:space="0" w:color="auto"/>
            <w:right w:val="none" w:sz="0" w:space="0" w:color="auto"/>
          </w:divBdr>
        </w:div>
      </w:divsChild>
    </w:div>
    <w:div w:id="2117864358">
      <w:bodyDiv w:val="1"/>
      <w:marLeft w:val="0"/>
      <w:marRight w:val="0"/>
      <w:marTop w:val="0"/>
      <w:marBottom w:val="0"/>
      <w:divBdr>
        <w:top w:val="none" w:sz="0" w:space="0" w:color="auto"/>
        <w:left w:val="none" w:sz="0" w:space="0" w:color="auto"/>
        <w:bottom w:val="none" w:sz="0" w:space="0" w:color="auto"/>
        <w:right w:val="none" w:sz="0" w:space="0" w:color="auto"/>
      </w:divBdr>
      <w:divsChild>
        <w:div w:id="1169558572">
          <w:marLeft w:val="0"/>
          <w:marRight w:val="0"/>
          <w:marTop w:val="0"/>
          <w:marBottom w:val="0"/>
          <w:divBdr>
            <w:top w:val="none" w:sz="0" w:space="0" w:color="auto"/>
            <w:left w:val="none" w:sz="0" w:space="0" w:color="auto"/>
            <w:bottom w:val="none" w:sz="0" w:space="0" w:color="auto"/>
            <w:right w:val="none" w:sz="0" w:space="0" w:color="auto"/>
          </w:divBdr>
          <w:divsChild>
            <w:div w:id="1019818197">
              <w:marLeft w:val="0"/>
              <w:marRight w:val="0"/>
              <w:marTop w:val="0"/>
              <w:marBottom w:val="0"/>
              <w:divBdr>
                <w:top w:val="none" w:sz="0" w:space="0" w:color="auto"/>
                <w:left w:val="none" w:sz="0" w:space="0" w:color="auto"/>
                <w:bottom w:val="none" w:sz="0" w:space="0" w:color="auto"/>
                <w:right w:val="none" w:sz="0" w:space="0" w:color="auto"/>
              </w:divBdr>
            </w:div>
            <w:div w:id="1985113814">
              <w:marLeft w:val="0"/>
              <w:marRight w:val="0"/>
              <w:marTop w:val="0"/>
              <w:marBottom w:val="0"/>
              <w:divBdr>
                <w:top w:val="none" w:sz="0" w:space="0" w:color="auto"/>
                <w:left w:val="none" w:sz="0" w:space="0" w:color="auto"/>
                <w:bottom w:val="none" w:sz="0" w:space="0" w:color="auto"/>
                <w:right w:val="none" w:sz="0" w:space="0" w:color="auto"/>
              </w:divBdr>
            </w:div>
            <w:div w:id="961031191">
              <w:marLeft w:val="0"/>
              <w:marRight w:val="0"/>
              <w:marTop w:val="0"/>
              <w:marBottom w:val="0"/>
              <w:divBdr>
                <w:top w:val="none" w:sz="0" w:space="0" w:color="auto"/>
                <w:left w:val="none" w:sz="0" w:space="0" w:color="auto"/>
                <w:bottom w:val="none" w:sz="0" w:space="0" w:color="auto"/>
                <w:right w:val="none" w:sz="0" w:space="0" w:color="auto"/>
              </w:divBdr>
            </w:div>
            <w:div w:id="1985740891">
              <w:marLeft w:val="0"/>
              <w:marRight w:val="0"/>
              <w:marTop w:val="0"/>
              <w:marBottom w:val="0"/>
              <w:divBdr>
                <w:top w:val="none" w:sz="0" w:space="0" w:color="auto"/>
                <w:left w:val="none" w:sz="0" w:space="0" w:color="auto"/>
                <w:bottom w:val="none" w:sz="0" w:space="0" w:color="auto"/>
                <w:right w:val="none" w:sz="0" w:space="0" w:color="auto"/>
              </w:divBdr>
            </w:div>
            <w:div w:id="499463951">
              <w:marLeft w:val="0"/>
              <w:marRight w:val="0"/>
              <w:marTop w:val="0"/>
              <w:marBottom w:val="0"/>
              <w:divBdr>
                <w:top w:val="none" w:sz="0" w:space="0" w:color="auto"/>
                <w:left w:val="none" w:sz="0" w:space="0" w:color="auto"/>
                <w:bottom w:val="none" w:sz="0" w:space="0" w:color="auto"/>
                <w:right w:val="none" w:sz="0" w:space="0" w:color="auto"/>
              </w:divBdr>
            </w:div>
            <w:div w:id="1127699742">
              <w:marLeft w:val="0"/>
              <w:marRight w:val="0"/>
              <w:marTop w:val="0"/>
              <w:marBottom w:val="0"/>
              <w:divBdr>
                <w:top w:val="none" w:sz="0" w:space="0" w:color="auto"/>
                <w:left w:val="none" w:sz="0" w:space="0" w:color="auto"/>
                <w:bottom w:val="none" w:sz="0" w:space="0" w:color="auto"/>
                <w:right w:val="none" w:sz="0" w:space="0" w:color="auto"/>
              </w:divBdr>
            </w:div>
            <w:div w:id="2113160387">
              <w:marLeft w:val="0"/>
              <w:marRight w:val="0"/>
              <w:marTop w:val="0"/>
              <w:marBottom w:val="0"/>
              <w:divBdr>
                <w:top w:val="none" w:sz="0" w:space="0" w:color="auto"/>
                <w:left w:val="none" w:sz="0" w:space="0" w:color="auto"/>
                <w:bottom w:val="none" w:sz="0" w:space="0" w:color="auto"/>
                <w:right w:val="none" w:sz="0" w:space="0" w:color="auto"/>
              </w:divBdr>
            </w:div>
            <w:div w:id="2060856794">
              <w:marLeft w:val="0"/>
              <w:marRight w:val="0"/>
              <w:marTop w:val="0"/>
              <w:marBottom w:val="0"/>
              <w:divBdr>
                <w:top w:val="none" w:sz="0" w:space="0" w:color="auto"/>
                <w:left w:val="none" w:sz="0" w:space="0" w:color="auto"/>
                <w:bottom w:val="none" w:sz="0" w:space="0" w:color="auto"/>
                <w:right w:val="none" w:sz="0" w:space="0" w:color="auto"/>
              </w:divBdr>
            </w:div>
            <w:div w:id="538393638">
              <w:marLeft w:val="0"/>
              <w:marRight w:val="0"/>
              <w:marTop w:val="0"/>
              <w:marBottom w:val="0"/>
              <w:divBdr>
                <w:top w:val="none" w:sz="0" w:space="0" w:color="auto"/>
                <w:left w:val="none" w:sz="0" w:space="0" w:color="auto"/>
                <w:bottom w:val="none" w:sz="0" w:space="0" w:color="auto"/>
                <w:right w:val="none" w:sz="0" w:space="0" w:color="auto"/>
              </w:divBdr>
            </w:div>
            <w:div w:id="503596204">
              <w:marLeft w:val="0"/>
              <w:marRight w:val="0"/>
              <w:marTop w:val="0"/>
              <w:marBottom w:val="0"/>
              <w:divBdr>
                <w:top w:val="none" w:sz="0" w:space="0" w:color="auto"/>
                <w:left w:val="none" w:sz="0" w:space="0" w:color="auto"/>
                <w:bottom w:val="none" w:sz="0" w:space="0" w:color="auto"/>
                <w:right w:val="none" w:sz="0" w:space="0" w:color="auto"/>
              </w:divBdr>
            </w:div>
            <w:div w:id="635337774">
              <w:marLeft w:val="0"/>
              <w:marRight w:val="0"/>
              <w:marTop w:val="0"/>
              <w:marBottom w:val="0"/>
              <w:divBdr>
                <w:top w:val="none" w:sz="0" w:space="0" w:color="auto"/>
                <w:left w:val="none" w:sz="0" w:space="0" w:color="auto"/>
                <w:bottom w:val="none" w:sz="0" w:space="0" w:color="auto"/>
                <w:right w:val="none" w:sz="0" w:space="0" w:color="auto"/>
              </w:divBdr>
            </w:div>
            <w:div w:id="692993536">
              <w:marLeft w:val="0"/>
              <w:marRight w:val="0"/>
              <w:marTop w:val="0"/>
              <w:marBottom w:val="0"/>
              <w:divBdr>
                <w:top w:val="none" w:sz="0" w:space="0" w:color="auto"/>
                <w:left w:val="none" w:sz="0" w:space="0" w:color="auto"/>
                <w:bottom w:val="none" w:sz="0" w:space="0" w:color="auto"/>
                <w:right w:val="none" w:sz="0" w:space="0" w:color="auto"/>
              </w:divBdr>
            </w:div>
            <w:div w:id="263660230">
              <w:marLeft w:val="0"/>
              <w:marRight w:val="0"/>
              <w:marTop w:val="0"/>
              <w:marBottom w:val="0"/>
              <w:divBdr>
                <w:top w:val="none" w:sz="0" w:space="0" w:color="auto"/>
                <w:left w:val="none" w:sz="0" w:space="0" w:color="auto"/>
                <w:bottom w:val="none" w:sz="0" w:space="0" w:color="auto"/>
                <w:right w:val="none" w:sz="0" w:space="0" w:color="auto"/>
              </w:divBdr>
            </w:div>
            <w:div w:id="646321930">
              <w:marLeft w:val="0"/>
              <w:marRight w:val="0"/>
              <w:marTop w:val="0"/>
              <w:marBottom w:val="0"/>
              <w:divBdr>
                <w:top w:val="none" w:sz="0" w:space="0" w:color="auto"/>
                <w:left w:val="none" w:sz="0" w:space="0" w:color="auto"/>
                <w:bottom w:val="none" w:sz="0" w:space="0" w:color="auto"/>
                <w:right w:val="none" w:sz="0" w:space="0" w:color="auto"/>
              </w:divBdr>
            </w:div>
            <w:div w:id="1595895702">
              <w:marLeft w:val="0"/>
              <w:marRight w:val="0"/>
              <w:marTop w:val="0"/>
              <w:marBottom w:val="0"/>
              <w:divBdr>
                <w:top w:val="none" w:sz="0" w:space="0" w:color="auto"/>
                <w:left w:val="none" w:sz="0" w:space="0" w:color="auto"/>
                <w:bottom w:val="none" w:sz="0" w:space="0" w:color="auto"/>
                <w:right w:val="none" w:sz="0" w:space="0" w:color="auto"/>
              </w:divBdr>
            </w:div>
            <w:div w:id="150145306">
              <w:marLeft w:val="0"/>
              <w:marRight w:val="0"/>
              <w:marTop w:val="0"/>
              <w:marBottom w:val="0"/>
              <w:divBdr>
                <w:top w:val="none" w:sz="0" w:space="0" w:color="auto"/>
                <w:left w:val="none" w:sz="0" w:space="0" w:color="auto"/>
                <w:bottom w:val="none" w:sz="0" w:space="0" w:color="auto"/>
                <w:right w:val="none" w:sz="0" w:space="0" w:color="auto"/>
              </w:divBdr>
            </w:div>
            <w:div w:id="606816357">
              <w:marLeft w:val="0"/>
              <w:marRight w:val="0"/>
              <w:marTop w:val="0"/>
              <w:marBottom w:val="0"/>
              <w:divBdr>
                <w:top w:val="none" w:sz="0" w:space="0" w:color="auto"/>
                <w:left w:val="none" w:sz="0" w:space="0" w:color="auto"/>
                <w:bottom w:val="none" w:sz="0" w:space="0" w:color="auto"/>
                <w:right w:val="none" w:sz="0" w:space="0" w:color="auto"/>
              </w:divBdr>
            </w:div>
            <w:div w:id="1959607333">
              <w:marLeft w:val="0"/>
              <w:marRight w:val="0"/>
              <w:marTop w:val="0"/>
              <w:marBottom w:val="0"/>
              <w:divBdr>
                <w:top w:val="none" w:sz="0" w:space="0" w:color="auto"/>
                <w:left w:val="none" w:sz="0" w:space="0" w:color="auto"/>
                <w:bottom w:val="none" w:sz="0" w:space="0" w:color="auto"/>
                <w:right w:val="none" w:sz="0" w:space="0" w:color="auto"/>
              </w:divBdr>
            </w:div>
            <w:div w:id="1881282937">
              <w:marLeft w:val="0"/>
              <w:marRight w:val="0"/>
              <w:marTop w:val="0"/>
              <w:marBottom w:val="0"/>
              <w:divBdr>
                <w:top w:val="none" w:sz="0" w:space="0" w:color="auto"/>
                <w:left w:val="none" w:sz="0" w:space="0" w:color="auto"/>
                <w:bottom w:val="none" w:sz="0" w:space="0" w:color="auto"/>
                <w:right w:val="none" w:sz="0" w:space="0" w:color="auto"/>
              </w:divBdr>
            </w:div>
            <w:div w:id="1009910190">
              <w:marLeft w:val="0"/>
              <w:marRight w:val="0"/>
              <w:marTop w:val="0"/>
              <w:marBottom w:val="0"/>
              <w:divBdr>
                <w:top w:val="none" w:sz="0" w:space="0" w:color="auto"/>
                <w:left w:val="none" w:sz="0" w:space="0" w:color="auto"/>
                <w:bottom w:val="none" w:sz="0" w:space="0" w:color="auto"/>
                <w:right w:val="none" w:sz="0" w:space="0" w:color="auto"/>
              </w:divBdr>
            </w:div>
            <w:div w:id="53821679">
              <w:marLeft w:val="0"/>
              <w:marRight w:val="0"/>
              <w:marTop w:val="0"/>
              <w:marBottom w:val="0"/>
              <w:divBdr>
                <w:top w:val="none" w:sz="0" w:space="0" w:color="auto"/>
                <w:left w:val="none" w:sz="0" w:space="0" w:color="auto"/>
                <w:bottom w:val="none" w:sz="0" w:space="0" w:color="auto"/>
                <w:right w:val="none" w:sz="0" w:space="0" w:color="auto"/>
              </w:divBdr>
            </w:div>
            <w:div w:id="435058117">
              <w:marLeft w:val="0"/>
              <w:marRight w:val="0"/>
              <w:marTop w:val="0"/>
              <w:marBottom w:val="0"/>
              <w:divBdr>
                <w:top w:val="none" w:sz="0" w:space="0" w:color="auto"/>
                <w:left w:val="none" w:sz="0" w:space="0" w:color="auto"/>
                <w:bottom w:val="none" w:sz="0" w:space="0" w:color="auto"/>
                <w:right w:val="none" w:sz="0" w:space="0" w:color="auto"/>
              </w:divBdr>
            </w:div>
            <w:div w:id="598877695">
              <w:marLeft w:val="0"/>
              <w:marRight w:val="0"/>
              <w:marTop w:val="0"/>
              <w:marBottom w:val="0"/>
              <w:divBdr>
                <w:top w:val="none" w:sz="0" w:space="0" w:color="auto"/>
                <w:left w:val="none" w:sz="0" w:space="0" w:color="auto"/>
                <w:bottom w:val="none" w:sz="0" w:space="0" w:color="auto"/>
                <w:right w:val="none" w:sz="0" w:space="0" w:color="auto"/>
              </w:divBdr>
            </w:div>
            <w:div w:id="952203788">
              <w:marLeft w:val="0"/>
              <w:marRight w:val="0"/>
              <w:marTop w:val="0"/>
              <w:marBottom w:val="0"/>
              <w:divBdr>
                <w:top w:val="none" w:sz="0" w:space="0" w:color="auto"/>
                <w:left w:val="none" w:sz="0" w:space="0" w:color="auto"/>
                <w:bottom w:val="none" w:sz="0" w:space="0" w:color="auto"/>
                <w:right w:val="none" w:sz="0" w:space="0" w:color="auto"/>
              </w:divBdr>
            </w:div>
            <w:div w:id="1274903711">
              <w:marLeft w:val="0"/>
              <w:marRight w:val="0"/>
              <w:marTop w:val="0"/>
              <w:marBottom w:val="0"/>
              <w:divBdr>
                <w:top w:val="none" w:sz="0" w:space="0" w:color="auto"/>
                <w:left w:val="none" w:sz="0" w:space="0" w:color="auto"/>
                <w:bottom w:val="none" w:sz="0" w:space="0" w:color="auto"/>
                <w:right w:val="none" w:sz="0" w:space="0" w:color="auto"/>
              </w:divBdr>
            </w:div>
            <w:div w:id="463155416">
              <w:marLeft w:val="0"/>
              <w:marRight w:val="0"/>
              <w:marTop w:val="0"/>
              <w:marBottom w:val="0"/>
              <w:divBdr>
                <w:top w:val="none" w:sz="0" w:space="0" w:color="auto"/>
                <w:left w:val="none" w:sz="0" w:space="0" w:color="auto"/>
                <w:bottom w:val="none" w:sz="0" w:space="0" w:color="auto"/>
                <w:right w:val="none" w:sz="0" w:space="0" w:color="auto"/>
              </w:divBdr>
            </w:div>
            <w:div w:id="1574316509">
              <w:marLeft w:val="0"/>
              <w:marRight w:val="0"/>
              <w:marTop w:val="0"/>
              <w:marBottom w:val="0"/>
              <w:divBdr>
                <w:top w:val="none" w:sz="0" w:space="0" w:color="auto"/>
                <w:left w:val="none" w:sz="0" w:space="0" w:color="auto"/>
                <w:bottom w:val="none" w:sz="0" w:space="0" w:color="auto"/>
                <w:right w:val="none" w:sz="0" w:space="0" w:color="auto"/>
              </w:divBdr>
            </w:div>
            <w:div w:id="410586208">
              <w:marLeft w:val="0"/>
              <w:marRight w:val="0"/>
              <w:marTop w:val="0"/>
              <w:marBottom w:val="0"/>
              <w:divBdr>
                <w:top w:val="none" w:sz="0" w:space="0" w:color="auto"/>
                <w:left w:val="none" w:sz="0" w:space="0" w:color="auto"/>
                <w:bottom w:val="none" w:sz="0" w:space="0" w:color="auto"/>
                <w:right w:val="none" w:sz="0" w:space="0" w:color="auto"/>
              </w:divBdr>
            </w:div>
            <w:div w:id="965238322">
              <w:marLeft w:val="0"/>
              <w:marRight w:val="0"/>
              <w:marTop w:val="0"/>
              <w:marBottom w:val="0"/>
              <w:divBdr>
                <w:top w:val="none" w:sz="0" w:space="0" w:color="auto"/>
                <w:left w:val="none" w:sz="0" w:space="0" w:color="auto"/>
                <w:bottom w:val="none" w:sz="0" w:space="0" w:color="auto"/>
                <w:right w:val="none" w:sz="0" w:space="0" w:color="auto"/>
              </w:divBdr>
            </w:div>
            <w:div w:id="998921007">
              <w:marLeft w:val="0"/>
              <w:marRight w:val="0"/>
              <w:marTop w:val="0"/>
              <w:marBottom w:val="0"/>
              <w:divBdr>
                <w:top w:val="none" w:sz="0" w:space="0" w:color="auto"/>
                <w:left w:val="none" w:sz="0" w:space="0" w:color="auto"/>
                <w:bottom w:val="none" w:sz="0" w:space="0" w:color="auto"/>
                <w:right w:val="none" w:sz="0" w:space="0" w:color="auto"/>
              </w:divBdr>
            </w:div>
            <w:div w:id="1251890793">
              <w:marLeft w:val="0"/>
              <w:marRight w:val="0"/>
              <w:marTop w:val="0"/>
              <w:marBottom w:val="0"/>
              <w:divBdr>
                <w:top w:val="none" w:sz="0" w:space="0" w:color="auto"/>
                <w:left w:val="none" w:sz="0" w:space="0" w:color="auto"/>
                <w:bottom w:val="none" w:sz="0" w:space="0" w:color="auto"/>
                <w:right w:val="none" w:sz="0" w:space="0" w:color="auto"/>
              </w:divBdr>
            </w:div>
            <w:div w:id="258415383">
              <w:marLeft w:val="0"/>
              <w:marRight w:val="0"/>
              <w:marTop w:val="0"/>
              <w:marBottom w:val="0"/>
              <w:divBdr>
                <w:top w:val="none" w:sz="0" w:space="0" w:color="auto"/>
                <w:left w:val="none" w:sz="0" w:space="0" w:color="auto"/>
                <w:bottom w:val="none" w:sz="0" w:space="0" w:color="auto"/>
                <w:right w:val="none" w:sz="0" w:space="0" w:color="auto"/>
              </w:divBdr>
            </w:div>
            <w:div w:id="1425607504">
              <w:marLeft w:val="0"/>
              <w:marRight w:val="0"/>
              <w:marTop w:val="0"/>
              <w:marBottom w:val="0"/>
              <w:divBdr>
                <w:top w:val="none" w:sz="0" w:space="0" w:color="auto"/>
                <w:left w:val="none" w:sz="0" w:space="0" w:color="auto"/>
                <w:bottom w:val="none" w:sz="0" w:space="0" w:color="auto"/>
                <w:right w:val="none" w:sz="0" w:space="0" w:color="auto"/>
              </w:divBdr>
            </w:div>
            <w:div w:id="102039974">
              <w:marLeft w:val="0"/>
              <w:marRight w:val="0"/>
              <w:marTop w:val="0"/>
              <w:marBottom w:val="0"/>
              <w:divBdr>
                <w:top w:val="none" w:sz="0" w:space="0" w:color="auto"/>
                <w:left w:val="none" w:sz="0" w:space="0" w:color="auto"/>
                <w:bottom w:val="none" w:sz="0" w:space="0" w:color="auto"/>
                <w:right w:val="none" w:sz="0" w:space="0" w:color="auto"/>
              </w:divBdr>
            </w:div>
            <w:div w:id="1143884362">
              <w:marLeft w:val="0"/>
              <w:marRight w:val="0"/>
              <w:marTop w:val="0"/>
              <w:marBottom w:val="0"/>
              <w:divBdr>
                <w:top w:val="none" w:sz="0" w:space="0" w:color="auto"/>
                <w:left w:val="none" w:sz="0" w:space="0" w:color="auto"/>
                <w:bottom w:val="none" w:sz="0" w:space="0" w:color="auto"/>
                <w:right w:val="none" w:sz="0" w:space="0" w:color="auto"/>
              </w:divBdr>
            </w:div>
            <w:div w:id="649797329">
              <w:marLeft w:val="0"/>
              <w:marRight w:val="0"/>
              <w:marTop w:val="0"/>
              <w:marBottom w:val="0"/>
              <w:divBdr>
                <w:top w:val="none" w:sz="0" w:space="0" w:color="auto"/>
                <w:left w:val="none" w:sz="0" w:space="0" w:color="auto"/>
                <w:bottom w:val="none" w:sz="0" w:space="0" w:color="auto"/>
                <w:right w:val="none" w:sz="0" w:space="0" w:color="auto"/>
              </w:divBdr>
            </w:div>
            <w:div w:id="1212838681">
              <w:marLeft w:val="0"/>
              <w:marRight w:val="0"/>
              <w:marTop w:val="0"/>
              <w:marBottom w:val="0"/>
              <w:divBdr>
                <w:top w:val="none" w:sz="0" w:space="0" w:color="auto"/>
                <w:left w:val="none" w:sz="0" w:space="0" w:color="auto"/>
                <w:bottom w:val="none" w:sz="0" w:space="0" w:color="auto"/>
                <w:right w:val="none" w:sz="0" w:space="0" w:color="auto"/>
              </w:divBdr>
            </w:div>
            <w:div w:id="751462892">
              <w:marLeft w:val="0"/>
              <w:marRight w:val="0"/>
              <w:marTop w:val="0"/>
              <w:marBottom w:val="0"/>
              <w:divBdr>
                <w:top w:val="none" w:sz="0" w:space="0" w:color="auto"/>
                <w:left w:val="none" w:sz="0" w:space="0" w:color="auto"/>
                <w:bottom w:val="none" w:sz="0" w:space="0" w:color="auto"/>
                <w:right w:val="none" w:sz="0" w:space="0" w:color="auto"/>
              </w:divBdr>
            </w:div>
            <w:div w:id="426539528">
              <w:marLeft w:val="0"/>
              <w:marRight w:val="0"/>
              <w:marTop w:val="0"/>
              <w:marBottom w:val="0"/>
              <w:divBdr>
                <w:top w:val="none" w:sz="0" w:space="0" w:color="auto"/>
                <w:left w:val="none" w:sz="0" w:space="0" w:color="auto"/>
                <w:bottom w:val="none" w:sz="0" w:space="0" w:color="auto"/>
                <w:right w:val="none" w:sz="0" w:space="0" w:color="auto"/>
              </w:divBdr>
            </w:div>
            <w:div w:id="1000276823">
              <w:marLeft w:val="0"/>
              <w:marRight w:val="0"/>
              <w:marTop w:val="0"/>
              <w:marBottom w:val="0"/>
              <w:divBdr>
                <w:top w:val="none" w:sz="0" w:space="0" w:color="auto"/>
                <w:left w:val="none" w:sz="0" w:space="0" w:color="auto"/>
                <w:bottom w:val="none" w:sz="0" w:space="0" w:color="auto"/>
                <w:right w:val="none" w:sz="0" w:space="0" w:color="auto"/>
              </w:divBdr>
            </w:div>
            <w:div w:id="711658582">
              <w:marLeft w:val="0"/>
              <w:marRight w:val="0"/>
              <w:marTop w:val="0"/>
              <w:marBottom w:val="0"/>
              <w:divBdr>
                <w:top w:val="none" w:sz="0" w:space="0" w:color="auto"/>
                <w:left w:val="none" w:sz="0" w:space="0" w:color="auto"/>
                <w:bottom w:val="none" w:sz="0" w:space="0" w:color="auto"/>
                <w:right w:val="none" w:sz="0" w:space="0" w:color="auto"/>
              </w:divBdr>
            </w:div>
            <w:div w:id="1242563990">
              <w:marLeft w:val="0"/>
              <w:marRight w:val="0"/>
              <w:marTop w:val="0"/>
              <w:marBottom w:val="0"/>
              <w:divBdr>
                <w:top w:val="none" w:sz="0" w:space="0" w:color="auto"/>
                <w:left w:val="none" w:sz="0" w:space="0" w:color="auto"/>
                <w:bottom w:val="none" w:sz="0" w:space="0" w:color="auto"/>
                <w:right w:val="none" w:sz="0" w:space="0" w:color="auto"/>
              </w:divBdr>
            </w:div>
            <w:div w:id="1196624823">
              <w:marLeft w:val="0"/>
              <w:marRight w:val="0"/>
              <w:marTop w:val="0"/>
              <w:marBottom w:val="0"/>
              <w:divBdr>
                <w:top w:val="none" w:sz="0" w:space="0" w:color="auto"/>
                <w:left w:val="none" w:sz="0" w:space="0" w:color="auto"/>
                <w:bottom w:val="none" w:sz="0" w:space="0" w:color="auto"/>
                <w:right w:val="none" w:sz="0" w:space="0" w:color="auto"/>
              </w:divBdr>
            </w:div>
            <w:div w:id="2086411519">
              <w:marLeft w:val="0"/>
              <w:marRight w:val="0"/>
              <w:marTop w:val="0"/>
              <w:marBottom w:val="0"/>
              <w:divBdr>
                <w:top w:val="none" w:sz="0" w:space="0" w:color="auto"/>
                <w:left w:val="none" w:sz="0" w:space="0" w:color="auto"/>
                <w:bottom w:val="none" w:sz="0" w:space="0" w:color="auto"/>
                <w:right w:val="none" w:sz="0" w:space="0" w:color="auto"/>
              </w:divBdr>
            </w:div>
            <w:div w:id="1610892929">
              <w:marLeft w:val="0"/>
              <w:marRight w:val="0"/>
              <w:marTop w:val="0"/>
              <w:marBottom w:val="0"/>
              <w:divBdr>
                <w:top w:val="none" w:sz="0" w:space="0" w:color="auto"/>
                <w:left w:val="none" w:sz="0" w:space="0" w:color="auto"/>
                <w:bottom w:val="none" w:sz="0" w:space="0" w:color="auto"/>
                <w:right w:val="none" w:sz="0" w:space="0" w:color="auto"/>
              </w:divBdr>
            </w:div>
            <w:div w:id="1429934678">
              <w:marLeft w:val="0"/>
              <w:marRight w:val="0"/>
              <w:marTop w:val="0"/>
              <w:marBottom w:val="0"/>
              <w:divBdr>
                <w:top w:val="none" w:sz="0" w:space="0" w:color="auto"/>
                <w:left w:val="none" w:sz="0" w:space="0" w:color="auto"/>
                <w:bottom w:val="none" w:sz="0" w:space="0" w:color="auto"/>
                <w:right w:val="none" w:sz="0" w:space="0" w:color="auto"/>
              </w:divBdr>
            </w:div>
            <w:div w:id="1754231695">
              <w:marLeft w:val="0"/>
              <w:marRight w:val="0"/>
              <w:marTop w:val="0"/>
              <w:marBottom w:val="0"/>
              <w:divBdr>
                <w:top w:val="none" w:sz="0" w:space="0" w:color="auto"/>
                <w:left w:val="none" w:sz="0" w:space="0" w:color="auto"/>
                <w:bottom w:val="none" w:sz="0" w:space="0" w:color="auto"/>
                <w:right w:val="none" w:sz="0" w:space="0" w:color="auto"/>
              </w:divBdr>
            </w:div>
            <w:div w:id="1531335085">
              <w:marLeft w:val="0"/>
              <w:marRight w:val="0"/>
              <w:marTop w:val="0"/>
              <w:marBottom w:val="0"/>
              <w:divBdr>
                <w:top w:val="none" w:sz="0" w:space="0" w:color="auto"/>
                <w:left w:val="none" w:sz="0" w:space="0" w:color="auto"/>
                <w:bottom w:val="none" w:sz="0" w:space="0" w:color="auto"/>
                <w:right w:val="none" w:sz="0" w:space="0" w:color="auto"/>
              </w:divBdr>
            </w:div>
            <w:div w:id="130556181">
              <w:marLeft w:val="0"/>
              <w:marRight w:val="0"/>
              <w:marTop w:val="0"/>
              <w:marBottom w:val="0"/>
              <w:divBdr>
                <w:top w:val="none" w:sz="0" w:space="0" w:color="auto"/>
                <w:left w:val="none" w:sz="0" w:space="0" w:color="auto"/>
                <w:bottom w:val="none" w:sz="0" w:space="0" w:color="auto"/>
                <w:right w:val="none" w:sz="0" w:space="0" w:color="auto"/>
              </w:divBdr>
            </w:div>
            <w:div w:id="1143932625">
              <w:marLeft w:val="0"/>
              <w:marRight w:val="0"/>
              <w:marTop w:val="0"/>
              <w:marBottom w:val="0"/>
              <w:divBdr>
                <w:top w:val="none" w:sz="0" w:space="0" w:color="auto"/>
                <w:left w:val="none" w:sz="0" w:space="0" w:color="auto"/>
                <w:bottom w:val="none" w:sz="0" w:space="0" w:color="auto"/>
                <w:right w:val="none" w:sz="0" w:space="0" w:color="auto"/>
              </w:divBdr>
            </w:div>
            <w:div w:id="256258784">
              <w:marLeft w:val="0"/>
              <w:marRight w:val="0"/>
              <w:marTop w:val="0"/>
              <w:marBottom w:val="0"/>
              <w:divBdr>
                <w:top w:val="none" w:sz="0" w:space="0" w:color="auto"/>
                <w:left w:val="none" w:sz="0" w:space="0" w:color="auto"/>
                <w:bottom w:val="none" w:sz="0" w:space="0" w:color="auto"/>
                <w:right w:val="none" w:sz="0" w:space="0" w:color="auto"/>
              </w:divBdr>
            </w:div>
            <w:div w:id="1158695598">
              <w:marLeft w:val="0"/>
              <w:marRight w:val="0"/>
              <w:marTop w:val="0"/>
              <w:marBottom w:val="0"/>
              <w:divBdr>
                <w:top w:val="none" w:sz="0" w:space="0" w:color="auto"/>
                <w:left w:val="none" w:sz="0" w:space="0" w:color="auto"/>
                <w:bottom w:val="none" w:sz="0" w:space="0" w:color="auto"/>
                <w:right w:val="none" w:sz="0" w:space="0" w:color="auto"/>
              </w:divBdr>
            </w:div>
            <w:div w:id="582224020">
              <w:marLeft w:val="0"/>
              <w:marRight w:val="0"/>
              <w:marTop w:val="0"/>
              <w:marBottom w:val="0"/>
              <w:divBdr>
                <w:top w:val="none" w:sz="0" w:space="0" w:color="auto"/>
                <w:left w:val="none" w:sz="0" w:space="0" w:color="auto"/>
                <w:bottom w:val="none" w:sz="0" w:space="0" w:color="auto"/>
                <w:right w:val="none" w:sz="0" w:space="0" w:color="auto"/>
              </w:divBdr>
            </w:div>
            <w:div w:id="264312222">
              <w:marLeft w:val="0"/>
              <w:marRight w:val="0"/>
              <w:marTop w:val="0"/>
              <w:marBottom w:val="0"/>
              <w:divBdr>
                <w:top w:val="none" w:sz="0" w:space="0" w:color="auto"/>
                <w:left w:val="none" w:sz="0" w:space="0" w:color="auto"/>
                <w:bottom w:val="none" w:sz="0" w:space="0" w:color="auto"/>
                <w:right w:val="none" w:sz="0" w:space="0" w:color="auto"/>
              </w:divBdr>
            </w:div>
            <w:div w:id="1818719211">
              <w:marLeft w:val="0"/>
              <w:marRight w:val="0"/>
              <w:marTop w:val="0"/>
              <w:marBottom w:val="0"/>
              <w:divBdr>
                <w:top w:val="none" w:sz="0" w:space="0" w:color="auto"/>
                <w:left w:val="none" w:sz="0" w:space="0" w:color="auto"/>
                <w:bottom w:val="none" w:sz="0" w:space="0" w:color="auto"/>
                <w:right w:val="none" w:sz="0" w:space="0" w:color="auto"/>
              </w:divBdr>
            </w:div>
            <w:div w:id="645668237">
              <w:marLeft w:val="0"/>
              <w:marRight w:val="0"/>
              <w:marTop w:val="0"/>
              <w:marBottom w:val="0"/>
              <w:divBdr>
                <w:top w:val="none" w:sz="0" w:space="0" w:color="auto"/>
                <w:left w:val="none" w:sz="0" w:space="0" w:color="auto"/>
                <w:bottom w:val="none" w:sz="0" w:space="0" w:color="auto"/>
                <w:right w:val="none" w:sz="0" w:space="0" w:color="auto"/>
              </w:divBdr>
            </w:div>
            <w:div w:id="981812942">
              <w:marLeft w:val="0"/>
              <w:marRight w:val="0"/>
              <w:marTop w:val="0"/>
              <w:marBottom w:val="0"/>
              <w:divBdr>
                <w:top w:val="none" w:sz="0" w:space="0" w:color="auto"/>
                <w:left w:val="none" w:sz="0" w:space="0" w:color="auto"/>
                <w:bottom w:val="none" w:sz="0" w:space="0" w:color="auto"/>
                <w:right w:val="none" w:sz="0" w:space="0" w:color="auto"/>
              </w:divBdr>
            </w:div>
            <w:div w:id="1548956477">
              <w:marLeft w:val="0"/>
              <w:marRight w:val="0"/>
              <w:marTop w:val="0"/>
              <w:marBottom w:val="0"/>
              <w:divBdr>
                <w:top w:val="none" w:sz="0" w:space="0" w:color="auto"/>
                <w:left w:val="none" w:sz="0" w:space="0" w:color="auto"/>
                <w:bottom w:val="none" w:sz="0" w:space="0" w:color="auto"/>
                <w:right w:val="none" w:sz="0" w:space="0" w:color="auto"/>
              </w:divBdr>
            </w:div>
            <w:div w:id="1166941362">
              <w:marLeft w:val="0"/>
              <w:marRight w:val="0"/>
              <w:marTop w:val="0"/>
              <w:marBottom w:val="0"/>
              <w:divBdr>
                <w:top w:val="none" w:sz="0" w:space="0" w:color="auto"/>
                <w:left w:val="none" w:sz="0" w:space="0" w:color="auto"/>
                <w:bottom w:val="none" w:sz="0" w:space="0" w:color="auto"/>
                <w:right w:val="none" w:sz="0" w:space="0" w:color="auto"/>
              </w:divBdr>
            </w:div>
            <w:div w:id="1688945426">
              <w:marLeft w:val="0"/>
              <w:marRight w:val="0"/>
              <w:marTop w:val="0"/>
              <w:marBottom w:val="0"/>
              <w:divBdr>
                <w:top w:val="none" w:sz="0" w:space="0" w:color="auto"/>
                <w:left w:val="none" w:sz="0" w:space="0" w:color="auto"/>
                <w:bottom w:val="none" w:sz="0" w:space="0" w:color="auto"/>
                <w:right w:val="none" w:sz="0" w:space="0" w:color="auto"/>
              </w:divBdr>
            </w:div>
            <w:div w:id="894972860">
              <w:marLeft w:val="0"/>
              <w:marRight w:val="0"/>
              <w:marTop w:val="0"/>
              <w:marBottom w:val="0"/>
              <w:divBdr>
                <w:top w:val="none" w:sz="0" w:space="0" w:color="auto"/>
                <w:left w:val="none" w:sz="0" w:space="0" w:color="auto"/>
                <w:bottom w:val="none" w:sz="0" w:space="0" w:color="auto"/>
                <w:right w:val="none" w:sz="0" w:space="0" w:color="auto"/>
              </w:divBdr>
            </w:div>
            <w:div w:id="932934778">
              <w:marLeft w:val="0"/>
              <w:marRight w:val="0"/>
              <w:marTop w:val="0"/>
              <w:marBottom w:val="0"/>
              <w:divBdr>
                <w:top w:val="none" w:sz="0" w:space="0" w:color="auto"/>
                <w:left w:val="none" w:sz="0" w:space="0" w:color="auto"/>
                <w:bottom w:val="none" w:sz="0" w:space="0" w:color="auto"/>
                <w:right w:val="none" w:sz="0" w:space="0" w:color="auto"/>
              </w:divBdr>
            </w:div>
            <w:div w:id="675574681">
              <w:marLeft w:val="0"/>
              <w:marRight w:val="0"/>
              <w:marTop w:val="0"/>
              <w:marBottom w:val="0"/>
              <w:divBdr>
                <w:top w:val="none" w:sz="0" w:space="0" w:color="auto"/>
                <w:left w:val="none" w:sz="0" w:space="0" w:color="auto"/>
                <w:bottom w:val="none" w:sz="0" w:space="0" w:color="auto"/>
                <w:right w:val="none" w:sz="0" w:space="0" w:color="auto"/>
              </w:divBdr>
            </w:div>
            <w:div w:id="1624655690">
              <w:marLeft w:val="0"/>
              <w:marRight w:val="0"/>
              <w:marTop w:val="0"/>
              <w:marBottom w:val="0"/>
              <w:divBdr>
                <w:top w:val="none" w:sz="0" w:space="0" w:color="auto"/>
                <w:left w:val="none" w:sz="0" w:space="0" w:color="auto"/>
                <w:bottom w:val="none" w:sz="0" w:space="0" w:color="auto"/>
                <w:right w:val="none" w:sz="0" w:space="0" w:color="auto"/>
              </w:divBdr>
            </w:div>
            <w:div w:id="156196381">
              <w:marLeft w:val="0"/>
              <w:marRight w:val="0"/>
              <w:marTop w:val="0"/>
              <w:marBottom w:val="0"/>
              <w:divBdr>
                <w:top w:val="none" w:sz="0" w:space="0" w:color="auto"/>
                <w:left w:val="none" w:sz="0" w:space="0" w:color="auto"/>
                <w:bottom w:val="none" w:sz="0" w:space="0" w:color="auto"/>
                <w:right w:val="none" w:sz="0" w:space="0" w:color="auto"/>
              </w:divBdr>
            </w:div>
            <w:div w:id="598950882">
              <w:marLeft w:val="0"/>
              <w:marRight w:val="0"/>
              <w:marTop w:val="0"/>
              <w:marBottom w:val="0"/>
              <w:divBdr>
                <w:top w:val="none" w:sz="0" w:space="0" w:color="auto"/>
                <w:left w:val="none" w:sz="0" w:space="0" w:color="auto"/>
                <w:bottom w:val="none" w:sz="0" w:space="0" w:color="auto"/>
                <w:right w:val="none" w:sz="0" w:space="0" w:color="auto"/>
              </w:divBdr>
            </w:div>
            <w:div w:id="118386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jpg"/><Relationship Id="rId66" Type="http://schemas.microsoft.com/office/2020/10/relationships/intelligence" Target="intelligence2.xml"/><Relationship Id="rId5" Type="http://schemas.openxmlformats.org/officeDocument/2006/relationships/webSettings" Target="webSettings.xml"/><Relationship Id="rId61" Type="http://schemas.openxmlformats.org/officeDocument/2006/relationships/package" Target="embeddings/Microsoft_Word_Document.docx"/><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jpeg"/><Relationship Id="rId20" Type="http://schemas.openxmlformats.org/officeDocument/2006/relationships/image" Target="media/image9.jp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AF8065E-B9E0-FD4D-B6DD-0496620DECDC}">
  <we:reference id="wa200000113" version="1.0.0.0" store="en-US" storeType="OMEX"/>
  <we:alternateReferences>
    <we:reference id="WA200000113" version="1.0.0.0" store="" storeType="OMEX"/>
  </we:alternateReferences>
  <we:properties>
    <we:property name="drawioRecentList" value="&quot;{\&quot;109937CFF21DB2B5!151376\&quot;:{\&quot;id\&quot;:\&quot;109937CFF21DB2B5!151376\&quot;,\&quot;name\&quot;:\&quot;System design .drawio\&quot;,\&quot;lastModifiedDateTime\&quot;:\&quot;2024-04-20T13:26:07.02Z\&quot;,\&quot;size\&quot;:18182,\&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OERTaoe7NsjKqZjR+8SiMV5S2c=\&quot;,\&quot;sha1Hash\&quot;:\&quot;FF67F923305FC86E0132E091BCC29863891173D1\&quot;,\&quot;sha256Hash\&quot;:\&quot;F1E6CE84033E8AA7E23DAF00815F2520AAAA97784AD2FC0F067D0E35637FD4DC\&quot;}},\&quot;creat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6602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f4060000\&quot;}},\&quot;fromOD\&quot;:true,\&quot;isDrawio\&quot;:true},\&quot;109937CFF21DB2B5!105864\&quot;:{\&quot;id\&quot;:\&quot;109937CFF21DB2B5!105864\&quot;,\&quot;name\&quot;:\&quot;extract Picture Sequence Diagram.drawio\&quot;,\&quot;lastModifiedDateTime\&quot;:\&quot;2024-04-20T08:36:25.86Z\&quot;,\&quot;size\&quot;:27176,\&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P7hpQf/U+HEIoKiKVc+YnVhv5m0=\&quot;,\&quot;sha1Hash\&quot;:\&quot;374ECE47223F3ADA31CDE92A57D6FC42E067E90E\&quot;,\&quot;sha256Hash\&quot;:\&quot;84C457FEDA57B5ACE41DE32056D7A41B9C3C7F17C5881E255EBDC4732469A27C\&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05020000\&quot;}},\&quot;fromOD\&quot;:true,\&quot;isDrawio\&quot;:true},\&quot;109937CFF21DB2B5!145764\&quot;:{\&quot;id\&quot;:\&quot;109937CFF21DB2B5!145764\&quot;,\&quot;name\&quot;:\&quot;System_class_diagram.drawio\&quot;,\&quot;lastModifiedDateTime\&quot;:\&quot;2024-04-20T15:38:02.417Z\&quot;,\&quot;size\&quot;:4137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L4MQD3deUOhblHKhpkS/m3r5giQ=\&quot;,\&quot;sha1Hash\&quot;:\&quot;17925945E6A93681470224AA80B85CF72BE4F6B7\&quot;,\&quot;sha256Hash\&quot;:\&quot;0EE59B45A443C966486B94CA0C64FB32C188B53FD895BEEDBA0915FB706353ED\&quot;}},\&quot;createdBy\&quot;:{\&quot;application\&quot;:{\&quot;displayName\&quot;:\&quot;MSOffice15\&quot;,\&quot;id\&quot;:\&quot;480728c5\&quot;},\&quot;user\&quot;:{\&quot;displayName\&quot;:\&quot;damien maujean\&quot;,\&quot;id\&quot;:\&quot;109937cff21db2b5\&quot;},\&quot;oneDriveSync\&quot;:{\&quot;@odata.type\&quot;:\&quot;#microsoft.graph.identity\&quot;,\&quot;id\&quot;:\&quot;78ae8e58-4c10-4706-9a2c-ffff801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4f0a0000\&quot;}},\&quot;fromOD\&quot;:true,\&quot;isDrawio\&quot;:true},\&quot;109937CFF21DB2B5!105872\&quot;:{\&quot;id\&quot;:\&quot;109937CFF21DB2B5!105872\&quot;,\&quot;name\&quot;:\&quot;database class.drawio\&quot;,\&quot;lastModifiedDateTime\&quot;:\&quot;2024-04-21T07:05:33.093Z\&quot;,\&quot;size\&quot;:24224,\&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1qBtqLF9UADJ17IOulJJtn36jOQ=\&quot;,\&quot;sha1Hash\&quot;:\&quot;066782128C4C5F0FBAE1F0530075ED05836124A9\&quot;,\&quot;sha256Hash\&quot;:\&quot;B9164F009030506C5915DC279B1D4F652DA7691D9B30140CD86022EA08D0997D\&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b80a0000\&quot;}},\&quot;fromOD\&quot;:true,\&quot;isDrawio\&quot;:tru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DA419616-E126-CF4D-AD84-EA5E97A908E6}">
  <we:reference id="wa104382008" version="1.1.0.1" store="en-US" storeType="OMEX"/>
  <we:alternateReferences>
    <we:reference id="wa104382008" version="1.1.0.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54</Pages>
  <Words>15747</Words>
  <Characters>89762</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99</CharactersWithSpaces>
  <SharedDoc>false</SharedDoc>
  <HLinks>
    <vt:vector size="504" baseType="variant">
      <vt:variant>
        <vt:i4>1114164</vt:i4>
      </vt:variant>
      <vt:variant>
        <vt:i4>512</vt:i4>
      </vt:variant>
      <vt:variant>
        <vt:i4>0</vt:i4>
      </vt:variant>
      <vt:variant>
        <vt:i4>5</vt:i4>
      </vt:variant>
      <vt:variant>
        <vt:lpwstr/>
      </vt:variant>
      <vt:variant>
        <vt:lpwstr>_Toc164597821</vt:lpwstr>
      </vt:variant>
      <vt:variant>
        <vt:i4>1114164</vt:i4>
      </vt:variant>
      <vt:variant>
        <vt:i4>506</vt:i4>
      </vt:variant>
      <vt:variant>
        <vt:i4>0</vt:i4>
      </vt:variant>
      <vt:variant>
        <vt:i4>5</vt:i4>
      </vt:variant>
      <vt:variant>
        <vt:lpwstr/>
      </vt:variant>
      <vt:variant>
        <vt:lpwstr>_Toc164597820</vt:lpwstr>
      </vt:variant>
      <vt:variant>
        <vt:i4>1179700</vt:i4>
      </vt:variant>
      <vt:variant>
        <vt:i4>500</vt:i4>
      </vt:variant>
      <vt:variant>
        <vt:i4>0</vt:i4>
      </vt:variant>
      <vt:variant>
        <vt:i4>5</vt:i4>
      </vt:variant>
      <vt:variant>
        <vt:lpwstr/>
      </vt:variant>
      <vt:variant>
        <vt:lpwstr>_Toc164597819</vt:lpwstr>
      </vt:variant>
      <vt:variant>
        <vt:i4>1179700</vt:i4>
      </vt:variant>
      <vt:variant>
        <vt:i4>494</vt:i4>
      </vt:variant>
      <vt:variant>
        <vt:i4>0</vt:i4>
      </vt:variant>
      <vt:variant>
        <vt:i4>5</vt:i4>
      </vt:variant>
      <vt:variant>
        <vt:lpwstr/>
      </vt:variant>
      <vt:variant>
        <vt:lpwstr>_Toc164597818</vt:lpwstr>
      </vt:variant>
      <vt:variant>
        <vt:i4>1179700</vt:i4>
      </vt:variant>
      <vt:variant>
        <vt:i4>488</vt:i4>
      </vt:variant>
      <vt:variant>
        <vt:i4>0</vt:i4>
      </vt:variant>
      <vt:variant>
        <vt:i4>5</vt:i4>
      </vt:variant>
      <vt:variant>
        <vt:lpwstr/>
      </vt:variant>
      <vt:variant>
        <vt:lpwstr>_Toc164597817</vt:lpwstr>
      </vt:variant>
      <vt:variant>
        <vt:i4>1114164</vt:i4>
      </vt:variant>
      <vt:variant>
        <vt:i4>479</vt:i4>
      </vt:variant>
      <vt:variant>
        <vt:i4>0</vt:i4>
      </vt:variant>
      <vt:variant>
        <vt:i4>5</vt:i4>
      </vt:variant>
      <vt:variant>
        <vt:lpwstr/>
      </vt:variant>
      <vt:variant>
        <vt:lpwstr>_Toc164597821</vt:lpwstr>
      </vt:variant>
      <vt:variant>
        <vt:i4>1114164</vt:i4>
      </vt:variant>
      <vt:variant>
        <vt:i4>473</vt:i4>
      </vt:variant>
      <vt:variant>
        <vt:i4>0</vt:i4>
      </vt:variant>
      <vt:variant>
        <vt:i4>5</vt:i4>
      </vt:variant>
      <vt:variant>
        <vt:lpwstr/>
      </vt:variant>
      <vt:variant>
        <vt:lpwstr>_Toc164597820</vt:lpwstr>
      </vt:variant>
      <vt:variant>
        <vt:i4>1179700</vt:i4>
      </vt:variant>
      <vt:variant>
        <vt:i4>467</vt:i4>
      </vt:variant>
      <vt:variant>
        <vt:i4>0</vt:i4>
      </vt:variant>
      <vt:variant>
        <vt:i4>5</vt:i4>
      </vt:variant>
      <vt:variant>
        <vt:lpwstr/>
      </vt:variant>
      <vt:variant>
        <vt:lpwstr>_Toc164597819</vt:lpwstr>
      </vt:variant>
      <vt:variant>
        <vt:i4>1179700</vt:i4>
      </vt:variant>
      <vt:variant>
        <vt:i4>461</vt:i4>
      </vt:variant>
      <vt:variant>
        <vt:i4>0</vt:i4>
      </vt:variant>
      <vt:variant>
        <vt:i4>5</vt:i4>
      </vt:variant>
      <vt:variant>
        <vt:lpwstr/>
      </vt:variant>
      <vt:variant>
        <vt:lpwstr>_Toc164597818</vt:lpwstr>
      </vt:variant>
      <vt:variant>
        <vt:i4>1179700</vt:i4>
      </vt:variant>
      <vt:variant>
        <vt:i4>455</vt:i4>
      </vt:variant>
      <vt:variant>
        <vt:i4>0</vt:i4>
      </vt:variant>
      <vt:variant>
        <vt:i4>5</vt:i4>
      </vt:variant>
      <vt:variant>
        <vt:lpwstr/>
      </vt:variant>
      <vt:variant>
        <vt:lpwstr>_Toc164597817</vt:lpwstr>
      </vt:variant>
      <vt:variant>
        <vt:i4>1179700</vt:i4>
      </vt:variant>
      <vt:variant>
        <vt:i4>446</vt:i4>
      </vt:variant>
      <vt:variant>
        <vt:i4>0</vt:i4>
      </vt:variant>
      <vt:variant>
        <vt:i4>5</vt:i4>
      </vt:variant>
      <vt:variant>
        <vt:lpwstr/>
      </vt:variant>
      <vt:variant>
        <vt:lpwstr>_Toc164597816</vt:lpwstr>
      </vt:variant>
      <vt:variant>
        <vt:i4>1441853</vt:i4>
      </vt:variant>
      <vt:variant>
        <vt:i4>437</vt:i4>
      </vt:variant>
      <vt:variant>
        <vt:i4>0</vt:i4>
      </vt:variant>
      <vt:variant>
        <vt:i4>5</vt:i4>
      </vt:variant>
      <vt:variant>
        <vt:lpwstr/>
      </vt:variant>
      <vt:variant>
        <vt:lpwstr>_Toc164604857</vt:lpwstr>
      </vt:variant>
      <vt:variant>
        <vt:i4>1441853</vt:i4>
      </vt:variant>
      <vt:variant>
        <vt:i4>431</vt:i4>
      </vt:variant>
      <vt:variant>
        <vt:i4>0</vt:i4>
      </vt:variant>
      <vt:variant>
        <vt:i4>5</vt:i4>
      </vt:variant>
      <vt:variant>
        <vt:lpwstr/>
      </vt:variant>
      <vt:variant>
        <vt:lpwstr>_Toc164604856</vt:lpwstr>
      </vt:variant>
      <vt:variant>
        <vt:i4>1441853</vt:i4>
      </vt:variant>
      <vt:variant>
        <vt:i4>425</vt:i4>
      </vt:variant>
      <vt:variant>
        <vt:i4>0</vt:i4>
      </vt:variant>
      <vt:variant>
        <vt:i4>5</vt:i4>
      </vt:variant>
      <vt:variant>
        <vt:lpwstr/>
      </vt:variant>
      <vt:variant>
        <vt:lpwstr>_Toc164604855</vt:lpwstr>
      </vt:variant>
      <vt:variant>
        <vt:i4>1441853</vt:i4>
      </vt:variant>
      <vt:variant>
        <vt:i4>419</vt:i4>
      </vt:variant>
      <vt:variant>
        <vt:i4>0</vt:i4>
      </vt:variant>
      <vt:variant>
        <vt:i4>5</vt:i4>
      </vt:variant>
      <vt:variant>
        <vt:lpwstr/>
      </vt:variant>
      <vt:variant>
        <vt:lpwstr>_Toc164604854</vt:lpwstr>
      </vt:variant>
      <vt:variant>
        <vt:i4>1441853</vt:i4>
      </vt:variant>
      <vt:variant>
        <vt:i4>413</vt:i4>
      </vt:variant>
      <vt:variant>
        <vt:i4>0</vt:i4>
      </vt:variant>
      <vt:variant>
        <vt:i4>5</vt:i4>
      </vt:variant>
      <vt:variant>
        <vt:lpwstr/>
      </vt:variant>
      <vt:variant>
        <vt:lpwstr>_Toc164604853</vt:lpwstr>
      </vt:variant>
      <vt:variant>
        <vt:i4>1441853</vt:i4>
      </vt:variant>
      <vt:variant>
        <vt:i4>407</vt:i4>
      </vt:variant>
      <vt:variant>
        <vt:i4>0</vt:i4>
      </vt:variant>
      <vt:variant>
        <vt:i4>5</vt:i4>
      </vt:variant>
      <vt:variant>
        <vt:lpwstr/>
      </vt:variant>
      <vt:variant>
        <vt:lpwstr>_Toc164604852</vt:lpwstr>
      </vt:variant>
      <vt:variant>
        <vt:i4>1441853</vt:i4>
      </vt:variant>
      <vt:variant>
        <vt:i4>401</vt:i4>
      </vt:variant>
      <vt:variant>
        <vt:i4>0</vt:i4>
      </vt:variant>
      <vt:variant>
        <vt:i4>5</vt:i4>
      </vt:variant>
      <vt:variant>
        <vt:lpwstr/>
      </vt:variant>
      <vt:variant>
        <vt:lpwstr>_Toc164604851</vt:lpwstr>
      </vt:variant>
      <vt:variant>
        <vt:i4>1441853</vt:i4>
      </vt:variant>
      <vt:variant>
        <vt:i4>395</vt:i4>
      </vt:variant>
      <vt:variant>
        <vt:i4>0</vt:i4>
      </vt:variant>
      <vt:variant>
        <vt:i4>5</vt:i4>
      </vt:variant>
      <vt:variant>
        <vt:lpwstr/>
      </vt:variant>
      <vt:variant>
        <vt:lpwstr>_Toc164604850</vt:lpwstr>
      </vt:variant>
      <vt:variant>
        <vt:i4>1507389</vt:i4>
      </vt:variant>
      <vt:variant>
        <vt:i4>389</vt:i4>
      </vt:variant>
      <vt:variant>
        <vt:i4>0</vt:i4>
      </vt:variant>
      <vt:variant>
        <vt:i4>5</vt:i4>
      </vt:variant>
      <vt:variant>
        <vt:lpwstr/>
      </vt:variant>
      <vt:variant>
        <vt:lpwstr>_Toc164604849</vt:lpwstr>
      </vt:variant>
      <vt:variant>
        <vt:i4>1507389</vt:i4>
      </vt:variant>
      <vt:variant>
        <vt:i4>383</vt:i4>
      </vt:variant>
      <vt:variant>
        <vt:i4>0</vt:i4>
      </vt:variant>
      <vt:variant>
        <vt:i4>5</vt:i4>
      </vt:variant>
      <vt:variant>
        <vt:lpwstr/>
      </vt:variant>
      <vt:variant>
        <vt:lpwstr>_Toc164604848</vt:lpwstr>
      </vt:variant>
      <vt:variant>
        <vt:i4>1507389</vt:i4>
      </vt:variant>
      <vt:variant>
        <vt:i4>377</vt:i4>
      </vt:variant>
      <vt:variant>
        <vt:i4>0</vt:i4>
      </vt:variant>
      <vt:variant>
        <vt:i4>5</vt:i4>
      </vt:variant>
      <vt:variant>
        <vt:lpwstr/>
      </vt:variant>
      <vt:variant>
        <vt:lpwstr>_Toc164604847</vt:lpwstr>
      </vt:variant>
      <vt:variant>
        <vt:i4>1507389</vt:i4>
      </vt:variant>
      <vt:variant>
        <vt:i4>371</vt:i4>
      </vt:variant>
      <vt:variant>
        <vt:i4>0</vt:i4>
      </vt:variant>
      <vt:variant>
        <vt:i4>5</vt:i4>
      </vt:variant>
      <vt:variant>
        <vt:lpwstr/>
      </vt:variant>
      <vt:variant>
        <vt:lpwstr>_Toc164604846</vt:lpwstr>
      </vt:variant>
      <vt:variant>
        <vt:i4>1507389</vt:i4>
      </vt:variant>
      <vt:variant>
        <vt:i4>365</vt:i4>
      </vt:variant>
      <vt:variant>
        <vt:i4>0</vt:i4>
      </vt:variant>
      <vt:variant>
        <vt:i4>5</vt:i4>
      </vt:variant>
      <vt:variant>
        <vt:lpwstr/>
      </vt:variant>
      <vt:variant>
        <vt:lpwstr>_Toc164604845</vt:lpwstr>
      </vt:variant>
      <vt:variant>
        <vt:i4>1507389</vt:i4>
      </vt:variant>
      <vt:variant>
        <vt:i4>359</vt:i4>
      </vt:variant>
      <vt:variant>
        <vt:i4>0</vt:i4>
      </vt:variant>
      <vt:variant>
        <vt:i4>5</vt:i4>
      </vt:variant>
      <vt:variant>
        <vt:lpwstr/>
      </vt:variant>
      <vt:variant>
        <vt:lpwstr>_Toc164604844</vt:lpwstr>
      </vt:variant>
      <vt:variant>
        <vt:i4>1507389</vt:i4>
      </vt:variant>
      <vt:variant>
        <vt:i4>353</vt:i4>
      </vt:variant>
      <vt:variant>
        <vt:i4>0</vt:i4>
      </vt:variant>
      <vt:variant>
        <vt:i4>5</vt:i4>
      </vt:variant>
      <vt:variant>
        <vt:lpwstr/>
      </vt:variant>
      <vt:variant>
        <vt:lpwstr>_Toc164604843</vt:lpwstr>
      </vt:variant>
      <vt:variant>
        <vt:i4>1507389</vt:i4>
      </vt:variant>
      <vt:variant>
        <vt:i4>347</vt:i4>
      </vt:variant>
      <vt:variant>
        <vt:i4>0</vt:i4>
      </vt:variant>
      <vt:variant>
        <vt:i4>5</vt:i4>
      </vt:variant>
      <vt:variant>
        <vt:lpwstr/>
      </vt:variant>
      <vt:variant>
        <vt:lpwstr>_Toc164604842</vt:lpwstr>
      </vt:variant>
      <vt:variant>
        <vt:i4>1507389</vt:i4>
      </vt:variant>
      <vt:variant>
        <vt:i4>341</vt:i4>
      </vt:variant>
      <vt:variant>
        <vt:i4>0</vt:i4>
      </vt:variant>
      <vt:variant>
        <vt:i4>5</vt:i4>
      </vt:variant>
      <vt:variant>
        <vt:lpwstr/>
      </vt:variant>
      <vt:variant>
        <vt:lpwstr>_Toc164604841</vt:lpwstr>
      </vt:variant>
      <vt:variant>
        <vt:i4>1507389</vt:i4>
      </vt:variant>
      <vt:variant>
        <vt:i4>335</vt:i4>
      </vt:variant>
      <vt:variant>
        <vt:i4>0</vt:i4>
      </vt:variant>
      <vt:variant>
        <vt:i4>5</vt:i4>
      </vt:variant>
      <vt:variant>
        <vt:lpwstr/>
      </vt:variant>
      <vt:variant>
        <vt:lpwstr>_Toc164604840</vt:lpwstr>
      </vt:variant>
      <vt:variant>
        <vt:i4>1048637</vt:i4>
      </vt:variant>
      <vt:variant>
        <vt:i4>326</vt:i4>
      </vt:variant>
      <vt:variant>
        <vt:i4>0</vt:i4>
      </vt:variant>
      <vt:variant>
        <vt:i4>5</vt:i4>
      </vt:variant>
      <vt:variant>
        <vt:lpwstr/>
      </vt:variant>
      <vt:variant>
        <vt:lpwstr>_Toc164604839</vt:lpwstr>
      </vt:variant>
      <vt:variant>
        <vt:i4>1048637</vt:i4>
      </vt:variant>
      <vt:variant>
        <vt:i4>320</vt:i4>
      </vt:variant>
      <vt:variant>
        <vt:i4>0</vt:i4>
      </vt:variant>
      <vt:variant>
        <vt:i4>5</vt:i4>
      </vt:variant>
      <vt:variant>
        <vt:lpwstr/>
      </vt:variant>
      <vt:variant>
        <vt:lpwstr>_Toc164604838</vt:lpwstr>
      </vt:variant>
      <vt:variant>
        <vt:i4>1048637</vt:i4>
      </vt:variant>
      <vt:variant>
        <vt:i4>314</vt:i4>
      </vt:variant>
      <vt:variant>
        <vt:i4>0</vt:i4>
      </vt:variant>
      <vt:variant>
        <vt:i4>5</vt:i4>
      </vt:variant>
      <vt:variant>
        <vt:lpwstr/>
      </vt:variant>
      <vt:variant>
        <vt:lpwstr>_Toc164604837</vt:lpwstr>
      </vt:variant>
      <vt:variant>
        <vt:i4>1048637</vt:i4>
      </vt:variant>
      <vt:variant>
        <vt:i4>308</vt:i4>
      </vt:variant>
      <vt:variant>
        <vt:i4>0</vt:i4>
      </vt:variant>
      <vt:variant>
        <vt:i4>5</vt:i4>
      </vt:variant>
      <vt:variant>
        <vt:lpwstr/>
      </vt:variant>
      <vt:variant>
        <vt:lpwstr>_Toc164604836</vt:lpwstr>
      </vt:variant>
      <vt:variant>
        <vt:i4>1048637</vt:i4>
      </vt:variant>
      <vt:variant>
        <vt:i4>302</vt:i4>
      </vt:variant>
      <vt:variant>
        <vt:i4>0</vt:i4>
      </vt:variant>
      <vt:variant>
        <vt:i4>5</vt:i4>
      </vt:variant>
      <vt:variant>
        <vt:lpwstr/>
      </vt:variant>
      <vt:variant>
        <vt:lpwstr>_Toc164604835</vt:lpwstr>
      </vt:variant>
      <vt:variant>
        <vt:i4>1048637</vt:i4>
      </vt:variant>
      <vt:variant>
        <vt:i4>296</vt:i4>
      </vt:variant>
      <vt:variant>
        <vt:i4>0</vt:i4>
      </vt:variant>
      <vt:variant>
        <vt:i4>5</vt:i4>
      </vt:variant>
      <vt:variant>
        <vt:lpwstr/>
      </vt:variant>
      <vt:variant>
        <vt:lpwstr>_Toc164604834</vt:lpwstr>
      </vt:variant>
      <vt:variant>
        <vt:i4>1048637</vt:i4>
      </vt:variant>
      <vt:variant>
        <vt:i4>290</vt:i4>
      </vt:variant>
      <vt:variant>
        <vt:i4>0</vt:i4>
      </vt:variant>
      <vt:variant>
        <vt:i4>5</vt:i4>
      </vt:variant>
      <vt:variant>
        <vt:lpwstr/>
      </vt:variant>
      <vt:variant>
        <vt:lpwstr>_Toc164604833</vt:lpwstr>
      </vt:variant>
      <vt:variant>
        <vt:i4>1048637</vt:i4>
      </vt:variant>
      <vt:variant>
        <vt:i4>284</vt:i4>
      </vt:variant>
      <vt:variant>
        <vt:i4>0</vt:i4>
      </vt:variant>
      <vt:variant>
        <vt:i4>5</vt:i4>
      </vt:variant>
      <vt:variant>
        <vt:lpwstr/>
      </vt:variant>
      <vt:variant>
        <vt:lpwstr>_Toc164604832</vt:lpwstr>
      </vt:variant>
      <vt:variant>
        <vt:i4>1048637</vt:i4>
      </vt:variant>
      <vt:variant>
        <vt:i4>278</vt:i4>
      </vt:variant>
      <vt:variant>
        <vt:i4>0</vt:i4>
      </vt:variant>
      <vt:variant>
        <vt:i4>5</vt:i4>
      </vt:variant>
      <vt:variant>
        <vt:lpwstr/>
      </vt:variant>
      <vt:variant>
        <vt:lpwstr>_Toc164604831</vt:lpwstr>
      </vt:variant>
      <vt:variant>
        <vt:i4>1048637</vt:i4>
      </vt:variant>
      <vt:variant>
        <vt:i4>272</vt:i4>
      </vt:variant>
      <vt:variant>
        <vt:i4>0</vt:i4>
      </vt:variant>
      <vt:variant>
        <vt:i4>5</vt:i4>
      </vt:variant>
      <vt:variant>
        <vt:lpwstr/>
      </vt:variant>
      <vt:variant>
        <vt:lpwstr>_Toc164604830</vt:lpwstr>
      </vt:variant>
      <vt:variant>
        <vt:i4>1114173</vt:i4>
      </vt:variant>
      <vt:variant>
        <vt:i4>266</vt:i4>
      </vt:variant>
      <vt:variant>
        <vt:i4>0</vt:i4>
      </vt:variant>
      <vt:variant>
        <vt:i4>5</vt:i4>
      </vt:variant>
      <vt:variant>
        <vt:lpwstr/>
      </vt:variant>
      <vt:variant>
        <vt:lpwstr>_Toc164604829</vt:lpwstr>
      </vt:variant>
      <vt:variant>
        <vt:i4>1114173</vt:i4>
      </vt:variant>
      <vt:variant>
        <vt:i4>260</vt:i4>
      </vt:variant>
      <vt:variant>
        <vt:i4>0</vt:i4>
      </vt:variant>
      <vt:variant>
        <vt:i4>5</vt:i4>
      </vt:variant>
      <vt:variant>
        <vt:lpwstr/>
      </vt:variant>
      <vt:variant>
        <vt:lpwstr>_Toc164604828</vt:lpwstr>
      </vt:variant>
      <vt:variant>
        <vt:i4>1114173</vt:i4>
      </vt:variant>
      <vt:variant>
        <vt:i4>254</vt:i4>
      </vt:variant>
      <vt:variant>
        <vt:i4>0</vt:i4>
      </vt:variant>
      <vt:variant>
        <vt:i4>5</vt:i4>
      </vt:variant>
      <vt:variant>
        <vt:lpwstr/>
      </vt:variant>
      <vt:variant>
        <vt:lpwstr>_Toc164604827</vt:lpwstr>
      </vt:variant>
      <vt:variant>
        <vt:i4>1114173</vt:i4>
      </vt:variant>
      <vt:variant>
        <vt:i4>248</vt:i4>
      </vt:variant>
      <vt:variant>
        <vt:i4>0</vt:i4>
      </vt:variant>
      <vt:variant>
        <vt:i4>5</vt:i4>
      </vt:variant>
      <vt:variant>
        <vt:lpwstr/>
      </vt:variant>
      <vt:variant>
        <vt:lpwstr>_Toc164604826</vt:lpwstr>
      </vt:variant>
      <vt:variant>
        <vt:i4>1114173</vt:i4>
      </vt:variant>
      <vt:variant>
        <vt:i4>242</vt:i4>
      </vt:variant>
      <vt:variant>
        <vt:i4>0</vt:i4>
      </vt:variant>
      <vt:variant>
        <vt:i4>5</vt:i4>
      </vt:variant>
      <vt:variant>
        <vt:lpwstr/>
      </vt:variant>
      <vt:variant>
        <vt:lpwstr>_Toc164604825</vt:lpwstr>
      </vt:variant>
      <vt:variant>
        <vt:i4>1114173</vt:i4>
      </vt:variant>
      <vt:variant>
        <vt:i4>236</vt:i4>
      </vt:variant>
      <vt:variant>
        <vt:i4>0</vt:i4>
      </vt:variant>
      <vt:variant>
        <vt:i4>5</vt:i4>
      </vt:variant>
      <vt:variant>
        <vt:lpwstr/>
      </vt:variant>
      <vt:variant>
        <vt:lpwstr>_Toc164604824</vt:lpwstr>
      </vt:variant>
      <vt:variant>
        <vt:i4>1114173</vt:i4>
      </vt:variant>
      <vt:variant>
        <vt:i4>230</vt:i4>
      </vt:variant>
      <vt:variant>
        <vt:i4>0</vt:i4>
      </vt:variant>
      <vt:variant>
        <vt:i4>5</vt:i4>
      </vt:variant>
      <vt:variant>
        <vt:lpwstr/>
      </vt:variant>
      <vt:variant>
        <vt:lpwstr>_Toc164604823</vt:lpwstr>
      </vt:variant>
      <vt:variant>
        <vt:i4>1114173</vt:i4>
      </vt:variant>
      <vt:variant>
        <vt:i4>224</vt:i4>
      </vt:variant>
      <vt:variant>
        <vt:i4>0</vt:i4>
      </vt:variant>
      <vt:variant>
        <vt:i4>5</vt:i4>
      </vt:variant>
      <vt:variant>
        <vt:lpwstr/>
      </vt:variant>
      <vt:variant>
        <vt:lpwstr>_Toc164604822</vt:lpwstr>
      </vt:variant>
      <vt:variant>
        <vt:i4>1114173</vt:i4>
      </vt:variant>
      <vt:variant>
        <vt:i4>218</vt:i4>
      </vt:variant>
      <vt:variant>
        <vt:i4>0</vt:i4>
      </vt:variant>
      <vt:variant>
        <vt:i4>5</vt:i4>
      </vt:variant>
      <vt:variant>
        <vt:lpwstr/>
      </vt:variant>
      <vt:variant>
        <vt:lpwstr>_Toc164604821</vt:lpwstr>
      </vt:variant>
      <vt:variant>
        <vt:i4>1114173</vt:i4>
      </vt:variant>
      <vt:variant>
        <vt:i4>212</vt:i4>
      </vt:variant>
      <vt:variant>
        <vt:i4>0</vt:i4>
      </vt:variant>
      <vt:variant>
        <vt:i4>5</vt:i4>
      </vt:variant>
      <vt:variant>
        <vt:lpwstr/>
      </vt:variant>
      <vt:variant>
        <vt:lpwstr>_Toc164604820</vt:lpwstr>
      </vt:variant>
      <vt:variant>
        <vt:i4>1179709</vt:i4>
      </vt:variant>
      <vt:variant>
        <vt:i4>206</vt:i4>
      </vt:variant>
      <vt:variant>
        <vt:i4>0</vt:i4>
      </vt:variant>
      <vt:variant>
        <vt:i4>5</vt:i4>
      </vt:variant>
      <vt:variant>
        <vt:lpwstr/>
      </vt:variant>
      <vt:variant>
        <vt:lpwstr>_Toc164604819</vt:lpwstr>
      </vt:variant>
      <vt:variant>
        <vt:i4>1179709</vt:i4>
      </vt:variant>
      <vt:variant>
        <vt:i4>200</vt:i4>
      </vt:variant>
      <vt:variant>
        <vt:i4>0</vt:i4>
      </vt:variant>
      <vt:variant>
        <vt:i4>5</vt:i4>
      </vt:variant>
      <vt:variant>
        <vt:lpwstr/>
      </vt:variant>
      <vt:variant>
        <vt:lpwstr>_Toc164604818</vt:lpwstr>
      </vt:variant>
      <vt:variant>
        <vt:i4>1179709</vt:i4>
      </vt:variant>
      <vt:variant>
        <vt:i4>194</vt:i4>
      </vt:variant>
      <vt:variant>
        <vt:i4>0</vt:i4>
      </vt:variant>
      <vt:variant>
        <vt:i4>5</vt:i4>
      </vt:variant>
      <vt:variant>
        <vt:lpwstr/>
      </vt:variant>
      <vt:variant>
        <vt:lpwstr>_Toc164604817</vt:lpwstr>
      </vt:variant>
      <vt:variant>
        <vt:i4>1179709</vt:i4>
      </vt:variant>
      <vt:variant>
        <vt:i4>188</vt:i4>
      </vt:variant>
      <vt:variant>
        <vt:i4>0</vt:i4>
      </vt:variant>
      <vt:variant>
        <vt:i4>5</vt:i4>
      </vt:variant>
      <vt:variant>
        <vt:lpwstr/>
      </vt:variant>
      <vt:variant>
        <vt:lpwstr>_Toc164604816</vt:lpwstr>
      </vt:variant>
      <vt:variant>
        <vt:i4>1179709</vt:i4>
      </vt:variant>
      <vt:variant>
        <vt:i4>182</vt:i4>
      </vt:variant>
      <vt:variant>
        <vt:i4>0</vt:i4>
      </vt:variant>
      <vt:variant>
        <vt:i4>5</vt:i4>
      </vt:variant>
      <vt:variant>
        <vt:lpwstr/>
      </vt:variant>
      <vt:variant>
        <vt:lpwstr>_Toc164604815</vt:lpwstr>
      </vt:variant>
      <vt:variant>
        <vt:i4>1179709</vt:i4>
      </vt:variant>
      <vt:variant>
        <vt:i4>176</vt:i4>
      </vt:variant>
      <vt:variant>
        <vt:i4>0</vt:i4>
      </vt:variant>
      <vt:variant>
        <vt:i4>5</vt:i4>
      </vt:variant>
      <vt:variant>
        <vt:lpwstr/>
      </vt:variant>
      <vt:variant>
        <vt:lpwstr>_Toc164604814</vt:lpwstr>
      </vt:variant>
      <vt:variant>
        <vt:i4>1179709</vt:i4>
      </vt:variant>
      <vt:variant>
        <vt:i4>170</vt:i4>
      </vt:variant>
      <vt:variant>
        <vt:i4>0</vt:i4>
      </vt:variant>
      <vt:variant>
        <vt:i4>5</vt:i4>
      </vt:variant>
      <vt:variant>
        <vt:lpwstr/>
      </vt:variant>
      <vt:variant>
        <vt:lpwstr>_Toc164604813</vt:lpwstr>
      </vt:variant>
      <vt:variant>
        <vt:i4>1179709</vt:i4>
      </vt:variant>
      <vt:variant>
        <vt:i4>164</vt:i4>
      </vt:variant>
      <vt:variant>
        <vt:i4>0</vt:i4>
      </vt:variant>
      <vt:variant>
        <vt:i4>5</vt:i4>
      </vt:variant>
      <vt:variant>
        <vt:lpwstr/>
      </vt:variant>
      <vt:variant>
        <vt:lpwstr>_Toc164604812</vt:lpwstr>
      </vt:variant>
      <vt:variant>
        <vt:i4>1179709</vt:i4>
      </vt:variant>
      <vt:variant>
        <vt:i4>158</vt:i4>
      </vt:variant>
      <vt:variant>
        <vt:i4>0</vt:i4>
      </vt:variant>
      <vt:variant>
        <vt:i4>5</vt:i4>
      </vt:variant>
      <vt:variant>
        <vt:lpwstr/>
      </vt:variant>
      <vt:variant>
        <vt:lpwstr>_Toc164604811</vt:lpwstr>
      </vt:variant>
      <vt:variant>
        <vt:i4>1179709</vt:i4>
      </vt:variant>
      <vt:variant>
        <vt:i4>152</vt:i4>
      </vt:variant>
      <vt:variant>
        <vt:i4>0</vt:i4>
      </vt:variant>
      <vt:variant>
        <vt:i4>5</vt:i4>
      </vt:variant>
      <vt:variant>
        <vt:lpwstr/>
      </vt:variant>
      <vt:variant>
        <vt:lpwstr>_Toc164604810</vt:lpwstr>
      </vt:variant>
      <vt:variant>
        <vt:i4>1245245</vt:i4>
      </vt:variant>
      <vt:variant>
        <vt:i4>146</vt:i4>
      </vt:variant>
      <vt:variant>
        <vt:i4>0</vt:i4>
      </vt:variant>
      <vt:variant>
        <vt:i4>5</vt:i4>
      </vt:variant>
      <vt:variant>
        <vt:lpwstr/>
      </vt:variant>
      <vt:variant>
        <vt:lpwstr>_Toc164604809</vt:lpwstr>
      </vt:variant>
      <vt:variant>
        <vt:i4>1245245</vt:i4>
      </vt:variant>
      <vt:variant>
        <vt:i4>140</vt:i4>
      </vt:variant>
      <vt:variant>
        <vt:i4>0</vt:i4>
      </vt:variant>
      <vt:variant>
        <vt:i4>5</vt:i4>
      </vt:variant>
      <vt:variant>
        <vt:lpwstr/>
      </vt:variant>
      <vt:variant>
        <vt:lpwstr>_Toc164604808</vt:lpwstr>
      </vt:variant>
      <vt:variant>
        <vt:i4>1245245</vt:i4>
      </vt:variant>
      <vt:variant>
        <vt:i4>134</vt:i4>
      </vt:variant>
      <vt:variant>
        <vt:i4>0</vt:i4>
      </vt:variant>
      <vt:variant>
        <vt:i4>5</vt:i4>
      </vt:variant>
      <vt:variant>
        <vt:lpwstr/>
      </vt:variant>
      <vt:variant>
        <vt:lpwstr>_Toc164604807</vt:lpwstr>
      </vt:variant>
      <vt:variant>
        <vt:i4>1245245</vt:i4>
      </vt:variant>
      <vt:variant>
        <vt:i4>128</vt:i4>
      </vt:variant>
      <vt:variant>
        <vt:i4>0</vt:i4>
      </vt:variant>
      <vt:variant>
        <vt:i4>5</vt:i4>
      </vt:variant>
      <vt:variant>
        <vt:lpwstr/>
      </vt:variant>
      <vt:variant>
        <vt:lpwstr>_Toc164604806</vt:lpwstr>
      </vt:variant>
      <vt:variant>
        <vt:i4>1245245</vt:i4>
      </vt:variant>
      <vt:variant>
        <vt:i4>122</vt:i4>
      </vt:variant>
      <vt:variant>
        <vt:i4>0</vt:i4>
      </vt:variant>
      <vt:variant>
        <vt:i4>5</vt:i4>
      </vt:variant>
      <vt:variant>
        <vt:lpwstr/>
      </vt:variant>
      <vt:variant>
        <vt:lpwstr>_Toc164604805</vt:lpwstr>
      </vt:variant>
      <vt:variant>
        <vt:i4>1245245</vt:i4>
      </vt:variant>
      <vt:variant>
        <vt:i4>116</vt:i4>
      </vt:variant>
      <vt:variant>
        <vt:i4>0</vt:i4>
      </vt:variant>
      <vt:variant>
        <vt:i4>5</vt:i4>
      </vt:variant>
      <vt:variant>
        <vt:lpwstr/>
      </vt:variant>
      <vt:variant>
        <vt:lpwstr>_Toc164604804</vt:lpwstr>
      </vt:variant>
      <vt:variant>
        <vt:i4>1245245</vt:i4>
      </vt:variant>
      <vt:variant>
        <vt:i4>110</vt:i4>
      </vt:variant>
      <vt:variant>
        <vt:i4>0</vt:i4>
      </vt:variant>
      <vt:variant>
        <vt:i4>5</vt:i4>
      </vt:variant>
      <vt:variant>
        <vt:lpwstr/>
      </vt:variant>
      <vt:variant>
        <vt:lpwstr>_Toc164604803</vt:lpwstr>
      </vt:variant>
      <vt:variant>
        <vt:i4>1245245</vt:i4>
      </vt:variant>
      <vt:variant>
        <vt:i4>104</vt:i4>
      </vt:variant>
      <vt:variant>
        <vt:i4>0</vt:i4>
      </vt:variant>
      <vt:variant>
        <vt:i4>5</vt:i4>
      </vt:variant>
      <vt:variant>
        <vt:lpwstr/>
      </vt:variant>
      <vt:variant>
        <vt:lpwstr>_Toc164604802</vt:lpwstr>
      </vt:variant>
      <vt:variant>
        <vt:i4>1245245</vt:i4>
      </vt:variant>
      <vt:variant>
        <vt:i4>98</vt:i4>
      </vt:variant>
      <vt:variant>
        <vt:i4>0</vt:i4>
      </vt:variant>
      <vt:variant>
        <vt:i4>5</vt:i4>
      </vt:variant>
      <vt:variant>
        <vt:lpwstr/>
      </vt:variant>
      <vt:variant>
        <vt:lpwstr>_Toc164604801</vt:lpwstr>
      </vt:variant>
      <vt:variant>
        <vt:i4>1245245</vt:i4>
      </vt:variant>
      <vt:variant>
        <vt:i4>92</vt:i4>
      </vt:variant>
      <vt:variant>
        <vt:i4>0</vt:i4>
      </vt:variant>
      <vt:variant>
        <vt:i4>5</vt:i4>
      </vt:variant>
      <vt:variant>
        <vt:lpwstr/>
      </vt:variant>
      <vt:variant>
        <vt:lpwstr>_Toc164604800</vt:lpwstr>
      </vt:variant>
      <vt:variant>
        <vt:i4>1703986</vt:i4>
      </vt:variant>
      <vt:variant>
        <vt:i4>86</vt:i4>
      </vt:variant>
      <vt:variant>
        <vt:i4>0</vt:i4>
      </vt:variant>
      <vt:variant>
        <vt:i4>5</vt:i4>
      </vt:variant>
      <vt:variant>
        <vt:lpwstr/>
      </vt:variant>
      <vt:variant>
        <vt:lpwstr>_Toc164604799</vt:lpwstr>
      </vt:variant>
      <vt:variant>
        <vt:i4>1703986</vt:i4>
      </vt:variant>
      <vt:variant>
        <vt:i4>80</vt:i4>
      </vt:variant>
      <vt:variant>
        <vt:i4>0</vt:i4>
      </vt:variant>
      <vt:variant>
        <vt:i4>5</vt:i4>
      </vt:variant>
      <vt:variant>
        <vt:lpwstr/>
      </vt:variant>
      <vt:variant>
        <vt:lpwstr>_Toc164604798</vt:lpwstr>
      </vt:variant>
      <vt:variant>
        <vt:i4>1703986</vt:i4>
      </vt:variant>
      <vt:variant>
        <vt:i4>74</vt:i4>
      </vt:variant>
      <vt:variant>
        <vt:i4>0</vt:i4>
      </vt:variant>
      <vt:variant>
        <vt:i4>5</vt:i4>
      </vt:variant>
      <vt:variant>
        <vt:lpwstr/>
      </vt:variant>
      <vt:variant>
        <vt:lpwstr>_Toc164604797</vt:lpwstr>
      </vt:variant>
      <vt:variant>
        <vt:i4>1703986</vt:i4>
      </vt:variant>
      <vt:variant>
        <vt:i4>68</vt:i4>
      </vt:variant>
      <vt:variant>
        <vt:i4>0</vt:i4>
      </vt:variant>
      <vt:variant>
        <vt:i4>5</vt:i4>
      </vt:variant>
      <vt:variant>
        <vt:lpwstr/>
      </vt:variant>
      <vt:variant>
        <vt:lpwstr>_Toc164604796</vt:lpwstr>
      </vt:variant>
      <vt:variant>
        <vt:i4>1703986</vt:i4>
      </vt:variant>
      <vt:variant>
        <vt:i4>62</vt:i4>
      </vt:variant>
      <vt:variant>
        <vt:i4>0</vt:i4>
      </vt:variant>
      <vt:variant>
        <vt:i4>5</vt:i4>
      </vt:variant>
      <vt:variant>
        <vt:lpwstr/>
      </vt:variant>
      <vt:variant>
        <vt:lpwstr>_Toc164604795</vt:lpwstr>
      </vt:variant>
      <vt:variant>
        <vt:i4>1703986</vt:i4>
      </vt:variant>
      <vt:variant>
        <vt:i4>56</vt:i4>
      </vt:variant>
      <vt:variant>
        <vt:i4>0</vt:i4>
      </vt:variant>
      <vt:variant>
        <vt:i4>5</vt:i4>
      </vt:variant>
      <vt:variant>
        <vt:lpwstr/>
      </vt:variant>
      <vt:variant>
        <vt:lpwstr>_Toc164604794</vt:lpwstr>
      </vt:variant>
      <vt:variant>
        <vt:i4>1703986</vt:i4>
      </vt:variant>
      <vt:variant>
        <vt:i4>50</vt:i4>
      </vt:variant>
      <vt:variant>
        <vt:i4>0</vt:i4>
      </vt:variant>
      <vt:variant>
        <vt:i4>5</vt:i4>
      </vt:variant>
      <vt:variant>
        <vt:lpwstr/>
      </vt:variant>
      <vt:variant>
        <vt:lpwstr>_Toc164604793</vt:lpwstr>
      </vt:variant>
      <vt:variant>
        <vt:i4>1703986</vt:i4>
      </vt:variant>
      <vt:variant>
        <vt:i4>44</vt:i4>
      </vt:variant>
      <vt:variant>
        <vt:i4>0</vt:i4>
      </vt:variant>
      <vt:variant>
        <vt:i4>5</vt:i4>
      </vt:variant>
      <vt:variant>
        <vt:lpwstr/>
      </vt:variant>
      <vt:variant>
        <vt:lpwstr>_Toc164604792</vt:lpwstr>
      </vt:variant>
      <vt:variant>
        <vt:i4>1703986</vt:i4>
      </vt:variant>
      <vt:variant>
        <vt:i4>38</vt:i4>
      </vt:variant>
      <vt:variant>
        <vt:i4>0</vt:i4>
      </vt:variant>
      <vt:variant>
        <vt:i4>5</vt:i4>
      </vt:variant>
      <vt:variant>
        <vt:lpwstr/>
      </vt:variant>
      <vt:variant>
        <vt:lpwstr>_Toc164604791</vt:lpwstr>
      </vt:variant>
      <vt:variant>
        <vt:i4>1703986</vt:i4>
      </vt:variant>
      <vt:variant>
        <vt:i4>32</vt:i4>
      </vt:variant>
      <vt:variant>
        <vt:i4>0</vt:i4>
      </vt:variant>
      <vt:variant>
        <vt:i4>5</vt:i4>
      </vt:variant>
      <vt:variant>
        <vt:lpwstr/>
      </vt:variant>
      <vt:variant>
        <vt:lpwstr>_Toc164604790</vt:lpwstr>
      </vt:variant>
      <vt:variant>
        <vt:i4>1769522</vt:i4>
      </vt:variant>
      <vt:variant>
        <vt:i4>26</vt:i4>
      </vt:variant>
      <vt:variant>
        <vt:i4>0</vt:i4>
      </vt:variant>
      <vt:variant>
        <vt:i4>5</vt:i4>
      </vt:variant>
      <vt:variant>
        <vt:lpwstr/>
      </vt:variant>
      <vt:variant>
        <vt:lpwstr>_Toc164604789</vt:lpwstr>
      </vt:variant>
      <vt:variant>
        <vt:i4>1769522</vt:i4>
      </vt:variant>
      <vt:variant>
        <vt:i4>20</vt:i4>
      </vt:variant>
      <vt:variant>
        <vt:i4>0</vt:i4>
      </vt:variant>
      <vt:variant>
        <vt:i4>5</vt:i4>
      </vt:variant>
      <vt:variant>
        <vt:lpwstr/>
      </vt:variant>
      <vt:variant>
        <vt:lpwstr>_Toc164604788</vt:lpwstr>
      </vt:variant>
      <vt:variant>
        <vt:i4>1769522</vt:i4>
      </vt:variant>
      <vt:variant>
        <vt:i4>14</vt:i4>
      </vt:variant>
      <vt:variant>
        <vt:i4>0</vt:i4>
      </vt:variant>
      <vt:variant>
        <vt:i4>5</vt:i4>
      </vt:variant>
      <vt:variant>
        <vt:lpwstr/>
      </vt:variant>
      <vt:variant>
        <vt:lpwstr>_Toc164604787</vt:lpwstr>
      </vt:variant>
      <vt:variant>
        <vt:i4>1769522</vt:i4>
      </vt:variant>
      <vt:variant>
        <vt:i4>8</vt:i4>
      </vt:variant>
      <vt:variant>
        <vt:i4>0</vt:i4>
      </vt:variant>
      <vt:variant>
        <vt:i4>5</vt:i4>
      </vt:variant>
      <vt:variant>
        <vt:lpwstr/>
      </vt:variant>
      <vt:variant>
        <vt:lpwstr>_Toc164604786</vt:lpwstr>
      </vt:variant>
      <vt:variant>
        <vt:i4>1769522</vt:i4>
      </vt:variant>
      <vt:variant>
        <vt:i4>2</vt:i4>
      </vt:variant>
      <vt:variant>
        <vt:i4>0</vt:i4>
      </vt:variant>
      <vt:variant>
        <vt:i4>5</vt:i4>
      </vt:variant>
      <vt:variant>
        <vt:lpwstr/>
      </vt:variant>
      <vt:variant>
        <vt:lpwstr>_Toc1646047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596</cp:revision>
  <dcterms:created xsi:type="dcterms:W3CDTF">2024-03-12T07:38:00Z</dcterms:created>
  <dcterms:modified xsi:type="dcterms:W3CDTF">2024-04-24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hv4o45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